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D13F34A" w14:textId="2A83F9AE" w:rsidR="00012406" w:rsidRDefault="00012406">
      <w:r>
        <w:fldChar w:fldCharType="begin">
          <w:fldData xml:space="preserve">LjwvYXV0aG9yPjxhdXRob3I+R3VsZXIsIEMuIEUuPC9hdXRob3I+PC9hdXRob3JzPjwvY29udHJp
YnV0b3JzPjxhdXRoLWFkZHJlc3M+VW5pdmVyc2l0eSBvZiBOb3J0aCBDYXJvbGluYSBhdCBDaGFy
bG90dGUsIENoYXJsb3R0ZSwgTkMsIFVuaXRlZCBTdGF0ZXMmI3hEO1dlc3QgVGV4YXMgQSZhbXA7
TSBVbml2ZXJzaXR5LCBDYW55b24sIFRYLCBVbml0ZWQgU3RhdGVzJiN4RDtUZXhhcyBUZWNoIFVu
aXZlcnNpdHksIEx1YmJvY2ssIFRYLCBVbml0ZWQgU3RhdGVzPC9hdXRoLWFkZHJlc3M+PHRpdGxl
cz48dGl0bGU+QSBtZXRhLWFuYWx5dGljIHJldmlldyBvZiBhdXRoZW50aWMgYW5kIHRyYW5zZm9y
bWF0aW9uYWwgbGVhZGVyc2hpcDogQSB0ZXN0IGZvciByZWR1bmRhbmN5PC90aXRsZT48c2Vjb25k
YXJ5LXRpdGxlPkxlYWRlcnNoaXAgUXVhcnRlcmx5PC9zZWNvbmRhcnktdGl0bGU+PGFsdC10aXRs
ZT5MZWFkZXJzaC4gUS48L2FsdC10aXRsZT48L3RpdGxlcz48cGVyaW9kaWNhbD48ZnVsbC10aXRs
ZT5MZWFkZXJzaGlwIFF1YXJ0ZXJseTwvZnVsbC10aXRsZT48L3BlcmlvZGljYWw+PHBhZ2VzPjYz
NC02NTI8L3BhZ2VzPjx2b2x1bWU+Mjc8L3ZvbHVtZT48bnVtYmVyPjQ8L251bWJlcj48a2V5d29y
ZHM+PGtleXdvcmQ+QXV0aGVudGljIGxlYWRlcnNoaXA8L2tleXdvcmQ+PGtleXdvcmQ+TWV0YS1h
bmFseXNpczwva2V5d29yZD48a2V5d29yZD5UcmFuc2Zvcm1hdGlvbmFsIGxlYWRlcnNoaXA8L2tl
eXdvcmQ+PC9rZXl3b3Jkcz48ZGF0ZXM+PHllYXI+MjAxNjwveWVhcj48L2RhdGVzPjxwdWJsaXNo
ZXI+RWxzZXZpZXIgSW5jLjwvcHVibGlzaGVyPjxpc2JuPjEwNDg5ODQzIChJU1NOKTwvaXNibj48
d29yay10eXBlPkFydGljbGU8L3dvcmstdHlwZT48dXJscz48L3VybHM+PGVsZWN0cm9uaWMtcmVz
b3VyY2UtbnVtPjEwLjEwMTYvai5sZWFxdWEuMjAxNi4wMi4wMDY8L2VsZWN0cm9uaWMtcmVzb3Vy
Y2UtbnVtPjxyZW1vdGUtZGF0YWJhc2UtbmFtZT5TY29wdXM8L3JlbW90ZS1kYXRhYmFzZS1uYW1l
PjxsYW5ndWFnZT5FbmdsaXNoPC9sYW5ndWFnZT48L3JlY29yZD48L0NpdGU+PENpdGU+PEF1dGhv
cj5TYW50b3M8L0F1dGhvcj48WWVhcj4yMDE2PC9ZZWFyPjxSZWNOdW0+Nzk1NzwvUmVjTnVtPjxy
ZWNvcmQ+PHJlYy1udW1iZXI+Nzk1NzwvcmVjLW51bWJlcj48Zm9yZWlnbi1rZXlzPjxrZXkgYXBw
PSJFTiIgZGItaWQ9IjB4OXMyOXB4OGRyZWFzZXN6Mm81OXNkZnRlZDUydnR0cnZlNSIgdGltZXN0
YW1wPSIxNjUzNDEwMDExIj43OTU3PC9rZXk+PC9mb3JlaWduLWtleXM+PHJlZi10eXBlIG5hbWU9
IkpvdXJuYWwgQXJ0aWNsZSI+MTc8L3JlZi10eXBlPjxjb250cmlidXRvcnM+PGF1dGhvcnM+PGF1
dGhvcj5TYW50b3MsIEMuIE0uPC9hdXRob3I+PGF1dGhvcj5QYXNzb3MsIEEuIE0uPC9hdXRob3I+
PGF1dGhvcj5VaXRkZXdpbGxpZ2VuLCBTLjwvYXV0aG9yPjxhdXRob3I+TsO8Ym9sZCwgQS48L2F1
dGhvcj48L2F1dGhvcnM+PC9jb250cmlidXRvcnM+PGF1dGgtYWRkcmVzcz5JbnN0aXR1dG8gVW5p
dmVyc2l0w6FyaW8gZGUgTGlzYm9hIOKAlCBJU0NURS1JVUwsIEJ1c2luZXNzIFJlc2VhcmNoIFVu
aXQg4oCUIEJSVS1JVUwsIEF2ZW5pZGEgZGFzIEZvcsOnYXMgQXJtYWRhcywgRWRpZmljaW8gSVND
VEUsIEJSVS1JVUwsIExpc2JvYSwgMTY0OS0wMjYsIFBvcnR1Z2FsJiN4RDtNYWFzdHJpY2h0IFVu
aXZlcnNpdHksIERlcGFydG1lbnQgb2YgV29yayBhbmQgU29jaWFsIFBzeWNob2xvZ3ksIEZhY3Vs
dHkgb2YgUHN5Y2hvbG9neSBhbmQgTmV1cm9zY2llbmNlLCBVbml2ZXJzaXRlaXRzc2luZ2VsIDUs
IE1hYXN0cmljaHQsIEVTIDYyMjksIE5ldGhlcmxhbmRzPC9hdXRoLWFkZHJlc3M+PHRpdGxlcz48
dGl0bGU+U2hhcmVkIHRlbXBvcmFsIGNvZ25pdGlvbnMgYXMgc3Vic3RpdHV0ZSBmb3IgdGVtcG9y
YWwgbGVhZGVyc2hpcDogQW4gYW5hbHlzaXMgb2YgdGhlaXIgZWZmZWN0cyBvbiB0ZW1wb3JhbCBj
b25mbGljdCBhbmQgdGVhbSBwZXJmb3JtYW5jZTwvdGl0bGU+PHNlY29uZGFyeS10aXRsZT5MZWFk
ZXJzaGlwIFF1YXJ0ZXJseTwvc2Vjb25kYXJ5LXRpdGxlPjxhbHQtdGl0bGU+TGVhZGVyc2guIFEu
PC9hbHQtdGl0bGU+PC90aXRsZXM+PHBlcmlvZGljYWw+PGZ1bGwtdGl0bGU+TGVhZGVyc2hpcCBR
dWFydGVybHk8L2Z1bGwtdGl0bGU+PC9wZXJpb2RpY2FsPjxwYWdlcz41NzQtNTg3PC9wYWdlcz48
dm9sdW1lPjI3PC92b2x1bWU+PG51bWJlcj40PC9udW1iZXI+PGtleXdvcmRzPjxrZXl3b3JkPlNo
YXJlZCB0ZW1wb3JhbCBjb2duaXRpb25zPC9rZXl3b3JkPjxrZXl3b3JkPlN1YnN0aXR1dGUgZm9y
IGxlYWRlcnNoaXA8L2tleXdvcmQ+PGtleXdvcmQ+VGVhbSBwZXJmb3JtYW5jZTwva2V5d29yZD48
a2V5d29yZD5UZW1wb3JhbCBjb25mbGljdDwva2V5d29yZD48a2V5d29yZD5UZW1wb3JhbCBsZWFk
ZXJzaGlwPC9rZXl3b3JkPjwva2V5d29yZHM+PGRhdGVzPjx5ZWFyPjIwMTY8L3llYXI+PC9kYXRl
cz48cHVibGlzaGVyPkVsc2V2aWVyIEluYy48L3B1Ymxpc2hlcj48aXNibj4xMDQ4OTg0MyAoSVNT
Tik8L2lzYm4+PHdvcmstdHlwZT5BcnRpY2xlPC93b3JrLXR5cGU+PHVybHM+PHJlbGF0ZWQtdXJs
cz48dXJsPmh0dHBzOi8vd3d3LnNjb3B1cy5jb20vaW53YXJkL3JlY29yZC51cmk/ZWlkPTItczIu
MC04NDk1MzQyNjAwMCZhbXA7ZG9pPTEwLjEwMTYlMmZqLmxlYXF1YS4yMDE1LjEyLjAwMiZhbXA7
cGFydG5lcklEPTQwJmFtcDttZDU9MDVmM2NlYmIzYTQwYWJjNDhlMTBhM2IzMjI0NDU2Y2M8L3Vy
bD48L3JlbGF0ZWQtdXJscz48L3VybHM+PGVsZWN0cm9uaWMtcmVzb3VyY2UtbnVtPjEwLjEwMTYv
ai5sZWFxdWEuMjAxNS4xMi4wMDI8L2VsZWN0cm9uaWMtcmVzb3VyY2UtbnVtPjxyZW1vdGUtZGF0
YWJhc2UtbmFtZT5TY29wdXM8L3JlbW90ZS1kYXRhYmFzZS1uYW1lPjxsYW5ndWFnZT5FbmdsaXNo
PC9sYW5ndWFnZT48L3JlY29yZD48L0NpdGU+PENpdGU+PEF1dGhvcj5BZ2E8L0F1dGhvcj48WWVh
cj4yMDE2PC9ZZWFyPjxSZWNOdW0+Nzk1OTwvUmVjTnVtPjxyZWNvcmQ+PHJlYy1udW1iZXI+Nzk1
OTwvcmVjLW51bWJlcj48Zm9yZWlnbi1rZXlzPjxrZXkgYXBwPSJFTiIgZGItaWQ9IjB4OXMyOXB4
OGRyZWFzZXN6Mm81OXNkZnRlZDUydnR0cnZlNSIgdGltZXN0YW1wPSIxNjUzNDEwMDExIj43OTU5
PC9rZXk+PC9mb3JlaWduLWtleXM+PHJlZi10eXBlIG5hbWU9IkpvdXJuYWwgQXJ0aWNsZSI+MTc8
L3JlZi10eXBlPjxjb250cmlidXRvcnM+PGF1dGhvcnM+PGF1dGhvcj5BZ2EsIEQuIEEuPC9hdXRo
b3I+PGF1dGhvcj5Ob29yZGVyaGF2ZW4sIE4uPC9hdXRob3I+PGF1dGhvcj5WYWxsZWpvLCBCLjwv
YXV0aG9yPjwvYXV0aG9ycz48L2NvbnRyaWJ1dG9ycz48YXV0aC1hZGRyZXNzPlRpbGJ1cmcgU2No
b29sIG9mIEVjb25vbWljcyBhbmQgTWFuYWdlbWVudCAoVGlTRU0pLCBUaWxidXJnIFVuaXZlcnNp
dHksIFRpbGJ1cmcsIE5ldGhlcmxhbmRzJiN4RDtFdGhpb3BpYW4gQ2l2aWwgU2VydmljZSBVbml2
ZXJzaXR5LCBBZGRpcyBBYmFiYSwgRXRoaW9waWE8L2F1dGgtYWRkcmVzcz48dGl0bGVzPjx0aXRs
ZT5UcmFuc2Zvcm1hdGlvbmFsIGxlYWRlcnNoaXAgYW5kIHByb2plY3Qgc3VjY2VzczogVGhlIG1l
ZGlhdGluZyByb2xlIG9mIHRlYW0tYnVpbGRpbmc8L3RpdGxlPjxzZWNvbmRhcnktdGl0bGU+SW50
ZXJuYXRpb25hbCBKb3VybmFsIG9mIFByb2plY3QgTWFuYWdlbWVudDwvc2Vjb25kYXJ5LXRpdGxl
PjxhbHQtdGl0bGU+SW50LiBKLiBQcm9qLiBNYW5hZ2UuPC9hbHQtdGl0bGU+PC90aXRsZXM+PHBl
cmlvZGljYWw+PGZ1bGwtdGl0bGU+SW50ZXJuYXRpb25hbCBKb3VybmFsIG9mIFByb2plY3QgTWFu
YWdlbWVudDwvZnVsbC10aXRsZT48L3BlcmlvZGljYWw+PHBhZ2VzPjgwNi04MTg8L3BhZ2VzPjx2
b2x1bWU+MzQ8L3ZvbHVtZT48bnVtYmVyPjU8L251bWJlcj48a2V5d29yZHM+PGtleXdvcmQ+UHJv
amVjdCBzdWNjZXNzPC9rZXl3b3JkPjxrZXl3b3JkPlRlYW0tYnVpbGRpbmc8L2tleXdvcmQ+PGtl
eXdvcmQ+VHJhbnNmb3JtYXRpb25hbCBsZWFkZXJzaGlwPC9rZXl3b3JkPjxrZXl3b3JkPklubm92
YXRpb248L2tleXdvcmQ+PGtleXdvcmQ+UHJvamVjdCBtYW5hZ2VtZW50PC9rZXl3b3JkPjxrZXl3
b3JkPkRldmVsb3BtZW50IHByb2plY3Q8L2tleXdvcmQ+PGtleXdvcmQ+RmllbGQgc3VydmV5czwv
a2V5d29yZD48a2V5d29yZD5NZWRpYXRpbmcgcm9sZXM8L2tleXdvcmQ+PGtleXdvcmQ+Tm9uZ292
ZXJubWVudGFsIG9yZ2FuaXphdGlvbnM8L2tleXdvcmQ+PGtleXdvcmQ+VGVhbSBidWlsZGluZzwv
a2V5d29yZD48a2V5d29yZD5IdW1hbiByZXNvdXJjZSBtYW5hZ2VtZW50PC9rZXl3b3JkPjxrZXl3
b3JkPmNhcGFjaXR5IGJ1aWxkaW5nPC9rZXl3b3JkPjxrZXl3b3JkPnByb2plY3QgYXNzZXNzbWVu
dDwva2V5d29yZD48L2tleXdvcmRzPjxkYXRlcz48eWVhcj4yMDE2PC95ZWFyPjwvZGF0ZXM+PHB1
Ymxpc2hlcj5FbHNldmllciBMdGQ8L3B1Ymxpc2hlcj48aXNibj4wMjYzNzg2MyAoSVNTTik8L2lz
Ym4+PHdvcmstdHlwZT5BcnRpY2xlPC93b3JrLXR5cGU+PHVybHM+PHJlbGF0ZWQtdXJscz48dXJs
Pmh0dHBzOi8vd3d3LnNjb3B1cy5jb20vaW53YXJkL3JlY29yZC51cmk/ZWlkPTItczIuMC04NDk2
MjAyODI0OCZhbXA7ZG9pPTEwLjEwMTYlMmZqLmlqcHJvbWFuLjIwMTYuMDIuMDEyJmFtcDtwYXJ0
bmVySUQ9NDAmYW1wO21kNT1mNWFiNDRmNDZmMDliMzhmMGUyMmMxNWFhMmRjYTRlZTwvdXJsPjwv
cmVsYXRlZC11cmxzPjwvdXJscz48ZWxlY3Ryb25pYy1yZXNvdXJjZS1udW0+MTAuMTAxNi9qLmlq
cHJvbWFuLjIwMTYuMDIuMDEyPC9lbGVjdHJvbmljLXJlc291cmNlLW51bT48cmVtb3RlLWRhdGFi
YXNlLW5hbWU+U2NvcHVzPC9yZW1vdGUtZGF0YWJhc2UtbmFtZT48bGFuZ3VhZ2U+RW5nbGlzaDwv
bGFuZ3VhZ2U+PC9yZWNvcmQ+PC9DaXRlPjxDaXRlPjxBdXRob3I+VmFuZGVyYm9vbTwvQXV0aG9y
PjxZZWFyPjIwMTY8L1llYXI+PFJlY051bT43OTYwPC9SZWNOdW0+PHJlY29yZD48cmVjLW51bWJl
cj43OTYwPC9yZWMtbnVtYmVyPjxmb3JlaWduLWtleXM+PGtleSBhcHA9IkVOIiBkYi1pZD0iMHg5
czI5cHg4ZHJlYXNlc3oybzU5c2RmdGVkNTJ2dHRydmU1IiB0aW1lc3RhbXA9IjE2NTM0MTAwMTEi
Pjc5NjA8L2tleT48L2ZvcmVpZ24ta2V5cz48cmVmLXR5cGUgbmFtZT0iSm91cm5hbCBBcnRpY2xl
Ij4xNzwvcmVmLXR5cGU+PGNvbnRyaWJ1dG9ycz48YXV0aG9ycz48YXV0aG9yPlZhbmRlcmJvb20s
IEMuIEUuPC9hdXRob3I+PGF1dGhvcj5TY2hlcmIsIEMuIEEuPC9hdXRob3I+PGF1dGhvcj5LaXJj
aG5lciwgUi4gQi48L2F1dGhvcj48YXV0aG9yPktvaGxlciwgQy4gTS48L2F1dGhvcj48YXV0aG9y
PkZlcnJpZXIsIEouIEouPC9hdXRob3I+PGF1dGhvcj5TdGFuY2wsIE0uIEEuPC9hdXRob3I+PGF1
dGhvcj5TdXRoZXIsIFQuIFcuPC9hdXRob3I+PGF1dGhvcj5Db3gsIEQuIEwuPC9hdXRob3I+PC9h
dXRob3JzPjwvY29udHJpYnV0b3JzPjxhdXRoLWFkZHJlc3M+RGVwYXJ0bWVudCBvZiBOdXJzaW5n
LCBDb2xsZWdlIG9mIE1lZGljaW5lLCBNYXlvIENsaW5pYywgUm9jaGVzdGVyLCBNTiwgVW5pdGVk
IFN0YXRlcyYjeEQ7RGVwYXJ0bWVudCBvZiBOdXJzaW5nLCBHcmFkdWF0ZSBQcm9ncmFtcyBpbiBO
dXJzaW5nLCBXaW5vbmEgU3RhdGUgVW5pdmVyc2l0eSwgV2lub25hLCBNTiwgVW5pdGVkIFN0YXRl
czwvYXV0aC1hZGRyZXNzPjx0aXRsZXM+PHRpdGxlPkxlYWRlcnNoaXAgc3RyYXRlZ2llcywgYW4g
aW50ZXJkaXNjaXBsaW5hcnkgdGVhbSwgYW5kIG9uZ29pbmcgbnVyc2UgZmVlZGJhY2s6IEluZ3Jl
ZGllbnRzIGZvciBhIHN1Y2Nlc3NmdWwgQkNNQSBwcm9qZWN0PC90aXRsZT48c2Vjb25kYXJ5LXRp
dGxlPk51cnNpbmcgRWNvbm9taWNzPC9zZWNvbmRhcnktdGl0bGU+PGFsdC10aXRsZT5OdXJzLiBF
Y29uLjwvYWx0LXRpdGxlPjwvdGl0bGVzPjxwZXJpb2RpY2FsPjxmdWxsLXRpdGxlPk51cnNpbmcg
RWNvbm9taWNzPC9mdWxsLXRpdGxlPjxhYmJyLTE+TnVycy4gRWNvbi48L2FiYnItMT48YWJici0y
Pk51cnMgRWNvbjwvYWJici0yPjwvcGVyaW9kaWNhbD48YWx0LXBlcmlvZGljYWw+PGZ1bGwtdGl0
bGU+TnVyc2luZyBFY29ub21pY3M8L2Z1bGwtdGl0bGU+PGFiYnItMT5OdXJzLiBFY29uLjwvYWJi
ci0xPjxhYmJyLTI+TnVycyBFY29uPC9hYmJyLTI+PC9hbHQtcGVyaW9kaWNhbD48cGFnZXM+MTE3
LTEyNTwvcGFnZXM+PHZvbHVtZT4zNDwvdm9sdW1lPjxudW1iZXI+MzwvbnVtYmVyPjxrZXl3b3Jk
cz48a2V5d29yZD5mZWVkYmFjayBzeXN0ZW08L2tleXdvcmQ+PGtleXdvcmQ+bGVhZGVyc2hpcDwv
a2V5d29yZD48a2V5d29yZD5udXJzaW5nIHN0YWZmPC9rZXl3b3JkPjxrZXl3b3JkPnBhdGllbnQg
Y2FyZTwva2V5d29yZD48a2V5d29yZD5GZWVkYmFjazwva2V5d29yZD48a2V5d29yZD5QYXRpZW50
IENhcmUgVGVhbTwva2V5d29yZD48L2tleXdvcmRzPjxkYXRlcz48eWVhcj4yMDE2PC95ZWFyPjwv
ZGF0ZXM+PHB1Ymxpc2hlcj5BbnRob255IEouIEphbm5ldHRpIEluYy48L3B1Ymxpc2hlcj48aXNi
bj4wNzQ2MTczOSAoSVNTTik8L2lzYm4+PHdvcmstdHlwZT5BcnRpY2xlPC93b3JrLXR5cGU+PHVy
bHM+PHJlbGF0ZWQtdXJscz48dXJsPmh0dHBzOi8vd3d3LnNjb3B1cy5jb20vaW53YXJkL3JlY29y
ZC51cmk/ZWlkPTItczIuMC04NDk4MzUwMjkxMCZhbXA7cGFydG5lcklEPTQwJmFtcDttZDU9MWEw
YjY2ZGJhOTRlMGZiNjMxYWQ2YmEyMWU4Y2NhYTI8L3VybD48L3JlbGF0ZWQtdXJscz48L3VybHM+
PGN1c3RvbTI+Mjc0MzkyNDg8L2N1c3RvbTI+PHJlbW90ZS1kYXRhYmFzZS1uYW1lPlNjb3B1czwv
cmVtb3RlLWRhdGFiYXNlLW5hbWU+PGxhbmd1YWdlPkVuZ2xpc2g8L2xhbmd1YWdlPjwvcmVjb3Jk
PjwvQ2l0ZT48Q2l0ZT48QXV0aG9yPkxhdWNrPC9BdXRob3I+PFllYXI+MjAxNjwvWWVhcj48UmVj
TnVtPjc5NjE8L1JlY051bT48cmVjb3JkPjxyZWMtbnVtYmVyPjc5NjE8L3JlYy1udW1iZXI+PGZv
cmVpZ24ta2V5cz48a2V5IGFwcD0iRU4iIGRiLWlkPSIweDlzMjlweDhkcmVhc2VzejJvNTlzZGZ0
ZWQ1MnZ0dHJ2ZTUiIHRpbWVzdGFtcD0iMTY1MzQxMDAxMSI+Nzk2MTwva2V5PjwvZm9yZWlnbi1r
ZXlzPjxyZWYtdHlwZSBuYW1lPSJKb3VybmFsIEFydGljbGUiPjE3PC9yZWYtdHlwZT48Y29udHJp
YnV0b3JzPjxhdXRob3JzPjxhdXRob3I+TGF1Y2ssIFMuIEIuPC9hdXRob3I+PGF1dGhvcj5NY0ds
YWRyZXksIEouPC9hdXRob3I+PGF1dGhvcj5MYXdsb3IsIEMuPC9hdXRob3I+PGF1dGhvcj5XZWJi
LCBKLiBHLjwvYXV0aG9yPjwvYXV0aG9ycz48L2NvbnRyaWJ1dG9ycz48YXV0aC1hZGRyZXNzPkNl
bnRyZSBmb3IgSGVhcnQgVmFsdmUgSW5ub3ZhdGlvbiwgU3QuIFBhdWwmYXBvcztzIEhvc3BpdGFs
LCBWYW5jb3V2ZXIsIEJDLCBDYW5hZGEmI3hEO1VuaXZlcnNpdHkgb2YgQnJpdGlzaCBDb2x1bWJp
YSwgVmFuY291dmVyLCBCQywgQ2FuYWRhPC9hdXRoLWFkZHJlc3M+PHRpdGxlcz48dGl0bGU+TnVy
c2luZyBsZWFkZXJzaGlwIG9mIHRoZSB0cmFuc2NhdGhldGVyIGFvcnRpYyB2YWx2ZSBpbXBsYW50
YXRpb24gSGVhcnQgVGVhbTogU3VwcG9ydGluZyBpbm5vdmF0aW9uLCBleGNlbGxlbmNlLCBhbmQg
c3VzdGFpbmFiaWxpdHk8L3RpdGxlPjxzZWNvbmRhcnktdGl0bGU+SGVhbHRoY2FyZSBNYW5hZ2Vt
ZW50IEZvcnVtPC9zZWNvbmRhcnktdGl0bGU+PGFsdC10aXRsZT5IZWFsdGhjLiBNYW5hZ2UuIEZv
cnVtPC9hbHQtdGl0bGU+PC90aXRsZXM+PHBlcmlvZGljYWw+PGZ1bGwtdGl0bGU+SGVhbHRoY2Fy
ZSBNYW5hZ2VtZW50IEZvcnVtPC9mdWxsLXRpdGxlPjxhYmJyLTE+SGVhbHRoYy4gTWFuYWdlLiBG
b3J1bTwvYWJici0xPjxhYmJyLTI+SGVhbHRoYyBNYW5hZ2UgRm9ydW08L2FiYnItMj48L3Blcmlv
ZGljYWw+PGFsdC1wZXJpb2RpY2FsPjxmdWxsLXRpdGxlPkhlYWx0aGNhcmUgTWFuYWdlbWVudCBG
b3J1bTwvZnVsbC10aXRsZT48YWJici0xPkhlYWx0aGMuIE1hbmFnZS4gRm9ydW08L2FiYnItMT48
YWJici0yPkhlYWx0aGMgTWFuYWdlIEZvcnVtPC9hYmJyLTI+PC9hbHQtcGVyaW9kaWNhbD48cGFn
ZXM+MTI2LTEzMDwvcGFnZXM+PHZvbHVtZT4yOTwvdm9sdW1lPjxudW1iZXI+MzwvbnVtYmVyPjxr
ZXl3b3Jkcz48a2V5d29yZD5BcnRpY2xlPC9rZXl3b3JkPjxrZXl3b3JkPmh1bWFuPC9rZXl3b3Jk
PjxrZXl3b3JkPmxlYWRlcnNoaXA8L2tleXdvcmQ+PGtleXdvcmQ+bnVyc2luZyBleHBlcnRpc2U8
L2tleXdvcmQ+PGtleXdvcmQ+bnVyc2luZyBtYW5hZ2VtZW50PC9rZXl3b3JkPjxrZXl3b3JkPm51
cnNpbmcgcHJhY3RpY2U8L2tleXdvcmQ+PGtleXdvcmQ+cHJpb3JpdHkgam91cm5hbDwva2V5d29y
ZD48a2V5d29yZD5wcm9ncmFtIGRldmVsb3BtZW50PC9rZXl3b3JkPjxrZXl3b3JkPnRyYW5zY2F0
aGV0ZXIgYW9ydGljIHZhbHZlIGltcGxhbnRhdGlvbjwva2V5d29yZD48a2V5d29yZD52YWx2dWxh
ciBoZWFydCBkaXNlYXNlPC9rZXl3b3JkPjxrZXl3b3JkPmFvcnRpYyB2YWx2ZSBzdGVub3Npczwv
a2V5d29yZD48a2V5d29yZD5oZWFydCBjYXRoZXRlcml6YXRpb248L2tleXdvcmQ+PGtleXdvcmQ+
aGVhcnQgdmFsdmUgcmVwbGFjZW1lbnQ8L2tleXdvcmQ+PGtleXdvcmQ+bnVyc2luZzwva2V5d29y
ZD48a2V5d29yZD5vcmdhbml6YXRpb24gYW5kIG1hbmFnZW1lbnQ8L2tleXdvcmQ+PGtleXdvcmQ+
cGF0aWVudCBjYXJlPC9rZXl3b3JkPjxrZXl3b3JkPnJpc2sgZmFjdG9yPC9rZXl3b3JkPjxrZXl3
b3JkPnRyZWF0bWVudCBvdXRjb21lPC9rZXl3b3JkPjxrZXl3b3JkPkNhcmRpYWMgQ2F0aGV0ZXJp
emF0aW9uPC9rZXl3b3JkPjxrZXl3b3JkPkhlYXJ0IFZhbHZlIFByb3N0aGVzaXMgSW1wbGFudGF0
aW9uPC9rZXl3b3JkPjxrZXl3b3JkPkh1bWFuczwva2V5d29yZD48a2V5d29yZD5QYXRpZW50IENh
cmUgVGVhbTwva2V5d29yZD48a2V5d29yZD5SaXNrIEZhY3RvcnM8L2tleXdvcmQ+PGtleXdvcmQ+
VHJhbnNjYXRoZXRlciBBb3J0aWMgVmFsdmUgUmVwbGFjZW1lbnQ8L2tleXdvcmQ+PC9rZXl3b3Jk
cz48ZGF0ZXM+PHllYXI+MjAxNjwveWVhcj48L2RhdGVzPjxwdWJsaXNoZXI+U0FHRSBQdWJsaWNh
dGlvbnMgSW5jLjwvcHVibGlzaGVyPjxpc2JuPjA4NDA0NzA0IChJU1NOKTwvaXNibj48d29yay10
eXBlPkFydGljbGU8L3dvcmstdHlwZT48dXJscz48cmVsYXRlZC11cmxzPjx1cmw+aHR0cHM6Ly93
d3cuc2NvcHVzLmNvbS9pbndhcmQvcmVjb3JkLnVyaT9laWQ9Mi1zMi4wLTg0OTc4OTIwMDI3JmFt
cDtkb2k9MTAuMTE3NyUyZjA4NDA0NzA0MTY2MzIwMDQmYW1wO3BhcnRuZXJJRD00MCZhbXA7bWQ1
PWVlYmRjYTU5M2I5ZGQ0NTQ5NGI5MjVjOWY3MjZhOGY1PC91cmw+PC9yZWxhdGVkLXVybHM+PC91
cmxzPjxjdXN0b20yPjI3MDYwODAyPC9jdXN0b20yPjxlbGVjdHJvbmljLXJlc291cmNlLW51bT4x
MC4xMTc3LzA4NDA0NzA0MTY2MzIwMDQ8L2VsZWN0cm9uaWMtcmVzb3VyY2UtbnVtPjxyZW1vdGUt
ZGF0YWJhc2UtbmFtZT5TY29wdXM8L3JlbW90ZS1kYXRhYmFzZS1uYW1lPjxsYW5ndWFnZT5Fbmds
aXNoPC9sYW5ndWFnZT48L3JlY29yZD48L0NpdGU+PENpdGU+PEF1dGhvcj5Fa3BlPC9BdXRob3I+
PFllYXI+MjAxNjwvWWVhcj48UmVjTnVtPjc5NjI8L1JlY051bT48cmVjb3JkPjxyZWMtbnVtYmVy
Pjc5NjI8L3JlYy1udW1iZXI+PGZvcmVpZ24ta2V5cz48a2V5IGFwcD0iRU4iIGRiLWlkPSIweDlz
MjlweDhkcmVhc2VzejJvNTlzZGZ0ZWQ1MnZ0dHJ2ZTUiIHRpbWVzdGFtcD0iMTY1MzQxMDAxMSI+
Nzk2Mjwva2V5PjwvZm9yZWlnbi1rZXlzPjxyZWYtdHlwZSBuYW1lPSJKb3VybmFsIEFydGljbGUi
PjE3PC9yZWYtdHlwZT48Y29udHJpYnV0b3JzPjxhdXRob3JzPjxhdXRob3I+RWtwZSwgSS48L2F1
dGhvcj48YXV0aG9yPk1hdCwgTi48L2F1dGhvcj48L2F1dGhvcnM+PC9jb250cmlidXRvcnM+PGF1
dGgtYWRkcmVzcz5GYWN1bHR5IG9mIEVudHJlcHJlbmV1cnNoaXAgYW5kIEJ1c2luZXNzLCBVbml2
ZXJzaXRpIE1hbGF5c2lhIEtlbGFudGFuLCBMb2NrZWQgQmFnIDM2LCBQZW5na2FsYW4gQ2hlcGEs
IEtvdGEgQmhhcnUsIEtlbGFudGFuLCBNYWxheXNpYSYjeEQ7SHVtYW4gUmVzb3VyY2VzIE1hbmFn
ZW1lbnQsIENvbGxlZ2Ugb2YgQnVzaW5lc3MsIFVuaXZlcnNpdGkgVXRhcmEgTWFsYXlzaWEsIFNp
bnRvaywgS2VkYWgsIE1hbGF5c2lhPC9hdXRoLWFkZHJlc3M+PHRpdGxlcz48dGl0bGU+Q2FuIGFj
YWRlbWljIHBlcmZvcm1hbmNlIGVuaGFuY2UgZ3JvdXAgbWVtYmVyc2hpcCBhbmQgbGVhZGVyc2hp
cCBhbW9uZyBzdHVkZW50IGVudHJlcHJlbmV1cnMgaW4gTWFsYXlzaWE/PC90aXRsZT48c2Vjb25k
YXJ5LXRpdGxlPkFzaWFuIFNvY2lhbCBTY2llbmNlPC9zZWNvbmRhcnktdGl0bGU+PGFsdC10aXRs
ZT5Bc2lhbiBTb2MuIFNjaS48L2FsdC10aXRsZT48L3RpdGxlcz48cGVyaW9kaWNhbD48ZnVsbC10
aXRsZT5Bc2lhbiBTb2NpYWwgU2NpZW5jZTwvZnVsbC10aXRsZT48YWJici0xPkFzaWFuIFNvYy4g
U2NpLjwvYWJici0xPjwvcGVyaW9kaWNhbD48YWx0LXBlcmlvZGljYWw+PGZ1bGwtdGl0bGU+QXNp
YW4gU29jaWFsIFNjaWVuY2U8L2Z1bGwtdGl0bGU+PGFiYnItMT5Bc2lhbiBTb2MuIFNjaS48L2Fi
YnItMT48L2FsdC1wZXJpb2RpY2FsPjxwYWdlcz44Ny05MjwvcGFnZXM+PHZvbHVtZT4xMjwvdm9s
dW1lPjxudW1iZXI+NDwvbnVtYmVyPjxrZXl3b3Jkcz48a2V5d29yZD5BY2FkZW1pYyBwZXJmb3Jt
YW5jZTwva2V5d29yZD48a2V5d29yZD5Hcm91cCBtZW1iZXJzaGlwPC9rZXl3b3JkPjxrZXl3b3Jk
PkxlYWRlcnNoaXA8L2tleXdvcmQ+PGtleXdvcmQ+TWFsYXlzaWE8L2tleXdvcmQ+PGtleXdvcmQ+
U3R1ZGVudCBlbnRyZXByZW5ldXJzPC9rZXl3b3JkPjwva2V5d29yZHM+PGRhdGVzPjx5ZWFyPjIw
MTY8L3llYXI+PC9kYXRlcz48cHVibGlzaGVyPkNhbmFkaWFuIENlbnRlciBvZiBTY2llbmNlIGFu
ZCBFZHVjYXRpb248L3B1Ymxpc2hlcj48aXNibj4xOTExMjAxNyAoSVNTTik8L2lzYm4+PHdvcmst
dHlwZT5BcnRpY2xlPC93b3JrLXR5cGU+PHVybHM+PHJlbGF0ZWQtdXJscz48dXJsPmh0dHBzOi8v
d3d3LnNjb3B1cy5jb20vaW53YXJkL3JlY29yZC51cmk/ZWlkPTItczIuMC04NDk4ODAzNjg2NSZh
bXA7ZG9pPTEwLjU1MzklMmZhc3MudjEybjRwODcmYW1wO3BhcnRuZXJJRD00MCZhbXA7bWQ1PTQ4
ZmEyMDQ0NTJjYzNjYjM5ZjU0ZjBiYjVlMDM2ODU2PC91cmw+PC9yZWxhdGVkLXVybHM+PC91cmxz
PjxlbGVjdHJvbmljLXJlc291cmNlLW51bT4xMC41NTM5L2Fzcy52MTJuNHA4NzwvZWxlY3Ryb25p
Yy1yZXNvdXJjZS1udW0+PHJlbW90ZS1kYXRhYmFzZS1uYW1lPlNjb3B1czwvcmVtb3RlLWRhdGFi
YXNlLW5hbWU+PGxhbmd1YWdlPkVuZ2xpc2g8L2xhbmd1YWdlPjwvcmVjb3JkPjwvQ2l0ZT48Q2l0
ZT48QXV0aG9yPlF1aW50ZWlybzwvQXV0aG9yPjxZZWFyPjIwMTY8L1llYXI+PFJlY051bT43OTYz
PC9SZWNOdW0+PHJlY29yZD48cmVjLW51bWJlcj43OTYzPC9yZWMtbnVtYmVyPjxmb3JlaWduLWtl
eXM+PGtleSBhcHA9IkVOIiBkYi1pZD0iMHg5czI5cHg4ZHJlYXNlc3oybzU5c2RmdGVkNTJ2dHRy
dmU1IiB0aW1lc3RhbXA9IjE2NTM0MTAwMTEiPjc5NjM8L2tleT48L2ZvcmVpZ24ta2V5cz48cmVm
LXR5cGUgbmFtZT0iSm91cm5hbCBBcnRpY2xlIj4xNzwvcmVmLXR5cGU+PGNvbnRyaWJ1dG9ycz48
YXV0aG9ycz48YXV0aG9yPlF1aW50ZWlybywgUC4gTS48L2F1dGhvcj48YXV0aG9yPlBhc3Nvcywg
QS48L2F1dGhvcj48YXV0aG9yPkN1cnJhbCwgTC48L2F1dGhvcj48L2F1dGhvcnM+PC9jb250cmli
dXRvcnM+PGF1dGgtYWRkcmVzcz5JbnN0aXR1dG8gVW5pdmVyc2l0w6FyaW8gZGUgTGlzYm9hIChJ
U0NURS1JVUwpIExpc2JvYSwgUG9ydHVnYWwmI3hEO1VuaXZlcnNpZGFkZSBkZSBMaXNib2EsIExp
c2JvbiwgUG9ydHVnYWw8L2F1dGgtYWRkcmVzcz48dGl0bGVzPjx0aXRsZT5UaG91Z2h0IHNlbGYt
bGVhZGVyc2hpcCBhbmQgZWZmZWN0aXZlbmVzcyBpbiBzZWxmLW1hbmFnZW1lbnQgdGVhbXM8L3Rp
dGxlPjxzZWNvbmRhcnktdGl0bGU+TGVhZGVyc2hpcDwvc2Vjb25kYXJ5LXRpdGxlPjxhbHQtdGl0
bGU+TGVhZGVyc2hpcDwvYWx0LXRpdGxlPjwvdGl0bGVzPjxwZXJpb2RpY2FsPjxmdWxsLXRpdGxl
PkxlYWRlcnNoaXA8L2Z1bGwtdGl0bGU+PC9wZXJpb2RpY2FsPjxhbHQtcGVyaW9kaWNhbD48ZnVs
bC10aXRsZT5MZWFkZXJzaGlwPC9mdWxsLXRpdGxlPjwvYWx0LXBlcmlvZGljYWw+PHBhZ2VzPjEx
MC0xMjY8L3BhZ2VzPjx2b2x1bWU+MTI8L3ZvbHVtZT48bnVtYmVyPjE8L251bWJlcj48a2V5d29y
ZHM+PGtleXdvcmQ+TXVsdGlsZXZlbCBjb25maXJtYXRvcnkgZmFjdG9yIGFuYWx5c2lzPC9rZXl3
b3JkPjxrZXl3b3JkPnNlbGYtbWFuYWdlbWVudCB0ZWFtczwva2V5d29yZD48a2V5d29yZD50ZWFt
IGNvbGxlY3RpdmUgZWZmaWNhY3k8L2tleXdvcmQ+PGtleXdvcmQ+dGVhbSBlZmZlY3RpdmVuZXNz
PC9rZXl3b3JkPjxrZXl3b3JkPnRlYW0gdGhvdWdodCBzZWxmLWxlYWRlcnNoaXA8L2tleXdvcmQ+
PC9rZXl3b3Jkcz48ZGF0ZXM+PHllYXI+MjAxNjwveWVhcj48L2RhdGVzPjxwdWJsaXNoZXI+U0FH
RSBQdWJsaWNhdGlvbnMgTHRkPC9wdWJsaXNoZXI+PGlzYm4+MTc0MjcxNTAgKElTU04pPC9pc2Ju
Pjx3b3JrLXR5cGU+QXJ0aWNsZTwvd29yay10eXBlPjx1cmxzPjxyZWxhdGVkLXVybHM+PHVybD5o
dHRwczovL3d3dy5zY29wdXMuY29tL2lud2FyZC9yZWNvcmQudXJpP2VpZD0yLXMyLjAtODQ5NTgw
NTAwNjgmYW1wO2RvaT0xMC4xMTc3JTJmMTc0MjcxNTAxNDU0MzU3OSZhbXA7cGFydG5lcklEPTQw
JmFtcDttZDU9NGRiOGIxMTg3ODQwMDJjMzFlNjllMDZkMzVmNjViNjY8L3VybD48L3JlbGF0ZWQt
dXJscz48L3VybHM+PGVsZWN0cm9uaWMtcmVzb3VyY2UtbnVtPjEwLjExNzcvMTc0MjcxNTAxNDU0
MzU3OTwvZWxlY3Ryb25pYy1yZXNvdXJjZS1udW0+PHJlbW90ZS1kYXRhYmFzZS1uYW1lPlNjb3B1
czwvcmVtb3RlLWRhdGFiYXNlLW5hbWU+PGxhbmd1YWdlPkVuZ2xpc2g8L2xhbmd1YWdlPjwvcmVj
b3JkPjwvQ2l0ZT48Q2l0ZT48QXV0aG9yPkxpPC9BdXRob3I+PFllYXI+MjAxNjwvWWVhcj48UmVj
TnVtPjc5NjQ8L1JlY051bT48cmVjb3JkPjxyZWMtbnVtYmVyPjc5NjQ8L3JlYy1udW1iZXI+PGZv
cmVpZ24ta2V5cz48a2V5IGFwcD0iRU4iIGRiLWlkPSIweDlzMjlweDhkcmVhc2VzejJvNTlzZGZ0
ZWQ1MnZ0dHJ2ZTUiIHRpbWVzdGFtcD0iMTY1MzQxMDAxMSI+Nzk2NDwva2V5PjwvZm9yZWlnbi1r
ZXlzPjxyZWYtdHlwZSBuYW1lPSJKb3VybmFsIEFydGljbGUiPjE3PC9yZWYtdHlwZT48Y29udHJp
YnV0b3JzPjxhdXRob3JzPjxhdXRob3I+TGksIFYuPC9hdXRob3I+PGF1dGhvcj5NaXRjaGVsbCwg
Ui48L2F1dGhvcj48YXV0aG9yPkJveWxlLCBCLjwvYXV0aG9yPjwvYXV0aG9ycz48L2NvbnRyaWJ1
dG9ycz48YXV0aC1hZGRyZXNzPkhvbmcgS29uZyBQb2x5dGVjaG5pYyBVbml2ZXJzaXR5LCBLb3ds
b29uLCBIb25nIEtvbmcmI3hEO1VuaXZlcnNpdHkgb2YgTmV3Y2FzdGxlLCBDYWxsYWdoYW4sIE5T
VywgQXVzdHJhbGlhPC9hdXRoLWFkZHJlc3M+PHRpdGxlcz48dGl0bGU+VGhlIERpdmVyZ2VudCBF
ZmZlY3RzIG9mIFRyYW5zZm9ybWF0aW9uYWwgTGVhZGVyc2hpcCBvbiBJbmRpdmlkdWFsIGFuZCBU
ZWFtIElubm92YXRpb248L3RpdGxlPjxzZWNvbmRhcnktdGl0bGU+R3JvdXAgYW5kIE9yZ2FuaXph
dGlvbiBNYW5hZ2VtZW50PC9zZWNvbmRhcnktdGl0bGU+PGFsdC10aXRsZT5Hcm91cCBPcmdhbi4g
TWFuYWdlLjwvYWx0LXRpdGxlPjwvdGl0bGVzPjxwZXJpb2RpY2FsPjxmdWxsLXRpdGxlPkdyb3Vw
IGFuZCBPcmdhbml6YXRpb24gTWFuYWdlbWVudDwvZnVsbC10aXRsZT48YWJici0xPkdyb3VwIE9y
Z2FuLiBNYW5hZ2UuPC9hYmJyLTE+PC9wZXJpb2RpY2FsPjxhbHQtcGVyaW9kaWNhbD48ZnVsbC10
aXRsZT5Hcm91cCBhbmQgT3JnYW5pemF0aW9uIE1hbmFnZW1lbnQ8L2Z1bGwtdGl0bGU+PGFiYnIt
MT5Hcm91cCBPcmdhbi4gTWFuYWdlLjwvYWJici0xPjwvYWx0LXBlcmlvZGljYWw+PHBhZ2VzPjY2
LTk3PC9wYWdlcz48dm9sdW1lPjQxPC92b2x1bWU+PG51bWJlcj4xPC9udW1iZXI+PGtleXdvcmRz
PjxrZXl3b3JkPmluZGl2aWR1YWwgaW5ub3ZhdGlvbjwva2V5d29yZD48a2V5d29yZD50ZWFtIGlu
bm92YXRpb248L2tleXdvcmQ+PGtleXdvcmQ+dHJhbnNmb3JtYXRpb25hbCBsZWFkZXJzaGlwPC9r
ZXl3b3JkPjwva2V5d29yZHM+PGRhdGVzPjx5ZWFyPjIwMTY8L3llYXI+PC9kYXRlcz48cHVibGlz
aGVyPlNBR0UgUHVibGljYXRpb25zIEluYy48L3B1Ymxpc2hlcj48aXNibj4xMDU5NjAxMSAoSVNT
Tik8L2lzYm4+PHdvcmstdHlwZT5BcnRpY2xlPC93b3JrLXR5cGU+PHVybHM+PHJlbGF0ZWQtdXJs
cz48dXJsPmh0dHBzOi8vd3d3LnNjb3B1cy5jb20vaW53YXJkL3JlY29yZC51cmk/ZWlkPTItczIu
MC04NDk1NDQyMzQ5MiZhbXA7ZG9pPTEwLjExNzclMmYxMDU5NjAxMTE1NTczNzkyJmFtcDtwYXJ0
bmVySUQ9NDAmYW1wO21kNT04MjFmZjhhNDJjYjhlMWQyZjBlNGYxMDFhZjMxNzAzNzwvdXJsPjwv
cmVsYXRlZC11cmxzPjwvdXJscz48ZWxlY3Ryb25pYy1yZXNvdXJjZS1udW0+MTAuMTE3Ny8xMDU5
NjAxMTE1NTczNzkyPC9lbGVjdHJvbmljLXJlc291cmNlLW51bT48cmVtb3RlLWRhdGFiYXNlLW5h
bWU+U2NvcHVzPC9yZW1vdGUtZGF0YWJhc2UtbmFtZT48bGFuZ3VhZ2U+RW5nbGlzaDwvbGFuZ3Vh
Z2U+PC9yZWNvcmQ+PC9DaXRlPjxDaXRlPjxBdXRob3I+TG9zY2g8L0F1dGhvcj48WWVhcj4yMDE2
PC9ZZWFyPjxSZWNOdW0+Nzk2NjwvUmVjTnVtPjxyZWNvcmQ+PHJlYy1udW1iZXI+Nzk2NjwvcmVj
LW51bWJlcj48Zm9yZWlnbi1rZXlzPjxrZXkgYXBwPSJFTiIgZGItaWQ9IjB4OXMyOXB4OGRyZWFz
ZXN6Mm81OXNkZnRlZDUydnR0cnZlNSIgdGltZXN0YW1wPSIxNjUzNDEwMDExIj43OTY2PC9rZXk+
PC9mb3JlaWduLWtleXM+PHJlZi10eXBlIG5hbWU9IkpvdXJuYWwgQXJ0aWNsZSI+MTc8L3JlZi10
eXBlPjxjb250cmlidXRvcnM+PGF1dGhvcnM+PGF1dGhvcj5Mb3NjaCwgUy48L2F1dGhvcj48YXV0
aG9yPlRyYXV0LU1hdHRhdXNjaCwgRS48L2F1dGhvcj48YXV0aG9yPk3DvGhsYmVyZ2VyLCBNLiBE
LjwvYXV0aG9yPjxhdXRob3I+Sm9uYXMsIEUuPC9hdXRob3I+PC9hdXRob3JzPjwvY29udHJpYnV0
b3JzPjxhdXRoLWFkZHJlc3M+RGl2aXNpb24gb2YgRWNvbm9taWMgYW5kIE9yZ2FuaXphdGlvbmFs
IFBzeWNob2xvZ3ksIERlcGFydG1lbnQgb2YgUHN5Y2hvbG9neSwgVW5pdmVyc2l0eSBvZiBTYWx6
YnVyZywgU2FsemJ1cmcsIEF1c3RyaWEmI3hEO0RpdmlzaW9uIG9mIFNvY2lhbCBQc3ljaG9sb2d5
LCBEZXBhcnRtZW50IG9mIFBzeWNob2xvZ3ksIFVuaXZlcnNpdHkgb2YgU2FsemJ1cmcsIFNhbHpi
dXJnLCBBdXN0cmlhPC9hdXRoLWFkZHJlc3M+PHRpdGxlcz48dGl0bGU+Q29tcGFyaW5nIHRoZSBl
ZmZlY3RpdmVuZXNzIG9mIGluZGl2aWR1YWwgY29hY2hpbmcsIHNlbGYtY29hY2hpbmcsIGFuZCBn
cm91cCB0cmFpbmluZzogSG93IGxlYWRlcnNoaXAgbWFrZXMgdGhlIGRpZmZlcmVuY2U8L3RpdGxl
PjxzZWNvbmRhcnktdGl0bGU+RnJvbnRpZXJzIGluIFBzeWNob2xvZ3k8L3NlY29uZGFyeS10aXRs
ZT48YWx0LXRpdGxlPkZyb250LiBQc3ljaG9sLjwvYWx0LXRpdGxlPjwvdGl0bGVzPjxwZXJpb2Rp
Y2FsPjxmdWxsLXRpdGxlPkZyb250aWVycyBpbiBQc3ljaG9sb2d5PC9mdWxsLXRpdGxlPjxhYmJy
LTE+RnJvbnQuIFBzeWNob2wuPC9hYmJyLTE+PGFiYnItMj5Gcm9udCBQc3ljaG9sPC9hYmJyLTI+
PC9wZXJpb2RpY2FsPjxhbHQtcGVyaW9kaWNhbD48ZnVsbC10aXRsZT5Gcm9udGllcnMgaW4gUHN5
Y2hvbG9neTwvZnVsbC10aXRsZT48YWJici0xPkZyb250LiBQc3ljaG9sLjwvYWJici0xPjxhYmJy
LTI+RnJvbnQgUHN5Y2hvbDwvYWJici0yPjwvYWx0LXBlcmlvZGljYWw+PHZvbHVtZT43PC92b2x1
bWU+PG51bWJlcj5NQVk8L251bWJlcj48a2V5d29yZHM+PGtleXdvcmQ+QXV0b25vbXkgc3VwcG9y
dDwva2V5d29yZD48a2V5d29yZD5Db2FjaGluZzwva2V5d29yZD48a2V5d29yZD5FZmZlY3RpdmVu
ZXNzPC9rZXl3b3JkPjxrZXl3b3JkPkludHJpbnNpYyBtb3RpdmF0aW9uPC9rZXl3b3JkPjxrZXl3
b3JkPlByb2NyYXN0aW5hdGlvbjwva2V5d29yZD48a2V5d29yZD5UcmFpbmluZzwva2V5d29yZD48
a2V5d29yZD5UcmFuc2FjdGlvbmFsIGxlYWRlcnNoaXA8L2tleXdvcmQ+PGtleXdvcmQ+VHJhbnNm
b3JtYXRpb25hbCBsZWFkZXJzaGlwPC9rZXl3b3JkPjwva2V5d29yZHM+PGRhdGVzPjx5ZWFyPjIw
MTY8L3llYXI+PC9kYXRlcz48cHVibGlzaGVyPkZyb250aWVycyBSZXNlYXJjaCBGb3VuZGF0aW9u
PC9wdWJsaXNoZXI+PGlzYm4+MTY2NDEwNzggKElTU04pPC9pc2JuPjx3b3JrLXR5cGU+QXJ0aWNs
ZTwvd29yay10eXBlPjx1cmxzPjxyZWxhdGVkLXVybHM+PHVybD5odHRwczovL3d3dy5zY29wdXMu
Y29tL2lud2FyZC9yZWNvcmQudXJpP2VpZD0yLXMyLjAtODQ5NzQ4MDI3MzkmYW1wO2RvaT0xMC4z
Mzg5JTJmZnBzeWcuMjAxNi4wMDYyOSZhbXA7cGFydG5lcklEPTQwJmFtcDttZDU9NTBmZjcwNzUy
Mzc4YWFiOGExOTZlNGNiYmJjNmMyNDI8L3VybD48L3JlbGF0ZWQtdXJscz48L3VybHM+PGN1c3Rv
bTc+NjI5PC9jdXN0b203PjxlbGVjdHJvbmljLXJlc291cmNlLW51bT4xMC4zMzg5L2Zwc3lnLjIw
MTYuMDA2Mjk8L2VsZWN0cm9uaWMtcmVzb3VyY2UtbnVtPjxyZW1vdGUtZGF0YWJhc2UtbmFtZT5T
Y29wdXM8L3JlbW90ZS1kYXRhYmFzZS1uYW1lPjxsYW5ndWFnZT5FbmdsaXNoPC9sYW5ndWFnZT48
L3JlY29yZD48L0NpdGU+PENpdGU+PEF1dGhvcj5Tb3VzYTwvQXV0aG9yPjxZZWFyPjIwMTY8L1ll
YXI+PFJlY051bT43OTY3PC9SZWNOdW0+PHJlY29yZD48cmVjLW51bWJlcj43OTY3PC9yZWMtbnVt
YmVyPjxmb3JlaWduLWtleXM+PGtleSBhcHA9IkVOIiBkYi1pZD0iMHg5czI5cHg4ZHJlYXNlc3oy
bzU5c2RmdGVkNTJ2dHRydmU1IiB0aW1lc3RhbXA9IjE2NTM0MTAwMTEiPjc5Njc8L2tleT48L2Zv
cmVpZ24ta2V5cz48cmVmLXR5cGUgbmFtZT0iSm91cm5hbCBBcnRpY2xlIj4xNzwvcmVmLXR5cGU+
PGNvbnRyaWJ1dG9ycz48YXV0aG9ycz48YXV0aG9yPlNvdXNhLCBNLjwvYXV0aG9yPjxhdXRob3I+
VmFuIERpZXJlbmRvbmNrLCBELjwvYXV0aG9yPjwvYXV0aG9ycz48L2NvbnRyaWJ1dG9ycz48YXV0
aC1hZGRyZXNzPkxlYWRlcnNoaXAgS25vd2xlZGdlIENlbnRyZSwgTm92YSBTY2hvb2wgb2YgQnVz
aW5lc3MgYW5kIEVjb25vbWljcywgTGlzYm9uLCBQb3J0dWdhbCYjeEQ7Q2VudHJlIGZvciBMZWFk
ZXJzaGlwIFN0dWRpZXMsIFJvdHRlcmRhbSBTY2hvb2wgb2YgTWFuYWdlbWVudCwgRXJhc211cyBV
bml2ZXJzaXR5LCBSb3R0ZXJkYW0sIE5ldGhlcmxhbmRzPC9hdXRoLWFkZHJlc3M+PHRpdGxlcz48
dGl0bGU+SW50cm9kdWNpbmcgYSBzaG9ydCBtZWFzdXJlIG9mIHNoYXJlZCBzZXJ2YW50IGxlYWRl
cnNoaXAgaW1wYWN0aW5nIHRlYW0gcGVyZm9ybWFuY2UgdGhyb3VnaCB0ZWFtIGJlaGF2aW9yYWwg
aW50ZWdyYXRpb248L3RpdGxlPjxzZWNvbmRhcnktdGl0bGU+RnJvbnRpZXJzIGluIFBzeWNob2xv
Z3k8L3NlY29uZGFyeS10aXRsZT48YWx0LXRpdGxlPkZyb250LiBQc3ljaG9sLjwvYWx0LXRpdGxl
PjwvdGl0bGVzPjxwZXJpb2RpY2FsPjxmdWxsLXRpdGxlPkZyb250aWVycyBpbiBQc3ljaG9sb2d5
PC9mdWxsLXRpdGxlPjxhYmJyLTE+RnJvbnQuIFBzeWNob2wuPC9hYmJyLTE+PGFiYnItMj5Gcm9u
dCBQc3ljaG9sPC9hYmJyLTI+PC9wZXJpb2RpY2FsPjxhbHQtcGVyaW9kaWNhbD48ZnVsbC10aXRs
ZT5Gcm9udGllcnMgaW4gUHN5Y2hvbG9neTwvZnVsbC10aXRsZT48YWJici0xPkZyb250LiBQc3lj
aG9sLjwvYWJici0xPjxhYmJyLTI+RnJvbnQgUHN5Y2hvbDwvYWJici0yPjwvYWx0LXBlcmlvZGlj
YWw+PHZvbHVtZT42PC92b2x1bWU+PG51bWJlcj5KQU48L251bWJlcj48a2V5d29yZHM+PGtleXdv
cmQ+TWVhc3VyZTwva2V5d29yZD48a2V5d29yZD5TZWxmLW1hbmFnZWQgdGVhbXM8L2tleXdvcmQ+
PGtleXdvcmQ+U2VydmFudCBsZWFkZXJzaGlwPC9rZXl3b3JkPjxrZXl3b3JkPlNoYXJlZCBsZWFk
ZXJzaGlwPC9rZXl3b3JkPjxrZXl3b3JkPlRlYW0gYmVoYXZpb3JhbCBpbnRlZ3JhdGlvbjwva2V5
d29yZD48L2tleXdvcmRzPjxkYXRlcz48eWVhcj4yMDE2PC95ZWFyPjwvZGF0ZXM+PHB1Ymxpc2hl
cj5Gcm9udGllcnMgUmVzZWFyY2ggRm91bmRhdGlvbjwvcHVibGlzaGVyPjxpc2JuPjE2NjQxMDc4
IChJU1NOKTwvaXNibj48d29yay10eXBlPkFydGljbGU8L3dvcmstdHlwZT48dXJscz48cmVsYXRl
ZC11cmxzPjx1cmw+aHR0cHM6Ly93d3cuc2NvcHVzLmNvbS9pbndhcmQvcmVjb3JkLnVyaT9laWQ9
Mi1zMi4wLTg0OTU5NDMyODY1JmFtcDtkb2k9MTAuMzM4OSUyZmZwc3lnLjIwMTUuMDIwMDImYW1w
O3BhcnRuZXJJRD00MCZhbXA7bWQ1PTRjY2ZhNjIwYTUxNzE4NDEzOGRhMDk0ZmIyNDcxMjM2PC91
cmw+PC9yZWxhdGVkLXVybHM+PC91cmxzPjxjdXN0b203PjIwMDI8L2N1c3RvbTc+PGVsZWN0cm9u
aWMtcmVzb3VyY2UtbnVtPjEwLjMzODkvZnBzeWcuMjAxNS4wMjAwMjwvZWxlY3Ryb25pYy1yZXNv
dXJjZS1udW0+PHJlbW90ZS1kYXRhYmFzZS1uYW1lPlNjb3B1czwvcmVtb3RlLWRhdGFiYXNlLW5h
bWU+PGxhbmd1YWdlPkVuZ2xpc2g8L2xhbmd1YWdlPjwvcmVjb3Jk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Ib2NoPC9BdXRob3I+PFllYXI+MjAxMDwvWWVhcj48UmVj
TnVtPjgwODY8L1JlY051bT48RGlzcGxheVRleHQ+PHN0eWxlIGZhY2U9InN1cGVyc2NyaXB0Ij4x
LTE0Njwvc3R5bGU+PC9EaXNwbGF5VGV4dD48cmVjb3JkPjxyZWMtbnVtYmVyPjgwODY8L3JlYy1u
dW1iZXI+PGZvcmVpZ24ta2V5cz48a2V5IGFwcD0iRU4iIGRiLWlkPSIweDlzMjlweDhkcmVhc2Vz
ejJvNTlzZGZ0ZWQ1MnZ0dHJ2ZTUiIHRpbWVzdGFtcD0iMTY1MzQxMDAxMSI+ODA4Njwva2V5Pjwv
Zm9yZWlnbi1rZXlzPjxyZWYtdHlwZSBuYW1lPSJKb3VybmFsIEFydGljbGUiPjE3PC9yZWYtdHlw
ZT48Y29udHJpYnV0b3JzPjxhdXRob3JzPjxhdXRob3I+SG9jaCwgSi4gRS48L2F1dGhvcj48YXV0
aG9yPlBlYXJjZSwgQy4gTC48L2F1dGhvcj48YXV0aG9yPldlbHplbCwgTC48L2F1dGhvcj48L2F1
dGhvcnM+PC9jb250cmlidXRvcnM+PGF1dGgtYWRkcmVzcz5IdW1hbiBSZXNvdXJjZXMgYW5kIExh
Ym9yIFJlbGF0aW9ucywgTWljaGlnYW4gU3RhdGUgVW5pdmVyc2l0eSwgRWFzdCBMYW5zaW5nLCBN
aWNoaWdhbiwgVW5pdGVkIFN0YXRlcyYjeEQ7VGhlIEluc3RpdHV0ZSBmb3IgSW5ub3ZhdGl2ZSBM
ZWFkZXJzaGlwLCBVbml2ZXJzaXR5IG9mIE5lYnJhc2thLUxpbmNvbG4sIExpbmNvbG4sIE5FLCBV
bml0ZWQgU3RhdGVzJiN4RDtUZWNobmljYWwgVW5pdmVyc2l0eSBEcmVzZGVuLCBHZXJtYW55PC9h
dXRoLWFkZHJlc3M+PHRpdGxlcz48dGl0bGU+SXMgdGhlIE1vc3QgRWZmZWN0aXZlIFRlYW0gTGVh
ZGVyc2hpcCBTaGFyZWQ/IFRoZSBJbXBhY3Qgb2YgU2hhcmVkIExlYWRlcnNoaXAsIEFnZSBEaXZl
cnNpdHksIGFuZCBDb29yZGluYXRpb24gb24gVGVhbSBQZXJmb3JtYW5jZTwvdGl0bGU+PHNlY29u
ZGFyeS10aXRsZT5Kb3VybmFsIG9mIFBlcnNvbm5lbCBQc3ljaG9sb2d5PC9zZWNvbmRhcnktdGl0
bGU+PGFsdC10aXRsZT5KLiBQZXJzb25hbCBQc3ljaG9sLjwvYWx0LXRpdGxlPjwvdGl0bGVzPjxw
ZXJpb2RpY2FsPjxmdWxsLXRpdGxlPkpvdXJuYWwgb2YgUGVyc29ubmVsIFBzeWNob2xvZ3k8L2Z1
bGwtdGl0bGU+PC9wZXJpb2RpY2FsPjxwYWdlcz4xMDUtMTE2PC9wYWdlcz48dm9sdW1lPjk8L3Zv
bHVtZT48bnVtYmVyPjM8L251bWJlcj48a2V5d29yZHM+PGtleXdvcmQ+QWdlIGRpdmVyc2l0eTwv
a2V5d29yZD48a2V5d29yZD5Db29yZGluYXRpb248L2tleXdvcmQ+PGtleXdvcmQ+U2hhcmVkIGxl
YWRlcnNoaXA8L2tleXdvcmQ+PGtleXdvcmQ+VGVhbSBwZXJmb3JtYW5jZTwva2V5d29yZD48L2tl
eXdvcmRzPjxkYXRlcz48eWVhcj4yMDEwPC95ZWFyPjwvZGF0ZXM+PGlzYm4+MTg2NjU4ODggKElT
U04pPC9pc2JuPjx3b3JrLXR5cGU+QXJ0aWNsZTwvd29yay10eXBlPjx1cmxzPjxyZWxhdGVkLXVy
bHM+PHVybD5odHRwczovL3d3dy5zY29wdXMuY29tL2lud2FyZC9yZWNvcmQudXJpP2VpZD0yLXMy
LjAtNzg2NDk2ODQ5NTAmYW1wO2RvaT0xMC4xMDI3JTJmMTg2Ni01ODg4JTJmYTAwMDAyMCZhbXA7
cGFydG5lcklEPTQwJmFtcDttZDU9NjFiMWJkOTAxNzNmNWQ4Y2MyNjI0OGYxM2VlZGUxMDQ8L3Vy
bD48L3JlbGF0ZWQtdXJscz48L3VybHM+PGVsZWN0cm9uaWMtcmVzb3VyY2UtbnVtPjEwLjEwMjcv
MTg2Ni01ODg4L2EwMDAwMjA8L2VsZWN0cm9uaWMtcmVzb3VyY2UtbnVtPjxyZW1vdGUtZGF0YWJh
c2UtbmFtZT5TY29wdXM8L3JlbW90ZS1kYXRhYmFzZS1uYW1lPjxsYW5ndWFnZT5FbmdsaXNoPC9s
YW5ndWFnZT48L3JlY29yZD48L0NpdGU+PENpdGU+PEF1dGhvcj5Lw7xuemxlPC9BdXRob3I+PFll
YXI+MjAxMDwvWWVhcj48UmVjTnVtPjgwODc8L1JlY051bT48cmVjb3JkPjxyZWMtbnVtYmVyPjgw
ODc8L3JlYy1udW1iZXI+PGZvcmVpZ24ta2V5cz48a2V5IGFwcD0iRU4iIGRiLWlkPSIweDlzMjlw
eDhkcmVhc2VzejJvNTlzZGZ0ZWQ1MnZ0dHJ2ZTUiIHRpbWVzdGFtcD0iMTY1MzQxMDAxMSI+ODA4
Nzwva2V5PjwvZm9yZWlnbi1rZXlzPjxyZWYtdHlwZSBuYW1lPSJKb3VybmFsIEFydGljbGUiPjE3
PC9yZWYtdHlwZT48Y29udHJpYnV0b3JzPjxhdXRob3JzPjxhdXRob3I+S8O8bnpsZSwgQi48L2F1
dGhvcj48YXV0aG9yPlphbGEtTWV6w7YsIEUuPC9hdXRob3I+PGF1dGhvcj5XYWNrZXIsIEouPC9h
dXRob3I+PGF1dGhvcj5Lb2xiZSwgTS48L2F1dGhvcj48YXV0aG9yPlNwYWhuLCBELiBSLjwvYXV0
aG9yPjxhdXRob3I+R3JvdGUsIEcuPC9hdXRob3I+PC9hdXRob3JzPjwvY29udHJpYnV0b3JzPjxh
dXRoLWFkZHJlc3M+RVRIIFp1cmljaCwgRGVwYXJ0bWVudCBvZiBNYW5hZ2VtZW50LCBUZWNobm9s
b2d5LCBhbmQgRWNvbm9taWNzLCBLcmV1enBsYXR6IDUsIENILTgwMzIgWnVyaWNoLCBTd2l0emVy
bGFuZCYjeEQ7WnVyaWNoIFVuaXZlcnNpdHkgb2YgQXBwbGllZCBTY2llbmNlcywgRGVwYXJ0bWVu
dCBvZiBSZXNlYXJjaCBhbmQgRGV2ZWxvcG1lbnQsIFp1cmljaCwgU3dpdHplcmxhbmQmI3hEO1Vu
aXZlcnNpdHkgSG9zcGl0YWwgWnVyaWNoLCBJbnN0aXR1dGUgb2YgQW5hZXN0aGVzaW9sb2d5LCBa
dXJpY2gsIFN3aXR6ZXJsYW5kPC9hdXRoLWFkZHJlc3M+PHRpdGxlcz48dGl0bGU+TGVhZGVyc2hp
cCBpbiBhbmFlc3RoZXNpYSB0ZWFtczogVGhlIG1vc3QgZWZmZWN0aXZlIGxlYWRlcnNoaXAgaXMg
c2hhcmVkPC90aXRsZT48c2Vjb25kYXJ5LXRpdGxlPlF1YWxpdHkgYW5kIFNhZmV0eSBpbiBIZWFs
dGggQ2FyZTwvc2Vjb25kYXJ5LXRpdGxlPjxhbHQtdGl0bGU+UXVhbC4gU2FmLiBIZWFsdGggQ2Fy
ZTwvYWx0LXRpdGxlPjwvdGl0bGVzPjxhbHQtcGVyaW9kaWNhbD48ZnVsbC10aXRsZT5RdWFsaXR5
ICZhbXA7IFNhZmV0eSBpbiBIZWFsdGggQ2FyZTwvZnVsbC10aXRsZT48YWJici0xPlF1YWwuIFNh
Zi4gSGVhbHRoIENhcmU8L2FiYnItMT48YWJici0yPlF1YWwgU2FmIEhlYWx0aCBDYXJlPC9hYmJy
LTI+PC9hbHQtcGVyaW9kaWNhbD48dm9sdW1lPjE5PC92b2x1bWU+PG51bWJlcj42PC9udW1iZXI+
PGtleXdvcmRzPjxrZXl3b3JkPmFuZXN0aGVzaW9sb2d5PC9rZXl3b3JkPjxrZXl3b3JkPmFydGlj
bGU8L2tleXdvcmQ+PGtleXdvcmQ+ZmVtYWxlPC9rZXl3b3JkPjxrZXl3b3JkPmdlbmVyYWwgYW5l
c3RoZXNpYTwva2V5d29yZD48a2V5d29yZD5odW1hbjwva2V5d29yZD48a2V5d29yZD5sZWFkZXJz
aGlwPC9rZXl3b3JkPjxrZXl3b3JkPm1hbGU8L2tleXdvcmQ+PGtleXdvcmQ+bWFucG93ZXI8L2tl
eXdvcmQ+PGtleXdvcmQ+b3BlcmF0aW5nIHJvb208L2tleXdvcmQ+PGtleXdvcmQ+b3JnYW5pemF0
aW9uIGFuZCBtYW5hZ2VtZW50PC9rZXl3b3JkPjxrZXl3b3JkPnBhdGllbnQgY2FyZTwva2V5d29y
ZD48a2V5d29yZD52aWRlb3JlY29yZGluZzwva2V5d29yZD48a2V5d29yZD5BbmVzdGhlc2lhLCBH
ZW5lcmFsPC9rZXl3b3JkPjxrZXl3b3JkPkh1bWFuczwva2V5d29yZD48a2V5d29yZD5PcGVyYXRp
bmcgUm9vbXM8L2tleXdvcmQ+PGtleXdvcmQ+UGF0aWVudCBDYXJlIFRlYW08L2tleXdvcmQ+PGtl
eXdvcmQ+VmlkZW90YXBlIFJlY29yZGluZzwva2V5d29yZD48L2tleXdvcmRzPjxkYXRlcz48eWVh
cj4yMDEwPC95ZWFyPjwvZGF0ZXM+PGlzYm4+MTQ3NTM4OTggKElTU04pPC9pc2JuPjx3b3JrLXR5
cGU+QXJ0aWNsZTwvd29yay10eXBlPjx1cmxzPjxyZWxhdGVkLXVybHM+PHVybD5odHRwczovL3d3
dy5zY29wdXMuY29tL2lud2FyZC9yZWNvcmQudXJpP2VpZD0yLXMyLjAtNzg2NTA0MDk2OTgmYW1w
O2RvaT0xMC4xMTM2JTJmcXNoYy4yMDA4LjAzMDI2MiZhbXA7cGFydG5lcklEPTQwJmFtcDttZDU9
ZmE3ODAyYTU2NzAxN2RjOTNiODhmNTA0NjVhNDQ0NTM8L3VybD48L3JlbGF0ZWQtdXJscz48L3Vy
bHM+PGN1c3RvbTI+MjA0NzI1NzI8L2N1c3RvbTI+PGVsZWN0cm9uaWMtcmVzb3VyY2UtbnVtPjEw
LjExMzYvcXNoYy4yMDA4LjAzMDI2MjwvZWxlY3Ryb25pYy1yZXNvdXJjZS1udW0+PHJlbW90ZS1k
YXRhYmFzZS1uYW1lPlNjb3B1czwvcmVtb3RlLWRhdGFiYXNlLW5hbWU+PGxhbmd1YWdlPkVuZ2xp
c2g8L2xhbmd1YWdlPjwvcmVjb3JkPjwvQ2l0ZT48Q2l0ZT48QXV0aG9yPkRpb25uZTwvQXV0aG9y
PjxZZWFyPjIwMTA8L1llYXI+PFJlY051bT44MDg4PC9SZWNOdW0+PHJlY29yZD48cmVjLW51bWJl
cj44MDg4PC9yZWMtbnVtYmVyPjxmb3JlaWduLWtleXM+PGtleSBhcHA9IkVOIiBkYi1pZD0iMHg5
czI5cHg4ZHJlYXNlc3oybzU5c2RmdGVkNTJ2dHRydmU1IiB0aW1lc3RhbXA9IjE2NTM0MTAwMTEi
PjgwODg8L2tleT48L2ZvcmVpZ24ta2V5cz48cmVmLXR5cGUgbmFtZT0iSm91cm5hbCBBcnRpY2xl
Ij4xNzwvcmVmLXR5cGU+PGNvbnRyaWJ1dG9ycz48YXV0aG9ycz48YXV0aG9yPkRpb25uZSwgUy4g
RC48L2F1dGhvcj48YXV0aG9yPlNheWFtYSwgSC48L2F1dGhvcj48YXV0aG9yPkhhbywgQy48L2F1
dGhvcj48YXV0aG9yPkJ1c2gsIEIuIEouPC9hdXRob3I+PC9hdXRob3JzPjwvY29udHJpYnV0b3Jz
PjxhdXRoLWFkZHJlc3M+Q2VudGVyIGZvciBMZWFkZXJzaGlwIFN0dWRpZXMsIFNjaG9vbCBvZiBN
YW5hZ2VtZW50LCBTdGF0ZSBVbml2ZXJzaXR5IG9mIE5ldyBZb3JrIGF0IEJpbmdoYW10b24sIEJp
bmdoYW10b24sIE5ZLCBVbml0ZWQgU3RhdGVzJiN4RDtDb2xsZWN0aXZlIER5bmFtaWNzIG9mIENv
bXBsZXggU3lzdGVtcyBSZXNlYXJjaCBHcm91cCwgRGVwYXJ0bWVudCBvZiBCaW9lbmdpbmVlcmlu
ZywgU3RhdGUgVW5pdmVyc2l0eSBvZiBOZXcgWW9yayBhdCBCaW5naGFtdG9uLCBCaW5naGFtdG9u
LCBOWSwgVW5pdGVkIFN0YXRlcyYjeEQ7Q29sbGVjdGl2ZSBEeW5hbWljcyBvZiBDb21wbGV4IFN5
c3RlbXMgUmVzZWFyY2ggR3JvdXAsIERlcGFydG1lbnQgb2YgU3lzdGVtcyBTY2llbmNlIGFuZCBJ
bmR1c3RyaWFsIEVuZ2luZWVyaW5nLCBTdGF0ZSBVbml2ZXJzaXR5IG9mIE5ldyBZb3JrIGF0IEJp
bmdoYW10b24sIEJpbmdoYW10b24sIE5ZLCBVbml0ZWQgU3RhdGVzPC9hdXRoLWFkZHJlc3M+PHRp
dGxlcz48dGl0bGU+VGhlIHJvbGUgb2YgbGVhZGVyc2hpcCBpbiBzaGFyZWQgbWVudGFsIG1vZGVs
IGNvbnZlcmdlbmNlIGFuZCB0ZWFtIHBlcmZvcm1hbmNlIGltcHJvdmVtZW50OiBBbiBhZ2VudC1i
YXNlZCBjb21wdXRhdGlvbmFsIG1vZGVsPC90aXRsZT48c2Vjb25kYXJ5LXRpdGxlPkxlYWRlcnNo
aXAgUXVhcnRlcmx5PC9zZWNvbmRhcnktdGl0bGU+PGFsdC10aXRsZT5MZWFkZXJzaC4gUS48L2Fs
dC10aXRsZT48L3RpdGxlcz48cGVyaW9kaWNhbD48ZnVsbC10aXRsZT5MZWFkZXJzaGlwIFF1YXJ0
ZXJseTwvZnVsbC10aXRsZT48L3BlcmlvZGljYWw+PHBhZ2VzPjEwMzUtMTA0OTwvcGFnZXM+PHZv
bHVtZT4yMTwvdm9sdW1lPjxudW1iZXI+NjwvbnVtYmVyPjxrZXl3b3Jkcz48a2V5d29yZD5BZ2Vu
dC1iYXNlZCBtb2RlbDwva2V5d29yZD48a2V5d29yZD5Db21wdXRlciBzaW11bGF0aW9uPC9rZXl3
b3JkPjxrZXl3b3JkPkxlYWRlcnNoaXA8L2tleXdvcmQ+PGtleXdvcmQ+TWVudGFsIG1vZGVsPC9r
ZXl3b3JkPjxrZXl3b3JkPlNvY2lhbCBuZXR3b3JrPC9rZXl3b3JkPjwva2V5d29yZHM+PGRhdGVz
Pjx5ZWFyPjIwMTA8L3llYXI+PC9kYXRlcz48aXNibj4xMDQ4OTg0MyAoSVNTTik8L2lzYm4+PHdv
cmstdHlwZT5SZXZpZXc8L3dvcmstdHlwZT48dXJscz48cmVsYXRlZC11cmxzPjx1cmw+aHR0cHM6
Ly93d3cuc2NvcHVzLmNvbS9pbndhcmQvcmVjb3JkLnVyaT9laWQ9Mi1zMi4wLTc4NjQ5OTA4MDQ4
JmFtcDtkb2k9MTAuMTAxNiUyZmoubGVhcXVhLjIwMTAuMTAuMDA3JmFtcDtwYXJ0bmVySUQ9NDAm
YW1wO21kNT1iMzE1MWQwYmNiMjA4Njk1MDA0ZjNiNWFhMDY1NDMwMzwvdXJsPjwvcmVsYXRlZC11
cmxzPjwvdXJscz48ZWxlY3Ryb25pYy1yZXNvdXJjZS1udW0+MTAuMTAxNi9qLmxlYXF1YS4yMDEw
LjEwLjAwNzwvZWxlY3Ryb25pYy1yZXNvdXJjZS1udW0+PHJlbW90ZS1kYXRhYmFzZS1uYW1lPlNj
b3B1czwvcmVtb3RlLWRhdGFiYXNlLW5hbWU+PGxhbmd1YWdlPkVuZ2xpc2g8L2xhbmd1YWdlPjwv
cmVjb3JkPjwvQ2l0ZT48Q2l0ZT48QXV0aG9yPlNob25kcmljazwvQXV0aG9yPjxZZWFyPjIwMTA8
L1llYXI+PFJlY051bT44MDg5PC9SZWNOdW0+PHJlY29yZD48cmVjLW51bWJlcj44MDg5PC9yZWMt
bnVtYmVyPjxmb3JlaWduLWtleXM+PGtleSBhcHA9IkVOIiBkYi1pZD0iMHg5czI5cHg4ZHJlYXNl
c3oybzU5c2RmdGVkNTJ2dHRydmU1IiB0aW1lc3RhbXA9IjE2NTM0MTAwMTEiPjgwODk8L2tleT48
L2ZvcmVpZ24ta2V5cz48cmVmLXR5cGUgbmFtZT0iSm91cm5hbCBBcnRpY2xlIj4xNzwvcmVmLXR5
cGU+PGNvbnRyaWJ1dG9ycz48YXV0aG9ycz48YXV0aG9yPlNob25kcmljaywgUy4gSi48L2F1dGhv
cj48YXV0aG9yPkRpbmgsIEouIEUuPC9hdXRob3I+PGF1dGhvcj5Mb3JkLCBSLiBHLjwvYXV0aG9y
PjwvYXV0aG9ycz48L2NvbnRyaWJ1dG9ycz48YXV0aC1hZGRyZXNzPlVuaXZlcnNpdHkgb2YgQWty
b24sIFVuaXRlZCBTdGF0ZXM8L2F1dGgtYWRkcmVzcz48dGl0bGVzPjx0aXRsZT5EZXZlbG9wbWVu
dHMgaW4gaW1wbGljaXQgbGVhZGVyc2hpcCB0aGVvcnkgYW5kIGNvZ25pdGl2ZSBzY2llbmNlOiBB
cHBsaWNhdGlvbnMgdG8gaW1wcm92aW5nIG1lYXN1cmVtZW50IGFuZCB1bmRlcnN0YW5kaW5nIGFs
dGVybmF0aXZlcyB0byBoaWVyYXJjaGljYWwgbGVhZGVyc2hpcDwvdGl0bGU+PHNlY29uZGFyeS10
aXRsZT5MZWFkZXJzaGlwIFF1YXJ0ZXJseTwvc2Vjb25kYXJ5LXRpdGxlPjxhbHQtdGl0bGU+TGVh
ZGVyc2guIFEuPC9hbHQtdGl0bGU+PC90aXRsZXM+PHBlcmlvZGljYWw+PGZ1bGwtdGl0bGU+TGVh
ZGVyc2hpcCBRdWFydGVybHk8L2Z1bGwtdGl0bGU+PC9wZXJpb2RpY2FsPjxwYWdlcz45NTktOTc4
PC9wYWdlcz48dm9sdW1lPjIxPC92b2x1bWU+PG51bWJlcj42PC9udW1iZXI+PGtleXdvcmRzPjxr
ZXl3b3JkPkJlaGF2aW9yYWwgTWVhc3VyZW1lbnQ8L2tleXdvcmQ+PGtleXdvcmQ+Q29ubmVjdGlv
bmlzdDwva2V5d29yZD48a2V5d29yZD5FbWJvZGllZDwva2V5d29yZD48a2V5d29yZD5MZWFkZXJz
aGlwIENhdGVnb3JpemF0aW9uPC9rZXl3b3JkPjxrZXl3b3JkPlNoYXJlZCBMZWFkZXJzaGlwPC9r
ZXl3b3JkPjxrZXl3b3JkPlN5bWJvbGljPC9rZXl3b3JkPjwva2V5d29yZHM+PGRhdGVzPjx5ZWFy
PjIwMTA8L3llYXI+PC9kYXRlcz48aXNibj4xMDQ4OTg0MyAoSVNTTik8L2lzYm4+PHdvcmstdHlw
ZT5SZXZpZXc8L3dvcmstdHlwZT48dXJscz48cmVsYXRlZC11cmxzPjx1cmw+aHR0cHM6Ly93d3cu
c2NvcHVzLmNvbS9pbndhcmQvcmVjb3JkLnVyaT9laWQ9Mi1zMi4wLTc4NjQ5OTA1MTI2JmFtcDtk
b2k9MTAuMTAxNiUyZmoubGVhcXVhLjIwMTAuMTAuMDA0JmFtcDtwYXJ0bmVySUQ9NDAmYW1wO21k
NT02MDJmMTA5MWU4NDEzNTc2MzZhYTBlYTkwODliMWEyNTwvdXJsPjwvcmVsYXRlZC11cmxzPjwv
dXJscz48ZWxlY3Ryb25pYy1yZXNvdXJjZS1udW0+MTAuMTAxNi9qLmxlYXF1YS4yMDEwLjEwLjAw
NDwvZWxlY3Ryb25pYy1yZXNvdXJjZS1udW0+PHJlbW90ZS1kYXRhYmFzZS1uYW1lPlNjb3B1czwv
cmVtb3RlLWRhdGFiYXNlLW5hbWU+PGxhbmd1YWdlPkVuZ2xpc2g8L2xhbmd1YWdlPjwvcmVjb3Jk
PjwvQ2l0ZT48Q2l0ZT48QXV0aG9yPldhbmc8L0F1dGhvcj48WWVhcj4yMDEwPC9ZZWFyPjxSZWNO
dW0+ODA5MDwvUmVjTnVtPjxyZWNvcmQ+PHJlYy1udW1iZXI+ODA5MDwvcmVjLW51bWJlcj48Zm9y
ZWlnbi1rZXlzPjxrZXkgYXBwPSJFTiIgZGItaWQ9IjB4OXMyOXB4OGRyZWFzZXN6Mm81OXNkZnRl
ZDUydnR0cnZlNSIgdGltZXN0YW1wPSIxNjUzNDEwMDExIj44MDkwPC9rZXk+PC9mb3JlaWduLWtl
eXM+PHJlZi10eXBlIG5hbWU9IkpvdXJuYWwgQXJ0aWNsZSI+MTc8L3JlZi10eXBlPjxjb250cmli
dXRvcnM+PGF1dGhvcnM+PGF1dGhvcj5XYW5nLCBYLiBILjwvYXV0aG9yPjxhdXRob3I+SG93ZWxs
LCBKLiBNLjwvYXV0aG9yPjwvYXV0aG9ycz48L2NvbnRyaWJ1dG9ycz48YXV0aC1hZGRyZXNzPkNv
bXBldGVuY2UgQ2VudHJlIFBlb3BsZSBhbmQgT3JnYW5pemF0aW9uLCBWbGVyaWNrIExldXZlbiBH
ZW50IE1hbmFnZW1lbnQgU2Nob29sLCBCZWxnaXVtJiN4RDtSaWNoYXJkIEl2ZXkgQnVzaW5lc3Mg
U2Nob29sLCBUaGUgVW5pdmVyc2l0eSBvZiBXZXN0ZXJuIE9udGFyaW8sIENhbmFkYTwvYXV0aC1h
ZGRyZXNzPjx0aXRsZXM+PHRpdGxlPkV4cGxvcmluZyB0aGUgRHVhbC1MZXZlbCBFZmZlY3RzIG9m
IFRyYW5zZm9ybWF0aW9uYWwgTGVhZGVyc2hpcCBvbiBGb2xsb3dlcnM8L3RpdGxlPjxzZWNvbmRh
cnktdGl0bGU+Sm91cm5hbCBvZiBBcHBsaWVkIFBzeWNob2xvZ3k8L3NlY29uZGFyeS10aXRsZT48
YWx0LXRpdGxlPkouIEFwcGwuIFBzeWNob2wuPC9hbHQtdGl0bGU+PC90aXRsZXM+PHBlcmlvZGlj
YWw+PGZ1bGwtdGl0bGU+Sm91cm5hbCBvZiBBcHBsaWVkIFBzeWNob2xvZ3k8L2Z1bGwtdGl0bGU+
PGFiYnItMT5KLiBBcHBsLiBQc3ljaG9sLjwvYWJici0xPjxhYmJyLTI+SiBBcHBsIFBzeWNob2w8
L2FiYnItMj48L3BlcmlvZGljYWw+PGFsdC1wZXJpb2RpY2FsPjxmdWxsLXRpdGxlPkpvdXJuYWwg
b2YgQXBwbGllZCBQc3ljaG9sb2d5PC9mdWxsLXRpdGxlPjxhYmJyLTE+Si4gQXBwbC4gUHN5Y2hv
bC48L2FiYnItMT48YWJici0yPkogQXBwbCBQc3ljaG9sPC9hYmJyLTI+PC9hbHQtcGVyaW9kaWNh
bD48cGFnZXM+MTEzNC0xMTQ0PC9wYWdlcz48dm9sdW1lPjk1PC92b2x1bWU+PG51bWJlcj42PC9u
dW1iZXI+PGtleXdvcmRzPjxrZXl3b3JkPkR1YWwtbGV2ZWw8L2tleXdvcmQ+PGtleXdvcmQ+U2Nh
bGUgZGV2ZWxvcG1lbnQ8L2tleXdvcmQ+PGtleXdvcmQ+VHJhbnNmb3JtYXRpb25hbCBsZWFkZXJz
aGlwPC9rZXl3b3JkPjxrZXl3b3JkPmFkdWx0PC9rZXl3b3JkPjxrZXl3b3JkPmFydGljbGU8L2tl
eXdvcmQ+PGtleXdvcmQ+Q2FuYWRhPC9rZXl3b3JkPjxrZXl3b3JkPmZlbWFsZTwva2V5d29yZD48
a2V5d29yZD5ncm91cCBwcm9jZXNzPC9rZXl3b3JkPjxrZXl3b3JkPmh1bWFuPC9rZXl3b3JkPjxr
ZXl3b3JkPmxlYWRlcnNoaXA8L2tleXdvcmQ+PGtleXdvcmQ+bWFsZTwva2V5d29yZD48a2V5d29y
ZD5tYW5hZ2VtZW50PC9rZXl3b3JkPjxrZXl3b3JkPm1vdGl2YXRpb248L2tleXdvcmQ+PGtleXdv
cmQ+cGVyc29ubmVsIG1hbmFnZW1lbnQ8L2tleXdvcmQ+PGtleXdvcmQ+dGFzayBwZXJmb3JtYW5j
ZTwva2V5d29yZD48a2V5d29yZD53b3JrcGxhY2U8L2tleXdvcmQ+PGtleXdvcmQ+R3JvdXAgUHJv
Y2Vzc2VzPC9rZXl3b3JkPjxrZXl3b3JkPkh1bWFuczwva2V5d29yZD48a2V5d29yZD5JbnN0aXR1
dGlvbmFsIE1hbmFnZW1lbnQgVGVhbXM8L2tleXdvcmQ+PGtleXdvcmQ+VGFzayBQZXJmb3JtYW5j
ZSBhbmQgQW5hbHlzaXM8L2tleXdvcmQ+PC9rZXl3b3Jkcz48ZGF0ZXM+PHllYXI+MjAxMDwveWVh
cj48L2RhdGVzPjxpc2JuPjAwMjE5MDEwIChJU1NOKTwvaXNibj48d29yay10eXBlPkFydGljbGU8
L3dvcmstdHlwZT48dXJscz48cmVsYXRlZC11cmxzPjx1cmw+aHR0cHM6Ly93d3cuc2NvcHVzLmNv
bS9pbndhcmQvcmVjb3JkLnVyaT9laWQ9Mi1zMi4wLTc4MDQ5NDc1NDU2JmFtcDtkb2k9MTAuMTAz
NyUyZmEwMDIwNzU0JmFtcDtwYXJ0bmVySUQ9NDAmYW1wO21kNT05NWUxZTc1MGU5MzcyM2I5ZGJl
OWYxMWZlNmZjMWJhYjwvdXJsPjwvcmVsYXRlZC11cmxzPjwvdXJscz48Y3VzdG9tMj4yMDcxODUy
OTwvY3VzdG9tMj48ZWxlY3Ryb25pYy1yZXNvdXJjZS1udW0+MTAuMTAzNy9hMDAyMDc1NDwvZWxl
Y3Ryb25pYy1yZXNvdXJjZS1udW0+PHJlbW90ZS1kYXRhYmFzZS1uYW1lPlNjb3B1czwvcmVtb3Rl
LWRhdGFiYXNlLW5hbWU+PGxhbmd1YWdlPkVuZ2xpc2g8L2xhbmd1YWdlPjwvcmVjb3JkPjwvQ2l0
ZT48Q2l0ZT48QXV0aG9yPk3DvGxsZXI8L0F1dGhvcj48WWVhcj4yMDEwPC9ZZWFyPjxSZWNOdW0+
ODA5MTwvUmVjTnVtPjxyZWNvcmQ+PHJlYy1udW1iZXI+ODA5MTwvcmVjLW51bWJlcj48Zm9yZWln
bi1rZXlzPjxrZXkgYXBwPSJFTiIgZGItaWQ9IjB4OXMyOXB4OGRyZWFzZXN6Mm81OXNkZnRlZDUy
dnR0cnZlNSIgdGltZXN0YW1wPSIxNjUzNDEwMDExIj44MDkxPC9rZXk+PC9mb3JlaWduLWtleXM+
PHJlZi10eXBlIG5hbWU9IkpvdXJuYWwgQXJ0aWNsZSI+MTc8L3JlZi10eXBlPjxjb250cmlidXRv
cnM+PGF1dGhvcnM+PGF1dGhvcj5Nw7xsbGVyLCBSLjwvYXV0aG9yPjxhdXRob3I+VHVybmVyLCBK
LiBSLjwvYXV0aG9yPjwvYXV0aG9ycz48L2NvbnRyaWJ1dG9ycz48YXV0aC1hZGRyZXNzPk5vcndl
Z2lhbiBTY2hvb2wgb2YgTWFuYWdlbWVudCBCSSwgT3NsbywgTm9yd2F5JiN4RDtVbWXDpSBTY2hv
b2wgb2YgQnVzaW5lc3MsIFVtZcOlIFVuaXZlcnNpdHksIE1hbG1vLCBTd2VkZW4mI3hEO0xTTVJD
LCBTS0VNQSBCdXNpbmVzcyBTY2hvb2wsIFVuaXYgTGlsbGUgTm9yZCBkZSBGcmFuY2UsIEV1cmFs
aWxsZSwgRnJhbmNlPC9hdXRoLWFkZHJlc3M+PHRpdGxlcz48dGl0bGU+QXR0aXR1ZGVzIGFuZCBs
ZWFkZXJzaGlwIGNvbXBldGVuY2VzIGZvciBwcm9qZWN0IHN1Y2Nlc3M8L3RpdGxlPjxzZWNvbmRh
cnktdGl0bGU+QmFsdGljIEpvdXJuYWwgb2YgTWFuYWdlbWVudDwvc2Vjb25kYXJ5LXRpdGxlPjxh
bHQtdGl0bGU+QmFsdGljIEouIE1hbmFnZS48L2FsdC10aXRsZT48L3RpdGxlcz48cGVyaW9kaWNh
bD48ZnVsbC10aXRsZT5CYWx0aWMgSm91cm5hbCBvZiBNYW5hZ2VtZW50PC9mdWxsLXRpdGxlPjxh
YmJyLTE+QmFsdGljIEouIE1hbmFnZS48L2FiYnItMT48L3BlcmlvZGljYWw+PGFsdC1wZXJpb2Rp
Y2FsPjxmdWxsLXRpdGxlPkJhbHRpYyBKb3VybmFsIG9mIE1hbmFnZW1lbnQ8L2Z1bGwtdGl0bGU+
PGFiYnItMT5CYWx0aWMgSi4gTWFuYWdlLjwvYWJici0xPjwvYWx0LXBlcmlvZGljYWw+PHBhZ2Vz
PjMwNy0zMjk8L3BhZ2VzPjx2b2x1bWU+NTwvdm9sdW1lPjxudW1iZXI+MzwvbnVtYmVyPjxrZXl3
b3Jkcz48a2V5d29yZD5FbW90aW9uYWwgaW50ZWxsaWdlbmNlPC9rZXl3b3JkPjxrZXl3b3JkPkxl
YWRlcnNoaXA8L2tleXdvcmQ+PGtleXdvcmQ+UHJvamVjdCBtYW5hZ2VtZW50PC9rZXl3b3JkPjwv
a2V5d29yZHM+PGRhdGVzPjx5ZWFyPjIwMTA8L3llYXI+PC9kYXRlcz48aXNibj4xNzQ2NTI2NSAo
SVNTTik8L2lzYm4+PHdvcmstdHlwZT5BcnRpY2xlPC93b3JrLXR5cGU+PHVybHM+PHJlbGF0ZWQt
dXJscz48dXJsPmh0dHBzOi8vd3d3LnNjb3B1cy5jb20vaW53YXJkL3JlY29yZC51cmk/ZWlkPTIt
czIuMC03Nzk1NzE2NDg4OSZhbXA7ZG9pPTEwLjExMDglMmYxNzQ2NTI2MTAxMTA3OTczMCZhbXA7
cGFydG5lcklEPTQwJmFtcDttZDU9YzRmMmQyOGI0ZDY1OWIxOGI2MDI5N2Y4YmI1NTJjYjk8L3Vy
bD48L3JlbGF0ZWQtdXJscz48L3VybHM+PGVsZWN0cm9uaWMtcmVzb3VyY2UtbnVtPjEwLjExMDgv
MTc0NjUyNjEwMTEwNzk3MzA8L2VsZWN0cm9uaWMtcmVzb3VyY2UtbnVtPjxyZW1vdGUtZGF0YWJh
c2UtbmFtZT5TY29wdXM8L3JlbW90ZS1kYXRhYmFzZS1uYW1lPjxsYW5ndWFnZT5FbmdsaXNoPC9s
YW5ndWFnZT48L3JlY29yZD48L0NpdGU+PENpdGU+PEF1dGhvcj5LYXRodXJpYTwvQXV0aG9yPjxZ
ZWFyPjIwMTA8L1llYXI+PFJlY051bT44MDkyPC9SZWNOdW0+PHJlY29yZD48cmVjLW51bWJlcj44
MDkyPC9yZWMtbnVtYmVyPjxmb3JlaWduLWtleXM+PGtleSBhcHA9IkVOIiBkYi1pZD0iMHg5czI5
cHg4ZHJlYXNlc3oybzU5c2RmdGVkNTJ2dHRydmU1IiB0aW1lc3RhbXA9IjE2NTM0MTAwMTEiPjgw
OTI8L2tleT48L2ZvcmVpZ24ta2V5cz48cmVmLXR5cGUgbmFtZT0iSm91cm5hbCBBcnRpY2xlIj4x
NzwvcmVmLXR5cGU+PGNvbnRyaWJ1dG9ycz48YXV0aG9ycz48YXV0aG9yPkthdGh1cmlhLCBSLjwv
YXV0aG9yPjxhdXRob3I+UGFydG92aSwgRi4gWS48L2F1dGhvcj48YXV0aG9yPkdyZWVuaGF1cywg
Si4gSC48L2F1dGhvcj48L2F1dGhvcnM+PC9jb250cmlidXRvcnM+PGF1dGgtYWRkcmVzcz5Bcmd5
cm9zIFNjaG9vbCBvZiBCdXNpbmVzcyBhbmQgRWNvbm9taWNzLCBDaGFwbWFuIFVuaXZlcnNpdHks
IE9yYW5nZSwgQ0EsIFVuaXRlZCBTdGF0ZXMmI3hEO0RlcGFydG1lbnQgb2YgRGVjaXNpb24gU2Np
ZW5jZXMsIExlQm93IENvbGxlZ2Ugb2YgQnVzaW5lc3MsIERyZXhlbCBVbml2ZXJzaXR5LCBQaGls
YWRlbHBoaWEsIFBBLCBVbml0ZWQgU3RhdGVzPC9hdXRoLWFkZHJlc3M+PHRpdGxlcz48dGl0bGU+
TGVhZGVyc2hpcCBwcmFjdGljZXMsIGNvbXBldGl0aXZlIHByaW9yaXRpZXMsIGFuZCBtYW51ZmFj
dHVyaW5nIGdyb3VwIHBlcmZvcm1hbmNlPC90aXRsZT48c2Vjb25kYXJ5LXRpdGxlPkludGVybmF0
aW9uYWwgSm91cm5hbCBvZiBPcGVyYXRpb25zIGFuZCBQcm9kdWN0aW9uIE1hbmFnZW1lbnQ8L3Nl
Y29uZGFyeS10aXRsZT48YWx0LXRpdGxlPkludC4gSi4gT3Blci4gUHJvZC4gTWFuYWdlLjwvYWx0
LXRpdGxlPjwvdGl0bGVzPjxwZXJpb2RpY2FsPjxmdWxsLXRpdGxlPkludGVybmF0aW9uYWwgSm91
cm5hbCBvZiBPcGVyYXRpb25zIGFuZCBQcm9kdWN0aW9uIE1hbmFnZW1lbnQ8L2Z1bGwtdGl0bGU+
PGFiYnItMT5JbnQuIEouIE9wZXIuIFByb2QuIE1hbmFnZS48L2FiYnItMT48L3BlcmlvZGljYWw+
PGFsdC1wZXJpb2RpY2FsPjxmdWxsLXRpdGxlPkludGVybmF0aW9uYWwgSm91cm5hbCBvZiBPcGVy
YXRpb25zIGFuZCBQcm9kdWN0aW9uIE1hbmFnZW1lbnQ8L2Z1bGwtdGl0bGU+PGFiYnItMT5JbnQu
IEouIE9wZXIuIFByb2QuIE1hbmFnZS48L2FiYnItMT48L2FsdC1wZXJpb2RpY2FsPjxwYWdlcz4x
MDgwLTExMDU8L3BhZ2VzPjx2b2x1bWU+MzA8L3ZvbHVtZT48bnVtYmVyPjEwPC9udW1iZXI+PGtl
eXdvcmRzPjxrZXl3b3JkPkNvbXBldGl0aXZlIGFkdmFudGFnZTwva2V5d29yZD48a2V5d29yZD5M
ZWFkZXJzaGlwPC9rZXl3b3JkPjxrZXl3b3JkPk1hbnVmYWN0dXJpbmcgaW5kdXN0cmllczwva2V5
d29yZD48a2V5d29yZD5PcGVyYXRpb25zIG1hbmFnZW1lbnQ8L2tleXdvcmQ+PGtleXdvcmQ+U3Ry
YXRlZ2ljIG1hbnVmYWN0dXJpbmc8L2tleXdvcmQ+PGtleXdvcmQ+VW5pdGVzIFN0YXRlcyBvZiBB
bWVyaWNhPC9rZXl3b3JkPjwva2V5d29yZHM+PGRhdGVzPjx5ZWFyPjIwMTA8L3llYXI+PC9kYXRl
cz48aXNibj4wMTQ0MzU3NyAoSVNTTik8L2lzYm4+PHdvcmstdHlwZT5BcnRpY2xlPC93b3JrLXR5
cGU+PHVybHM+PHJlbGF0ZWQtdXJscz48dXJsPmh0dHBzOi8vd3d3LnNjb3B1cy5jb20vaW53YXJk
L3JlY29yZC51cmk/ZWlkPTItczIuMC03Nzk1NzA5NzY2NiZhbXA7ZG9pPTEwLjExMDglMmYwMTQ0
MzU3MTAxMTA4MjUzNSZhbXA7cGFydG5lcklEPTQwJmFtcDttZDU9NzgyOGY5ODhiZjBmNDBkMDlk
NWY4NmViYjA2ZGRmNGQ8L3VybD48L3JlbGF0ZWQtdXJscz48L3VybHM+PGVsZWN0cm9uaWMtcmVz
b3VyY2UtbnVtPjEwLjExMDgvMDE0NDM1NzEwMTEwODI1MzU8L2VsZWN0cm9uaWMtcmVzb3VyY2Ut
bnVtPjxyZW1vdGUtZGF0YWJhc2UtbmFtZT5TY29wdXM8L3JlbW90ZS1kYXRhYmFzZS1uYW1lPjxs
YW5ndWFnZT5FbmdsaXNoPC9sYW5ndWFnZT48L3JlY29yZD48L0NpdGU+PENpdGU+PEF1dGhvcj5L
w7xuemxlPC9BdXRob3I+PFllYXI+MjAxMDwvWWVhcj48UmVjTnVtPjgwOTM8L1JlY051bT48cmVj
b3JkPjxyZWMtbnVtYmVyPjgwOTM8L3JlYy1udW1iZXI+PGZvcmVpZ24ta2V5cz48a2V5IGFwcD0i
RU4iIGRiLWlkPSIweDlzMjlweDhkcmVhc2VzejJvNTlzZGZ0ZWQ1MnZ0dHJ2ZTUiIHRpbWVzdGFt
cD0iMTY1MzQxMDAxMSI+ODA5Mzwva2V5PjwvZm9yZWlnbi1rZXlzPjxyZWYtdHlwZSBuYW1lPSJK
b3VybmFsIEFydGljbGUiPjE3PC9yZWYtdHlwZT48Y29udHJpYnV0b3JzPjxhdXRob3JzPjxhdXRo
b3I+S8O8bnpsZSwgQi48L2F1dGhvcj48YXV0aG9yPlphbGEtTWV6w7YsIEUuPC9hdXRob3I+PGF1
dGhvcj5Lb2xiZSwgTS48L2F1dGhvcj48YXV0aG9yPldhY2tlciwgSi48L2F1dGhvcj48YXV0aG9y
Pkdyb3RlLCBHLjwvYXV0aG9yPjwvYXV0aG9ycz48L2NvbnRyaWJ1dG9ycz48YXV0aC1hZGRyZXNz
PkVUSCBadXJpY2gsIERlcGFydG1lbnQgb2YgTWFuYWdlbWVudCwgVGVjaG5vbG9neSwgYW5kIEVj
b25vbWljcywgS3JldXpwbGF0eiA1LCBDSC04MDMyIFp1cmljaCwgU3dpdHplcmxhbmQmI3hEO1p1
cmljaCBVbml2ZXJzaXR5IG9mIEFwcGxpZWQgU2NpZW5jZXMsIFp1cmljaCwgU3dpdHplcmxhbmQm
I3hEO1VuaXZlcnNpdHkgSG9zcGl0YWwgWnVyaWNoLCBadXJpY2gsIFN3aXR6ZXJsYW5kPC9hdXRo
LWFkZHJlc3M+PHRpdGxlcz48dGl0bGU+U3Vic3RpdHV0ZXMgZm9yIGxlYWRlcnNoaXAgaW4gYW5h
ZXN0aGVzaWEgdGVhbXMgYW5kIHRoZWlyIGltcGFjdCBvbiBsZWFkZXJzaGlwIGVmZmVjdGl2ZW5l
c3M8L3RpdGxlPjxzZWNvbmRhcnktdGl0bGU+RXVyb3BlYW4gSm91cm5hbCBvZiBXb3JrIGFuZCBP
cmdhbml6YXRpb25hbCBQc3ljaG9sb2d5PC9zZWNvbmRhcnktdGl0bGU+PGFsdC10aXRsZT5FdXIu
IEouIFdvcmsgT3JnYW4uIFBzeWNob2wuPC9hbHQtdGl0bGU+PC90aXRsZXM+PHBlcmlvZGljYWw+
PGZ1bGwtdGl0bGU+RXVyb3BlYW4gSm91cm5hbCBvZiBXb3JrIGFuZCBPcmdhbml6YXRpb25hbCBQ
c3ljaG9sb2d5PC9mdWxsLXRpdGxlPjxhYmJyLTE+RXVyLiBKLiBXb3JrIE9yZy4gUHN5Y2hvbC48
L2FiYnItMT48YWJici0yPkV1ciBKIFdvcmsgT3JnIFBzeWNob2w8L2FiYnItMj48L3BlcmlvZGlj
YWw+PHBhZ2VzPjUwNS01MzE8L3BhZ2VzPjx2b2x1bWU+MTk8L3ZvbHVtZT48bnVtYmVyPjU8L251
bWJlcj48a2V5d29yZHM+PGtleXdvcmQ+Q3JpdGljYWwgY2FyZSB0ZWFtczwva2V5d29yZD48a2V5
d29yZD5MZWFkZXJzaGlwPC9rZXl3b3JkPjxrZXl3b3JkPlBhdGllbnQgc2FmZXR5PC9rZXl3b3Jk
PjxrZXl3b3JkPlN1YnN0aXR1dGVzIGZvciBsZWFkZXJzaGlwPC9rZXl3b3JkPjxrZXl3b3JkPlRl
YW0gcGVyZm9ybWFuY2U8L2tleXdvcmQ+PC9rZXl3b3Jkcz48ZGF0ZXM+PHllYXI+MjAxMDwveWVh
cj48L2RhdGVzPjxpc2JuPjEzNTk0MzJYIChJU1NOKTwvaXNibj48d29yay10eXBlPkFydGljbGU8
L3dvcmstdHlwZT48dXJscz48cmVsYXRlZC11cmxzPjx1cmw+aHR0cHM6Ly93d3cuc2NvcHVzLmNv
bS9pbndhcmQvcmVjb3JkLnVyaT9laWQ9Mi1zMi4wLTc3OTU2Njg3OTAwJmFtcDtkb2k9MTAuMTA4
MCUyZjEzNTk0MzIwOTAyOTg2MTcwJmFtcDtwYXJ0bmVySUQ9NDAmYW1wO21kNT1iZGI3YjNmNDdk
MTRlNWI4OGZlOTQxYTJkOWQ2NWQ1NDwvdXJsPjwvcmVsYXRlZC11cmxzPjwvdXJscz48ZWxlY3Ry
b25pYy1yZXNvdXJjZS1udW0+MTAuMTA4MC8xMzU5NDMyMDkwMjk4NjE3MDwvZWxlY3Ryb25pYy1y
ZXNvdXJjZS1udW0+PHJlbW90ZS1kYXRhYmFzZS1uYW1lPlNjb3B1czwvcmVtb3RlLWRhdGFiYXNl
LW5hbWU+PGxhbmd1YWdlPkVuZ2xpc2g8L2xhbmd1YWdlPjwvcmVjb3JkPjwvQ2l0ZT48Q2l0ZT48
QXV0aG9yPlN1bW5lcjwvQXV0aG9yPjxZZWFyPjIwMTA8L1llYXI+PFJlY051bT44MDk0PC9SZWNO
dW0+PHJlY29yZD48cmVjLW51bWJlcj44MDk0PC9yZWMtbnVtYmVyPjxmb3JlaWduLWtleXM+PGtl
eSBhcHA9IkVOIiBkYi1pZD0iMHg5czI5cHg4ZHJlYXNlc3oybzU5c2RmdGVkNTJ2dHRydmU1IiB0
aW1lc3RhbXA9IjE2NTM0MTAwMTEiPjgwOTQ8L2tleT48L2ZvcmVpZ24ta2V5cz48cmVmLXR5cGUg
bmFtZT0iSm91cm5hbCBBcnRpY2xlIj4xNzwvcmVmLXR5cGU+PGNvbnRyaWJ1dG9ycz48YXV0aG9y
cz48YXV0aG9yPlN1bW5lciwgTS48L2F1dGhvcj48YXV0aG9yPlNsYXR0ZXJ5LCBELjwvYXV0aG9y
PjwvYXV0aG9ycz48L2NvbnRyaWJ1dG9ycz48YXV0aC1hZGRyZXNzPlNjaG9vbCBvZiBCdXNpbmVz
cywgQ29tcHV0ZXIgTWFuYWdlbWVudCBhbmQgSW5mb3JtYXRpb24gU3lzdGVtcywgU291dGhlcm4g
SWxsaW5vaXMgVW5pdmVyc2l0eSBFZHdhcmRzdmlsbGUsIENhbXB1cyBCb3ggMTA1MSwgRWR3YXJk
c3ZpbGxlLCBJTCA2MjAyNiwgVW5pdGVkIFN0YXRlcyYjeEQ7RGVwYXJ0bWVudCBvZiBUZWNobm9s
b2d5IGFuZCBDb25zdHJ1Y3Rpb24gTWFuYWdlbWVudCwgTWlzc291cmkgU3RhdGUgVW5pdmVyc2l0
eSwgU3ByaW5nZmllbGQsIE1PLCBVbml0ZWQgU3RhdGVzPC9hdXRoLWFkZHJlc3M+PHRpdGxlcz48
dGl0bGU+VGhlIGltcGFjdCBvZiBsZWFkZXJzaGlwIGVmZmVjdGl2ZW5lc3MgYW5kIHRlYW0gcHJv
Y2Vzc2VzIG9uIHRlYW0gcGVyZm9ybWFuY2UgaW4gY29uc3RydWN0aW9uPC90aXRsZT48c2Vjb25k
YXJ5LXRpdGxlPkludGVybmF0aW9uYWwgSm91cm5hbCBvZiBDb25zdHJ1Y3Rpb24gRWR1Y2F0aW9u
IGFuZCBSZXNlYXJjaDwvc2Vjb25kYXJ5LXRpdGxlPjxhbHQtdGl0bGU+SW50LiBKLiBDb25zdHIu
IEVkdWMuIFJlcy48L2FsdC10aXRsZT48L3RpdGxlcz48cGVyaW9kaWNhbD48ZnVsbC10aXRsZT5J
bnRlcm5hdGlvbmFsIEpvdXJuYWwgb2YgQ29uc3RydWN0aW9uIEVkdWNhdGlvbiBhbmQgUmVzZWFy
Y2g8L2Z1bGwtdGl0bGU+PGFiYnItMT5JbnQuIEouIENvbnN0ci4gRWR1Yy4gUmVzLjwvYWJici0x
PjwvcGVyaW9kaWNhbD48YWx0LXBlcmlvZGljYWw+PGZ1bGwtdGl0bGU+SW50ZXJuYXRpb25hbCBK
b3VybmFsIG9mIENvbnN0cnVjdGlvbiBFZHVjYXRpb24gYW5kIFJlc2VhcmNoPC9mdWxsLXRpdGxl
PjxhYmJyLTE+SW50LiBKLiBDb25zdHIuIEVkdWMuIFJlcy48L2FiYnItMT48L2FsdC1wZXJpb2Rp
Y2FsPjxwYWdlcz4xNzktMjAxPC9wYWdlcz48dm9sdW1lPjY8L3ZvbHVtZT48bnVtYmVyPjM8L251
bWJlcj48a2V5d29yZHM+PGtleXdvcmQ+RGVzaWduLWJ1aWxkPC9rZXl3b3JkPjxrZXl3b3JkPklu
dGVncmF0ZWQgcHJvamVjdCBkZWxpdmVyeTwva2V5d29yZD48a2V5d29yZD5MZWFkZXJzaGlwPC9r
ZXl3b3JkPjxrZXl3b3JkPlRlYW0gcHJvY2Vzc2VzPC9rZXl3b3JkPjxrZXl3b3JkPlRlYW1pbmc8
L2tleXdvcmQ+PC9rZXl3b3Jkcz48ZGF0ZXM+PHllYXI+MjAxMDwveWVhcj48L2RhdGVzPjxpc2Ju
PjE1NTc4NzcxIChJU1NOKTwvaXNibj48d29yay10eXBlPkFydGljbGU8L3dvcmstdHlwZT48dXJs
cz48cmVsYXRlZC11cmxzPjx1cmw+aHR0cHM6Ly93d3cuc2NvcHVzLmNvbS9pbndhcmQvcmVjb3Jk
LnVyaT9laWQ9Mi1zMi4wLTc3OTU2NDc2NDM4JmFtcDtkb2k9MTAuMTA4MCUyZjE1NTc4NzcxLjIw
MTAuNTA3NzIwJmFtcDtwYXJ0bmVySUQ9NDAmYW1wO21kNT1mODkxMjcyN2E3Nzc4OTNlYmVmYTlh
OTE1YTc2MmI0ZDwvdXJsPjwvcmVsYXRlZC11cmxzPjwvdXJscz48ZWxlY3Ryb25pYy1yZXNvdXJj
ZS1udW0+MTAuMTA4MC8xNTU3ODc3MS4yMDEwLjUwNzcyMDwvZWxlY3Ryb25pYy1yZXNvdXJjZS1u
dW0+PHJlbW90ZS1kYXRhYmFzZS1uYW1lPlNjb3B1czwvcmVtb3RlLWRhdGFiYXNlLW5hbWU+PGxh
bmd1YWdlPkVuZ2xpc2g8L2xhbmd1YWdlPjwvcmVjb3JkPjwvQ2l0ZT48Q2l0ZT48QXV0aG9yPlJh
Z2F6PC9BdXRob3I+PFllYXI+MjAxMDwvWWVhcj48UmVjTnVtPjgwOTU8L1JlY051bT48cmVjb3Jk
PjxyZWMtbnVtYmVyPjgwOTU8L3JlYy1udW1iZXI+PGZvcmVpZ24ta2V5cz48a2V5IGFwcD0iRU4i
IGRiLWlkPSIweDlzMjlweDhkcmVhc2VzejJvNTlzZGZ0ZWQ1MnZ0dHJ2ZTUiIHRpbWVzdGFtcD0i
MTY1MzQxMDAxMSI+ODA5NTwva2V5PjwvZm9yZWlnbi1rZXlzPjxyZWYtdHlwZSBuYW1lPSJKb3Vy
bmFsIEFydGljbGUiPjE3PC9yZWYtdHlwZT48Y29udHJpYnV0b3JzPjxhdXRob3JzPjxhdXRob3I+
UmFnYXosIE4uPC9hdXRob3I+PGF1dGhvcj5CZXJrLCBBLjwvYXV0aG9yPjxhdXRob3I+Rm9yZCwg
RC48L2F1dGhvcj48YXV0aG9yPk1vcmdhbiwgTS48L2F1dGhvcj48L2F1dGhvcnM+PC9jb250cmli
dXRvcnM+PGF1dGgtYWRkcmVzcz5Db3VydHlhcmQgR3JvdXAsIFRvcm9udG8uPC9hdXRoLWFkZHJl
c3M+PHRpdGxlcz48dGl0bGU+U3RyYXRlZ2llcyBmb3IgZmFtaWx5IGhlYWx0aCB0ZWFtIGxlYWRl
cnNoaXA6IGxlc3NvbnMgbGVhcm5lZCBieSBzdWNjZXNzZnVsIHRlYW1zPC90aXRsZT48c2Vjb25k
YXJ5LXRpdGxlPkhlYWx0aGNhcmUgcXVhcnRlcmx5IChUb3JvbnRvLCBPbnQuKTwvc2Vjb25kYXJ5
LXRpdGxlPjxhbHQtdGl0bGU+SGVhbHRoYyBRPC9hbHQtdGl0bGU+PC90aXRsZXM+PHBlcmlvZGlj
YWw+PGZ1bGwtdGl0bGU+SGVhbHRoY2FyZSBxdWFydGVybHkgKFRvcm9udG8sIE9udC4pPC9mdWxs
LXRpdGxlPjwvcGVyaW9kaWNhbD48cGFnZXM+MzktNDM8L3BhZ2VzPjx2b2x1bWU+MTM8L3ZvbHVt
ZT48bnVtYmVyPjM8L251bWJlcj48a2V5d29yZHM+PGtleXdvcmQ+YXJ0aWNsZTwva2V5d29yZD48
a2V5d29yZD5DYW5hZGE8L2tleXdvcmQ+PGtleXdvcmQ+ZmFtaWx5IGhlYWx0aDwva2V5d29yZD48
a2V5d29yZD5oZWFsdGggY2FyZSBxdWFsaXR5PC9rZXl3b3JkPjxrZXl3b3JkPmh1bWFuPC9rZXl3
b3JkPjxrZXl3b3JkPmludGVydmlldzwva2V5d29yZD48a2V5d29yZD5sZWFkZXJzaGlwPC9rZXl3
b3JkPjxrZXl3b3JkPm9yZ2FuaXphdGlvbiBhbmQgbWFuYWdlbWVudDwva2V5d29yZD48a2V5d29y
ZD5wYXRpZW50IGNhcmU8L2tleXdvcmQ+PGtleXdvcmQ+SHVtYW5zPC9rZXl3b3JkPjxrZXl3b3Jk
PkludGVydmlld3MgYXMgVG9waWM8L2tleXdvcmQ+PGtleXdvcmQ+T250YXJpbzwva2V5d29yZD48
a2V5d29yZD5QYXRpZW50IENhcmUgVGVhbTwva2V5d29yZD48a2V5d29yZD5Qcm9ncmFtIEV2YWx1
YXRpb248L2tleXdvcmQ+PC9rZXl3b3Jkcz48ZGF0ZXM+PHllYXI+MjAxMDwveWVhcj48L2RhdGVz
Pjxpc2JuPjE3MTAyNzc0IChJU1NOKTwvaXNibj48d29yay10eXBlPkFydGljbGU8L3dvcmstdHlw
ZT48dXJscz48cmVsYXRlZC11cmxzPjx1cmw+aHR0cHM6Ly93d3cuc2NvcHVzLmNvbS9pbndhcmQv
cmVjb3JkLnVyaT9laWQ9Mi1zMi4wLTc3OTU2NDA2OTY3JmFtcDtwYXJ0bmVySUQ9NDAmYW1wO21k
NT1lYzgwYjA5YzM0NDMxZGExMWM2NDIxMWM2ZDM3NmZiMjwvdXJsPjwvcmVsYXRlZC11cmxzPjwv
dXJscz48Y3VzdG9tMj4yMDUyMzE1MjwvY3VzdG9tMj48cmVtb3RlLWRhdGFiYXNlLW5hbWU+U2Nv
cHVzPC9yZW1vdGUtZGF0YWJhc2UtbmFtZT48bGFuZ3VhZ2U+RW5nbGlzaDwvbGFuZ3VhZ2U+PC9y
ZWNvcmQ+PC9DaXRlPjxDaXRlPjxBdXRob3I+WmFuZGVyPC9BdXRob3I+PFllYXI+MjAxMDwvWWVh
cj48UmVjTnVtPjgwOTc8L1JlY051bT48cmVjb3JkPjxyZWMtbnVtYmVyPjgwOTc8L3JlYy1udW1i
ZXI+PGZvcmVpZ24ta2V5cz48a2V5IGFwcD0iRU4iIGRiLWlkPSIweDlzMjlweDhkcmVhc2VzejJv
NTlzZGZ0ZWQ1MnZ0dHJ2ZTUiIHRpbWVzdGFtcD0iMTY1MzQxMDAxMSI+ODA5Nzwva2V5PjwvZm9y
ZWlnbi1rZXlzPjxyZWYtdHlwZSBuYW1lPSJKb3VybmFsIEFydGljbGUiPjE3PC9yZWYtdHlwZT48
Y29udHJpYnV0b3JzPjxhdXRob3JzPjxhdXRob3I+WmFuZGVyLCBMLjwvYXV0aG9yPjxhdXRob3I+
QnV0bGVyLCBDLiBMLjwvYXV0aG9yPjwvYXV0aG9ycz48L2NvbnRyaWJ1dG9ycz48YXV0aC1hZGRy
ZXNzPkRlcGFydG1lbnQgb2YgQnVzaW5lc3MgU3R1ZGllcywgVXBwc2FsYSBVbml2ZXJzaXR5LCBC
b3ggNTEzLCA3NTAgMjAgVXBwc2FsYSwgU3dlZGVuJiN4RDtGYWN1bHR5IG9mIEJ1c2luZXNzIGFu
ZCBMYXcsIEtpbmdzdG9uIFVuaXZlcnNpdHksIEtpbmdzdG9uLXVwb24tVGhhbWVzLCBTdXJyZXkg
S1QyIDdMQiwgVW5pdGVkIEtpbmdkb208L2F1dGgtYWRkcmVzcz48dGl0bGVzPjx0aXRsZT5MZWFk
ZXJzaGlwIG1vZGVzOiBTdWNjZXNzIHN0cmF0ZWdpZXMgZm9yIG11bHRpY3VsdHVyYWwgdGVhbXM8
L3RpdGxlPjxzZWNvbmRhcnktdGl0bGU+U2NhbmRpbmF2aWFuIEpvdXJuYWwgb2YgTWFuYWdlbWVu
dDwvc2Vjb25kYXJ5LXRpdGxlPjxhbHQtdGl0bGU+U2NhbmQuIEouIE1hbmFnZS48L2FsdC10aXRs
ZT48L3RpdGxlcz48cGVyaW9kaWNhbD48ZnVsbC10aXRsZT5TY2FuZGluYXZpYW4gSm91cm5hbCBv
ZiBNYW5hZ2VtZW50PC9mdWxsLXRpdGxlPjwvcGVyaW9kaWNhbD48cGFnZXM+MjU4LTI2NzwvcGFn
ZXM+PHZvbHVtZT4yNjwvdm9sdW1lPjxudW1iZXI+MzwvbnVtYmVyPjxrZXl3b3Jkcz48a2V5d29y
ZD5GYXVsdGxpbmVzPC9rZXl3b3JkPjxrZXl3b3JkPkxlYWRlcnNoaXAgbW9kZTwva2V5d29yZD48
a2V5d29yZD5NdWx0aWN1bHR1cmFsIHRlYW1zPC9rZXl3b3JkPjxrZXl3b3JkPlBhaXJlZCBsZWFk
ZXJzaGlwPC9rZXl3b3JkPjxrZXl3b3JkPlBvd2VyIHBhcmFkb3g8L2tleXdvcmQ+PGtleXdvcmQ+
Um90YXRlZCBsZWFkZXJzaGlwPC9rZXl3b3JkPjxrZXl3b3JkPlNoYXJlZCBsZWFkZXJzaGlwPC9r
ZXl3b3JkPjxrZXl3b3JkPlN0YXR1cyBjdWVzPC9rZXl3b3JkPjxrZXl3b3JkPlRlYW0gY29tcG9z
aXRpb248L2tleXdvcmQ+PGtleXdvcmQ+VGVhbSBsZWFkZXJzaGlwPC9rZXl3b3JkPjwva2V5d29y
ZHM+PGRhdGVzPjx5ZWFyPjIwMTA8L3llYXI+PC9kYXRlcz48aXNibj4wOTU2NTIyMSAoSVNTTik8
L2lzYm4+PHdvcmstdHlwZT5BcnRpY2xlPC93b3JrLXR5cGU+PHVybHM+PC91cmxzPjxlbGVjdHJv
bmljLXJlc291cmNlLW51bT4xMC4xMDE2L2ouc2NhbWFuLjIwMTAuMDYuMDAyPC9lbGVjdHJvbmlj
LXJlc291cmNlLW51bT48cmVtb3RlLWRhdGFiYXNlLW5hbWU+U2NvcHVzPC9yZW1vdGUtZGF0YWJh
c2UtbmFtZT48bGFuZ3VhZ2U+RW5nbGlzaDwvbGFuZ3VhZ2U+PC9yZWNvcmQ+PC9DaXRlPjxDaXRl
PjxBdXRob3I+TWFubmluZzwvQXV0aG9yPjxZZWFyPjIwMTA8L1llYXI+PFJlY051bT44MDk4PC9S
ZWNOdW0+PHJlY29yZD48cmVjLW51bWJlcj44MDk4PC9yZWMtbnVtYmVyPjxmb3JlaWduLWtleXM+
PGtleSBhcHA9IkVOIiBkYi1pZD0iMHg5czI5cHg4ZHJlYXNlc3oybzU5c2RmdGVkNTJ2dHRydmU1
IiB0aW1lc3RhbXA9IjE2NTM0MTAwMTEiPjgwOTg8L2tleT48L2ZvcmVpZ24ta2V5cz48cmVmLXR5
cGUgbmFtZT0iSm91cm5hbCBBcnRpY2xlIj4xNzwvcmVmLXR5cGU+PGNvbnRyaWJ1dG9ycz48YXV0
aG9ycz48YXV0aG9yPk1hbm5pbmcsIFQuPC9hdXRob3I+PGF1dGhvcj5Sb2JlcnRzb24sIEIuPC9h
dXRob3I+PC9hdXRob3JzPjwvY29udHJpYnV0b3JzPjxhdXRoLWFkZHJlc3M+TWFuYWdlbWVudCBU
cmFpbmluZyBhbmQgRGV2ZWxvcG1lbnQgQ29uc3VsdGFudCBhdCBBQyBNYW5uaW5nLCBTZWxraXJr
LCBVbml0ZWQgS2luZ2RvbSYjeEQ7SW5kZXBlbmRlbnQgQ29uc3VsdGFudCBiYXNlZCBpbiBNZWxy
b3NlLCBVbml0ZWQgS2luZ2RvbTwvYXV0aC1hZGRyZXNzPjx0aXRsZXM+PHRpdGxlPlNlbmlvcml0
eSBhbmQgZ2VuZGVyIGRpZmZlcmVuY2VzIGluIDM2MC1kZWdyZWUgYXNzZXNzbWVudHMgb2YgaW5m
bHVlbmNpbmcsIGxlYWRlcnNoaXAgYW5kIHRlYW0gYmVoYXZpb3Vycy4gUGFydCAyOiBHZW5kZXIg
ZGlmZmVyZW5jZXMsIGNvbmNsdXNpb25zIGFuZCBpbXBsaWNhdGlvbnM8L3RpdGxlPjxzZWNvbmRh
cnktdGl0bGU+SW5kdXN0cmlhbCBhbmQgQ29tbWVyY2lhbCBUcmFpbmluZzwvc2Vjb25kYXJ5LXRp
dGxlPjxhbHQtdGl0bGU+SW5kLiBDb21tZXIuIFRyYWluLjwvYWx0LXRpdGxlPjwvdGl0bGVzPjxw
ZXJpb2RpY2FsPjxmdWxsLXRpdGxlPkluZHVzdHJpYWwgYW5kIENvbW1lcmNpYWwgVHJhaW5pbmc8
L2Z1bGwtdGl0bGU+PC9wZXJpb2RpY2FsPjxwYWdlcz4yMTEtMjE5PC9wYWdlcz48dm9sdW1lPjQy
PC92b2x1bWU+PG51bWJlcj40PC9udW1iZXI+PGtleXdvcmRzPjxrZXl3b3JkPjM2MC1kZWdyZWUg
ZmVlZGJhY2s8L2tleXdvcmQ+PGtleXdvcmQ+R2VuZGVyPC9rZXl3b3JkPjxrZXl3b3JkPkluZmx1
ZW5jZTwva2V5d29yZD48a2V5d29yZD5MZWFkZXJzaGlwPC9rZXl3b3JkPjxrZXl3b3JkPlRlYW0g
d29ya2luZzwva2V5d29yZD48L2tleXdvcmRzPjxkYXRlcz48eWVhcj4yMDEwPC95ZWFyPjwvZGF0
ZXM+PGlzYm4+MDAxOTc4NTggKElTU04pPC9pc2JuPjx3b3JrLXR5cGU+QXJ0aWNsZTwvd29yay10
eXBlPjx1cmxzPjxyZWxhdGVkLXVybHM+PHVybD5odHRwczovL3d3dy5zY29wdXMuY29tL2lud2Fy
ZC9yZWNvcmQudXJpP2VpZD0yLXMyLjAtNzc5NTMyOTczNzAmYW1wO2RvaT0xMC4xMTA4JTJmMDAx
OTc4NTEwMTEwNDg1NzMmYW1wO3BhcnRuZXJJRD00MCZhbXA7bWQ1PWUzZWQ3YzU5MjYyYTVjMDBk
ZGFlNTM2YWNhMjJhNzg3PC91cmw+PC9yZWxhdGVkLXVybHM+PC91cmxzPjxlbGVjdHJvbmljLXJl
c291cmNlLW51bT4xMC4xMTA4LzAwMTk3ODUxMDExMDQ4NTczPC9lbGVjdHJvbmljLXJlc291cmNl
LW51bT48cmVtb3RlLWRhdGFiYXNlLW5hbWU+U2NvcHVzPC9yZW1vdGUtZGF0YWJhc2UtbmFtZT48
bGFuZ3VhZ2U+RW5nbGlzaDwvbGFuZ3VhZ2U+PC9yZWNvcmQ+PC9DaXRlPjxDaXRlPjxBdXRob3I+
S29yZWs8L0F1dGhvcj48WWVhcj4yMDEwPC9ZZWFyPjxSZWNOdW0+ODA5OTwvUmVjTnVtPjxyZWNv
cmQ+PHJlYy1udW1iZXI+ODA5OTwvcmVjLW51bWJlcj48Zm9yZWlnbi1rZXlzPjxrZXkgYXBwPSJF
TiIgZGItaWQ9IjB4OXMyOXB4OGRyZWFzZXN6Mm81OXNkZnRlZDUydnR0cnZlNSIgdGltZXN0YW1w
PSIxNjUzNDEwMDExIj44MDk5PC9rZXk+PC9mb3JlaWduLWtleXM+PHJlZi10eXBlIG5hbWU9Ikpv
dXJuYWwgQXJ0aWNsZSI+MTc8L3JlZi10eXBlPjxjb250cmlidXRvcnM+PGF1dGhvcnM+PGF1dGhv
cj5Lb3JlaywgUy48L2F1dGhvcj48YXV0aG9yPkZlbGZlLCBKLjwvYXV0aG9yPjxhdXRob3I+WmFl
cGVybmljay1Sb3RoZSwgVS48L2F1dGhvcj48L2F1dGhvcnM+PC9jb250cmlidXRvcnM+PGF1dGgt
YWRkcmVzcz5JbnN0aXR1dGUgb2YgUHN5Y2hvbG9neSBJSSwgV29yayBhbmQgT3JnYW5pemF0aW9u
YWwgUHN5Y2hvbG9neSwgVW5pdmVyc2l0eSBvZiBMZWlwemlnLCBTZWVidXJnc3RyYcOfZSAxNC0y
MCwgMDQxMDMgTGVpcHppZywgR2VybWFueSYjeEQ7VW5pdmVyc2l0eSBvZiBTaWVnZW4sIFNpZWdl
biwgR2VybWFueSYjeEQ7VGVjaG5pY2FsIFVuaXZlcnNpdHkgb2YgQnJhdW5zY2h3ZWlnLCBCcmF1
bnNjaHdlaWcsIEdlcm1hbnk8L2F1dGgtYWRkcmVzcz48dGl0bGVzPjx0aXRsZT5UcmFuc2Zvcm1h
dGlvbmFsIGxlYWRlcnNoaXAgYW5kIGNvbW1pdG1lbnQ6IEEgbXVsdGlsZXZlbCBhbmFseXNpcyBv
ZiBncm91cC1sZXZlbCBpbmZsdWVuY2VzIGFuZCBtZWRpYXRpbmcgcHJvY2Vzc2VzPC90aXRsZT48
c2Vjb25kYXJ5LXRpdGxlPkV1cm9wZWFuIEpvdXJuYWwgb2YgV29yayBhbmQgT3JnYW5pemF0aW9u
YWwgUHN5Y2hvbG9neTwvc2Vjb25kYXJ5LXRpdGxlPjxhbHQtdGl0bGU+RXVyLiBKLiBXb3JrIE9y
Z2FuLiBQc3ljaG9sLjwvYWx0LXRpdGxlPjwvdGl0bGVzPjxwZXJpb2RpY2FsPjxmdWxsLXRpdGxl
PkV1cm9wZWFuIEpvdXJuYWwgb2YgV29yayBhbmQgT3JnYW5pemF0aW9uYWwgUHN5Y2hvbG9neTwv
ZnVsbC10aXRsZT48YWJici0xPkV1ci4gSi4gV29yayBPcmcuIFBzeWNob2wuPC9hYmJyLTE+PGFi
YnItMj5FdXIgSiBXb3JrIE9yZyBQc3ljaG9sPC9hYmJyLTI+PC9wZXJpb2RpY2FsPjxwYWdlcz4z
NjQtMzg3PC9wYWdlcz48dm9sdW1lPjE5PC92b2x1bWU+PG51bWJlcj4zPC9udW1iZXI+PGtleXdv
cmRzPjxrZXl3b3JkPkNsaW1hdGUsIE11bHRpbGV2ZWwgYW5hbHlzZXM8L2tleXdvcmQ+PGtleXdv
cmQ+Q29uc2Vuc3VzPC9rZXl3b3JkPjxrZXl3b3JkPk9yZ2FuaXphdGlvbmFsIGNvbW1pdG1lbnQ8
L2tleXdvcmQ+PGtleXdvcmQ+VGFzayBjb250ZW50PC9rZXl3b3JkPjxrZXl3b3JkPlRyYW5zZm9y
bWF0aW9uYWwgbGVhZGVyc2hpcDwva2V5d29yZD48L2tleXdvcmRzPjxkYXRlcz48eWVhcj4yMDEw
PC95ZWFyPjwvZGF0ZXM+PGlzYm4+MTM1OTQzMlggKElTU04pPC9pc2JuPjx3b3JrLXR5cGU+QXJ0
aWNsZTwvd29yay10eXBlPjx1cmxzPjxyZWxhdGVkLXVybHM+PHVybD5odHRwczovL3d3dy5zY29w
dXMuY29tL2lud2FyZC9yZWNvcmQudXJpP2VpZD0yLXMyLjAtNzc5NTM5NTE5NzkmYW1wO2RvaT0x
MC4xMDgwJTJmMTM1OTQzMjA5MDI5OTYzMzYmYW1wO3BhcnRuZXJJRD00MCZhbXA7bWQ1PTFmYmY5
ZjczNDAyNWI3Mzc5MTA0MmNmYjE0YWRiYmJmPC91cmw+PC9yZWxhdGVkLXVybHM+PC91cmxzPjxl
bGVjdHJvbmljLXJlc291cmNlLW51bT4xMC4xMDgwLzEzNTk0MzIwOTAyOTk2MzM2PC9lbGVjdHJv
bmljLXJlc291cmNlLW51bT48cmVtb3RlLWRhdGFiYXNlLW5hbWU+U2NvcHVzPC9yZW1vdGUtZGF0
YWJhc2UtbmFtZT48bGFuZ3VhZ2U+RW5nbGlzaDwvbGFuZ3VhZ2U+PC9yZWNvcmQ+PC9DaXRlPjxD
aXRlPjxBdXRob3I+VHVja2VyPC9BdXRob3I+PFllYXI+MjAxMDwvWWVhcj48UmVjTnVtPjgxMDA8
L1JlY051bT48cmVjb3JkPjxyZWMtbnVtYmVyPjgxMDA8L3JlYy1udW1iZXI+PGZvcmVpZ24ta2V5
cz48a2V5IGFwcD0iRU4iIGRiLWlkPSIweDlzMjlweDhkcmVhc2VzejJvNTlzZGZ0ZWQ1MnZ0dHJ2
ZTUiIHRpbWVzdGFtcD0iMTY1MzQxMDAxMSI+ODEwMDwva2V5PjwvZm9yZWlnbi1rZXlzPjxyZWYt
dHlwZSBuYW1lPSJKb3VybmFsIEFydGljbGUiPjE3PC9yZWYtdHlwZT48Y29udHJpYnV0b3JzPjxh
dXRob3JzPjxhdXRob3I+VHVja2VyLCBTLjwvYXV0aG9yPjxhdXRob3I+VHVybmVyLCBOLjwvYXV0
aG9yPjxhdXRob3I+QmFybGluZywgSi48L2F1dGhvcj48YXV0aG9yPk1jRXZveSwgTS48L2F1dGhv
cj48L2F1dGhvcnM+PC9jb250cmlidXRvcnM+PGF1dGgtYWRkcmVzcz5RdWVlbiZhcG9zO3MgVW5p
dmVyc2l0eSwgUXVlZW4mYXBvcztzIFNjaG9vbCBvZiBCdXNpbmVzcywgQ2FuYWRhJiN4RDtVbml2
ZXJzaXR5IG9mIE1hbml0b2JhLCBBc3BlciBTY2hvb2wgb2YgQnVzaW5lc3MsIENhbmFkYTwvYXV0
aC1hZGRyZXNzPjx0aXRsZXM+PHRpdGxlPlRyYW5zZm9ybWF0aW9uYWwgbGVhZGVyc2hpcCBhbmQg
Y2hpbGRyZW5zJmFwb3M7IGFnZ3Jlc3Npb24gaW4gdGVhbSBzZXR0aW5nczogQSBzaG9ydC10ZXJt
IGxvbmdpdHVkaW5hbCBzdHVkeTwvdGl0bGU+PHNlY29uZGFyeS10aXRsZT5MZWFkZXJzaGlwIFF1
YXJ0ZXJseTwvc2Vjb25kYXJ5LXRpdGxlPjxhbHQtdGl0bGU+TGVhZGVyc2guIFEuPC9hbHQtdGl0
bGU+PC90aXRsZXM+PHBlcmlvZGljYWw+PGZ1bGwtdGl0bGU+TGVhZGVyc2hpcCBRdWFydGVybHk8
L2Z1bGwtdGl0bGU+PC9wZXJpb2RpY2FsPjxwYWdlcz4zODktMzk5PC9wYWdlcz48dm9sdW1lPjIx
PC92b2x1bWU+PG51bWJlcj4zPC9udW1iZXI+PGtleXdvcmRzPjxrZXl3b3JkPkFnZ3Jlc3Npb248
L2tleXdvcmQ+PGtleXdvcmQ+SG9ja2V5PC9rZXl3b3JkPjxrZXl3b3JkPlNvY2lhbCBsZWFybmlu
ZyB0aGVvcnk8L2tleXdvcmQ+PGtleXdvcmQ+VHJhbnNmb3JtYXRpb25hbCBsZWFkZXJzaGlwPC9r
ZXl3b3JkPjwva2V5d29yZHM+PGRhdGVzPjx5ZWFyPjIwMTA8L3llYXI+PC9kYXRlcz48aXNibj4x
MDQ4OTg0MyAoSVNTTik8L2lzYm4+PHdvcmstdHlwZT5BcnRpY2xlPC93b3JrLXR5cGU+PHVybHM+
PHJlbGF0ZWQtdXJscz48dXJsPmh0dHBzOi8vd3d3LnNjb3B1cy5jb20vaW53YXJkL3JlY29yZC51
cmk/ZWlkPTItczIuMC03Nzk1MzY4MzY4MyZhbXA7ZG9pPTEwLjEwMTYlMmZqLmxlYXF1YS4yMDEw
LjAzLjAwNCZhbXA7cGFydG5lcklEPTQwJmFtcDttZDU9M2FkMTQwNzk4Y2Y4MjAxYjI5ZjYzNmE5
ZTFlZTM2ODU8L3VybD48L3JlbGF0ZWQtdXJscz48L3VybHM+PGVsZWN0cm9uaWMtcmVzb3VyY2Ut
bnVtPjEwLjEwMTYvai5sZWFxdWEuMjAxMC4wMy4wMDQ8L2VsZWN0cm9uaWMtcmVzb3VyY2UtbnVt
PjxyZW1vdGUtZGF0YWJhc2UtbmFtZT5TY29wdXM8L3JlbW90ZS1kYXRhYmFzZS1uYW1lPjxsYW5n
dWFnZT5FbmdsaXNoPC9sYW5ndWFnZT48L3JlY29yZD48L0NpdGU+PENpdGU+PEF1dGhvcj5GaXR6
Z2VyYWxkPC9BdXRob3I+PFllYXI+MjAxMDwvWWVhcj48UmVjTnVtPjgxMDE8L1JlY051bT48cmVj
b3JkPjxyZWMtbnVtYmVyPjgxMDE8L3JlYy1udW1iZXI+PGZvcmVpZ24ta2V5cz48a2V5IGFwcD0i
RU4iIGRiLWlkPSIweDlzMjlweDhkcmVhc2VzejJvNTlzZGZ0ZWQ1MnZ0dHJ2ZTUiIHRpbWVzdGFt
cD0iMTY1MzQxMDAxMSI+ODEwMTwva2V5PjwvZm9yZWlnbi1rZXlzPjxyZWYtdHlwZSBuYW1lPSJK
b3VybmFsIEFydGljbGUiPjE3PC9yZWYtdHlwZT48Y29udHJpYnV0b3JzPjxhdXRob3JzPjxhdXRo
b3I+Rml0emdlcmFsZCwgUy48L2F1dGhvcj48YXV0aG9yPlNjaHV0dGUsIE4uIFMuPC9hdXRob3I+
PC9hdXRob3JzPjwvY29udHJpYnV0b3JzPjxhdXRoLWFkZHJlc3M+VW5pdmVyc2l0eSBvZiBOZXcg
RW5nbGFuZCwgQXJtaWRhbGUsIEF1c3RyYWxpYTwvYXV0aC1hZGRyZXNzPjx0aXRsZXM+PHRpdGxl
PkluY3JlYXNpbmcgdHJhbnNmb3JtYXRpb25hbCBsZWFkZXJzaGlwIHRocm91Z2ggZW5oYW5jaW5n
IHNlbGYtZWZmaWNhY3k8L3RpdGxlPjxzZWNvbmRhcnktdGl0bGU+Sm91cm5hbCBvZiBNYW5hZ2Vt
ZW50IERldmVsb3BtZW50PC9zZWNvbmRhcnktdGl0bGU+PGFsdC10aXRsZT5KLiBNYW5hZ2UuIERl
di48L2FsdC10aXRsZT48L3RpdGxlcz48cGVyaW9kaWNhbD48ZnVsbC10aXRsZT5Kb3VybmFsIG9m
IE1hbmFnZW1lbnQgRGV2ZWxvcG1lbnQ8L2Z1bGwtdGl0bGU+PC9wZXJpb2RpY2FsPjxwYWdlcz40
OTUtNTA1PC9wYWdlcz48dm9sdW1lPjI5PC92b2x1bWU+PG51bWJlcj41PC9udW1iZXI+PGtleXdv
cmRzPjxrZXl3b3JkPkNyZWF0aXZlIHdyaXRpbmc8L2tleXdvcmQ+PGtleXdvcmQ+RW1vdGlvbmFs
IGludGVsbGlnZW5jZTwva2V5d29yZD48a2V5d29yZD5UcmFuc2Zvcm1hdGlvbmFsIGxlYWRlcnNo
aXA8L2tleXdvcmQ+PC9rZXl3b3Jkcz48ZGF0ZXM+PHllYXI+MjAxMDwveWVhcj48L2RhdGVzPjxp
c2JuPjAyNjIxNzExIChJU1NOKTwvaXNibj48d29yay10eXBlPkFydGljbGU8L3dvcmstdHlwZT48
dXJscz48cmVsYXRlZC11cmxzPjx1cmw+aHR0cHM6Ly93d3cuc2NvcHVzLmNvbS9pbndhcmQvcmVj
b3JkLnVyaT9laWQ9Mi1zMi4wLTc3OTUyMzUzNzg4JmFtcDtkb2k9MTAuMTEwOCUyZjAyNjIxNzEx
MDExMDM5MjQwJmFtcDtwYXJ0bmVySUQ9NDAmYW1wO21kNT01OTk2YzQyOTU5ZWNhOTgzMzhjZGVj
OGQ4NTUxNTg2ZjwvdXJsPjwvcmVsYXRlZC11cmxzPjwvdXJscz48ZWxlY3Ryb25pYy1yZXNvdXJj
ZS1udW0+MTAuMTEwOC8wMjYyMTcxMTAxMTAzOTI0MDwvZWxlY3Ryb25pYy1yZXNvdXJjZS1udW0+
PHJlbW90ZS1kYXRhYmFzZS1uYW1lPlNjb3B1czwvcmVtb3RlLWRhdGFiYXNlLW5hbWU+PGxhbmd1
YWdlPkVuZ2xpc2g8L2xhbmd1YWdlPjwvcmVjb3JkPjwvQ2l0ZT48Q2l0ZT48QXV0aG9yPlRheWxv
cjwvQXV0aG9yPjxZZWFyPjIwMTA8L1llYXI+PFJlY051bT44MTAzPC9SZWNOdW0+PHJlY29yZD48
cmVjLW51bWJlcj44MTAzPC9yZWMtbnVtYmVyPjxmb3JlaWduLWtleXM+PGtleSBhcHA9IkVOIiBk
Yi1pZD0iMHg5czI5cHg4ZHJlYXNlc3oybzU5c2RmdGVkNTJ2dHRydmU1IiB0aW1lc3RhbXA9IjE2
NTM0MTAwMTEiPjgxMDM8L2tleT48L2ZvcmVpZ24ta2V5cz48cmVmLXR5cGUgbmFtZT0iSm91cm5h
bCBBcnRpY2xlIj4xNzwvcmVmLXR5cGU+PGNvbnRyaWJ1dG9ycz48YXV0aG9ycz48YXV0aG9yPlRh
eWxvciwgSC4gQS48L2F1dGhvcj48YXV0aG9yPkdyZWVuZSwgQi4gUi48L2F1dGhvcj48YXV0aG9y
PkZpbGVybWFuLCBHLiBMLjwvYXV0aG9yPjwvYXV0aG9ycz48L2NvbnRyaWJ1dG9ycz48YXV0aC1h
ZGRyZXNzPkRlcGFydG1lbnQgb2YgRmFtaWx5IE1lZGljaW5lLCBPcmVnb24gSGVhbHRoIGFuZCBT
Y2llbmNlIFVuaXZlcnNpdHksIDMxODEgU1cgU2FtIEphY2tzb24gUGFyayBSZCwgUG9ydGxhbmQs
IE9SIDk3MjM5LCBVbml0ZWQgU3RhdGVzJiN4RDtEZXBhcnRtZW50IG9mIEhlYWx0aCBNYW5hZ2Vt
ZW50IGFuZCBQb2xpY3ksIENvbGxlZ2Ugb2YgUHVibGljIEhlYWx0aCwgVW5pdmVyc2l0eSBvZiBJ
b3dhLCBJb3dhIENpdHksIFVuaXRlZCBTdGF0ZXMmI3hEO0RlcGFydG1lbnQgb2YgSGVhbHRoIFN5
c3RlbXMgQWRtaW5pc3RyYXRpb24sIFNjaG9vbCBvZiBOdXJzaW5nIGFuZCBIZWFsdGggU3R1ZGll
cywgR2VvcmdldG93biBVbml2ZXJzaXR5LCBXYXNoaW5ndG9uLCBEQywgVW5pdGVkIFN0YXRlczwv
YXV0aC1hZGRyZXNzPjx0aXRsZXM+PHRpdGxlPkEgY29uY2VwdHVhbCBtb2RlbCBmb3IgdHJhbnNm
b3JtYXRpb25hbCBjbGluaWNhbCBsZWFkZXJzaGlwIHdpdGhpbiBwcmltYXJ5IGNhcmUgZ3JvdXAg
cHJhY3RpY2U8L3RpdGxlPjxzZWNvbmRhcnktdGl0bGU+Sm91cm5hbCBvZiBBbWJ1bGF0b3J5IENh
cmUgTWFuYWdlbWVudDwvc2Vjb25kYXJ5LXRpdGxlPjxhbHQtdGl0bGU+Si4gQW1idWwuIENhcmUg
TWFuYWdlLjwvYWx0LXRpdGxlPjwvdGl0bGVzPjxwZXJpb2RpY2FsPjxmdWxsLXRpdGxlPkpvdXJu
YWwgb2YgQW1idWxhdG9yeSBDYXJlIE1hbmFnZW1lbnQ8L2Z1bGwtdGl0bGU+PGFiYnItMT5KLiBB
bWJ1bC4gQ2FyZSBNYW5hZ2UuPC9hYmJyLTE+PGFiYnItMj5KIEFtYnVsIENhcmUgTWFuYWdlPC9h
YmJyLTI+PC9wZXJpb2RpY2FsPjxhbHQtcGVyaW9kaWNhbD48ZnVsbC10aXRsZT5Kb3VybmFsIG9m
IEFtYnVsYXRvcnkgQ2FyZSBNYW5hZ2VtZW50PC9mdWxsLXRpdGxlPjxhYmJyLTE+Si4gQW1idWwu
IENhcmUgTWFuYWdlLjwvYWJici0xPjxhYmJyLTI+SiBBbWJ1bCBDYXJlIE1hbmFnZTwvYWJici0y
PjwvYWx0LXBlcmlvZGljYWw+PHBhZ2VzPjk3LTEwNzwvcGFnZXM+PHZvbHVtZT4zMzwvdm9sdW1l
PjxudW1iZXI+MjwvbnVtYmVyPjxrZXl3b3Jkcz48a2V5d29yZD5Hcm91cCBwcmFjdGljZTwva2V5
d29yZD48a2V5d29yZD5IZWFsdGggc2VydmljZSBhZG1pbmlzdHJhdGlvbjwva2V5d29yZD48a2V5
d29yZD5NZWRpY2FsIGVkdWNhdGlvbjwva2V5d29yZD48a2V5d29yZD5QaHlzaWNpYW4gbGVhZGVy
c2hpcDwva2V5d29yZD48a2V5d29yZD5RdWFsaXR5IGltcHJvdmVtZW50PC9rZXl3b3JkPjxrZXl3
b3JkPmFydGljbGU8L2tleXdvcmQ+PGtleXdvcmQ+aGVhbHRoIGNhcmUgcXVhbGl0eTwva2V5d29y
ZD48a2V5d29yZD5odW1hbjwva2V5d29yZD48a2V5d29yZD5sZWFkZXJzaGlwPC9rZXl3b3JkPjxr
ZXl3b3JkPm9yZ2FuaXphdGlvbiBhbmQgbWFuYWdlbWVudDwva2V5d29yZD48a2V5d29yZD5wYXRp
ZW50IGNhcmU8L2tleXdvcmQ+PGtleXdvcmQ+cGh5c2ljaWFuPC9rZXl3b3JkPjxrZXl3b3JkPnBy
aW1hcnkgaGVhbHRoIGNhcmU8L2tleXdvcmQ+PGtleXdvcmQ+c3lzdGVtcyB0aGVvcnk8L2tleXdv
cmQ+PGtleXdvcmQ+dGhlb3JldGljYWwgbW9kZWw8L2tleXdvcmQ+PGtleXdvcmQ+SHVtYW5zPC9r
ZXl3b3JkPjxrZXl3b3JkPk1vZGVscywgVGhlb3JldGljYWw8L2tleXdvcmQ+PGtleXdvcmQ+UGF0
aWVudC1DZW50ZXJlZCBDYXJlPC9rZXl3b3JkPjxrZXl3b3JkPlBoeXNpY2lhbnM8L2tleXdvcmQ+
PGtleXdvcmQ+UXVhbGl0eSBBc3N1cmFuY2UsIEhlYWx0aCBDYXJlPC9rZXl3b3JkPjwva2V5d29y
ZHM+PGRhdGVzPjx5ZWFyPjIwMTA8L3llYXI+PC9kYXRlcz48aXNibj4wMTQ4OTkxNyAoSVNTTik8
L2lzYm4+PHdvcmstdHlwZT5BcnRpY2xlPC93b3JrLXR5cGU+PHVybHM+PHJlbGF0ZWQtdXJscz48
dXJsPmh0dHBzOi8vd3d3LnNjb3B1cy5jb20vaW53YXJkL3JlY29yZC51cmk/ZWlkPTItczIuMC03
Nzk0OTU1MTMzNyZhbXA7ZG9pPTEwLjEwOTclMmZKQUMuMGIwMTNlMzE4MWQ5MTcwNyZhbXA7cGFy
dG5lcklEPTQwJmFtcDttZDU9NGZmMTQzZmYyZDJiZTdkZWJjMDEyYmNlMzFhYTYzMjI8L3VybD48
L3JlbGF0ZWQtdXJscz48L3VybHM+PGN1c3RvbTI+MjAyMjg2MzI8L2N1c3RvbTI+PGVsZWN0cm9u
aWMtcmVzb3VyY2UtbnVtPjEwLjEwOTcvSkFDLjBiMDEzZTMxODFkOTE3MDc8L2VsZWN0cm9uaWMt
cmVzb3VyY2UtbnVtPjxyZW1vdGUtZGF0YWJhc2UtbmFtZT5TY29wdXM8L3JlbW90ZS1kYXRhYmFz
ZS1uYW1lPjxsYW5ndWFnZT5FbmdsaXNoPC9sYW5ndWFnZT48L3JlY29yZD48L0NpdGU+PENpdGU+
PEF1dGhvcj5GYWlyZmllbGQ8L0F1dGhvcj48WWVhcj4yMDEwPC9ZZWFyPjxSZWNOdW0+ODEwNDwv
UmVjTnVtPjxyZWNvcmQ+PHJlYy1udW1iZXI+ODEwNDwvcmVjLW51bWJlcj48Zm9yZWlnbi1rZXlz
PjxrZXkgYXBwPSJFTiIgZGItaWQ9IjB4OXMyOXB4OGRyZWFzZXN6Mm81OXNkZnRlZDUydnR0cnZl
NSIgdGltZXN0YW1wPSIxNjUzNDEwMDExIj44MTA0PC9rZXk+PC9mb3JlaWduLWtleXM+PHJlZi10
eXBlIG5hbWU9IkpvdXJuYWwgQXJ0aWNsZSI+MTc8L3JlZi10eXBlPjxjb250cmlidXRvcnM+PGF1
dGhvcnM+PGF1dGhvcj5GYWlyZmllbGQsIEsuIEQuPC9hdXRob3I+PC9hdXRob3JzPjwvY29udHJp
YnV0b3JzPjxhdXRoLWFkZHJlc3M+U2lsYmVybWFuIENvbGxlZ2Ugb2YgQnVzaW5lc3MsIEZhaXJs
ZWlnaCBEaWNraW5zb24gVW5pdmVyc2l0eSwgMTAwMCBSaXZlciBSb2FkLCBILURIMi0wNSwgVGVh
bmVjaywgTkogMDc2NjYsIFVuaXRlZCBTdGF0ZXM8L2F1dGgtYWRkcmVzcz48dGl0bGVzPjx0aXRs
ZT5Hcm93aW5nIHVwIGFuZCBncm93aW5nIG91dDogRW1lcmdpbmcgYWR1bHRzIGxlYXJuIG1hbmFn
ZW1lbnQgdGhyb3VnaCBzZXJ2aWNlLWxlYXJuaW5nPC90aXRsZT48c2Vjb25kYXJ5LXRpdGxlPkpv
dXJuYWwgb2YgTWFuYWdlbWVudCBFZHVjYXRpb248L3NlY29uZGFyeS10aXRsZT48YWx0LXRpdGxl
PkouIE1hbmFnZS4gRWR1Yy48L2FsdC10aXRsZT48L3RpdGxlcz48cGVyaW9kaWNhbD48ZnVsbC10
aXRsZT5Kb3VybmFsIG9mIE1hbmFnZW1lbnQgRWR1Y2F0aW9uPC9mdWxsLXRpdGxlPjxhYmJyLTE+
Si4gTWFuYWdlLiBFZHVjLjwvYWJici0xPjwvcGVyaW9kaWNhbD48YWx0LXBlcmlvZGljYWw+PGZ1
bGwtdGl0bGU+Sm91cm5hbCBvZiBNYW5hZ2VtZW50IEVkdWNhdGlvbjwvZnVsbC10aXRsZT48YWJi
ci0xPkouIE1hbmFnZS4gRWR1Yy48L2FiYnItMT48L2FsdC1wZXJpb2RpY2FsPjxwYWdlcz4xMTMt
MTQxPC9wYWdlcz48dm9sdW1lPjM0PC92b2x1bWU+PG51bWJlcj4xPC9udW1iZXI+PGtleXdvcmRz
PjxrZXl3b3JkPkFkb2xlc2NlbmNlPC9rZXl3b3JkPjxrZXl3b3JkPkRldmVsb3BtZW50YWwgcHN5
Y2hvbG9neTwva2V5d29yZD48a2V5d29yZD5FbWVyZ2luZyBhZHVsdGhvb2Q8L2tleXdvcmQ+PGtl
eXdvcmQ+SWRlbnRpdHk8L2tleXdvcmQ+PGtleXdvcmQ+UHJvamVjdCBtYW5hZ2VtZW50PC9rZXl3
b3JkPjxrZXl3b3JkPlNlcnZpY2UtbGVhcm5pbmc8L2tleXdvcmQ+PGtleXdvcmQ+VGVhbSBsZWFk
ZXJzaGlwPC9rZXl3b3JkPjwva2V5d29yZHM+PGRhdGVzPjx5ZWFyPjIwMTA8L3llYXI+PC9kYXRl
cz48aXNibj4xMDUyNTYyOSAoSVNTTik8L2lzYm4+PHdvcmstdHlwZT5BcnRpY2xlPC93b3JrLXR5
cGU+PHVybHM+PHJlbGF0ZWQtdXJscz48dXJsPmh0dHBzOi8vd3d3LnNjb3B1cy5jb20vaW53YXJk
L3JlY29yZC51cmk/ZWlkPTItczIuMC03MzY0OTA5MzA2NiZhbXA7ZG9pPTEwLjExNzclMmYxMDUy
NTYyOTA5MzM4ODM3JmFtcDtwYXJ0bmVySUQ9NDAmYW1wO21kNT02YjE1ODJlOGUwNjdiNDY4YzNj
YzY2NzZmMzYwNTIyMjwvdXJsPjwvcmVsYXRlZC11cmxzPjwvdXJscz48ZWxlY3Ryb25pYy1yZXNv
dXJjZS1udW0+MTAuMTE3Ny8xMDUyNTYyOTA5MzM4ODM3PC9lbGVjdHJvbmljLXJlc291cmNlLW51
bT48cmVtb3RlLWRhdGFiYXNlLW5hbWU+U2NvcHVzPC9yZW1vdGUtZGF0YWJhc2UtbmFtZT48bGFu
Z3VhZ2U+RW5nbGlzaDwvbGFuZ3VhZ2U+PC9yZWNvcmQ+PC9DaXRlPjxDaXRlPjxBdXRob3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cj5aaGVuZzwvQXV0aG9yPjxZZWFyPjIwMTA8L1llYXI+PFJlY051bT44MTA2PC9SZWNOdW0+PHJl
Y29yZD48cmVjLW51bWJlcj44MTA2PC9yZWMtbnVtYmVyPjxmb3JlaWduLWtleXM+PGtleSBhcHA9
IkVOIiBkYi1pZD0iMHg5czI5cHg4ZHJlYXNlc3oybzU5c2RmdGVkNTJ2dHRydmU1IiB0aW1lc3Rh
bXA9IjE2NTM0MTAwMTEiPjgxMDY8L2tleT48L2ZvcmVpZ24ta2V5cz48cmVmLXR5cGUgbmFtZT0i
Sm91cm5hbCBBcnRpY2xlIj4xNzwvcmVmLXR5cGU+PGNvbnRyaWJ1dG9ycz48YXV0aG9ycz48YXV0
aG9yPlpoZW5nLCBXLjwvYXV0aG9yPjxhdXRob3I+S2hvdXJ5LCBBLiBFLjwvYXV0aG9yPjxhdXRo
b3I+R3JvYm1laWVyLCBDLjwvYXV0aG9yPjwvYXV0aG9ycz48L2NvbnRyaWJ1dG9ycz48YXV0aC1h
ZGRyZXNzPk5vcnRoZXJuIElsbGlub2lzIFVuaXZlcnNpdHksIFVuaXRlZCBTdGF0ZXMmI3hEO0No
ZXZyb24gR2xvYmFsIE1hbnVmYWN0dXJpbmcsIFVuaXRlZCBTdGF0ZXM8L2F1dGgtYWRkcmVzcz48
dGl0bGVzPjx0aXRsZT5Ib3cgZG8gbGVhZGVyc2hpcCBhbmQgY29udGV4dCBtYXR0ZXIgaW4gciZh
bXA7ZCB0ZWFtIGlubm92YXRpb24/4oCTYSBtdWx0aXBsZSBjYXNlIHN0dWR5PC90aXRsZT48c2Vj
b25kYXJ5LXRpdGxlPkh1bWFuIFJlc291cmNlIERldmVsb3BtZW50IEludGVybmF0aW9uYWw8L3Nl
Y29uZGFyeS10aXRsZT48YWx0LXRpdGxlPkh1bS4gUmVzb3VyLiBEZXYuIEludC48L2FsdC10aXRs
ZT48L3RpdGxlcz48cGVyaW9kaWNhbD48ZnVsbC10aXRsZT5IdW1hbiBSZXNvdXJjZSBEZXZlbG9w
bWVudCBJbnRlcm5hdGlvbmFsPC9mdWxsLXRpdGxlPjwvcGVyaW9kaWNhbD48cGFnZXM+MjY1LTI4
MzwvcGFnZXM+PHZvbHVtZT4xMzwvdm9sdW1lPjxudW1iZXI+MzwvbnVtYmVyPjxrZXl3b3Jkcz48
a2V5d29yZD5Db250ZXh0PC9rZXl3b3JkPjxrZXl3b3JkPklubm92YXRpb248L2tleXdvcmQ+PGtl
eXdvcmQ+TGVhZGVyc2hpcDwva2V5d29yZD48L2tleXdvcmRzPjxkYXRlcz48eWVhcj4yMDEwPC95
ZWFyPjwvZGF0ZXM+PGlzYm4+MTM2Nzg4NjggKElTU04pPC9pc2JuPjx3b3JrLXR5cGU+QXJ0aWNs
ZTwvd29yay10eXBlPjx1cmxzPjxyZWxhdGVkLXVybHM+PHVybD5odHRwczovL3d3dy5zY29wdXMu
Y29tL2lud2FyZC9yZWNvcmQudXJpP2VpZD0yLXMyLjAtODI1NTUxNjU2OTUmYW1wO2RvaT0xMC4x
MDgwJTJmMTM2Nzg4NjguMjAxMC40ODM4MTYmYW1wO3BhcnRuZXJJRD00MCZhbXA7bWQ1PTk1YTNm
OTQxZTJhMzQxNmQzZmYxNzk5NGZhZTg5YWIwPC91cmw+PC9yZWxhdGVkLXVybHM+PC91cmxzPjxl
bGVjdHJvbmljLXJlc291cmNlLW51bT4xMC4xMDgwLzEzNjc4ODY4LjIwMTAuNDgzODE2PC9lbGVj
dHJvbmljLXJlc291cmNlLW51bT48cmVtb3RlLWRhdGFiYXNlLW5hbWU+U2NvcHVzPC9yZW1vdGUt
ZGF0YWJhc2UtbmFtZT48bGFuZ3VhZ2U+RW5nbGlzaDwvbGFuZ3VhZ2U+PC9yZWNvcmQ+PC9DaXRl
PjxDaXRlPjxBdXRob3I+R3VwdGE8L0F1dGhvcj48WWVhcj4yMDEwPC9ZZWFyPjxSZWNOdW0+ODEw
NzwvUmVjTnVtPjxyZWNvcmQ+PHJlYy1udW1iZXI+ODEwNzwvcmVjLW51bWJlcj48Zm9yZWlnbi1r
ZXlzPjxrZXkgYXBwPSJFTiIgZGItaWQ9IjB4OXMyOXB4OGRyZWFzZXN6Mm81OXNkZnRlZDUydnR0
cnZlNSIgdGltZXN0YW1wPSIxNjUzNDEwMDExIj44MTA3PC9rZXk+PC9mb3JlaWduLWtleXM+PHJl
Zi10eXBlIG5hbWU9IkpvdXJuYWwgQXJ0aWNsZSI+MTc8L3JlZi10eXBlPjxjb250cmlidXRvcnM+
PGF1dGhvcnM+PGF1dGhvcj5HdXB0YSwgVi4gSy48L2F1dGhvcj48YXV0aG9yPkh1YW5nLCBSLjwv
YXV0aG9yPjxhdXRob3I+TmlyYW5qYW4sIFMuPC9hdXRob3I+PC9hdXRob3JzPjwvY29udHJpYnV0
b3JzPjxhdXRoLWFkZHJlc3M+U3RhdGUgVW5pdmVyc2l0eSBvZiBOZXcgWW9yayBhdCBCaW5naGFt
dG9uLCBVbml0ZWQgU3RhdGVzJiN4RDtTYXZhbm5haCBTdGF0ZSBVbml2ZXJzaXR5LCBHQSwgVW5p
dGVkIFN0YXRlczwvYXV0aC1hZGRyZXNzPjx0aXRsZXM+PHRpdGxlPkEgbG9uZ2l0dWRpbmFsIGV4
YW1pbmF0aW9uIG9mIHRoZSByZWxhdGlvbnNoaXAgYmV0d2VlbiBUZWFtIExlYWRlcnNoaXAgYW5k
IFBlcmZvcm1hbmNlPC90aXRsZT48c2Vjb25kYXJ5LXRpdGxlPkpvdXJuYWwgb2YgTGVhZGVyc2hp
cCBhbmQgT3JnYW5pemF0aW9uYWwgU3R1ZGllczwvc2Vjb25kYXJ5LXRpdGxlPjxhbHQtdGl0bGU+
Si4gTGVhZGVyc2guIE9yZ2FuLiBTdHVkLjwvYWx0LXRpdGxlPjwvdGl0bGVzPjxwZXJpb2RpY2Fs
PjxmdWxsLXRpdGxlPkpvdXJuYWwgb2YgTGVhZGVyc2hpcCBhbmQgT3JnYW5pemF0aW9uYWwgU3R1
ZGllczwvZnVsbC10aXRsZT48YWJici0xPkouIExlYWRlcnNoLiBPcmdhbi4gU3R1ZC48L2FiYnIt
MT48L3BlcmlvZGljYWw+PGFsdC1wZXJpb2RpY2FsPjxmdWxsLXRpdGxlPkpvdXJuYWwgb2YgTGVh
ZGVyc2hpcCBhbmQgT3JnYW5pemF0aW9uYWwgU3R1ZGllczwvZnVsbC10aXRsZT48YWJici0xPkou
IExlYWRlcnNoLiBPcmdhbi4gU3R1ZC48L2FiYnItMT48L2FsdC1wZXJpb2RpY2FsPjxwYWdlcz4z
MzUtMzUwPC9wYWdlcz48dm9sdW1lPjE3PC92b2x1bWU+PG51bWJlcj40PC9udW1iZXI+PGtleXdv
cmRzPjxrZXl3b3JkPkNvaGVzaW9uPC9rZXl3b3JkPjxrZXl3b3JkPkNvbmZsaWN0PC9rZXl3b3Jk
PjxrZXl3b3JkPlBlcmZvcm1hbmNlPC9rZXl3b3JkPjxrZXl3b3JkPlRlYW0gbGVhZGVyc2hpcDwv
a2V5d29yZD48L2tleXdvcmRzPjxkYXRlcz48eWVhcj4yMDEwPC95ZWFyPjwvZGF0ZXM+PHB1Ymxp
c2hlcj5TQUdFIFB1YmxpY2F0aW9ucyBJbmMuPC9wdWJsaXNoZXI+PGlzYm4+MTU0ODA1MTggKElT
U04pPC9pc2JuPjx3b3JrLXR5cGU+QXJ0aWNsZTwvd29yay10eXBlPjx1cmxzPjxyZWxhdGVkLXVy
bHM+PHVybD5odHRwczovL3d3dy5zY29wdXMuY29tL2lud2FyZC9yZWNvcmQudXJpP2VpZD0yLXMy
LjAtNzk5NTUzNzg0MTQmYW1wO2RvaT0xMC4xMTc3JTJmMTU0ODA1MTgwOTM1OTE4NCZhbXA7cGFy
dG5lcklEPTQwJmFtcDttZDU9OTUyYTczOTk4NjNkMDA0YzA3OTE3YWNlYmI3NTNmY2Y8L3VybD48
L3JlbGF0ZWQtdXJscz48L3VybHM+PGVsZWN0cm9uaWMtcmVzb3VyY2UtbnVtPjEwLjExNzcvMTU0
ODA1MTgwOTM1OTE4NDwvZWxlY3Ryb25pYy1yZXNvdXJjZS1udW0+PHJlbW90ZS1kYXRhYmFzZS1u
YW1lPlNjb3B1czwvcmVtb3RlLWRhdGFiYXNlLW5hbWU+PGxhbmd1YWdlPkVuZ2xpc2g8L2xhbmd1
YWdlPjwvcmVjb3JkPjwvQ2l0ZT48Q2l0ZT48QXV0aG9yPkNhcm1lbGk8L0F1dGhvcj48WWVhcj4y
MDEwPC9ZZWFyPjxSZWNOdW0+ODEwODwvUmVjTnVtPjxyZWNvcmQ+PHJlYy1udW1iZXI+ODEwODwv
cmVjLW51bWJlcj48Zm9yZWlnbi1rZXlzPjxrZXkgYXBwPSJFTiIgZGItaWQ9IjB4OXMyOXB4OGRy
ZWFzZXN6Mm81OXNkZnRlZDUydnR0cnZlNSIgdGltZXN0YW1wPSIxNjUzNDEwMDExIj44MTA4PC9r
ZXk+PC9mb3JlaWduLWtleXM+PHJlZi10eXBlIG5hbWU9IkpvdXJuYWwgQXJ0aWNsZSI+MTc8L3Jl
Zi10eXBlPjxjb250cmlidXRvcnM+PGF1dGhvcnM+PGF1dGhvcj5DYXJtZWxpLCBBLjwvYXV0aG9y
PjxhdXRob3I+V2FsZG1hbiwgRC4gQS48L2F1dGhvcj48L2F1dGhvcnM+PC9jb250cmlidXRvcnM+
PGF1dGgtYWRkcmVzcz5HcmFkdWF0ZSBTY2hvb2wgb2YgQnVzaW5lc3MgQWRtaW5pc3RyYXRpb24s
IEJhci1JbGFuIFVuaXZlcnNpdHksIDUyOTAwIFJhbWF0LUdhbiwgSXNyYWVsJiN4RDtXLiBQLiBD
YXJleSBTY2hvb2wgb2YgQnVzaW5lc3MsIEFyaXpvbmEgU3RhdGUgVW5pdmVyc2l0eSwgUC5PLiBC
b3ggMzcxMDAsIFBob2VuaXgsIEFaIDg1MDY5LTcxMDAsIFVuaXRlZCBTdGF0ZXM8L2F1dGgtYWRk
cmVzcz48dGl0bGVzPjx0aXRsZT5MZWFkZXJzaGlwLCBiZWhhdmlvcmFsIGNvbnRleHQsIGFuZCB0
aGUgcGVyZm9ybWFuY2Ugb2Ygd29yayBncm91cHMgaW4gYSBrbm93bGVkZ2UtaW50ZW5zaXZlIHNl
dHRpbmc8L3RpdGxlPjxzZWNvbmRhcnktdGl0bGU+Sm91cm5hbCBvZiBUZWNobm9sb2d5IFRyYW5z
ZmVyPC9zZWNvbmRhcnktdGl0bGU+PGFsdC10aXRsZT5KLiBUZWNobm9sLiBUcmFuc2YuPC9hbHQt
dGl0bGU+PC90aXRsZXM+PHBlcmlvZGljYWw+PGZ1bGwtdGl0bGU+Sm91cm5hbCBvZiBUZWNobm9s
b2d5IFRyYW5zZmVyPC9mdWxsLXRpdGxlPjwvcGVyaW9kaWNhbD48cGFnZXM+Mzg0LTQwMDwvcGFn
ZXM+PHZvbHVtZT4zNTwvdm9sdW1lPjxudW1iZXI+NDwvbnVtYmVyPjxrZXl3b3Jkcz48a2V5d29y
ZD5CZWhhdmlvcmFsIGNvbnRleHQ8L2tleXdvcmQ+PGtleXdvcmQ+RGVmZW5zZSBpbmR1c3RyeTwv
a2V5d29yZD48a2V5d29yZD5Lbm93bGVkZ2UgbWFuYWdlbWVudDwva2V5d29yZD48a2V5d29yZD5M
ZWFkZXJzaGlwPC9rZXl3b3JkPjxrZXl3b3JkPldvcmsgZ3JvdXBzPC9rZXl3b3JkPjxrZXl3b3Jk
PkJlaGF2aW9yYWwgaW50ZWdyYXRpb25zPC9rZXl3b3JkPjxrZXl3b3JkPkdyb3VwIHBlcmZvcm1h
bmNlPC9rZXl3b3JkPjxrZXl3b3JkPktub3dsZWRnZSBleGNoYW5nZTwva2V5d29yZD48a2V5d29y
ZD5UaGVvcnkgZGV2ZWxvcG1lbnQ8L2tleXdvcmQ+PGtleXdvcmQ+V29ya2dyb3Vwczwva2V5d29y
ZD48a2V5d29yZD5IdW1hbiByZXNvdXJjZSBtYW5hZ2VtZW50PC9rZXl3b3JkPjxrZXl3b3JkPklu
dGVncmF0aW9uPC9rZXl3b3JkPjxrZXl3b3JkPkdyb3VwIHRoZW9yeTwva2V5d29yZD48L2tleXdv
cmRzPjxkYXRlcz48eWVhcj4yMDEwPC95ZWFyPjwvZGF0ZXM+PGlzYm4+MDg5Mjk5MTIgKElTU04p
PC9pc2JuPjx3b3JrLXR5cGU+QXJ0aWNsZTwvd29yay10eXBlPjx1cmxzPjxyZWxhdGVkLXVybHM+
PHVybD5odHRwczovL3d3dy5zY29wdXMuY29tL2lud2FyZC9yZWNvcmQudXJpP2VpZD0yLXMyLjAt
Nzc5NTQ2ODkyMjcmYW1wO2RvaT0xMC4xMDA3JTJmczEwOTYxLTAwOS05MTI1LTMmYW1wO3BhcnRu
ZXJJRD00MCZhbXA7bWQ1PTE3NDI0MDgyM2Y2YjhkOTE1YmM5ZjYzZDAxYWU3MDQ4PC91cmw+PC9y
ZWxhdGVkLXVybHM+PC91cmxzPjxlbGVjdHJvbmljLXJlc291cmNlLW51bT4xMC4xMDA3L3MxMDk2
MS0wMDktOTEyNS0zPC9lbGVjdHJvbmljLXJlc291cmNlLW51bT48cmVtb3RlLWRhdGFiYXNlLW5h
bWU+U2NvcHVzPC9yZW1vdGUtZGF0YWJhc2UtbmFtZT48bGFuZ3VhZ2U+RW5nbGlzaDwvbGFuZ3Vh
Z2U+PC9yZWNvcmQ+PC9DaXRlPjxDaXRlPjxBdXRob3I+TW9yZ2Vzb248L0F1dGhvcj48WWVhcj4y
MDEwPC9ZZWFyPjxSZWNOdW0+ODEwOTwvUmVjTnVtPjxyZWNvcmQ+PHJlYy1udW1iZXI+ODEwOTwv
cmVjLW51bWJlcj48Zm9yZWlnbi1rZXlzPjxrZXkgYXBwPSJFTiIgZGItaWQ9IjB4OXMyOXB4OGRy
ZWFzZXN6Mm81OXNkZnRlZDUydnR0cnZlNSIgdGltZXN0YW1wPSIxNjUzNDEwMDExIj44MTA5PC9r
ZXk+PC9mb3JlaWduLWtleXM+PHJlZi10eXBlIG5hbWU9IkpvdXJuYWwgQXJ0aWNsZSI+MTc8L3Jl
Zi10eXBlPjxjb250cmlidXRvcnM+PGF1dGhvcnM+PGF1dGhvcj5Nb3JnZXNvbiwgRi4gUC48L2F1
dGhvcj48YXV0aG9yPkRlUnVlLCBELiBTLjwvYXV0aG9yPjxhdXRob3I+S2FyYW0sIEUuIFAuPC9h
dXRob3I+PC9hdXRob3JzPjwvY29udHJpYnV0b3JzPjxhdXRoLWFkZHJlc3M+VGhlIEVsaSBCcm9h
ZCBHcmFkdWF0ZSBTY2hvb2wgb2YgTWFuYWdlbWVudCwgTWljaGlnYW4gU3RhdGUgVW5pdmVyc2l0
eSwgTjQ3NSBOb3J0aCBCdXNpbmVzcyBDb21wbGV4LCBFYXN0IExhbnNpbmcsIE1JIDQ4ODI0LTEx
MjIsIFVuaXRlZCBTdGF0ZXMmI3hEO1VuaXZlcnNpdHkgb2YgTWljaGlnYW4sIFVuaXRlZCBTdGF0
ZXM8L2F1dGgtYWRkcmVzcz48dGl0bGVzPjx0aXRsZT5MZWFkZXJzaGlwIGluIHRlYW1zOiBBIGZ1
bmN0aW9uYWwgYXBwcm9hY2ggdG8gdW5kZXJzdGFuZGluZyBsZWFkZXJzaGlwIHN0cnVjdHVyZXMg
YW5kIHByb2Nlc3NlczwvdGl0bGU+PHNlY29uZGFyeS10aXRsZT5Kb3VybmFsIG9mIE1hbmFnZW1l
bnQ8L3NlY29uZGFyeS10aXRsZT48YWx0LXRpdGxlPkouIE1hbmFnZS48L2FsdC10aXRsZT48L3Rp
dGxlcz48cGVyaW9kaWNhbD48ZnVsbC10aXRsZT5Kb3VybmFsIG9mIE1hbmFnZW1lbnQ8L2Z1bGwt
dGl0bGU+PC9wZXJpb2RpY2FsPjxwYWdlcz41LTM5PC9wYWdlcz48dm9sdW1lPjM2PC92b2x1bWU+
PG51bWJlcj4xPC9udW1iZXI+PGtleXdvcmRzPjxrZXl3b3JkPkxlYWRlcnNoaXA8L2tleXdvcmQ+
PGtleXdvcmQ+VGVhbSBsZWFkZXJzaGlwPC9rZXl3b3JkPjxrZXl3b3JkPlRlYW1zPC9rZXl3b3Jk
Pjwva2V5d29yZHM+PGRhdGVzPjx5ZWFyPjIwMTA8L3llYXI+PC9kYXRlcz48cHVibGlzaGVyPlNB
R0UgUHVibGljYXRpb25zIEluYy48L3B1Ymxpc2hlcj48aXNibj4wMTQ5MjA2MyAoSVNTTik8L2lz
Ym4+PHdvcmstdHlwZT5BcnRpY2xlPC93b3JrLXR5cGU+PHVybHM+PHJlbGF0ZWQtdXJscz48dXJs
Pmh0dHBzOi8vd3d3LnNjb3B1cy5jb20vaW53YXJkL3JlY29yZC51cmk/ZWlkPTItczIuMC03Mzk0
OTE0ODIwMiZhbXA7ZG9pPTEwLjExNzclMmYwMTQ5MjA2MzA5MzQ3Mzc2JmFtcDtwYXJ0bmVySUQ9
NDAmYW1wO21kNT02ZTFmZjYwNWJlYTU0MjVjYWE0NjY1OWNlNDNiNWIxMDwvdXJsPjwvcmVsYXRl
ZC11cmxzPjwvdXJscz48ZWxlY3Ryb25pYy1yZXNvdXJjZS1udW0+MTAuMTE3Ny8wMTQ5MjA2MzA5
MzQ3Mzc2PC9lbGVjdHJvbmljLXJlc291cmNlLW51bT48cmVtb3RlLWRhdGFiYXNlLW5hbWU+U2Nv
cHVzPC9yZW1vdGUtZGF0YWJhc2UtbmFtZT48bGFuZ3VhZ2U+RW5nbGlzaDwvbGFuZ3VhZ2U+PC9y
ZWNvcmQ+PC9DaXRlPjxDaXRlPjxBdXRob3I+Q2hhcmJvbm5pZXItVm9pcmluPC9BdXRob3I+PFll
YXI+MjAxMDwvWWVhcj48UmVjTnVtPjgxMzA8L1JlY051bT48cmVjb3JkPjxyZWMtbnVtYmVyPjgx
MzA8L3JlYy1udW1iZXI+PGZvcmVpZ24ta2V5cz48a2V5IGFwcD0iRU4iIGRiLWlkPSIweDlzMjlw
eDhkcmVhc2VzejJvNTlzZGZ0ZWQ1MnZ0dHJ2ZTUiIHRpbWVzdGFtcD0iMTY1MzQxMDM3MCI+ODEz
MDwva2V5PjwvZm9yZWlnbi1rZXlzPjxyZWYtdHlwZSBuYW1lPSJKb3VybmFsIEFydGljbGUiPjE3
PC9yZWYtdHlwZT48Y29udHJpYnV0b3JzPjxhdXRob3JzPjxhdXRob3I+Q2hhcmJvbm5pZXItVm9p
cmluLCBBdWRyZXk8L2F1dGhvcj48YXV0aG9yPkVsIEFrcmVtaSwgQXNzYWFkPC9hdXRob3I+PGF1
dGhvcj5WYW5kZW5iZXJnaGUsIENocmlzdGlhbjwvYXV0aG9yPjwvYXV0aG9ycz48L2NvbnRyaWJ1
dG9ycz48dGl0bGVzPjx0aXRsZT5BIE11bHRpbGV2ZWwgTW9kZWwgb2YgVHJhbnNmb3JtYXRpb25h
bCBMZWFkZXJzaGlwIGFuZCBBZGFwdGl2ZSBQZXJmb3JtYW5jZSBhbmQgdGhlIE1vZGVyYXRpbmcg
Um9sZSBvZiBDbGltYXRlIGZvciBJbm5vdmF0aW9uPC90aXRsZT48c2Vjb25kYXJ5LXRpdGxlPkdy
b3VwICZhbXA7IE9yZ2FuaXphdGlvbiBNYW5hZ2VtZW50PC9zZWNvbmRhcnktdGl0bGU+PC90aXRs
ZXM+PHBlcmlvZGljYWw+PGZ1bGwtdGl0bGU+R3JvdXAgJmFtcDsgT3JnYW5pemF0aW9uIE1hbmFn
ZW1lbnQ8L2Z1bGwtdGl0bGU+PC9wZXJpb2RpY2FsPjxwYWdlcz42OTktNzI2PC9wYWdlcz48dm9s
dW1lPjM1PC92b2x1bWU+PG51bWJlcj42PC9udW1iZXI+PGRhdGVzPjx5ZWFyPjIwMTA8L3llYXI+
PHB1Yi1kYXRlcz48ZGF0ZT5EZWM8L2RhdGU+PC9wdWItZGF0ZXM+PC9kYXRlcz48aXNibj4xMDU5
LTYwMTE8L2lzYm4+PGFjY2Vzc2lvbi1udW0+V09TOjAwMDI4NTE4ODAwMDAwMTwvYWNjZXNzaW9u
LW51bT48dXJscz48L3VybHM+PGVsZWN0cm9uaWMtcmVzb3VyY2UtbnVtPjEwLjExNzcvMTA1OTYw
MTExMDM5MDgzMzwvZWxlY3Ryb25pYy1yZXNvdXJjZS1udW0+PC9yZWNvcmQ+PC9DaXRlPjxDaXRl
PjxBdXRob3I+V3U8L0F1dGhvcj48WWVhcj4yMDEwPC9ZZWFyPjxSZWNOdW0+ODEzNjwvUmVjTnVt
PjxyZWNvcmQ+PHJlYy1udW1iZXI+ODEzNjwvcmVjLW51bWJlcj48Zm9yZWlnbi1rZXlzPjxrZXkg
YXBwPSJFTiIgZGItaWQ9IjB4OXMyOXB4OGRyZWFzZXN6Mm81OXNkZnRlZDUydnR0cnZlNSIgdGlt
ZXN0YW1wPSIxNjUzNDEwMzcwIj44MTM2PC9rZXk+PC9mb3JlaWduLWtleXM+PHJlZi10eXBlIG5h
bWU9IkpvdXJuYWwgQXJ0aWNsZSI+MTc8L3JlZi10eXBlPjxjb250cmlidXRvcnM+PGF1dGhvcnM+
PGF1dGhvcj5XdSwgSm9zaHVhIEIuPC9hdXRob3I+PGF1dGhvcj5Uc3VpLCBBbm5lIFMuPC9hdXRo
b3I+PGF1dGhvcj5LaW5pY2tpLCBBbmdlbG8gSi48L2F1dGhvcj48L2F1dGhvcnM+PC9jb250cmli
dXRvcnM+PHRpdGxlcz48dGl0bGU+Q29uc2VxdWVuY2VzIG9mIERpZmZlcmVudGlhdGVkIExlYWRl
cnNoaXAgaW4gR3JvdXBzPC90aXRsZT48c2Vjb25kYXJ5LXRpdGxlPkFjYWRlbXkgb2YgTWFuYWdl
bWVudCBKb3VybmFsPC9zZWNvbmRhcnktdGl0bGU+PC90aXRsZXM+PHBlcmlvZGljYWw+PGZ1bGwt
dGl0bGU+QWNhZGVteSBvZiBNYW5hZ2VtZW50IEpvdXJuYWw8L2Z1bGwtdGl0bGU+PGFiYnItMT5B
Y2FkLiBNYW5hZ2UuIEouPC9hYmJyLTE+PGFiYnItMj5BY2FkIE1hbmFnZSBKPC9hYmJyLTI+PC9w
ZXJpb2RpY2FsPjxwYWdlcz45MC0xMDY8L3BhZ2VzPjx2b2x1bWU+NTM8L3ZvbHVtZT48bnVtYmVy
PjE8L251bWJlcj48ZGF0ZXM+PHllYXI+MjAxMDwveWVhcj48cHViLWRhdGVzPjxkYXRlPkZlYjwv
ZGF0ZT48L3B1Yi1kYXRlcz48L2RhdGVzPjxpc2JuPjAwMDEtNDI3MzwvaXNibj48YWNjZXNzaW9u
LW51bT5XT1M6MDAwMjc1MzQ1MzAwMDA1PC9hY2Nlc3Npb24tbnVtPjx1cmxzPjwvdXJscz48ZWxl
Y3Ryb25pYy1yZXNvdXJjZS1udW0+MTAuNTQ2NS9BTUouMjAxMC40ODAzNzA3OTwvZWxlY3Ryb25p
Yy1yZXNvdXJjZS1udW0+PC9yZWNvcmQ+PC9DaXRlPjxDaXRlPjxBdXRob3I+Q290ZTwvQXV0aG9y
PjxZZWFyPjIwMTA8L1llYXI+PFJlY051bT44MjE0PC9SZWNOdW0+PHJlY29yZD48cmVjLW51bWJl
cj44MjE0PC9yZWMtbnVtYmVyPjxmb3JlaWduLWtleXM+PGtleSBhcHA9IkVOIiBkYi1pZD0iMHg5
czI5cHg4ZHJlYXNlc3oybzU5c2RmdGVkNTJ2dHRydmU1IiB0aW1lc3RhbXA9IjE2NTM0MTAzNzAi
PjgyMTQ8L2tleT48L2ZvcmVpZ24ta2V5cz48cmVmLXR5cGUgbmFtZT0iSm91cm5hbCBBcnRpY2xl
Ij4xNzwvcmVmLXR5cGU+PGNvbnRyaWJ1dG9ycz48YXV0aG9ycz48YXV0aG9yPkNvdGUsIFN0ZXBo
YW5lPC9hdXRob3I+PGF1dGhvcj5Mb3BlcywgUGF1bG8gTi48L2F1dGhvcj48YXV0aG9yPlNhbG92
ZXksIFBldGVyPC9hdXRob3I+PGF1dGhvcj5NaW5lcnMsIENocmlzdG9waGVyIFQuIEguPC9hdXRo
b3I+PC9hdXRob3JzPjwvY29udHJpYnV0b3JzPjx0aXRsZXM+PHRpdGxlPkVtb3Rpb25hbCBpbnRl
bGxpZ2VuY2UgYW5kIGxlYWRlcnNoaXAgZW1lcmdlbmNlIGluIHNtYWxsIGdyb3VwczwvdGl0bGU+
PHNlY29uZGFyeS10aXRsZT5MZWFkZXJzaGlwIFF1YXJ0ZXJseTwvc2Vjb25kYXJ5LXRpdGxlPjwv
dGl0bGVzPjxwZXJpb2RpY2FsPjxmdWxsLXRpdGxlPkxlYWRlcnNoaXAgUXVhcnRlcmx5PC9mdWxs
LXRpdGxlPjwvcGVyaW9kaWNhbD48cGFnZXM+NDk2LTUwODwvcGFnZXM+PHZvbHVtZT4yMTwvdm9s
dW1lPjxudW1iZXI+MzwvbnVtYmVyPjxkYXRlcz48eWVhcj4yMDEwPC95ZWFyPjxwdWItZGF0ZXM+
PGRhdGU+SnVuPC9kYXRlPjwvcHViLWRhdGVzPjwvZGF0ZXM+PGlzYm4+MTA0OC05ODQzPC9pc2Ju
PjxhY2Nlc3Npb24tbnVtPldPUzowMDAyNzkxMzY5MDAwMTI8L2FjY2Vzc2lvbi1udW0+PHVybHM+
PC91cmxzPjxlbGVjdHJvbmljLXJlc291cmNlLW51bT4xMC4xMDE2L2oubGVhcXVhLjIwMTAuMDMu
MDEyPC9lbGVjdHJvbmljLXJlc291cmNlLW51bT48L3JlY29yZD48L0NpdGU+PENpdGU+PEF1dGhv
cj5NaWxlczwvQXV0aG9yPjxZZWFyPjIwMTA8L1llYXI+PFJlY051bT44MjI1PC9SZWNOdW0+PHJl
Y29yZD48cmVjLW51bWJlcj44MjI1PC9yZWMtbnVtYmVyPjxmb3JlaWduLWtleXM+PGtleSBhcHA9
IkVOIiBkYi1pZD0iMHg5czI5cHg4ZHJlYXNlc3oybzU5c2RmdGVkNTJ2dHRydmU1IiB0aW1lc3Rh
bXA9IjE2NTM0MTAzNzAiPjgyMjU8L2tleT48L2ZvcmVpZ24ta2V5cz48cmVmLXR5cGUgbmFtZT0i
Sm91cm5hbCBBcnRpY2xlIj4xNzwvcmVmLXR5cGU+PGNvbnRyaWJ1dG9ycz48YXV0aG9ycz48YXV0
aG9yPk1pbGVzLCBKb3NlcGggUi48L2F1dGhvcj48YXV0aG9yPktpdmxpZ2hhbiwgRGVubmlzIE0u
LCBKci48L2F1dGhvcj48L2F1dGhvcnM+PC9jb250cmlidXRvcnM+PHRpdGxlcz48dGl0bGU+Q28t
TGVhZGVyIFNpbWlsYXJpdHkgYW5kIEdyb3VwIENsaW1hdGUgaW4gR3JvdXAgSW50ZXJ2ZW50aW9u
czogVGVzdGluZyB0aGUgQ28tTGVhZGVyc2hpcCwgVGVhbSBDb2duaXRpb24tVGVhbSBEaXZlcnNp
dHkgTW9kZWw8L3RpdGxlPjxzZWNvbmRhcnktdGl0bGU+R3JvdXAgRHluYW1pY3MtVGhlb3J5IFJl
c2VhcmNoIGFuZCBQcmFjdGljZTwvc2Vjb25kYXJ5LXRpdGxlPjwvdGl0bGVzPjxwZXJpb2RpY2Fs
PjxmdWxsLXRpdGxlPkdyb3VwIER5bmFtaWNzLVRoZW9yeSBSZXNlYXJjaCBhbmQgUHJhY3RpY2U8
L2Z1bGwtdGl0bGU+PC9wZXJpb2RpY2FsPjxwYWdlcz4xMTQtMTIyPC9wYWdlcz48dm9sdW1lPjE0
PC92b2x1bWU+PG51bWJlcj4yPC9udW1iZXI+PGRhdGVzPjx5ZWFyPjIwMTA8L3llYXI+PHB1Yi1k
YXRlcz48ZGF0ZT5KdW48L2RhdGU+PC9wdWItZGF0ZXM+PC9kYXRlcz48aXNibj4xMDg5LTI2OTk8
L2lzYm4+PGFjY2Vzc2lvbi1udW0+V09TOjAwMDI3ODcxMzYwMDAwMjwvYWNjZXNzaW9uLW51bT48
dXJscz48L3VybHM+PGVsZWN0cm9uaWMtcmVzb3VyY2UtbnVtPjEwLjEwMzcvYTAwMTc1MDM8L2Vs
ZWN0cm9uaWMtcmVzb3VyY2UtbnVtPjwvcmVjb3JkPjwvQ2l0ZT48Q2l0ZT48QXV0aG9yPlR1Y2tt
YW48L0F1dGhvcj48WWVhcj4yMDEwPC9ZZWFyPjxSZWNOdW0+ODIzMzwvUmVjTnVtPjxyZWNvcmQ+
PHJlYy1udW1iZXI+ODIzMzwvcmVjLW51bWJlcj48Zm9yZWlnbi1rZXlzPjxrZXkgYXBwPSJFTiIg
ZGItaWQ9IjB4OXMyOXB4OGRyZWFzZXN6Mm81OXNkZnRlZDUydnR0cnZlNSIgdGltZXN0YW1wPSIx
NjUzNDEwMzcwIj44MjMzPC9rZXk+PC9mb3JlaWduLWtleXM+PHJlZi10eXBlIG5hbWU9IkpvdXJu
YWwgQXJ0aWNsZSI+MTc8L3JlZi10eXBlPjxjb250cmlidXRvcnM+PGF1dGhvcnM+PGF1dGhvcj5U
dWNrbWFuLCBCcnVjZSBXLjwvYXV0aG9yPjwvYXV0aG9ycz48L2NvbnRyaWJ1dG9ycz48dGl0bGVz
Pjx0aXRsZT5MZWFkZXJzaGlwIFRlYW1zOiBEZXZlbG9waW5nIGFuZCBTdXN0YWluaW5nIEhpZ2gg
UGVyZm9ybWFuY2U8L3RpdGxlPjxzZWNvbmRhcnktdGl0bGU+TWFuYWdlbWVudCBEZWNpc2lvbjwv
c2Vjb25kYXJ5LXRpdGxlPjwvdGl0bGVzPjxwZXJpb2RpY2FsPjxmdWxsLXRpdGxlPk1hbmFnZW1l
bnQgRGVjaXNpb248L2Z1bGwtdGl0bGU+PC9wZXJpb2RpY2FsPjxwYWdlcz4zNDAtMzQ0PC9wYWdl
cz48dm9sdW1lPjQ4PC92b2x1bWU+PG51bWJlcj4xLTI8L251bWJlcj48ZGF0ZXM+PHllYXI+MjAx
MDwveWVhcj48cHViLWRhdGVzPjxkYXRlPjIwMTA8L2RhdGU+PC9wdWItZGF0ZXM+PC9kYXRlcz48
aXNibj4wMDI1LTE3NDc8L2lzYm4+PGFjY2Vzc2lvbi1udW0+V09TOjAwMDI3NzIyNzQwMDAyMDwv
YWNjZXNzaW9uLW51bT48dXJscz48L3VybHM+PGVsZWN0cm9uaWMtcmVzb3VyY2UtbnVtPjEwLjEx
MDgvMDAyNTE3NDEwMTEwMjI2NTM8L2VsZWN0cm9uaWMtcmVzb3VyY2UtbnVtPjwvcmVjb3JkPjwv
Q2l0ZT48Q2l0ZT48QXV0aG9yPldpbGxpYW1zPC9BdXRob3I+PFllYXI+MjAxMDwvWWVhcj48UmVj
TnVtPjgzMjE8L1JlY051bT48cmVjb3JkPjxyZWMtbnVtYmVyPjgzMjE8L3JlYy1udW1iZXI+PGZv
cmVpZ24ta2V5cz48a2V5IGFwcD0iRU4iIGRiLWlkPSIweDlzMjlweDhkcmVhc2VzejJvNTlzZGZ0
ZWQ1MnZ0dHJ2ZTUiIHRpbWVzdGFtcD0iMTY1MzQxMDM3MCI+ODMyMTwva2V5PjwvZm9yZWlnbi1r
ZXlzPjxyZWYtdHlwZSBuYW1lPSJKb3VybmFsIEFydGljbGUiPjE3PC9yZWYtdHlwZT48Y29udHJp
YnV0b3JzPjxhdXRob3JzPjxhdXRob3I+V2lsbGlhbXMsIEhlbGVuIE0uPC9hdXRob3I+PGF1dGhv
cj5QYXJrZXIsIFNoYXJvbiBLLjwvYXV0aG9yPjxhdXRob3I+VHVybmVyLCBOaWNrPC9hdXRob3I+
PC9hdXRob3JzPjwvY29udHJpYnV0b3JzPjx0aXRsZXM+PHRpdGxlPlByb2FjdGl2ZWx5IHBlcmZv
cm1pbmcgdGVhbXM6IFRoZSByb2xlIG9mIHdvcmsgZGVzaWduLCB0cmFuc2Zvcm1hdGlvbmFsIGxl
YWRlcnNoaXAsIGFuZCB0ZWFtIGNvbXBvc2l0aW9uPC90aXRsZT48c2Vjb25kYXJ5LXRpdGxlPkpv
dXJuYWwgb2YgT2NjdXBhdGlvbmFsIGFuZCBPcmdhbml6YXRpb25hbCBQc3ljaG9sb2d5PC9zZWNv
bmRhcnktdGl0bGU+PC90aXRsZXM+PHBhZ2VzPjMwMS0zMjQ8L3BhZ2VzPjx2b2x1bWU+ODM8L3Zv
bHVtZT48bnVtYmVyPjI8L251bWJlcj48ZGF0ZXM+PHllYXI+MjAxMDwveWVhcj48cHViLWRhdGVz
PjxkYXRlPkp1bjwvZGF0ZT48L3B1Yi1kYXRlcz48L2RhdGVzPjxpc2JuPjA5NjMtMTc5ODwvaXNi
bj48YWNjZXNzaW9uLW51bT5XT1M6MDAwMjc5MzQ2MTAwMDAzPC9hY2Nlc3Npb24tbnVtPjx1cmxz
PjwvdXJscz48ZWxlY3Ryb25pYy1yZXNvdXJjZS1udW0+MTAuMTM0OC8wOTYzMTc5MTBYNTAyNDk0
PC9lbGVjdHJvbmljLXJlc291cmNlLW51bT48L3JlY29yZD48L0NpdGU+PENpdGU+PEF1dGhvcj5M
ZWU8L0F1dGhvcj48WWVhcj4yMDEwPC9ZZWFyPjxSZWNOdW0+ODQyOTwvUmVjTnVtPjxyZWNvcmQ+
PHJlYy1udW1iZXI+ODQyOTwvcmVjLW51bWJlcj48Zm9yZWlnbi1rZXlzPjxrZXkgYXBwPSJFTiIg
ZGItaWQ9IjB4OXMyOXB4OGRyZWFzZXN6Mm81OXNkZnRlZDUydnR0cnZlNSIgdGltZXN0YW1wPSIx
NjU2ODYwMTY0Ij44NDI5PC9rZXk+PC9mb3JlaWduLWtleXM+PHJlZi10eXBlIG5hbWU9IkpvdXJu
YWwgQXJ0aWNsZSI+MTc8L3JlZi10eXBlPjxjb250cmlidXRvcnM+PGF1dGhvcnM+PGF1dGhvcj5M
ZWUsIFBhdWxpbmU8L2F1dGhvcj48YXV0aG9yPkdpbGxlc3BpZSwgTmljb2xlPC9hdXRob3I+PGF1
dGhvcj5NYW5uLCBMZW9uPC9hdXRob3I+PGF1dGhvcj5XZWFyaW5nLCBBbGV4YW5kZXI8L2F1dGhv
cj48L2F1dGhvcnM+PC9jb250cmlidXRvcnM+PHRpdGxlcz48dGl0bGU+TGVhZGVyc2hpcCBhbmQg
dHJ1c3Q6IFRoZWlyIGVmZmVjdCBvbiBrbm93bGVkZ2Ugc2hhcmluZyBhbmQgdGVhbSBwZXJmb3Jt
YW5jZTwvdGl0bGU+PHNlY29uZGFyeS10aXRsZT5NYW5hZ2VtZW50IExlYXJuaW5nPC9zZWNvbmRh
cnktdGl0bGU+PC90aXRsZXM+PHBlcmlvZGljYWw+PGZ1bGwtdGl0bGU+TWFuYWdlbWVudCBMZWFy
bmluZzwvZnVsbC10aXRsZT48L3BlcmlvZGljYWw+PHBhZ2VzPjQ3My00OTE8L3BhZ2VzPjx2b2x1
bWU+NDE8L3ZvbHVtZT48bnVtYmVyPjQ8L251bWJlcj48a2V5d29yZHM+PGtleXdvcmQ+a25vd2xl
ZGdlIHNoYXJpbmcsbGVhZGVyc2hpcCx0ZWFtcyx0cnVzdDwva2V5d29yZD48L2tleXdvcmRzPjxk
YXRlcz48eWVhcj4yMDEwPC95ZWFyPjwvZGF0ZXM+PHVybHM+PHJlbGF0ZWQtdXJscz48dXJsPmh0
dHBzOi8vam91cm5hbHMuc2FnZXB1Yi5jb20vZG9pL2Ficy8xMC4xMTc3LzEzNTA1MDc2MTAzNjIw
MzY8L3VybD48L3JlbGF0ZWQtdXJscz48L3VybHM+PGVsZWN0cm9uaWMtcmVzb3VyY2UtbnVtPjEw
LjExNzcvMTM1MDUwNzYxMDM2MjAzNjwvZWxlY3Ryb25pYy1yZXNvdXJjZS1udW0+PC9yZWNvcmQ+
PC9DaXRlPjxDaXRlPjxBdXRob3I+SMO8dHRlcm1hbm48L0F1dGhvcj48WWVhcj4yMDExPC9ZZWFy
PjxSZWNOdW0+ODA2ODwvUmVjTnVtPjxyZWNvcmQ+PHJlYy1udW1iZXI+ODA2ODwvcmVjLW51bWJl
cj48Zm9yZWlnbi1rZXlzPjxrZXkgYXBwPSJFTiIgZGItaWQ9IjB4OXMyOXB4OGRyZWFzZXN6Mm81
OXNkZnRlZDUydnR0cnZlNSIgdGltZXN0YW1wPSIxNjUzNDEwMDExIj44MDY4PC9rZXk+PC9mb3Jl
aWduLWtleXM+PHJlZi10eXBlIG5hbWU9IkpvdXJuYWwgQXJ0aWNsZSI+MTc8L3JlZi10eXBlPjxj
b250cmlidXRvcnM+PGF1dGhvcnM+PGF1dGhvcj5Iw7x0dGVybWFubiwgSC48L2F1dGhvcj48YXV0
aG9yPkJvZXJuZXIsIFMuPC9hdXRob3I+PC9hdXRob3JzPjwvY29udHJpYnV0b3JzPjxhdXRoLWFk
ZHJlc3M+RGVwYXJ0bWVudCBvZiBQb2xpdGljcyBhbmQgTWFuYWdlbWVudCwgVW5pdmVyc2l0eSBv
ZiBLb25zdGFueiwgS29uc3RhbnosIEdlcm1hbnk8L2F1dGgtYWRkcmVzcz48dGl0bGVzPjx0aXRs
ZT5Gb3N0ZXJpbmcgaW5ub3ZhdGlvbiBpbiBmdW5jdGlvbmFsbHkgZGl2ZXJzZSB0ZWFtczogVGhl
IHR3byBmYWNlcyBvZiB0cmFuc2Zvcm1hdGlvbmFsIGxlYWRlcnNoaXA8L3RpdGxlPjxzZWNvbmRh
cnktdGl0bGU+RXVyb3BlYW4gSm91cm5hbCBvZiBXb3JrIGFuZCBPcmdhbml6YXRpb25hbCBQc3lj
aG9sb2d5PC9zZWNvbmRhcnktdGl0bGU+PGFsdC10aXRsZT5FdXIuIEouIFdvcmsgT3JnYW4uIFBz
eWNob2wuPC9hbHQtdGl0bGU+PC90aXRsZXM+PHBlcmlvZGljYWw+PGZ1bGwtdGl0bGU+RXVyb3Bl
YW4gSm91cm5hbCBvZiBXb3JrIGFuZCBPcmdhbml6YXRpb25hbCBQc3ljaG9sb2d5PC9mdWxsLXRp
dGxlPjxhYmJyLTE+RXVyLiBKLiBXb3JrIE9yZy4gUHN5Y2hvbC48L2FiYnItMT48YWJici0yPkV1
ciBKIFdvcmsgT3JnIFBzeWNob2w8L2FiYnItMj48L3BlcmlvZGljYWw+PHBhZ2VzPjgzMy04NTQ8
L3BhZ2VzPjx2b2x1bWU+MjA8L3ZvbHVtZT48bnVtYmVyPjY8L251bWJlcj48a2V5d29yZHM+PGtl
eXdvcmQ+RnVuY3Rpb25hbCBkaXZlcnNpdHk8L2tleXdvcmQ+PGtleXdvcmQ+VGVhbSBpbm5vdmF0
aW9uPC9rZXl3b3JkPjxrZXl3b3JkPlRyYW5zZm9ybWF0aW9uYWwgbGVhZGVyc2hpcDwva2V5d29y
ZD48a2V5d29yZD5Xb3JrIHRlYW0gY29uZmxpY3RzPC9rZXl3b3JkPjwva2V5d29yZHM+PGRhdGVz
Pjx5ZWFyPjIwMTE8L3llYXI+PC9kYXRlcz48aXNibj4xMzU5NDMyWCAoSVNTTik8L2lzYm4+PHdv
cmstdHlwZT5BcnRpY2xlPC93b3JrLXR5cGU+PHVybHM+PHJlbGF0ZWQtdXJscz48dXJsPmh0dHBz
Oi8vd3d3LnNjb3B1cy5jb20vaW53YXJkL3JlY29yZC51cmk/ZWlkPTItczIuMC04NDg1OTA1MjE2
NCZhbXA7ZG9pPTEwLjEwODAlMmYxMzU5NDMyWC4yMDEwLjUyNDQxMiZhbXA7cGFydG5lcklEPTQw
JmFtcDttZDU9M2E4ZjY4ODFkNmU2Mzg4NzYzODY5ZWMxNjU4OTgwNTM8L3VybD48L3JlbGF0ZWQt
dXJscz48L3VybHM+PGVsZWN0cm9uaWMtcmVzb3VyY2UtbnVtPjEwLjEwODAvMTM1OTQzMlguMjAx
MC41MjQ0MTI8L2VsZWN0cm9uaWMtcmVzb3VyY2UtbnVtPjxyZW1vdGUtZGF0YWJhc2UtbmFtZT5T
Y29wdXM8L3JlbW90ZS1kYXRhYmFzZS1uYW1lPjxsYW5ndWFnZT5FbmdsaXNoPC9sYW5ndWFnZT48
L3JlY29yZD48L0NpdGU+PENpdGU+PEF1dGhvcj5LdXJ0PC9BdXRob3I+PFllYXI+MjAxMTwvWWVh
cj48UmVjTnVtPjgwNjk8L1JlY051bT48cmVjb3JkPjxyZWMtbnVtYmVyPjgwNjk8L3JlYy1udW1i
ZXI+PGZvcmVpZ24ta2V5cz48a2V5IGFwcD0iRU4iIGRiLWlkPSIweDlzMjlweDhkcmVhc2VzejJv
NTlzZGZ0ZWQ1MnZ0dHJ2ZTUiIHRpbWVzdGFtcD0iMTY1MzQxMDAxMSI+ODA2OTwva2V5PjwvZm9y
ZWlnbi1rZXlzPjxyZWYtdHlwZSBuYW1lPSJKb3VybmFsIEFydGljbGUiPjE3PC9yZWYtdHlwZT48
Y29udHJpYnV0b3JzPjxhdXRob3JzPjxhdXRob3I+S3VydCwgVC48L2F1dGhvcj48YXV0aG9yPkR1
eWFyLCBJLjwvYXV0aG9yPjxhdXRob3I+w4dhbGlrLCBULjwvYXV0aG9yPjwvYXV0aG9ycz48L2Nv
bnRyaWJ1dG9ycz48YXV0aC1hZGRyZXNzPkdhemkgVW5pdmVyc2l0eSwgQW5rYXJhLCBUdXJrZXkm
I3hEO1VuaXZlcnNpdHkgb2YgQXJrYW5zYXMgYXQgTGl0dGxlIFJvY2ssIExpdHRsZSBSb2NrLCBB
UiwgVW5pdGVkIFN0YXRlczwvYXV0aC1hZGRyZXNzPjx0aXRsZXM+PHRpdGxlPkFyZSB3ZSBsZWdp
dGltYXRlIHlldD86IEEgY2xvc2VyIGxvb2sgYXQgdGhlIGNhc3VhbCByZWxhdGlvbnNoaXAgbWVj
aGFuaXNtcyBhbW9uZyBwcmluY2lwYWwgbGVhZGVyc2hpcCwgdGVhY2hlciBzZWxmLWVmZmljYWN5
IGFuZCBjb2xsZWN0aXZlIGVmZmljYWN5PC90aXRsZT48c2Vjb25kYXJ5LXRpdGxlPkpvdXJuYWwg
b2YgTWFuYWdlbWVudCBEZXZlbG9wbWVudDwvc2Vjb25kYXJ5LXRpdGxlPjxhbHQtdGl0bGU+Si4g
TWFuYWdlLiBEZXYuPC9hbHQtdGl0bGU+PC90aXRsZXM+PHBlcmlvZGljYWw+PGZ1bGwtdGl0bGU+
Sm91cm5hbCBvZiBNYW5hZ2VtZW50IERldmVsb3BtZW50PC9mdWxsLXRpdGxlPjwvcGVyaW9kaWNh
bD48cGFnZXM+NzEtODY8L3BhZ2VzPjx2b2x1bWU+MzE8L3ZvbHVtZT48bnVtYmVyPjE8L251bWJl
cj48a2V5d29yZHM+PGtleXdvcmQ+UHJpbWFyeSBzY2hvb2xzPC9rZXl3b3JkPjxrZXl3b3JkPlBy
aW5jaXBhbHM8L2tleXdvcmQ+PGtleXdvcmQ+VGVhY2hlcnM8L2tleXdvcmQ+PGtleXdvcmQ+VHJh
bnNmb3JtYXRpb25hbCBsZWFkZXJzaGlwPC9rZXl3b3JkPjxrZXl3b3JkPlR1cmtleTwva2V5d29y
ZD48L2tleXdvcmRzPjxkYXRlcz48eWVhcj4yMDExPC95ZWFyPjwvZGF0ZXM+PGlzYm4+MDI2MjE3
MTEgKElTU04pPC9pc2JuPjx3b3JrLXR5cGU+QXJ0aWNsZTwvd29yay10eXBlPjx1cmxzPjxyZWxh
dGVkLXVybHM+PHVybD5odHRwczovL3d3dy5zY29wdXMuY29tL2lud2FyZC9yZWNvcmQudXJpP2Vp
ZD0yLXMyLjAtODM0NTUyMTg1MDMmYW1wO2RvaT0xMC4xMTA4JTJmMDI2MjE3MTEyMTExOTEwMTQm
YW1wO3BhcnRuZXJJRD00MCZhbXA7bWQ1PWYxYzYzZThhM2M0ZmM1N2QzMTI0NzAwYTE0ZTYyMDJi
PC91cmw+PC9yZWxhdGVkLXVybHM+PC91cmxzPjxlbGVjdHJvbmljLXJlc291cmNlLW51bT4xMC4x
MTA4LzAyNjIxNzExMjExMTkxMDE0PC9lbGVjdHJvbmljLXJlc291cmNlLW51bT48cmVtb3RlLWRh
dGFiYXNlLW5hbWU+U2NvcHVzPC9yZW1vdGUtZGF0YWJhc2UtbmFtZT48bGFuZ3VhZ2U+RW5nbGlz
aDwvbGFuZ3VhZ2U+PC9yZWNvcmQ+PC9DaXRlPjxDaXRlPjxBdXRob3I+VmFuZGV3YWVyZGU8L0F1
dGhvcj48WWVhcj4yMDExPC9ZZWFyPjxSZWNOdW0+ODA3MDwvUmVjTnVtPjxyZWNvcmQ+PHJlYy1u
dW1iZXI+ODA3MDwvcmVjLW51bWJlcj48Zm9yZWlnbi1rZXlzPjxrZXkgYXBwPSJFTiIgZGItaWQ9
IjB4OXMyOXB4OGRyZWFzZXN6Mm81OXNkZnRlZDUydnR0cnZlNSIgdGltZXN0YW1wPSIxNjUzNDEw
MDExIj44MDcwPC9rZXk+PC9mb3JlaWduLWtleXM+PHJlZi10eXBlIG5hbWU9IkpvdXJuYWwgQXJ0
aWNsZSI+MTc8L3JlZi10eXBlPjxjb250cmlidXRvcnM+PGF1dGhvcnM+PGF1dGhvcj5WYW5kZXdh
ZXJkZSwgTS48L2F1dGhvcj48YXV0aG9yPlZvb3JkZWNrZXJzLCBXLjwvYXV0aG9yPjxhdXRob3I+
TGFtYnJlY2h0cywgRi48L2F1dGhvcj48YXV0aG9yPkJhbW1lbnMsIFkuPC9hdXRob3I+PC9hdXRo
b3JzPjwvY29udHJpYnV0b3JzPjxhdXRoLWFkZHJlc3M+S0laT0sgUmVzZWFyY2ggQ2VudGVyLCBI
YXNzZWx0IFVuaXZlcnNpdHksIEFnb3JhbGFhbiBCdWlsZGluZyBELCAzNTkwIERpZXBlbmJlZWss
IEJlbGdpdW0mI3hEO1NjaG9vbCBvZiBCdXNpbmVzcyBhbmQgRWNvbm9taWNzLCBNYWFzdHJpY2h0
IFVuaXZlcnNpdHksIFBPIEJveCA2MTYsIDYyMDAgTUQgTWFhc3RyaWNodCwgTmV0aGVybGFuZHM8
L2F1dGgtYWRkcmVzcz48dGl0bGVzPjx0aXRsZT5Cb2FyZCBUZWFtIExlYWRlcnNoaXAgUmV2aXNp
dGVkOiBBIENvbmNlcHR1YWwgTW9kZWwgb2YgU2hhcmVkIExlYWRlcnNoaXAgaW4gdGhlIEJvYXJk
cm9vbTwvdGl0bGU+PHNlY29uZGFyeS10aXRsZT5Kb3VybmFsIG9mIEJ1c2luZXNzIEV0aGljczwv
c2Vjb25kYXJ5LXRpdGxlPjxhbHQtdGl0bGU+Si4gQnVzLiBFdGhpY3M8L2FsdC10aXRsZT48L3Rp
dGxlcz48cGVyaW9kaWNhbD48ZnVsbC10aXRsZT5Kb3VybmFsIG9mIEJ1c2luZXNzIEV0aGljczwv
ZnVsbC10aXRsZT48L3BlcmlvZGljYWw+PHBhZ2VzPjQwMy00MjA8L3BhZ2VzPjx2b2x1bWU+MTA0
PC92b2x1bWU+PG51bWJlcj4zPC9udW1iZXI+PGtleXdvcmRzPjxrZXl3b3JkPkJvYXJkIGxlYWRl
cnNoaXA8L2tleXdvcmQ+PGtleXdvcmQ+Qm9hcmQgb2YgZGlyZWN0b3JzPC9rZXl3b3JkPjxrZXl3
b3JkPkNvbmNlcHR1YWwgZnJhbWV3b3JrPC9rZXl3b3JkPjxrZXl3b3JkPlNoYXJlZCBsZWFkZXJz
aGlwPC9rZXl3b3JkPjxrZXl3b3JkPlRlYW1zPC9rZXl3b3JkPjwva2V5d29yZHM+PGRhdGVzPjx5
ZWFyPjIwMTE8L3llYXI+PC9kYXRlcz48aXNibj4wMTY3NDU0NCAoSVNTTik8L2lzYm4+PHdvcmst
dHlwZT5BcnRpY2xlPC93b3JrLXR5cGU+PHVybHM+PHJlbGF0ZWQtdXJscz48dXJsPmh0dHBzOi8v
d3d3LnNjb3B1cy5jb20vaW53YXJkL3JlY29yZC51cmk/ZWlkPTItczIuMC04MDg1NTEzMTUwOSZh
bXA7ZG9pPTEwLjEwMDclMmZzMTA1NTEtMDExLTA5MTgtNiZhbXA7cGFydG5lcklEPTQwJmFtcDtt
ZDU9MTU2YWFhMzdmMzFmZjllY2YzNzA5YzU2ZjAxYzQ4ODg8L3VybD48L3JlbGF0ZWQtdXJscz48
L3VybHM+PGVsZWN0cm9uaWMtcmVzb3VyY2UtbnVtPjEwLjEwMDcvczEwNTUxLTAxMS0wOTE4LTY8
L2VsZWN0cm9uaWMtcmVzb3VyY2UtbnVtPjxyZW1vdGUtZGF0YWJhc2UtbmFtZT5TY29wdXM8L3Jl
bW90ZS1kYXRhYmFzZS1uYW1lPjxsYW5ndWFnZT5FbmdsaXNoPC9sYW5ndWFnZT48L3JlY29yZD48
L0NpdGU+PENpdGU+PEF1dGhvcj5aaGFuZzwvQXV0aG9yPjxZZWFyPjIwMTE8L1llYXI+PFJlY051
bT44MDcyPC9SZWNOdW0+PHJlY29yZD48cmVjLW51bWJlcj44MDcyPC9yZWMtbnVtYmVyPjxmb3Jl
aWduLWtleXM+PGtleSBhcHA9IkVOIiBkYi1pZD0iMHg5czI5cHg4ZHJlYXNlc3oybzU5c2RmdGVk
NTJ2dHRydmU1IiB0aW1lc3RhbXA9IjE2NTM0MTAwMTEiPjgwNzI8L2tleT48L2ZvcmVpZ24ta2V5
cz48cmVmLXR5cGUgbmFtZT0iSm91cm5hbCBBcnRpY2xlIj4xNzwvcmVmLXR5cGU+PGNvbnRyaWJ1
dG9ycz48YXV0aG9ycz48YXV0aG9yPlpoYW5nLCBaLjwvYXV0aG9yPjxhdXRob3I+UGV0ZXJzb24s
IFMuIEouPC9hdXRob3I+PC9hdXRob3JzPjwvY29udHJpYnV0b3JzPjxhdXRoLWFkZHJlc3M+Vy4g
UC4gQ2FyZXkgU2Nob29sIG9mIEJ1c2luZXNzLCBBcml6b25hIFN0YXRlIFVuaXZlcnNpdHksIFAu
Ty4gQm94IDg3NDAwNiwgVGVtcGUsIEFaIDg1Mjg3LTQwMDYsIFVuaXRlZCBTdGF0ZXM8L2F1dGgt
YWRkcmVzcz48dGl0bGVzPjx0aXRsZT5BZHZpY2UgTmV0d29ya3MgaW4gVGVhbXM6IFRoZSBSb2xl
IG9mIFRyYW5zZm9ybWF0aW9uYWwgTGVhZGVyc2hpcCBhbmQgTWVtYmVycyZhcG9zOyBDb3JlIFNl
bGYtRXZhbHVhdGlvbnM8L3RpdGxlPjxzZWNvbmRhcnktdGl0bGU+Sm91cm5hbCBvZiBBcHBsaWVk
IFBzeWNob2xvZ3k8L3NlY29uZGFyeS10aXRsZT48YWx0LXRpdGxlPkouIEFwcGwuIFBzeWNob2wu
PC9hbHQtdGl0bGU+PC90aXRsZXM+PHBlcmlvZGljYWw+PGZ1bGwtdGl0bGU+Sm91cm5hbCBvZiBB
cHBsaWVkIFBzeWNob2xvZ3k8L2Z1bGwtdGl0bGU+PGFiYnItMT5KLiBBcHBsLiBQc3ljaG9sLjwv
YWJici0xPjxhYmJyLTI+SiBBcHBsIFBzeWNob2w8L2FiYnItMj48L3BlcmlvZGljYWw+PGFsdC1w
ZXJpb2RpY2FsPjxmdWxsLXRpdGxlPkpvdXJuYWwgb2YgQXBwbGllZCBQc3ljaG9sb2d5PC9mdWxs
LXRpdGxlPjxhYmJyLTE+Si4gQXBwbC4gUHN5Y2hvbC48L2FiYnItMT48YWJici0yPkogQXBwbCBQ
c3ljaG9sPC9hYmJyLTI+PC9hbHQtcGVyaW9kaWNhbD48cGFnZXM+MTAwNC0xMDE3PC9wYWdlcz48
dm9sdW1lPjk2PC92b2x1bWU+PG51bWJlcj41PC9udW1iZXI+PGtleXdvcmRzPjxrZXl3b3JkPkFk
dmljZSBuZXR3b3Jrczwva2V5d29yZD48a2V5d29yZD5Db3JlIHNlbGYtZXZhbHVhdGlvbnM8L2tl
eXdvcmQ+PGtleXdvcmQ+VGVhbSBkaXZlcnNpdHk8L2tleXdvcmQ+PGtleXdvcmQ+VGVhbSBwZXJm
b3JtYW5jZTwva2V5d29yZD48a2V5d29yZD5UcmFuc2Zvcm1hdGlvbmFsIGxlYWRlcnNoaXA8L2tl
eXdvcmQ+PGtleXdvcmQ+YWR1bHQ8L2tleXdvcmQ+PGtleXdvcmQ+YXJ0aWNsZTwva2V5d29yZD48
a2V5d29yZD5hdHRpdHVkZTwva2V5d29yZD48a2V5d29yZD5mZW1hbGU8L2tleXdvcmQ+PGtleXdv
cmQ+aHVtYW48L2tleXdvcmQ+PGtleXdvcmQ+aHVtYW4gcmVsYXRpb248L2tleXdvcmQ+PGtleXdv
cmQ+bGVhZGVyc2hpcDwva2V5d29yZD48a2V5d29yZD5tYWxlPC9rZXl3b3JkPjxrZXl3b3JkPm1p
ZGRsZSBhZ2VkPC9rZXl3b3JkPjxrZXl3b3JkPm9yZ2FuaXphdGlvbjwva2V5d29yZD48a2V5d29y
ZD5wZXJzb25hbGl0eTwva2V5d29yZD48a2V5d29yZD5wc3ljaG9sb2dpY2FsIG1vZGVsPC9rZXl3
b3JkPjxrZXl3b3JkPnF1ZXN0aW9ubmFpcmU8L2tleXdvcmQ+PGtleXdvcmQ+c2VsZiBldmFsdWF0
aW9uPC9rZXl3b3JkPjxrZXl3b3JkPnNvY2lhbCBzdXBwb3J0PC9rZXl3b3JkPjxrZXl3b3JkPkRp
YWdub3N0aWMgU2VsZiBFdmFsdWF0aW9uPC9rZXl3b3JkPjxrZXl3b3JkPkh1bWFuczwva2V5d29y
ZD48a2V5d29yZD5JbnRlcnBlcnNvbmFsIFJlbGF0aW9uczwva2V5d29yZD48a2V5d29yZD5Nb2Rl
bHMsIFBzeWNob2xvZ2ljYWw8L2tleXdvcmQ+PGtleXdvcmQ+T3JnYW5pemF0aW9uYWwgQ3VsdHVy
ZTwva2V5d29yZD48a2V5d29yZD5RdWVzdGlvbm5haXJlczwva2V5d29yZD48L2tleXdvcmRzPjxk
YXRlcz48eWVhcj4yMDExPC95ZWFyPjwvZGF0ZXM+PGlzYm4+MDAyMTkwMTAgKElTU04pPC9pc2Ju
Pjx3b3JrLXR5cGU+QXJ0aWNsZTwvd29yay10eXBlPjx1cmxzPjxyZWxhdGVkLXVybHM+PHVybD5o
dHRwczovL3d3dy5zY29wdXMuY29tL2lud2FyZC9yZWNvcmQudXJpP2VpZD0yLXMyLjAtODAwNTI4
MzQ2NzYmYW1wO2RvaT0xMC4xMDM3JTJmYTAwMjMyNTQmYW1wO3BhcnRuZXJJRD00MCZhbXA7bWQ1
PTU2NmUxOTllNTE4NjZlOTc1OWEyMDBlODc4YzM5NWZhPC91cmw+PC9yZWxhdGVkLXVybHM+PC91
cmxzPjxjdXN0b20yPjIxNDYzMDE0PC9jdXN0b20yPjxlbGVjdHJvbmljLXJlc291cmNlLW51bT4x
MC4xMDM3L2EwMDIzMjU0PC9lbGVjdHJvbmljLXJlc291cmNlLW51bT48cmVtb3RlLWRhdGFiYXNl
LW5hbWU+U2NvcHVzPC9yZW1vdGUtZGF0YWJhc2UtbmFtZT48bGFuZ3VhZ2U+RW5nbGlzaDwvbGFu
Z3VhZ2U+PC9yZWNvcmQ+PC9DaXRlPjxDaXRlPjxBdXRob3I+Um93b2xkPC9BdXRob3I+PFllYXI+
MjAxMTwvWWVhcj48UmVjTnVtPjgwNzM8L1JlY051bT48cmVjb3JkPjxyZWMtbnVtYmVyPjgwNzM8
L3JlYy1udW1iZXI+PGZvcmVpZ24ta2V5cz48a2V5IGFwcD0iRU4iIGRiLWlkPSIweDlzMjlweDhk
cmVhc2VzejJvNTlzZGZ0ZWQ1MnZ0dHJ2ZTUiIHRpbWVzdGFtcD0iMTY1MzQxMDAxMSI+ODA3Mzwv
a2V5PjwvZm9yZWlnbi1rZXlzPjxyZWYtdHlwZSBuYW1lPSJKb3VybmFsIEFydGljbGUiPjE3PC9y
ZWYtdHlwZT48Y29udHJpYnV0b3JzPjxhdXRob3JzPjxhdXRob3I+Um93b2xkLCBKLjwvYXV0aG9y
PjwvYXV0aG9ycz48L2NvbnRyaWJ1dG9ycz48YXV0aC1hZGRyZXNzPlRVIERvcnRtdW5kIFVuaXZl
cnNpdHksIERvcnRtdW5kLCBHZXJtYW55PC9hdXRoLWFkZHJlc3M+PHRpdGxlcz48dGl0bGU+UmVs
YXRpb25zaGlwIGJldHdlZW4gbGVhZGVyc2hpcCBiZWhhdmlvcnMgYW5kIHBlcmZvcm1hbmNlOiBU
aGUgbW9kZXJhdGluZyByb2xlIG9mIGEgd29yayB0ZWFtJmFwb3M7cyBsZXZlbCBvZiBhZ2UsIGdl
bmRlciwgYW5kIGN1bHR1cmFsIGhldGVyb2dlbmVpdHk8L3RpdGxlPjxzZWNvbmRhcnktdGl0bGU+
TGVhZGVyc2hpcCBhbmQgT3JnYW5pemF0aW9uIERldmVsb3BtZW50IEpvdXJuYWw8L3NlY29uZGFy
eS10aXRsZT48YWx0LXRpdGxlPkxlYWRlcnNoLiBPcmdhbi4gRGV2LiBKLjwvYWx0LXRpdGxlPjwv
dGl0bGVzPjxwZXJpb2RpY2FsPjxmdWxsLXRpdGxlPkxlYWRlcnNoaXAgYW5kIE9yZ2FuaXphdGlv
biBEZXZlbG9wbWVudCBKb3VybmFsPC9mdWxsLXRpdGxlPjxhYmJyLTE+TGVhZGVyc2guIE9yZ2Fu
LiBEZXYuIEouPC9hYmJyLTE+PC9wZXJpb2RpY2FsPjxhbHQtcGVyaW9kaWNhbD48ZnVsbC10aXRs
ZT5MZWFkZXJzaGlwIGFuZCBPcmdhbml6YXRpb24gRGV2ZWxvcG1lbnQgSm91cm5hbDwvZnVsbC10
aXRsZT48YWJici0xPkxlYWRlcnNoLiBPcmdhbi4gRGV2LiBKLjwvYWJici0xPjwvYWx0LXBlcmlv
ZGljYWw+PHBhZ2VzPjYyOC02NDc8L3BhZ2VzPjx2b2x1bWU+MzI8L3ZvbHVtZT48bnVtYmVyPjY8
L251bWJlcj48a2V5d29yZHM+PGtleXdvcmQ+SGV0ZXJvZ2VuZWl0eTwva2V5d29yZD48a2V5d29y
ZD5MZWFkZXJzaGlwPC9rZXl3b3JkPjxrZXl3b3JkPlBlcmZvcm1hbmNlIG1hbmFnZW1lbnQ8L2tl
eXdvcmQ+PGtleXdvcmQ+VGVhbTwva2V5d29yZD48L2tleXdvcmRzPjxkYXRlcz48eWVhcj4yMDEx
PC95ZWFyPjwvZGF0ZXM+PGlzYm4+MDE0Mzc3MzkgKElTU04pPC9pc2JuPjx3b3JrLXR5cGU+QXJ0
aWNsZTwvd29yay10eXBlPjx1cmxzPjxyZWxhdGVkLXVybHM+PHVybD5odHRwczovL3d3dy5zY29w
dXMuY29tL2lud2FyZC9yZWNvcmQudXJpP2VpZD0yLXMyLjAtODAwNTI1ODkyMzImYW1wO2RvaT0x
MC4xMTA4JTJmMDE0Mzc3MzExMTExNjEwOTQmYW1wO3BhcnRuZXJJRD00MCZhbXA7bWQ1PTlmNjU1
YWRjNDIyOTJlYTNjMzY2ZGNiOTEzY2NhNzg4PC91cmw+PC9yZWxhdGVkLXVybHM+PC91cmxzPjxl
bGVjdHJvbmljLXJlc291cmNlLW51bT4xMC4xMTA4LzAxNDM3NzMxMTExMTYxMDk0PC9lbGVjdHJv
bmljLXJlc291cmNlLW51bT48cmVtb3RlLWRhdGFiYXNlLW5hbWU+U2NvcHVzPC9yZW1vdGUtZGF0
YWJhc2UtbmFtZT48bGFuZ3VhZ2U+RW5nbGlzaDwvbGFuZ3VhZ2U+PC9yZWNvcmQ+PC9DaXRlPjxD
aXRlPjxBdXRob3I+QnJhZGZvcmQ8L0F1dGhvcj48WWVhcj4yMDExPC9ZZWFyPjxSZWNOdW0+ODA3
NTwvUmVjTnVtPjxyZWNvcmQ+PHJlYy1udW1iZXI+ODA3NTwvcmVjLW51bWJlcj48Zm9yZWlnbi1r
ZXlzPjxrZXkgYXBwPSJFTiIgZGItaWQ9IjB4OXMyOXB4OGRyZWFzZXN6Mm81OXNkZnRlZDUydnR0
cnZlNSIgdGltZXN0YW1wPSIxNjUzNDEwMDExIj44MDc1PC9rZXk+PC9mb3JlaWduLWtleXM+PHJl
Zi10eXBlIG5hbWU9IkpvdXJuYWwgQXJ0aWNsZSI+MTc8L3JlZi10eXBlPjxjb250cmlidXRvcnM+
PGF1dGhvcnM+PGF1dGhvcj5CcmFkZm9yZCwgUy4gSy48L2F1dGhvcj48L2F1dGhvcnM+PC9jb250
cmlidXRvcnM+PGF1dGgtYWRkcmVzcz5TYXZhbm5haCBTdGF0ZSBVbml2ZXJzaXR5LCBVbml0ZWQg
U3RhdGVzPC9hdXRoLWFkZHJlc3M+PHRpdGxlcz48dGl0bGU+TGVhZGVyc2hpcCwgY29sbGVjdGl2
ZSBlZmZpY2FjeSBhbmQgdGVhbSBwZXJmb3JtYW5jZTogQSBuZXcgcGFyYWRpZ20gZm9yIHRoZSBu
ZXh0IGdlbmVyYXRpb248L3RpdGxlPjxzZWNvbmRhcnktdGl0bGU+SW50ZXJuYXRpb25hbCBKb3Vy
bmFsIG9mIFdlYi1CYXNlZCBMZWFybmluZyBhbmQgVGVhY2hpbmcgVGVjaG5vbG9naWVzPC9zZWNv
bmRhcnktdGl0bGU+PGFsdC10aXRsZT5JbnQuIEouIFdlYi1CYXNlZCBMZWFybi4gVGVhY2guIFRl
Y2hub2wuPC9hbHQtdGl0bGU+PC90aXRsZXM+PHBlcmlvZGljYWw+PGZ1bGwtdGl0bGU+SW50ZXJu
YXRpb25hbCBKb3VybmFsIG9mIFdlYi1CYXNlZCBMZWFybmluZyBhbmQgVGVhY2hpbmcgVGVjaG5v
bG9naWVzPC9mdWxsLXRpdGxlPjxhYmJyLTE+SW50LiBKLiBXZWItQmFzZWQgTGVhcm4uIFRlYWNo
LiBUZWNobm9sLjwvYWJici0xPjwvcGVyaW9kaWNhbD48YWx0LXBlcmlvZGljYWw+PGZ1bGwtdGl0
bGU+SW50ZXJuYXRpb25hbCBKb3VybmFsIG9mIFdlYi1CYXNlZCBMZWFybmluZyBhbmQgVGVhY2hp
bmcgVGVjaG5vbG9naWVzPC9mdWxsLXRpdGxlPjxhYmJyLTE+SW50LiBKLiBXZWItQmFzZWQgTGVh
cm4uIFRlYWNoLiBUZWNobm9sLjwvYWJici0xPjwvYWx0LXBlcmlvZGljYWw+PHBhZ2VzPjM1LTQ1
PC9wYWdlcz48dm9sdW1lPjY8L3ZvbHVtZT48bnVtYmVyPjM8L251bWJlcj48a2V5d29yZHM+PGtl
eXdvcmQ+Q29sbGVjdGl2ZSBFZmZpY2FjeTwva2V5d29yZD48a2V5d29yZD5HZW5lcmF0aW9uIE5l
eHQ8L2tleXdvcmQ+PGtleXdvcmQ+TGVhZGVyc2hpcDwva2V5d29yZD48a2V5d29yZD5MZWFkZXJz
aGlwIFN0eWxlczwva2V5d29yZD48a2V5d29yZD5UZWFtIFBlcmZvcm1hbmNlPC9rZXl3b3JkPjwv
a2V5d29yZHM+PGRhdGVzPjx5ZWFyPjIwMTE8L3llYXI+PC9kYXRlcz48aXNibj4xNTQ4MTA5MyAo
SVNTTik8L2lzYm4+PHdvcmstdHlwZT5BcnRpY2xlPC93b3JrLXR5cGU+PHVybHM+PHJlbGF0ZWQt
dXJscz48dXJsPmh0dHBzOi8vd3d3LnNjb3B1cy5jb20vaW53YXJkL3JlY29yZC51cmk/ZWlkPTIt
czIuMC04NDg1NzUyMzk5MiZhbXA7ZG9pPTEwLjQwMTglMmZqd2x0dC4yMDExMDcwMTAzJmFtcDtw
YXJ0bmVySUQ9NDAmYW1wO21kNT1mNGFiYzMwY2RmNmI2ZDFmZjYzNTVmM2JiZTZhZDMzMTwvdXJs
PjwvcmVsYXRlZC11cmxzPjwvdXJscz48ZWxlY3Ryb25pYy1yZXNvdXJjZS1udW0+MTAuNDAxOC9q
d2x0dC4yMDExMDcwMTAzPC9lbGVjdHJvbmljLXJlc291cmNlLW51bT48cmVtb3RlLWRhdGFiYXNl
LW5hbWU+U2NvcHVzPC9yZW1vdGUtZGF0YWJhc2UtbmFtZT48bGFuZ3VhZ2U+RW5nbGlzaDwvbGFu
Z3VhZ2U+PC9yZWNvcmQ+PC9DaXRlPjxDaXRlPjxBdXRob3I+QmFpPC9BdXRob3I+PFllYXI+MjAx
MTwvWWVhcj48UmVjTnVtPjgwNzY8L1JlY051bT48cmVjb3JkPjxyZWMtbnVtYmVyPjgwNzY8L3Jl
Yy1udW1iZXI+PGZvcmVpZ24ta2V5cz48a2V5IGFwcD0iRU4iIGRiLWlkPSIweDlzMjlweDhkcmVh
c2VzejJvNTlzZGZ0ZWQ1MnZ0dHJ2ZTUiIHRpbWVzdGFtcD0iMTY1MzQxMDAxMSI+ODA3Njwva2V5
PjwvZm9yZWlnbi1rZXlzPjxyZWYtdHlwZSBuYW1lPSJKb3VybmFsIEFydGljbGUiPjE3PC9yZWYt
dHlwZT48Y29udHJpYnV0b3JzPjxhdXRob3JzPjxhdXRob3I+QmFpLCBYLjwvYXV0aG9yPjxhdXRo
b3I+Um9iZXJ0cywgVy48L2F1dGhvcj48L2F1dGhvcnM+PC9jb250cmlidXRvcnM+PGF1dGgtYWRk
cmVzcz5EZXBhcnRtZW50IG9mIFJlc2VhcmNoLCBDaGluYSBFeGVjdXRpdmUgTGVhZGVyc2hpcCBB
Y2FkZW15IFB1ZG9uZywgU2hhbmdoYWksIENoaW5hJiN4RDtXaGlzdGxlciBGb3J1bSBmb3IgTGVh
ZGVyc2hpcCBhbmQgRGlhbG9ndWUsIFdoaXN0bGVyLCBDYW5hZGE8L2F1dGgtYWRkcmVzcz48dGl0
bGVzPjx0aXRsZT5UYW9pc20gYW5kIGl0cyBtb2RlbCBvZiB0cmFpdHMgb2Ygc3VjY2Vzc2Z1bCBs
ZWFkZXJzPC90aXRsZT48c2Vjb25kYXJ5LXRpdGxlPkpvdXJuYWwgb2YgTWFuYWdlbWVudCBEZXZl
bG9wbWVudDwvc2Vjb25kYXJ5LXRpdGxlPjxhbHQtdGl0bGU+Si4gTWFuYWdlLiBEZXYuPC9hbHQt
dGl0bGU+PC90aXRsZXM+PHBlcmlvZGljYWw+PGZ1bGwtdGl0bGU+Sm91cm5hbCBvZiBNYW5hZ2Vt
ZW50IERldmVsb3BtZW50PC9mdWxsLXRpdGxlPjwvcGVyaW9kaWNhbD48cGFnZXM+NzI0LTczOTwv
cGFnZXM+PHZvbHVtZT4zMDwvdm9sdW1lPjxudW1iZXI+NzwvbnVtYmVyPjxrZXl3b3Jkcz48a2V5
d29yZD5DaGluYTwva2V5d29yZD48a2V5d29yZD5GaXZlLWVsZW1lbnQgdGhlb3J5PC9rZXl3b3Jk
PjxrZXl3b3JkPkZvbGxvd2Vyczwva2V5d29yZD48a2V5d29yZD5MZWFkZXJzPC9rZXl3b3JkPjxr
ZXl3b3JkPkxlYWRlcnNoaXA8L2tleXdvcmQ+PGtleXdvcmQ+VGFvaXNtPC9rZXl3b3JkPjxrZXl3
b3JkPlRyYWl0czwva2V5d29yZD48a2V5d29yZD5ZaW4tWWFuZzwva2V5d29yZD48L2tleXdvcmRz
PjxkYXRlcz48eWVhcj4yMDExPC95ZWFyPjwvZGF0ZXM+PGlzYm4+MDI2MjE3MTEgKElTU04pPC9p
c2JuPjx3b3JrLXR5cGU+QXJ0aWNsZTwvd29yay10eXBlPjx1cmxzPjxyZWxhdGVkLXVybHM+PHVy
bD5odHRwczovL3d3dy5zY29wdXMuY29tL2lud2FyZC9yZWNvcmQudXJpP2VpZD0yLXMyLjAtNzk5
NjEwNDIwMjkmYW1wO2RvaT0xMC4xMTA4JTJmMDI2MjE3MTExMTExNTAyMzYmYW1wO3BhcnRuZXJJ
RD00MCZhbXA7bWQ1PTMxN2RmYzBmNGY1MjY3MTE1Yjk3ZGJlMWQ3YTdjMDBjPC91cmw+PC9yZWxh
dGVkLXVybHM+PC91cmxzPjxlbGVjdHJvbmljLXJlc291cmNlLW51bT4xMC4xMTA4LzAyNjIxNzEx
MTExMTUwMjM2PC9lbGVjdHJvbmljLXJlc291cmNlLW51bT48cmVtb3RlLWRhdGFiYXNlLW5hbWU+
U2NvcHVzPC9yZW1vdGUtZGF0YWJhc2UtbmFtZT48bGFuZ3VhZ2U+RW5nbGlzaDwvbGFuZ3VhZ2U+
PC9yZWNvcmQ+PC9DaXRlPjxDaXRlPjxBdXRob3I+U2NoYXVicm9lY2s8L0F1dGhvcj48WWVhcj4y
MDExPC9ZZWFyPjxSZWNOdW0+ODA3NzwvUmVjTnVtPjxyZWNvcmQ+PHJlYy1udW1iZXI+ODA3Nzwv
cmVjLW51bWJlcj48Zm9yZWlnbi1rZXlzPjxrZXkgYXBwPSJFTiIgZGItaWQ9IjB4OXMyOXB4OGRy
ZWFzZXN6Mm81OXNkZnRlZDUydnR0cnZlNSIgdGltZXN0YW1wPSIxNjUzNDEwMDExIj44MDc3PC9r
ZXk+PC9mb3JlaWduLWtleXM+PHJlZi10eXBlIG5hbWU9IkpvdXJuYWwgQXJ0aWNsZSI+MTc8L3Jl
Zi10eXBlPjxjb250cmlidXRvcnM+PGF1dGhvcnM+PGF1dGhvcj5TY2hhdWJyb2VjaywgSi48L2F1
dGhvcj48YXV0aG9yPkxhbSwgUy4gUy4gSy48L2F1dGhvcj48YXV0aG9yPlBlbmcsIEEuIEMuPC9h
dXRob3I+PC9hdXRob3JzPjwvY29udHJpYnV0b3JzPjxhdXRoLWFkZHJlc3M+RGVwYXJ0bWVudCBv
ZiBQc3ljaG9sb2d5LCBEZXBhcnRtZW50IG9mIE1hbmFnZW1lbnQsIE1pY2hpZ2FuIFN0YXRlIFVu
aXZlcnNpdHksIFVuaXRlZCBTdGF0ZXMmI3hEO1NjaG9vbCBvZiBCdXNpbmVzcywgVW5pdmVyc2l0
eSBvZiBIb25nIEtvbmcsIEhvbmcgS29uZyYjeEQ7RGVwYXJ0bWVudCBvZiBNYW5hZ2VtZW50LCBN
aWNoaWdhbiBTdGF0ZSBVbml2ZXJzaXR5LCBVbml0ZWQgU3RhdGVzPC9hdXRoLWFkZHJlc3M+PHRp
dGxlcz48dGl0bGU+Q29nbml0aW9uLUJhc2VkIGFuZCBBZmZlY3QtQmFzZWQgVHJ1c3QgYXMgTWVk
aWF0b3JzIG9mIExlYWRlciBCZWhhdmlvciBJbmZsdWVuY2VzIG9uIFRlYW0gUGVyZm9ybWFuY2U8
L3RpdGxlPjxzZWNvbmRhcnktdGl0bGU+Sm91cm5hbCBvZiBBcHBsaWVkIFBzeWNob2xvZ3k8L3Nl
Y29uZGFyeS10aXRsZT48YWx0LXRpdGxlPkouIEFwcGwuIFBzeWNob2wuPC9hbHQtdGl0bGU+PC90
aXRsZXM+PHBlcmlvZGljYWw+PGZ1bGwtdGl0bGU+Sm91cm5hbCBvZiBBcHBsaWVkIFBzeWNob2xv
Z3k8L2Z1bGwtdGl0bGU+PGFiYnItMT5KLiBBcHBsLiBQc3ljaG9sLjwvYWJici0xPjxhYmJyLTI+
SiBBcHBsIFBzeWNob2w8L2FiYnItMj48L3BlcmlvZGljYWw+PGFsdC1wZXJpb2RpY2FsPjxmdWxs
LXRpdGxlPkpvdXJuYWwgb2YgQXBwbGllZCBQc3ljaG9sb2d5PC9mdWxsLXRpdGxlPjxhYmJyLTE+
Si4gQXBwbC4gUHN5Y2hvbC48L2FiYnItMT48YWJici0yPkogQXBwbCBQc3ljaG9sPC9hYmJyLTI+
PC9hbHQtcGVyaW9kaWNhbD48cGFnZXM+ODYzLTg3MTwvcGFnZXM+PHZvbHVtZT45Njwvdm9sdW1l
PjxudW1iZXI+NDwvbnVtYmVyPjxrZXl3b3Jkcz48a2V5d29yZD5TZXJ2YW50IGxlYWRlcnNoaXA8
L2tleXdvcmQ+PGtleXdvcmQ+VGVhbSBwZXJmb3JtYW5jZTwva2V5d29yZD48a2V5d29yZD5UZWFt
IHByb2Nlc3Nlczwva2V5d29yZD48a2V5d29yZD5UcmFuc2Zvcm1hdGlvbmFsIGxlYWRlcnNoaXA8
L2tleXdvcmQ+PGtleXdvcmQ+VHJ1c3Q8L2tleXdvcmQ+PGtleXdvcmQ+YWR1bHQ8L2tleXdvcmQ+
PGtleXdvcmQ+YXJ0aWNsZTwva2V5d29yZD48a2V5d29yZD5lbXBsb3ltZW50PC9rZXl3b3JkPjxr
ZXl3b3JkPmZlbWFsZTwva2V5d29yZD48a2V5d29yZD5ncm91cCBwcm9jZXNzPC9rZXl3b3JkPjxr
ZXl3b3JkPkhvbmcgS29uZzwva2V5d29yZD48a2V5d29yZD5odW1hbjwva2V5d29yZD48a2V5d29y
ZD5sZWFkZXJzaGlwPC9rZXl3b3JkPjxrZXl3b3JkPm1hbGU8L2tleXdvcmQ+PGtleXdvcmQ+cHN5
Y2hvbG9naWMgdGVzdDwva2V5d29yZD48a2V5d29yZD5wc3ljaG9sb2dpY2FsIGFzcGVjdDwva2V5
d29yZD48a2V5d29yZD5wc3ljaG9sb2dpY2FsIG1vZGVsPC9rZXl3b3JkPjxrZXl3b3JkPlVuaXRl
ZCBTdGF0ZXM8L2tleXdvcmQ+PGtleXdvcmQ+R3JvdXAgUHJvY2Vzc2VzPC9rZXl3b3JkPjxrZXl3
b3JkPkh1bWFuczwva2V5d29yZD48a2V5d29yZD5Nb2RlbHMsIFBzeWNob2xvZ2ljYWw8L2tleXdv
cmQ+PGtleXdvcmQ+UHN5Y2hvbG9naWNhbCBUZXN0czwva2V5d29yZD48L2tleXdvcmRzPjxkYXRl
cz48eWVhcj4yMDExPC95ZWFyPjwvZGF0ZXM+PGlzYm4+MDAyMTkwMTAgKElTU04pPC9pc2JuPjx3
b3JrLXR5cGU+QXJ0aWNsZTwvd29yay10eXBlPjx1cmxzPjxyZWxhdGVkLXVybHM+PHVybD5odHRw
czovL3d3dy5zY29wdXMuY29tL2lud2FyZC9yZWNvcmQudXJpP2VpZD0yLXMyLjAtNzk5NjA1MTI4
NDQmYW1wO2RvaT0xMC4xMDM3JTJmYTAwMjI2MjUmYW1wO3BhcnRuZXJJRD00MCZhbXA7bWQ1PTU5
OTBhYWU1NjFlZWVmNjU3N2ZhYzk2OGU5NTEwZTMzPC91cmw+PC9yZWxhdGVkLXVybHM+PC91cmxz
PjxjdXN0b20yPjIxMjk5MjcxPC9jdXN0b20yPjxlbGVjdHJvbmljLXJlc291cmNlLW51bT4xMC4x
MDM3L2EwMDIyNjI1PC9lbGVjdHJvbmljLXJlc291cmNlLW51bT48cmVtb3RlLWRhdGFiYXNlLW5h
bWU+U2NvcHVzPC9yZW1vdGUtZGF0YWJhc2UtbmFtZT48bGFuZ3VhZ2U+RW5nbGlzaDwvbGFuZ3Vh
Z2U+PC9yZWNvcmQ+PC9DaXRlPjxDaXRlPjxBdXRob3I+SHU8L0F1dGhvcj48WWVhcj4yMDExPC9Z
ZWFyPjxSZWNOdW0+ODA3ODwvUmVjTnVtPjxyZWNvcmQ+PHJlYy1udW1iZXI+ODA3ODwvcmVjLW51
bWJlcj48Zm9yZWlnbi1rZXlzPjxrZXkgYXBwPSJFTiIgZGItaWQ9IjB4OXMyOXB4OGRyZWFzZXN6
Mm81OXNkZnRlZDUydnR0cnZlNSIgdGltZXN0YW1wPSIxNjUzNDEwMDExIj44MDc4PC9rZXk+PC9m
b3JlaWduLWtleXM+PHJlZi10eXBlIG5hbWU9IkpvdXJuYWwgQXJ0aWNsZSI+MTc8L3JlZi10eXBl
Pjxjb250cmlidXRvcnM+PGF1dGhvcnM+PGF1dGhvcj5IdSwgSi48L2F1dGhvcj48YXV0aG9yPkxp
ZGVuLCBSLiBDLjwvYXV0aG9yPjwvYXV0aG9ycz48L2NvbnRyaWJ1dG9ycz48YXV0aC1hZGRyZXNz
PkRlcGFydG1lbnQgb2YgTWFuYWdlcmlhbCBTdHVkaWVzLCBVbml2ZXJzaXR5IG9mIElsbGlub2lz
IGF0IENoaWNhZ28sIFVuaXRlZCBTdGF0ZXM8L2F1dGgtYWRkcmVzcz48dGl0bGVzPjx0aXRsZT5B
bnRlY2VkZW50cyBvZiBUZWFtIFBvdGVuY3kgYW5kIFRlYW0gRWZmZWN0aXZlbmVzczogQW4gRXhh
bWluYXRpb24gb2YgR29hbCBhbmQgUHJvY2VzcyBDbGFyaXR5IGFuZCBTZXJ2YW50IExlYWRlcnNo
aXA8L3RpdGxlPjxzZWNvbmRhcnktdGl0bGU+Sm91cm5hbCBvZiBBcHBsaWVkIFBzeWNob2xvZ3k8
L3NlY29uZGFyeS10aXRsZT48YWx0LXRpdGxlPkouIEFwcGwuIFBzeWNob2wuPC9hbHQtdGl0bGU+
PC90aXRsZXM+PHBlcmlvZGljYWw+PGZ1bGwtdGl0bGU+Sm91cm5hbCBvZiBBcHBsaWVkIFBzeWNo
b2xvZ3k8L2Z1bGwtdGl0bGU+PGFiYnItMT5KLiBBcHBsLiBQc3ljaG9sLjwvYWJici0xPjxhYmJy
LTI+SiBBcHBsIFBzeWNob2w8L2FiYnItMj48L3BlcmlvZGljYWw+PGFsdC1wZXJpb2RpY2FsPjxm
dWxsLXRpdGxlPkpvdXJuYWwgb2YgQXBwbGllZCBQc3ljaG9sb2d5PC9mdWxsLXRpdGxlPjxhYmJy
LTE+Si4gQXBwbC4gUHN5Y2hvbC48L2FiYnItMT48YWJici0yPkogQXBwbCBQc3ljaG9sPC9hYmJy
LTI+PC9hbHQtcGVyaW9kaWNhbD48cGFnZXM+ODUxLTg2MjwvcGFnZXM+PHZvbHVtZT45Njwvdm9s
dW1lPjxudW1iZXI+NDwvbnVtYmVyPjxrZXl3b3Jkcz48a2V5d29yZD5Hb2FsIGFuZCBwcm9jZXNz
IGNsYXJpdHk8L2tleXdvcmQ+PGtleXdvcmQ+U2VydmFudCBsZWFkZXJzaGlwPC9rZXl3b3JkPjxr
ZXl3b3JkPlRlYW0gT0NCczwva2V5d29yZD48a2V5d29yZD5UZWFtIHBlcmZvcm1hbmNlPC9rZXl3
b3JkPjxrZXl3b3JkPlRlYW0gcG90ZW5jeTwva2V5d29yZD48a2V5d29yZD5hZHVsdDwva2V5d29y
ZD48a2V5d29yZD5hcnRpY2xlPC9rZXl3b3JkPjxrZXl3b3JkPkNoaW5hPC9rZXl3b3JkPjxrZXl3
b3JkPmZlbWFsZTwva2V5d29yZD48a2V5d29yZD5ncm91cCBwcm9jZXNzPC9rZXl3b3JkPjxrZXl3
b3JkPmh1bWFuPC9rZXl3b3JkPjxrZXl3b3JkPmh1bWFuIHJlbGF0aW9uPC9rZXl3b3JkPjxrZXl3
b3JkPmxlYWRlcnNoaXA8L2tleXdvcmQ+PGtleXdvcmQ+bWFsZTwva2V5d29yZD48a2V5d29yZD5t
b3RpdmF0aW9uPC9rZXl3b3JkPjxrZXl3b3JkPm9yZ2FuaXphdGlvbjwva2V5d29yZD48a2V5d29y
ZD5wZXJzb25uZWwgbWFuYWdlbWVudDwva2V5d29yZD48a2V5d29yZD5wc3ljaG9sb2dpYyB0ZXN0
PC9rZXl3b3JkPjxrZXl3b3JkPnBzeWNob2xvZ2ljYWwgYXNwZWN0PC9rZXl3b3JkPjxrZXl3b3Jk
PnNvY2lhbCBiZWhhdmlvcjwva2V5d29yZD48a2V5d29yZD5zdGF0aXN0aWNhbCBtb2RlbDwva2V5
d29yZD48a2V5d29yZD53b3JrcGxhY2U8L2tleXdvcmQ+PGtleXdvcmQ+RW1wbG95ZWUgUGVyZm9y
bWFuY2UgQXBwcmFpc2FsPC9rZXl3b3JkPjxrZXl3b3JkPkdvYWxzPC9rZXl3b3JkPjxrZXl3b3Jk
Pkdyb3VwIFByb2Nlc3Nlczwva2V5d29yZD48a2V5d29yZD5IdW1hbnM8L2tleXdvcmQ+PGtleXdv
cmQ+SW50ZXJwZXJzb25hbCBSZWxhdGlvbnM8L2tleXdvcmQ+PGtleXdvcmQ+TW9kZWxzLCBTdGF0
aXN0aWNhbDwva2V5d29yZD48a2V5d29yZD5Pcmdhbml6YXRpb25hbCBDdWx0dXJlPC9rZXl3b3Jk
PjxrZXl3b3JkPlBzeWNob2xvZ2ljYWwgVGVzdHM8L2tleXdvcmQ+PC9rZXl3b3Jkcz48ZGF0ZXM+
PHllYXI+MjAxMTwveWVhcj48L2RhdGVzPjxpc2JuPjAwMjE5MDEwIChJU1NOKTwvaXNibj48d29y
ay10eXBlPkFydGljbGU8L3dvcmstdHlwZT48dXJscz48cmVsYXRlZC11cmxzPjx1cmw+aHR0cHM6
Ly93d3cuc2NvcHVzLmNvbS9pbndhcmQvcmVjb3JkLnVyaT9laWQ9Mi1zMi4wLTc5OTYwNDgzMTY4
JmFtcDtkb2k9MTAuMTAzNyUyZmEwMDIyNDY1JmFtcDtwYXJ0bmVySUQ9NDAmYW1wO21kNT0wN2Nm
ZGUzZDhkOWMzNDEzZGEwMTUxYTFkNTBkMDFkZDwvdXJsPjwvcmVsYXRlZC11cmxzPjwvdXJscz48
Y3VzdG9tMj4yMTMxOTg3NzwvY3VzdG9tMj48ZWxlY3Ryb25pYy1yZXNvdXJjZS1udW0+MTAuMTAz
Ny9hMDAyMjQ2NTwvZWxlY3Ryb25pYy1yZXNvdXJjZS1udW0+PHJlbW90ZS1kYXRhYmFzZS1uYW1l
PlNjb3B1czwvcmVtb3RlLWRhdGFiYXNlLW5hbWU+PGxhbmd1YWdlPkVuZ2xpc2g8L2xhbmd1YWdl
PjwvcmVjb3JkPjwvQ2l0ZT48Q2l0ZT48QXV0aG9yPlN1bGxpdmFuPC9BdXRob3I+PFllYXI+MjAx
MTwvWWVhcj48UmVjTnVtPjgwODA8L1JlY051bT48cmVjb3JkPjxyZWMtbnVtYmVyPjgwODA8L3Jl
Yy1udW1iZXI+PGZvcmVpZ24ta2V5cz48a2V5IGFwcD0iRU4iIGRiLWlkPSIweDlzMjlweDhkcmVh
c2VzejJvNTlzZGZ0ZWQ1MnZ0dHJ2ZTUiIHRpbWVzdGFtcD0iMTY1MzQxMDAxMSI+ODA4MDwva2V5
PjwvZm9yZWlnbi1rZXlzPjxyZWYtdHlwZSBuYW1lPSJKb3VybmFsIEFydGljbGUiPjE3PC9yZWYt
dHlwZT48Y29udHJpYnV0b3JzPjxhdXRob3JzPjxhdXRob3I+U3VsbGl2YW4sIFIuIFMuPC9hdXRo
b3I+PC9hdXRob3JzPjwvY29udHJpYnV0b3JzPjxhdXRoLWFkZHJlc3M+UmFkeSBTY2hvb2wgb2Yg
TWFuYWdlbWVudCwgVW5pdmVyc2l0eSBvZiBDYWxpZm9ybmlhLCBTYW4gRGllZ28sIENBLCBVbml0
ZWQgU3RhdGVzPC9hdXRoLWFkZHJlc3M+PHRpdGxlcz48dGl0bGU+QnVzaW5lc3Mgc2Nob2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b2xzIGFuZCB0aGUgaW5ub3ZhdGlvbiBjb251bmRydW08L3RpdGxlPjxzZWNvbmRhcnktdGl0bGU+
Sm91cm5hbCBvZiBNYW5hZ2VtZW50IERldmVsb3BtZW50PC9zZWNvbmRhcnktdGl0bGU+PGFsdC10
aXRsZT5KLiBNYW5hZ2UuIERldi48L2FsdC10aXRsZT48L3RpdGxlcz48cGVyaW9kaWNhbD48ZnVs
bC10aXRsZT5Kb3VybmFsIG9mIE1hbmFnZW1lbnQgRGV2ZWxvcG1lbnQ8L2Z1bGwtdGl0bGU+PC9w
ZXJpb2RpY2FsPjxwYWdlcz40OTItNDk4PC9wYWdlcz48dm9sdW1lPjMwPC92b2x1bWU+PG51bWJl
cj41PC9udW1iZXI+PGtleXdvcmRzPjxrZXl3b3JkPkJ1c2luZXNzIHNjaG9vbHM8L2tleXdvcmQ+
PGtleXdvcmQ+RWNvbm9taWMgZGV2ZWxvcG1lbnQ8L2tleXdvcmQ+PGtleXdvcmQ+SW5ub3ZhdGlv
bjwva2V5d29yZD48a2V5d29yZD5Kb2JzPC9rZXl3b3JkPjxrZXl3b3JkPkxlYWRlcnNoaXA8L2tl
eXdvcmQ+PGtleXdvcmQ+TWFuYWdlcnM8L2tleXdvcmQ+PC9rZXl3b3Jkcz48ZGF0ZXM+PHllYXI+
MjAxMTwveWVhcj48L2RhdGVzPjxpc2JuPjAyNjIxNzExIChJU1NOKTwvaXNibj48d29yay10eXBl
PkFydGljbGU8L3dvcmstdHlwZT48dXJscz48cmVsYXRlZC11cmxzPjx1cmw+aHR0cHM6Ly93d3cu
c2NvcHVzLmNvbS9pbndhcmQvcmVjb3JkLnVyaT9laWQ9Mi1zMi4wLTc5OTU1NTkwNDM5JmFtcDtk
b2k9MTAuMTEwOCUyZjAyNjIxNzExMTExMTMzMDAwJmFtcDtwYXJ0bmVySUQ9NDAmYW1wO21kNT0y
NjgyMjMyNzFhMjVjODUxYzFmMmEzMjc3ZTIzNDBhYzwvdXJsPjwvcmVsYXRlZC11cmxzPjwvdXJs
cz48ZWxlY3Ryb25pYy1yZXNvdXJjZS1udW0+MTAuMTEwOC8wMjYyMTcxMTExMTEzMzAwMDwvZWxl
Y3Ryb25pYy1yZXNvdXJjZS1udW0+PHJlbW90ZS1kYXRhYmFzZS1uYW1lPlNjb3B1czwvcmVtb3Rl
LWRhdGFiYXNlLW5hbWU+PGxhbmd1YWdlPkVuZ2xpc2g8L2xhbmd1YWdlPjwvcmVjb3JkPjwvQ2l0
ZT48Q2l0ZT48QXV0aG9yPlR1bmc8L0F1dGhvcj48WWVhcj4yMDExPC9ZZWFyPjxSZWNOdW0+ODA4
MTwvUmVjTnVtPjxyZWNvcmQ+PHJlYy1udW1iZXI+ODA4MTwvcmVjLW51bWJlcj48Zm9yZWlnbi1r
ZXlzPjxrZXkgYXBwPSJFTiIgZGItaWQ9IjB4OXMyOXB4OGRyZWFzZXN6Mm81OXNkZnRlZDUydnR0
cnZlNSIgdGltZXN0YW1wPSIxNjUzNDEwMDExIj44MDgxPC9rZXk+PC9mb3JlaWduLWtleXM+PHJl
Zi10eXBlIG5hbWU9IkpvdXJuYWwgQXJ0aWNsZSI+MTc8L3JlZi10eXBlPjxjb250cmlidXRvcnM+
PGF1dGhvcnM+PGF1dGhvcj5UdW5nLCBILiBMLjwvYXV0aG9yPjxhdXRob3I+Q2hhbmcsIFkuIEgu
PC9hdXRob3I+PC9hdXRob3JzPjwvY29udHJpYnV0b3JzPjxhdXRoLWFkZHJlc3M+RGVwYXJ0bWVu
dCBvZiBIdW1hbiBSZXNvdXJjZSBhbmQgUHVibGljIFJlbGF0aW9ucywgRGHuk7hZZWggVW5pdmVy
c2l0eSwgRGFjdW4sIFRhaXdhbiYjeEQ7TWNEb25hbGQmYXBvcztzIFJlc3RhdXJhbnQgKFRhaXdh
bikgQ28uLCBMdGQsIFl1YW5saW4sIFRhaXdhbjwvYXV0aC1hZGRyZXNzPjx0aXRsZXM+PHRpdGxl
PkVmZmVjdHMgb2YgZW1wb3dlcmluZyBsZWFkZXJzaGlwIG9uIHBlcmZvcm1hbmNlIGluIG1hbmFn
ZW1lbnQgdGVhbTogTWVkaWF0aW5nIGVmZmVjdHMgb2Yga25vd2xlZGdlIHNoYXJpbmcgYW5kIHRl
YW0gY29oZXNpb248L3RpdGxlPjxzZWNvbmRhcnktdGl0bGU+Sm91cm5hbCBvZiBDaGluZXNlIEh1
bWFuIFJlc291cmNlcyBNYW5hZ2VtZW50PC9zZWNvbmRhcnktdGl0bGU+PGFsdC10aXRsZT5KLiBD
aGluLiBIdW0uIFJlc291ci4gTWFuYWcuPC9hbHQtdGl0bGU+PC90aXRsZXM+PHBlcmlvZGljYWw+
PGZ1bGwtdGl0bGU+Sm91cm5hbCBvZiBDaGluZXNlIEh1bWFuIFJlc291cmNlcyBNYW5hZ2VtZW50
PC9mdWxsLXRpdGxlPjwvcGVyaW9kaWNhbD48cGFnZXM+NDMtNjA8L3BhZ2VzPjx2b2x1bWU+Mjwv
dm9sdW1lPjxudW1iZXI+MTwvbnVtYmVyPjxrZXl3b3Jkcz48a2V5d29yZD5FbXBvd2VybWVudDwv
a2V5d29yZD48a2V5d29yZD5Lbm93bGVkZ2Ugc2hhcmluZzwva2V5d29yZD48a2V5d29yZD5MZWFk
ZXJzaGlwPC9rZXl3b3JkPjxrZXl3b3JkPk1hbmFnZXJzPC9rZXl3b3JkPjxrZXl3b3JkPlRhaXdh
bjwva2V5d29yZD48a2V5d29yZD5UZWFtIHBlcmZvcm1hbmNlPC9rZXl3b3JkPjwva2V5d29yZHM+
PGRhdGVzPjx5ZWFyPjIwMTE8L3llYXI+PC9kYXRlcz48aXNibj4yMDQwODAwNSAoSVNTTik8L2lz
Ym4+PHdvcmstdHlwZT5BcnRpY2xlPC93b3JrLXR5cGU+PHVybHM+PHJlbGF0ZWQtdXJscz48dXJs
Pmh0dHBzOi8vd3d3LnNjb3B1cy5jb20vaW53YXJkL3JlY29yZC51cmk/ZWlkPTItczIuMC04NDk5
MzA5MzY2MyZhbXA7ZG9pPTEwLjExMDglMmYyMDQwODAwMTExMTE0ODcyMCZhbXA7cGFydG5lcklE
PTQwJmFtcDttZDU9Y2FhMDI1ZjVlMTljNDY3NGZiZDliNjIwNDM1ZmY4MDA8L3VybD48L3JlbGF0
ZWQtdXJscz48L3VybHM+PGVsZWN0cm9uaWMtcmVzb3VyY2UtbnVtPjEwLjExMDgvMjA0MDgwMDEx
MTExNDg3MjA8L2VsZWN0cm9uaWMtcmVzb3VyY2UtbnVtPjxyZW1vdGUtZGF0YWJhc2UtbmFtZT5T
Y29wdXM8L3JlbW90ZS1kYXRhYmFzZS1uYW1lPjxsYW5ndWFnZT5FbmdsaXNoPC9sYW5ndWFnZT48
L3JlY29yZD48L0NpdGU+PENpdGU+PEF1dGhvcj5Cb2llczwvQXV0aG9yPjxZZWFyPjIwMTE8L1ll
YXI+PFJlY051bT44MDgzPC9SZWNOdW0+PHJlY29yZD48cmVjLW51bWJlcj44MDgzPC9yZWMtbnVt
YmVyPjxmb3JlaWduLWtleXM+PGtleSBhcHA9IkVOIiBkYi1pZD0iMHg5czI5cHg4ZHJlYXNlc3oy
bzU5c2RmdGVkNTJ2dHRydmU1IiB0aW1lc3RhbXA9IjE2NTM0MTAwMTEiPjgwODM8L2tleT48L2Zv
cmVpZ24ta2V5cz48cmVmLXR5cGUgbmFtZT0iSm91cm5hbCBBcnRpY2xlIj4xNzwvcmVmLXR5cGU+
PGNvbnRyaWJ1dG9ycz48YXV0aG9ycz48YXV0aG9yPkJvaWVzLCBLLjwvYXV0aG9yPjxhdXRob3I+
THZpbmEsIEUuPC9hdXRob3I+PGF1dGhvcj5NYXJ0ZW5zLCBNLiBMLjwvYXV0aG9yPjwvYXV0aG9y
cz48L2NvbnRyaWJ1dG9ycz48YXV0aC1hZGRyZXNzPkpvaG4gTW9sc29uIFNjaG9vbCBvZiBCdXNp
bmVzcywgQ29uY29yZGlhIFVuaXZlcnNpdHksIE1vbnRyZWFsLCBRQywgQ2FuYWRhJiN4RDtWYW5j
b3V2ZXIgSXNsYW5kIFVuaXZlcnNpdHksIE5hbmFpbW8sIEJDLCBDYW5hZGE8L2F1dGgtYWRkcmVz
cz48dGl0bGVzPjx0aXRsZT5TaGFyZWQgbGVhZGVyc2hpcCBhbmQgdGVhbSBwZXJmb3JtYW5jZSBp
biBhIGJ1c2luZXNzIHN0cmF0ZWd5IHNpbXVsYXRpb248L3RpdGxlPjxzZWNvbmRhcnktdGl0bGU+
Sm91cm5hbCBvZiBQZXJzb25uZWwgUHN5Y2hvbG9neTwvc2Vjb25kYXJ5LXRpdGxlPjxhbHQtdGl0
bGU+Si4gUGVyc29uYWwgUHN5Y2hvbC48L2FsdC10aXRsZT48L3RpdGxlcz48cGVyaW9kaWNhbD48
ZnVsbC10aXRsZT5Kb3VybmFsIG9mIFBlcnNvbm5lbCBQc3ljaG9sb2d5PC9mdWxsLXRpdGxlPjwv
cGVyaW9kaWNhbD48cGFnZXM+MTk1LTIwMjwvcGFnZXM+PHZvbHVtZT45PC92b2x1bWU+PG51bWJl
cj40PC9udW1iZXI+PGtleXdvcmRzPjxrZXl3b3JkPkJ1c2luZXNzIHNpbXVsYXRpb248L2tleXdv
cmQ+PGtleXdvcmQ+UG90ZW5jeTwva2V5d29yZD48a2V5d29yZD5TaGFyZWQgbGVhZGVyc2hpcDwv
a2V5d29yZD48a2V5d29yZD5UZWFtIHBlcmZvcm1hbmNlPC9rZXl3b3JkPjxrZXl3b3JkPlRlYW0g
dHJ1c3Q8L2tleXdvcmQ+PC9rZXl3b3Jkcz48ZGF0ZXM+PHllYXI+MjAxMTwveWVhcj48L2RhdGVz
Pjxpc2JuPjE4NjY1ODg4IChJU1NOKTwvaXNibj48d29yay10eXBlPkFydGljbGU8L3dvcmstdHlw
ZT48dXJscz48cmVsYXRlZC11cmxzPjx1cmw+aHR0cHM6Ly93d3cuc2NvcHVzLmNvbS9pbndhcmQv
cmVjb3JkLnVyaT9laWQ9Mi1zMi4wLTc5OTUyMDkyMjU1JmFtcDtkb2k9MTAuMTAyNyUyZjE4NjYt
NTg4OCUyZmEwMDAwMjEmYW1wO3BhcnRuZXJJRD00MCZhbXA7bWQ1PWFlNWU2NGI5ZDM2ZjkwMWMz
MGU3NTUwYWM5ZDI2YTFmPC91cmw+PC9yZWxhdGVkLXVybHM+PC91cmxzPjxlbGVjdHJvbmljLXJl
c291cmNlLW51bT4xMC4xMDI3LzE4NjYtNTg4OC9hMDAwMDIxPC9lbGVjdHJvbmljLXJlc291cmNl
LW51bT48cmVtb3RlLWRhdGFiYXNlLW5hbWU+U2NvcHVzPC9yZW1vdGUtZGF0YWJhc2UtbmFtZT48
bGFuZ3VhZ2U+RW5nbGlzaDwvbGFuZ3VhZ2U+PC9yZWNvcmQ+PC9DaXRlPjxDaXRlPjxBdXRob3I+
R2lmZm9yZDwvQXV0aG9yPjxZZWFyPjIwMTE8L1llYXI+PFJlY051bT44MDg1PC9SZWNOdW0+PHJl
Y29yZD48cmVjLW51bWJlcj44MDg1PC9yZWMtbnVtYmVyPjxmb3JlaWduLWtleXM+PGtleSBhcHA9
IkVOIiBkYi1pZD0iMHg5czI5cHg4ZHJlYXNlc3oybzU5c2RmdGVkNTJ2dHRydmU1IiB0aW1lc3Rh
bXA9IjE2NTM0MTAwMTEiPjgwODU8L2tleT48L2ZvcmVpZ24ta2V5cz48cmVmLXR5cGUgbmFtZT0i
Sm91cm5hbCBBcnRpY2xlIj4xNzwvcmVmLXR5cGU+PGNvbnRyaWJ1dG9ycz48YXV0aG9ycz48YXV0
aG9yPkdpZmZvcmQsIFcuPC9hdXRob3I+PGF1dGhvcj5EYXZpZXMsIEIuPC9hdXRob3I+PGF1dGhv
cj5Ub3VyYW5nZWF1LCBBLjwvYXV0aG9yPjxhdXRob3I+TGVmZWJyZSwgTi48L2F1dGhvcj48L2F1
dGhvcnM+PC9jb250cmlidXRvcnM+PGF1dGgtYWRkcmVzcz5Vbml2ZXJzaXR5IG9mIE90dGF3YSwg
RmFjdWx0eSBvZiBIZWFsdGggU2NpZW5jZXMsIFNjaG9vbCBvZiBOdXJzaW5nLCBPdHRhd2EsIE9O
LCBDYW5hZGEmI3hEO1VuaXZlcnNpdHkgb2YgVG9yb250bywgRmFjdWx0eSBvZiBOdXJzaW5nLCBU
b3JvbnRvLCBPTiwgQ2FuYWRhJiN4RDtTYWludCBFbGl6YWJldGggSGVhbHRoIENhcmUsIEtub3ds
ZWRnZSBhbmQgUHJhY3RpY2UsIE1hcmtoYW0sIE9OLCBDYW5hZGE8L2F1dGgtYWRkcmVzcz48dGl0
bGVzPjx0aXRsZT5EZXZlbG9waW5nIHRlYW0gbGVhZGVyc2hpcCB0byBmYWNpbGl0YXRlIGd1aWRl
bGluZSB1dGlsaXphdGlvbjogUGxhbm5pbmcgYW5kIGV2YWx1YXRpbmcgYSAzLW1vbnRoIGludGVy
dmVudGlvbiBzdHJhdGVneTwvdGl0bGU+PHNlY29uZGFyeS10aXRsZT5Kb3VybmFsIG9mIE51cnNp
bmcgTWFuYWdlbWVudDwvc2Vjb25kYXJ5LXRpdGxlPjxhbHQtdGl0bGU+Si4gTnVycy4gTWFuYWdl
LjwvYWx0LXRpdGxlPjwvdGl0bGVzPjxhbHQtcGVyaW9kaWNhbD48ZnVsbC10aXRsZT5Kb3VybmFs
IG9mIE51cnNpbmcgTWFuYWdlbWVudDwvZnVsbC10aXRsZT48YWJici0xPkouIE51cnMuIE1hbmFn
ZS48L2FiYnItMT48YWJici0yPkogTnVycyBNYW5hZ2U8L2FiYnItMj48L2FsdC1wZXJpb2RpY2Fs
PjxwYWdlcz4xMjEtMTMyPC9wYWdlcz48dm9sdW1lPjE5PC92b2x1bWU+PG51bWJlcj4xPC9udW1i
ZXI+PGtleXdvcmRzPjxrZXl3b3JkPkltcGxlbWVudGF0aW9uIHJlc2VhcmNoPC9rZXl3b3JkPjxr
ZXl3b3JkPkludGVydmVudGlvbiBzdHVkaWVzPC9rZXl3b3JkPjxrZXl3b3JkPkxlYWRlcnNoaXA8
L2tleXdvcmQ+PGtleXdvcmQ+TnVyc2UgYWRtaW5pc3RyYXRvcnM8L2tleXdvcmQ+PGtleXdvcmQ+
TnVyc2UgbWFuYWdlcnM8L2tleXdvcmQ+PGtleXdvcmQ+UHJhY3RpY2UgZ3VpZGVsaW5lczwva2V5
d29yZD48L2tleXdvcmRzPjxkYXRlcz48eWVhcj4yMDExPC95ZWFyPjwvZGF0ZXM+PHB1Ymxpc2hl
cj5CbGFja3dlbGwgUHVibGlzaGluZyBMdGQ8L3B1Ymxpc2hlcj48aXNibj4wOTY2MDQyOSAoSVNT
Tik8L2lzYm4+PHdvcmstdHlwZT5BcnRpY2xlPC93b3JrLXR5cGU+PHVybHM+PHJlbGF0ZWQtdXJs
cz48dXJsPmh0dHBzOi8vd3d3LnNjb3B1cy5jb20vaW53YXJkL3JlY29yZC51cmk/ZWlkPTItczIu
MC03ODY1MTM3MTExMCZhbXA7ZG9pPTEwLjExMTElMmZqLjEzNjUtMjgzNC4yMDEwLjAxMTQwLngm
YW1wO3BhcnRuZXJJRD00MCZhbXA7bWQ1PTllOTQ3MmVjNWNhOGY3ZjhmNzIyMGY1ODBkMTE5YmU2
PC91cmw+PC9yZWxhdGVkLXVybHM+PC91cmxzPjxlbGVjdHJvbmljLXJlc291cmNlLW51bT4xMC4x
MTExL2ouMTM2NS0yODM0LjIwMTAuMDExNDAueDwvZWxlY3Ryb25pYy1yZXNvdXJjZS1udW0+PHJl
bW90ZS1kYXRhYmFzZS1uYW1lPlNjb3B1czwvcmVtb3RlLWRhdGFiYXNlLW5hbWU+PGxhbmd1YWdl
PkVuZ2xpc2g8L2xhbmd1YWdlPjwvcmVjb3JkPjwvQ2l0ZT48Q2l0ZT48QXV0aG9yPlpoYW5nPC9B
dXRob3I+PFllYXI+MjAxMTwvWWVhcj48UmVjTnVtPjgyODk8L1JlY051bT48cmVjb3JkPjxyZWMt
bnVtYmVyPjgyODk8L3JlYy1udW1iZXI+PGZvcmVpZ24ta2V5cz48a2V5IGFwcD0iRU4iIGRiLWlk
PSIweDlzMjlweDhkcmVhc2VzejJvNTlzZGZ0ZWQ1MnZ0dHJ2ZTUiIHRpbWVzdGFtcD0iMTY1MzQx
MDM3MCI+ODI4OTwva2V5PjwvZm9yZWlnbi1rZXlzPjxyZWYtdHlwZSBuYW1lPSJKb3VybmFsIEFy
dGljbGUiPjE3PC9yZWYtdHlwZT48Y29udHJpYnV0b3JzPjxhdXRob3JzPjxhdXRob3I+Wmhhbmcs
IFhpbi1hbjwvYXV0aG9yPjxhdXRob3I+Q2FvLCBRaW5nPC9hdXRob3I+PGF1dGhvcj5Uam9zdm9s
ZCwgRGVhbjwvYXV0aG9yPjwvYXV0aG9ycz48L2NvbnRyaWJ1dG9ycz48dGl0bGVzPjx0aXRsZT5M
aW5raW5nIFRyYW5zZm9ybWF0aW9uYWwgTGVhZGVyc2hpcCBhbmQgVGVhbSBQZXJmb3JtYW5jZTog
QSBDb25mbGljdCBNYW5hZ2VtZW50IEFwcHJvYWNoPC90aXRsZT48c2Vjb25kYXJ5LXRpdGxlPkpv
dXJuYWwgb2YgTWFuYWdlbWVudCBTdHVkaWVzPC9zZWNvbmRhcnktdGl0bGU+PC90aXRsZXM+PHBl
cmlvZGljYWw+PGZ1bGwtdGl0bGU+Sm91cm5hbCBvZiBNYW5hZ2VtZW50IFN0dWRpZXM8L2Z1bGwt
dGl0bGU+PC9wZXJpb2RpY2FsPjxwYWdlcz4xNTg2LTE2MTE8L3BhZ2VzPjx2b2x1bWU+NDg8L3Zv
bHVtZT48bnVtYmVyPjc8L251bWJlcj48ZGF0ZXM+PHllYXI+MjAxMTwveWVhcj48cHViLWRhdGVz
PjxkYXRlPk5vdjwvZGF0ZT48L3B1Yi1kYXRlcz48L2RhdGVzPjxpc2JuPjAwMjItMjM4MDwvaXNi
bj48YWNjZXNzaW9uLW51bT5XT1M6MDAwMjk1MTM2MjAwMDA1PC9hY2Nlc3Npb24tbnVtPjx1cmxz
PjwvdXJscz48ZWxlY3Ryb25pYy1yZXNvdXJjZS1udW0+MTAuMTExMS9qLjE0NjctNjQ4Ni4yMDEw
LjAwOTc0Lng8L2VsZWN0cm9uaWMtcmVzb3VyY2UtbnVtPjwvcmVjb3JkPjwvQ2l0ZT48Q2l0ZT48
QXV0aG9yPkRhdmlzb248L0F1dGhvcj48WWVhcj4yMDEyPC9ZZWFyPjxSZWNOdW0+ODA0NjwvUmVj
TnVtPjxyZWNvcmQ+PHJlYy1udW1iZXI+ODA0NjwvcmVjLW51bWJlcj48Zm9yZWlnbi1rZXlzPjxr
ZXkgYXBwPSJFTiIgZGItaWQ9IjB4OXMyOXB4OGRyZWFzZXN6Mm81OXNkZnRlZDUydnR0cnZlNSIg
dGltZXN0YW1wPSIxNjUzNDEwMDExIj44MDQ2PC9rZXk+PC9mb3JlaWduLWtleXM+PHJlZi10eXBl
IG5hbWU9IkpvdXJuYWwgQXJ0aWNsZSI+MTc8L3JlZi10eXBlPjxjb250cmlidXRvcnM+PGF1dGhv
cnM+PGF1dGhvcj5EYXZpc29uLCBSLiBCLjwvYXV0aG9yPjxhdXRob3I+SG9sbGVuYmVjaywgSi4g
Ui48L2F1dGhvcj48YXV0aG9yPkJhcm5lcywgQy4gTS48L2F1dGhvcj48YXV0aG9yPlNsZWVzbWFu
LCBELiBKLjwvYXV0aG9yPjxhdXRob3I+SWxnZW4sIEQuIFIuPC9hdXRob3I+PC9hdXRob3JzPjwv
Y29udHJpYnV0b3JzPjxhdXRoLWFkZHJlc3M+RWxpIEJyb2FkIEdyYWR1YXRlIFNjaG9vbCBvZiBN
YW5hZ2VtZW50LCBNaWNoaWdhbiBTdGF0ZSBVbml2ZXJzaXR5LCBVbml0ZWQgU3RhdGVzJiN4RDtQ
YW1wbGluIENvbGxlZ2Ugb2YgQnVzaW5lc3MsIFZpcmdpbmlhIFRlY2gsIFVuaXRlZCBTdGF0ZXMm
I3hEO0RlcGFydG1lbnQgb2YgUHN5Y2hvbG9neSwgTWljaGlnYW4gU3RhdGUgVW5pdmVyc2l0eSwg
VW5pdGVkIFN0YXRlcyYjeEQ7RGVwYXJ0bWVudCBvZiBCdXNpbmVzcyBBZG1pbmlzdHJhdGlvbiwg
QWxmcmVkIExlcm5lciBDb2xsZWdlIG9mIEJ1c2luZXNzIGFuZCBFY29ub21pY3MsIFVuaXZlcnNp
dHkgb2YgRGVsYXdhcmUsIFVuaXRlZCBTdGF0ZXM8L2F1dGgtYWRkcmVzcz48dGl0bGVzPjx0aXRs
ZT5Db29yZGluYXRlZCBBY3Rpb24gaW4gTXVsdGl0ZWFtIFN5c3RlbXM8L3RpdGxlPjxzZWNvbmRh
cnktdGl0bGU+Sm91cm5hbCBvZiBBcHBsaWVkIFBzeWNob2xvZ3k8L3NlY29uZGFyeS10aXRsZT48
YWx0LXRpdGxlPkouIEFwcGwuIFBzeWNob2wuPC9hbHQtdGl0bGU+PC90aXRsZXM+PHBlcmlvZGlj
YWw+PGZ1bGwtdGl0bGU+Sm91cm5hbCBvZiBBcHBsaWVkIFBzeWNob2xvZ3k8L2Z1bGwtdGl0bGU+
PGFiYnItMT5KLiBBcHBsLiBQc3ljaG9sLjwvYWJici0xPjxhYmJyLTI+SiBBcHBsIFBzeWNob2w8
L2FiYnItMj48L3BlcmlvZGljYWw+PGFsdC1wZXJpb2RpY2FsPjxmdWxsLXRpdGxlPkpvdXJuYWwg
b2YgQXBwbGllZCBQc3ljaG9sb2d5PC9mdWxsLXRpdGxlPjxhYmJyLTE+Si4gQXBwbC4gUHN5Y2hv
bC48L2FiYnItMT48YWJici0yPkogQXBwbCBQc3ljaG9sPC9hYmJyLTI+PC9hbHQtcGVyaW9kaWNh
bD48cGFnZXM+ODA4LTgyNDwvcGFnZXM+PHZvbHVtZT45Nzwvdm9sdW1lPjxudW1iZXI+NDwvbnVt
YmVyPjxrZXl3b3Jkcz48a2V5d29yZD5Db29yZGluYXRpb248L2tleXdvcmQ+PGtleXdvcmQ+RGlm
ZmVyZW50aWF0ZWQgdGVhbSByb2xlczwva2V5d29yZD48a2V5d29yZD5EeW5hbWljIGNlbnRyYWxp
dHk8L2tleXdvcmQ+PGtleXdvcmQ+TXVsdGl0ZWFtIHN5c3RlbXM8L2tleXdvcmQ+PGtleXdvcmQ+
VGVhbSBvZiB0ZWFtczwva2V5d29yZD48a2V5d29yZD5hcnRpY2xlPC9rZXl3b3JkPjxrZXl3b3Jk
Pmh1bWFuPC9rZXl3b3JkPjxrZXl3b3JkPmh1bWFuIHJlbGF0aW9uPC9rZXl3b3JkPjxrZXl3b3Jk
PmxlYWRlcnNoaXA8L2tleXdvcmQ+PGtleXdvcmQ+bWFuYWdlbWVudDwva2V5d29yZD48a2V5d29y
ZD5vcmdhbml6YXRpb248L2tleXdvcmQ+PGtleXdvcmQ+SHVtYW5zPC9rZXl3b3JkPjxrZXl3b3Jk
Pkluc3RpdHV0aW9uYWwgTWFuYWdlbWVudCBUZWFtczwva2V5d29yZD48a2V5d29yZD5JbnRlcnBl
cnNvbmFsIFJlbGF0aW9uczwva2V5d29yZD48a2V5d29yZD5Pcmdhbml6YXRpb25zPC9rZXl3b3Jk
Pjwva2V5d29yZHM+PGRhdGVzPjx5ZWFyPjIwMTI8L3llYXI+PC9kYXRlcz48aXNibj4wMDIxOTAx
MCAoSVNTTik8L2lzYm4+PHdvcmstdHlwZT5BcnRpY2xlPC93b3JrLXR5cGU+PHVybHM+PHJlbGF0
ZWQtdXJscz48dXJsPmh0dHBzOi8vd3d3LnNjb3B1cy5jb20vaW53YXJkL3JlY29yZC51cmk/ZWlk
PTItczIuMC04NDg2ODYzMDYxNSZhbXA7ZG9pPTEwLjEwMzclMmZhMDAyNjY4MiZhbXA7cGFydG5l
cklEPTQwJmFtcDttZDU9ZWFjODE0OTk3MmJiNTQzM2UwYzhmYzUyMzFmN2Y4ZTc8L3VybD48L3Jl
bGF0ZWQtdXJscz48L3VybHM+PGN1c3RvbTI+MjIyMDEyNDY8L2N1c3RvbTI+PGVsZWN0cm9uaWMt
cmVzb3VyY2UtbnVtPjEwLjEwMzcvYTAwMjY2ODI8L2VsZWN0cm9uaWMtcmVzb3VyY2UtbnVtPjxy
ZW1vdGUtZGF0YWJhc2UtbmFtZT5TY29wdXM8L3JlbW90ZS1kYXRhYmFzZS1uYW1lPjxsYW5ndWFn
ZT5FbmdsaXNoPC9sYW5ndWFnZT48L3JlY29yZD48L0NpdGU+PENpdGU+PEF1dGhvcj5ZYW48L0F1
dGhvcj48WWVhcj4yMDEyPC9ZZWFyPjxSZWNOdW0+ODA0NzwvUmVjTnVtPjxyZWNvcmQ+PHJlYy1u
dW1iZXI+ODA0NzwvcmVjLW51bWJlcj48Zm9yZWlnbi1rZXlzPjxrZXkgYXBwPSJFTiIgZGItaWQ9
IjB4OXMyOXB4OGRyZWFzZXN6Mm81OXNkZnRlZDUydnR0cnZlNSIgdGltZXN0YW1wPSIxNjUzNDEw
MDExIj44MDQ3PC9rZXk+PC9mb3JlaWduLWtleXM+PHJlZi10eXBlIG5hbWU9IkpvdXJuYWwgQXJ0
aWNsZSI+MTc8L3JlZi10eXBlPjxjb250cmlidXRvcnM+PGF1dGhvcnM+PGF1dGhvcj5ZYW4sIFMu
IEYuPC9hdXRob3I+PGF1dGhvcj5HdSwgQi48L2F1dGhvcj48YXV0aG9yPlRhbmcsIFkuIFEuPC9h
dXRob3I+PC9hdXRob3JzPjwvY29udHJpYnV0b3JzPjxhdXRoLWFkZHJlc3M+QnVzaW5lc3MgU2No
b29sIG9mIEhvSGFpIFVuaXZlcnNpdHksIE5hbmppbmcgSHlkcmF1bGljIFJlc2VhcmNoIEluc3Rp
dHV0ZSwgTmFuamluZyAyMTAwOTgsIENoaW5hJiN4RDtCdXNpbmVzcyBTY2hvb2wgb2YgSG9IYWkg
VW5pdmVyc2l0eSwgTmFuamluZyAyMTAwOTgsIENoaW5hPC9hdXRoLWFkZHJlc3M+PHRpdGxlcz48
dGl0bGU+VGhlIGluZmx1ZW5jZXMgb2YgdHJhbnNmb3JtYXRpb25hbCBsZWFkZXJzaGlwIG9uIHRl
YW0gaW5ub3ZhdGlvbiBjbGltYXRlIGFuZCB0ZWFtIGlubm92YXRpb24gcGVyZm9ybWFuY2U8L3Rp
dGxlPjxzZWNvbmRhcnktdGl0bGU+QWR2YW5jZXMgaW4gSW5mb3JtYXRpb24gU2NpZW5jZXMgYW5k
IFNlcnZpY2UgU2NpZW5jZXM8L3NlY29uZGFyeS10aXRsZT48YWx0LXRpdGxlPkFkdi4gSW5mLiBT
Y2kuIFNlcnYuIFNjaS48L2FsdC10aXRsZT48L3RpdGxlcz48cGVyaW9kaWNhbD48ZnVsbC10aXRs
ZT5BZHZhbmNlcyBpbiBJbmZvcm1hdGlvbiBTY2llbmNlcyBhbmQgU2VydmljZSBTY2llbmNlczwv
ZnVsbC10aXRsZT48YWJici0xPkFkdi4gSW5mLiBTY2kuIFNlcnYuIFNjaS48L2FiYnItMT48L3Bl
cmlvZGljYWw+PGFsdC1wZXJpb2RpY2FsPjxmdWxsLXRpdGxlPkFkdmFuY2VzIGluIEluZm9ybWF0
aW9uIFNjaWVuY2VzIGFuZCBTZXJ2aWNlIFNjaWVuY2VzPC9mdWxsLXRpdGxlPjxhYmJyLTE+QWR2
LiBJbmYuIFNjaS4gU2Vydi4gU2NpLjwvYWJici0xPjwvYWx0LXBlcmlvZGljYWw+PHBhZ2VzPjEz
Mi0xNDA8L3BhZ2VzPjx2b2x1bWU+NDwvdm9sdW1lPjxudW1iZXI+MjE8L251bWJlcj48a2V5d29y
ZHM+PGtleXdvcmQ+VGVhbSBpbm5vdmF0aW9uIGNsaW1hdGU8L2tleXdvcmQ+PGtleXdvcmQ+VGVh
bSBpbm5vdmF0aW9uIHBlcmZvcm1hbmNlPC9rZXl3b3JkPjxrZXl3b3JkPlRyYW5zZm9ybWF0aW9u
YWwgbGVhZGVyc2hpcDwva2V5d29yZD48a2V5d29yZD5DaGluZXNlIGN1bHR1cmU8L2tleXdvcmQ+
PGtleXdvcmQ+TWFuYWdlbWVudCBwcmFjdGljZXM8L2tleXdvcmQ+PGtleXdvcmQ+TXVsdGlwbGUg
bGluZWFyIHJlZ3Jlc3Npb25zPC9rZXl3b3JkPjxrZXl3b3JkPlRlYW0gaW5ub3ZhdGlvbjwva2V5
d29yZD48a2V5d29yZD5ZYW5ndHplIHJpdmVyIGRlbHRhPC9rZXl3b3JkPjxrZXl3b3JkPkxpbmVh
ciByZWdyZXNzaW9uPC9rZXl3b3JkPjxrZXl3b3JkPkNvbXBldGl0aW9uPC9rZXl3b3JkPjwva2V5
d29yZHM+PGRhdGVzPjx5ZWFyPjIwMTI8L3llYXI+PC9kYXRlcz48aXNibj4xOTc2MzcwMCAoSVNT
Tik8L2lzYm4+PHdvcmstdHlwZT5BcnRpY2xlPC93b3JrLXR5cGU+PHVybHM+PHJlbGF0ZWQtdXJs
cz48dXJsPmh0dHBzOi8vd3d3LnNjb3B1cy5jb20vaW53YXJkL3JlY29yZC51cmk/ZWlkPTItczIu
MC04NDg3MDM2ODQ5NCZhbXA7ZG9pPTEwLjQxNTYlMmZBSVNTLnZvbDQuaXNzdWUyMS4xNyZhbXA7
cGFydG5lcklEPTQwJmFtcDttZDU9OWNhYmE3YTcyOTg1M2FkZTk4OTc2MjBiODQ1MTU2NDI8L3Vy
bD48L3JlbGF0ZWQtdXJscz48L3VybHM+PGVsZWN0cm9uaWMtcmVzb3VyY2UtbnVtPjEwLjQxNTYv
QUlTUy52b2w0Lmlzc3VlMjEuMTc8L2VsZWN0cm9uaWMtcmVzb3VyY2UtbnVtPjxyZW1vdGUtZGF0
YWJhc2UtbmFtZT5TY29wdXM8L3JlbW90ZS1kYXRhYmFzZS1uYW1lPjxsYW5ndWFnZT5FbmdsaXNo
PC9sYW5ndWFnZT48L3JlY29yZD48L0NpdGU+PENpdGU+PEF1dGhvcj5XYWx1bWJ3YTwvQXV0aG9y
PjxZZWFyPjIwMTI8L1llYXI+PFJlY051bT44MDQ4PC9SZWNOdW0+PHJlY29yZD48cmVjLW51bWJl
cj44MDQ4PC9yZWMtbnVtYmVyPjxmb3JlaWduLWtleXM+PGtleSBhcHA9IkVOIiBkYi1pZD0iMHg5
czI5cHg4ZHJlYXNlc3oybzU5c2RmdGVkNTJ2dHRydmU1IiB0aW1lc3RhbXA9IjE2NTM0MTAwMTEi
PjgwNDg8L2tleT48L2ZvcmVpZ24ta2V5cz48cmVmLXR5cGUgbmFtZT0iSm91cm5hbCBBcnRpY2xl
Ij4xNzwvcmVmLXR5cGU+PGNvbnRyaWJ1dG9ycz48YXV0aG9ycz48YXV0aG9yPldhbHVtYndhLCBG
LiBPLjwvYXV0aG9yPjxhdXRob3I+TW9ycmlzb24sIEUuIFcuPC9hdXRob3I+PGF1dGhvcj5DaHJp
c3RlbnNlbiwgQS4gTC48L2F1dGhvcj48L2F1dGhvcnM+PC9jb250cmlidXRvcnM+PGF1dGgtYWRk
cmVzcz5EZXBhcnRtZW50IG9mIE1hbmFnZW1lbnQsIFcuUC4gQ2FyZXkgU2Nob29sIG9mIEJ1c2lu
ZXNzLCBBcml6b25hIFN0YXRlIFVuaXZlcnNpdHksIFRlbXBlLCBBWiA4NTI4Ny00MDA2LCBVbml0
ZWQgU3RhdGVzJiN4RDtEZXBhcnRtZW50IG9mIE1hbmFnZW1lbnQgYW5kIE9yZ2FuaXphdGlvbnMs
IFN0ZXJuIFNjaG9vbCBvZiBCdXNpbmVzcywgS2F1Zm1hbiBNYW5hZ2VtZW50IENlbnRlciwgTmV3
IFlvcmsgVW5pdmVyc2l0eSwgNDQgV2VzdCA0dGggU3RyZWV0LCBOZXcgWW9yaywgTlkgMTAwMTIs
IFVuaXRlZCBTdGF0ZXM8L2F1dGgtYWRkcmVzcz48dGl0bGVzPjx0aXRsZT5FdGhpY2FsIGxlYWRl
cnNoaXAgYW5kIGdyb3VwIGluLXJvbGUgcGVyZm9ybWFuY2U6IFRoZSBtZWRpYXRpbmcgcm9sZXMg
b2YgZ3JvdXAgY29uc2NpZW50aW91c25lc3MgYW5kIGdyb3VwIHZvaWNlPC90aXRsZT48c2Vjb25k
YXJ5LXRpdGxlPkxlYWRlcnNoaXAgUXVhcnRlcmx5PC9zZWNvbmRhcnktdGl0bGU+PGFsdC10aXRs
ZT5MZWFkZXJzaC4gUS48L2FsdC10aXRsZT48L3RpdGxlcz48cGVyaW9kaWNhbD48ZnVsbC10aXRs
ZT5MZWFkZXJzaGlwIFF1YXJ0ZXJseTwvZnVsbC10aXRsZT48L3BlcmlvZGljYWw+PHBhZ2VzPjk1
My05NjQ8L3BhZ2VzPjx2b2x1bWU+MjM8L3ZvbHVtZT48bnVtYmVyPjU8L251bWJlcj48a2V5d29y
ZHM+PGtleXdvcmQ+RXRoaWNhbCBsZWFkZXJzaGlwPC9rZXl3b3JkPjxrZXl3b3JkPkdyb3VwIGNv
bnNjaWVudGlvdXNuZXNzPC9rZXl3b3JkPjxrZXl3b3JkPkdyb3VwIHBlcmZvcm1hbmNlPC9rZXl3
b3JkPjxrZXl3b3JkPkdyb3VwIHZvaWNlPC9rZXl3b3JkPjxrZXl3b3JkPkxlYWRlcnNoaXA8L2tl
eXdvcmQ+PC9rZXl3b3Jkcz48ZGF0ZXM+PHllYXI+MjAxMjwveWVhcj48L2RhdGVzPjxpc2JuPjEw
NDg5ODQzIChJU1NOKTwvaXNibj48d29yay10eXBlPkFydGljbGU8L3dvcmstdHlwZT48dXJscz48
cmVsYXRlZC11cmxzPjx1cmw+aHR0cHM6Ly93d3cuc2NvcHVzLmNvbS9pbndhcmQvcmVjb3JkLnVy
aT9laWQ9Mi1zMi4wLTg0ODY1MDgyMzIzJmFtcDtkb2k9MTAuMTAxNiUyZmoubGVhcXVhLjIwMTIu
MDYuMDA0JmFtcDtwYXJ0bmVySUQ9NDAmYW1wO21kNT1mMmFhODg5M2IyMGUzNzYxNWIxNGY0OTlm
Yzc0N2MwOTwvdXJsPjwvcmVsYXRlZC11cmxzPjwvdXJscz48ZWxlY3Ryb25pYy1yZXNvdXJjZS1u
dW0+MTAuMTAxNi9qLmxlYXF1YS4yMDEyLjA2LjAwNDwvZWxlY3Ryb25pYy1yZXNvdXJjZS1udW0+
PHJlbW90ZS1kYXRhYmFzZS1uYW1lPlNjb3B1czwvcmVtb3RlLWRhdGFiYXNlLW5hbWU+PGxhbmd1
YWdlPkVuZ2xpc2g8L2xhbmd1YWdlPjwvcmVjb3JkPjwvQ2l0ZT48Q2l0ZT48QXV0aG9yPldhbmc8
L0F1dGhvcj48WWVhcj4yMDEyPC9ZZWFyPjxSZWNOdW0+ODA0OTwvUmVjTnVtPjxyZWNvcmQ+PHJl
Yy1udW1iZXI+ODA0OTwvcmVjLW51bWJlcj48Zm9yZWlnbi1rZXlzPjxrZXkgYXBwPSJFTiIgZGIt
aWQ9IjB4OXMyOXB4OGRyZWFzZXN6Mm81OXNkZnRlZDUydnR0cnZlNSIgdGltZXN0YW1wPSIxNjUz
NDEwMDExIj44MDQ5PC9rZXk+PC9mb3JlaWduLWtleXM+PHJlZi10eXBlIG5hbWU9IkpvdXJuYWwg
QXJ0aWNsZSI+MTc8L3JlZi10eXBlPjxjb250cmlidXRvcnM+PGF1dGhvcnM+PGF1dGhvcj5XYW5n
LCBYLiBILiBGLjwvYXV0aG9yPjxhdXRob3I+SG93ZWxsLCBKLiBNLjwvYXV0aG9yPjwvYXV0aG9y
cz48L2NvbnRyaWJ1dG9ycz48YXV0aC1hZGRyZXNzPkNvbXBldGVuY2UgQ2VudHJlIFBlb3BsZSBh
bmQgT3JnYW5pemF0aW9uLCBWbGVyaWNrIExldXZlbiBHZW50IE1hbmFnZW1lbnQgU2Nob29sLCBW
bGFtaW5nZW5zdHJhYXQgODMsIDMwMDAgTGV1dmVuLCBCZWxnaXVtJiN4RDtUYXlsb3IvTWluZ2F5
IENoYWlyIG9mIExlYWRlcnNoaXAsIFJpY2hhcmQgSXZleSBTY2hvb2wgb2YgQnVzaW5lc3MsIFRo
ZSBVbml2ZXJzaXR5IG9mIFdlc3Rlcm4gT250YXJpbywgTG9uZG9uLCBPTiBONkEgM0s3LCBDYW5h
ZGE8L2F1dGgtYWRkcmVzcz48dGl0bGVzPjx0aXRsZT5BIG11bHRpbGV2ZWwgc3R1ZHkgb2YgdHJh
bnNmb3JtYXRpb25hbCBsZWFkZXJzaGlwLCBpZGVudGlmaWNhdGlvbiwgYW5kIGZvbGxvd2VyIG91
dGNvbWVzPC90aXRsZT48c2Vjb25kYXJ5LXRpdGxlPkxlYWRlcnNoaXAgUXVhcnRlcmx5PC9zZWNv
bmRhcnktdGl0bGU+PGFsdC10aXRsZT5MZWFkZXJzaC4gUS48L2FsdC10aXRsZT48L3RpdGxlcz48
cGVyaW9kaWNhbD48ZnVsbC10aXRsZT5MZWFkZXJzaGlwIFF1YXJ0ZXJseTwvZnVsbC10aXRsZT48
L3BlcmlvZGljYWw+PHBhZ2VzPjc3NS03OTA8L3BhZ2VzPjx2b2x1bWU+MjM8L3ZvbHVtZT48bnVt
YmVyPjU8L251bWJlcj48a2V5d29yZHM+PGtleXdvcmQ+SWRlbnRpZmljYXRpb248L2tleXdvcmQ+
PGtleXdvcmQ+TXVsdGlsZXZlbDwva2V5d29yZD48a2V5d29yZD5UcmFuc2Zvcm1hdGlvbmFsIGxl
YWRlcnNoaXA8L2tleXdvcmQ+PC9rZXl3b3Jkcz48ZGF0ZXM+PHllYXI+MjAxMjwveWVhcj48L2Rh
dGVzPjxpc2JuPjEwNDg5ODQzIChJU1NOKTwvaXNibj48d29yay10eXBlPkFydGljbGU8L3dvcmst
dHlwZT48dXJscz48cmVsYXRlZC11cmxzPjx1cmw+aHR0cHM6Ly93d3cuc2NvcHVzLmNvbS9pbndh
cmQvcmVjb3JkLnVyaT9laWQ9Mi1zMi4wLTg0ODY1MDYzMjg2JmFtcDtkb2k9MTAuMTAxNiUyZmou
bGVhcXVhLjIwMTIuMDIuMDAxJmFtcDtwYXJ0bmVySUQ9NDAmYW1wO21kNT0yN2E3MDhjYWFjODA5
ZDg2NjllZWE2MjQ4MjI0MTM1YzwvdXJsPjwvcmVsYXRlZC11cmxzPjwvdXJscz48ZWxlY3Ryb25p
Yy1yZXNvdXJjZS1udW0+MTAuMTAxNi9qLmxlYXF1YS4yMDEyLjAyLjAwMTwvZWxlY3Ryb25pYy1y
ZXNvdXJjZS1udW0+PHJlbW90ZS1kYXRhYmFzZS1uYW1lPlNjb3B1czwvcmVtb3RlLWRhdGFiYXNl
LW5hbWU+PGxhbmd1YWdlPkVuZ2xpc2g8L2xhbmd1YWdlPjwvcmVjb3JkPjwvQ2l0ZT48Q2l0ZT48
QXV0aG9yPlJhbXRodW48L0F1dGhvcj48WWVhcj4yMDEyPC9ZZWFyPjxSZWNOdW0+ODA1MTwvUmVj
TnVtPjxyZWNvcmQ+PHJlYy1udW1iZXI+ODA1MTwvcmVjLW51bWJlcj48Zm9yZWlnbi1rZXlzPjxr
ZXkgYXBwPSJFTiIgZGItaWQ9IjB4OXMyOXB4OGRyZWFzZXN6Mm81OXNkZnRlZDUydnR0cnZlNSIg
dGltZXN0YW1wPSIxNjUzNDEwMDExIj44MDUxPC9rZXk+PC9mb3JlaWduLWtleXM+PHJlZi10eXBl
IG5hbWU9IkpvdXJuYWwgQXJ0aWNsZSI+MTc8L3JlZi10eXBlPjxjb250cmlidXRvcnM+PGF1dGhv
cnM+PGF1dGhvcj5SYW10aHVuLCBBLiBKLjwvYXV0aG9yPjxhdXRob3I+TWF0a2luLCBHLiBTLjwv
YXV0aG9yPjwvYXV0aG9ycz48L2NvbnRyaWJ1dG9ycz48YXV0aC1hZGRyZXNzPlVuaXZlcnNpdHkg
b2YgTmVicmFza2EsIExpbmNvbG4sIExpbmNvbG4sIE5FLCBVbml0ZWQgU3RhdGVzPC9hdXRoLWFk
ZHJlc3M+PHRpdGxlcz48dGl0bGU+TXVsdGljdWx0dXJhbCBTaGFyZWQgTGVhZGVyc2hpcDogQSBD
b25jZXB0dWFsIE1vZGVsIG9mIFNoYXJlZCBMZWFkZXJzaGlwIGluIEN1bHR1cmFsbHkgRGl2ZXJz
ZSBUZWFtczwvdGl0bGU+PHNlY29uZGFyeS10aXRsZT5Kb3VybmFsIG9mIExlYWRlcnNoaXAgYW5k
IE9yZ2FuaXphdGlvbmFsIFN0dWRpZXM8L3NlY29uZGFyeS10aXRsZT48YWx0LXRpdGxlPkouIExl
YWRlcnNoLiBPcmdhbi4gU3R1ZC48L2FsdC10aXRsZT48L3RpdGxlcz48cGVyaW9kaWNhbD48ZnVs
bC10aXRsZT5Kb3VybmFsIG9mIExlYWRlcnNoaXAgYW5kIE9yZ2FuaXphdGlvbmFsIFN0dWRpZXM8
L2Z1bGwtdGl0bGU+PGFiYnItMT5KLiBMZWFkZXJzaC4gT3JnYW4uIFN0dWQuPC9hYmJyLTE+PC9w
ZXJpb2RpY2FsPjxhbHQtcGVyaW9kaWNhbD48ZnVsbC10aXRsZT5Kb3VybmFsIG9mIExlYWRlcnNo
aXAgYW5kIE9yZ2FuaXphdGlvbmFsIFN0dWRpZXM8L2Z1bGwtdGl0bGU+PGFiYnItMT5KLiBMZWFk
ZXJzaC4gT3JnYW4uIFN0dWQuPC9hYmJyLTE+PC9hbHQtcGVyaW9kaWNhbD48cGFnZXM+MzAzLTMx
NDwvcGFnZXM+PHZvbHVtZT4xOTwvdm9sdW1lPjxudW1iZXI+MzwvbnVtYmVyPjxrZXl3b3Jkcz48
a2V5d29yZD5jdWx0dXJhbCBkaWZmZXJlbmNlcyBpbiBsZWFkZXJzaGlwPC9rZXl3b3JkPjxrZXl3
b3JkPmRpdmVyc2l0eTwva2V5d29yZD48a2V5d29yZD5pbnRlcmN1bHR1cmFsIGNvbXBldGVuY2U8
L2tleXdvcmQ+PGtleXdvcmQ+bGVhZGVyc2hpcDwva2V5d29yZD48a2V5d29yZD5zaGFyZWQgbGVh
ZGVyc2hpcDwva2V5d29yZD48L2tleXdvcmRzPjxkYXRlcz48eWVhcj4yMDEyPC95ZWFyPjwvZGF0
ZXM+PGlzYm4+MTU0ODA1MTggKElTU04pPC9pc2JuPjx3b3JrLXR5cGU+UmV2aWV3PC93b3JrLXR5
cGU+PHVybHM+PHJlbGF0ZWQtdXJscz48dXJsPmh0dHBzOi8vd3d3LnNjb3B1cy5jb20vaW53YXJk
L3JlY29yZC51cmk/ZWlkPTItczIuMC04NDg2ODYzMzcwOCZhbXA7ZG9pPTEwLjExNzclMmYxNTQ4
MDUxODEyNDQ0MTI5JmFtcDtwYXJ0bmVySUQ9NDAmYW1wO21kNT1mZDk5NDVkMTc0ZWIzOWVhZWUz
YzViNTA0YWYzZTExZjwvdXJsPjwvcmVsYXRlZC11cmxzPjwvdXJscz48ZWxlY3Ryb25pYy1yZXNv
dXJjZS1udW0+MTAuMTE3Ny8xNTQ4MDUxODEyNDQ0MTI5PC9lbGVjdHJvbmljLXJlc291cmNlLW51
bT48cmVtb3RlLWRhdGFiYXNlLW5hbWU+U2NvcHVzPC9yZW1vdGUtZGF0YWJhc2UtbmFtZT48bGFu
Z3VhZ2U+RW5nbGlzaDwvbGFuZ3VhZ2U+PC9yZWNvcmQ+PC9DaXRlPjxDaXRlPjxBdXRob3I+Q29s
YmVydDwvQXV0aG9yPjxZZWFyPjIwMTI8L1llYXI+PFJlY051bT44MDUyPC9SZWNOdW0+PHJlY29y
ZD48cmVjLW51bWJlcj44MDUyPC9yZWMtbnVtYmVyPjxmb3JlaWduLWtleXM+PGtleSBhcHA9IkVO
IiBkYi1pZD0iMHg5czI5cHg4ZHJlYXNlc3oybzU5c2RmdGVkNTJ2dHRydmU1IiB0aW1lc3RhbXA9
IjE2NTM0MTAwMTEiPjgwNTI8L2tleT48L2ZvcmVpZ24ta2V5cz48cmVmLXR5cGUgbmFtZT0iSm91
cm5hbCBBcnRpY2xlIj4xNzwvcmVmLXR5cGU+PGNvbnRyaWJ1dG9ycz48YXV0aG9ycz48YXV0aG9y
PkNvbGJlcnQsIEEuIEUuPC9hdXRob3I+PGF1dGhvcj5KdWRnZSwgVC4gQS48L2F1dGhvcj48YXV0
aG9yPkNob2ksIEQuPC9hdXRob3I+PGF1dGhvcj5XYW5nLCBHLjwvYXV0aG9yPjwvYXV0aG9ycz48
L2NvbnRyaWJ1dG9ycz48YXV0aC1hZGRyZXNzPkhlbnJ5IEIuIFRpcHBpZSBDb2xsZWdlIG9mIEJ1
c2luZXNzLCBVbml2ZXJzaXR5IG9mIElvd2EsIDEwOCBQYXBwYWpvaG4gQnVzaW5lc3MgQnVpbGRp
bmcsIElvd2EgQ2l0eSwgSUEgNTIyNDIsIFVuaXRlZCBTdGF0ZXMmI3hEO01lbmRvemEgQ29sbGVn
ZSBvZiBCdXNpbmVzcywgVW5pdmVyc2l0eSBvZiBOb3RyZSBEYW1lLCBOb3RyZSBEYW1lLCBJTiA0
NjU1NiwgVW5pdGVkIFN0YXRlcyYjeEQ7Q29sbGVnZSBvZiBCdXNpbmVzcyBhbmQgRWNvbm9taWNz
LCBVbml2ZXJzaXR5IG9mIElkYWhvLCBQbyBCb3ggNDQzMTYxLCBNb3Njb3csIElEIDgzODQ0LTMx
NjEsIFVuaXRlZCBTdGF0ZXM8L2F1dGgtYWRkcmVzcz48dGl0bGVzPjx0aXRsZT5Bc3Nlc3Npbmcg
dGhlIHRyYWl0IHRoZW9yeSBvZiBsZWFkZXJzaGlwIHVzaW5nIHNlbGYgYW5kIG9ic2VydmVyIHJh
dGluZ3Mgb2YgcGVyc29uYWxpdHk6IFRoZSBtZWRpYXRpbmcgcm9sZSBvZiBjb250cmlidXRpb25z
IHRvIGdyb3VwIHN1Y2Nlc3M8L3RpdGxlPjxzZWNvbmRhcnktdGl0bGU+TGVhZGVyc2hpcCBRdWFy
dGVybHk8L3NlY29uZGFyeS10aXRsZT48YWx0LXRpdGxlPkxlYWRlcnNoLiBRLjwvYWx0LXRpdGxl
PjwvdGl0bGVzPjxwZXJpb2RpY2FsPjxmdWxsLXRpdGxlPkxlYWRlcnNoaXAgUXVhcnRlcmx5PC9m
dWxsLXRpdGxlPjwvcGVyaW9kaWNhbD48cGFnZXM+NjcwLTY4NTwvcGFnZXM+PHZvbHVtZT4yMzwv
dm9sdW1lPjxudW1iZXI+NDwvbnVtYmVyPjxrZXl3b3Jkcz48a2V5d29yZD5CaWcgRml2ZTwva2V5
d29yZD48a2V5d29yZD5MZWFkZXJzaGlwPC9rZXl3b3JkPjxrZXl3b3JkPk9ic2VydmVyIHJhdGlu
Z3M8L2tleXdvcmQ+PGtleXdvcmQ+UGVyc29uYWxpdHk8L2tleXdvcmQ+PGtleXdvcmQ+U2VsZiBy
YXRpbmdzPC9rZXl3b3JkPjwva2V5d29yZHM+PGRhdGVzPjx5ZWFyPjIwMTI8L3llYXI+PC9kYXRl
cz48aXNibj4xMDQ4OTg0MyAoSVNTTik8L2lzYm4+PHdvcmstdHlwZT5BcnRpY2xlPC93b3JrLXR5
cGU+PHVybHM+PHJlbGF0ZWQtdXJscz48dXJsPmh0dHBzOi8vd3d3LnNjb3B1cy5jb20vaW53YXJk
L3JlY29yZC51cmk/ZWlkPTItczIuMC04NDg2MjU4NTc3OSZhbXA7ZG9pPTEwLjEwMTYlMmZqLmxl
YXF1YS4yMDEyLjAzLjAwNCZhbXA7cGFydG5lcklEPTQwJmFtcDttZDU9MjFlYTNhNGQ5ZTRmNTRk
ZDRjZjFlZGEwNzgyMWNlNTI8L3VybD48L3JlbGF0ZWQtdXJscz48L3VybHM+PGVsZWN0cm9uaWMt
cmVzb3VyY2UtbnVtPjEwLjEwMTYvai5sZWFxdWEuMjAxMi4wMy4wMDQ8L2VsZWN0cm9uaWMtcmVz
b3VyY2UtbnVtPjxyZW1vdGUtZGF0YWJhc2UtbmFtZT5TY29wdXM8L3JlbW90ZS1kYXRhYmFzZS1u
YW1lPjxsYW5ndWFnZT5FbmdsaXNoPC9sYW5ndWFnZT48L3JlY29yZD48L0NpdGU+PENpdGU+PEF1
dGhvcj5XYW5nPC9BdXRob3I+PFllYXI+MjAxMjwvWWVhcj48UmVjTnVtPjgwNTM8L1JlY051bT48
cmVjb3JkPjxyZWMtbnVtYmVyPjgwNTM8L3JlYy1udW1iZXI+PGZvcmVpZ24ta2V5cz48a2V5IGFw
cD0iRU4iIGRiLWlkPSIweDlzMjlweDhkcmVhc2VzejJvNTlzZGZ0ZWQ1MnZ0dHJ2ZTUiIHRpbWVz
dGFtcD0iMTY1MzQxMDAxMSI+ODA1Mzwva2V5PjwvZm9yZWlnbi1rZXlzPjxyZWYtdHlwZSBuYW1l
PSJKb3VybmFsIEFydGljbGUiPjE3PC9yZWYtdHlwZT48Y29udHJpYnV0b3JzPjxhdXRob3JzPjxh
dXRob3I+V2FuZywgQS4gQy48L2F1dGhvcj48YXV0aG9yPkhzaWVoLCBILiBILjwvYXV0aG9yPjxh
dXRob3I+VHNhaSwgQy4gWS48L2F1dGhvcj48YXV0aG9yPkNoZW5nLCBCLiBTLjwvYXV0aG9yPjwv
YXV0aG9ycz48L2NvbnRyaWJ1dG9ycz48YXV0aC1hZGRyZXNzPk5hdGlvbmFsIFRhaXdhbiBVbml2
ZXJzaXR5LCBUYWl3YW4mI3hEO1VuaXRlZCBNaWNyb2VsZWN0cm9uaWNzIENvcnBvcmF0aW9uLCBU
YWl3YW4mI3hEO1N0YXRlIFVuaXZlcnNpdHkgb2YgTmV3IFlvcmsgYXQgQmluZ2hhbXRvbiwgVW5p
dGVkIFN0YXRlczwvYXV0aC1hZGRyZXNzPjx0aXRsZXM+PHRpdGxlPkRvZXMgVmFsdWUgQ29uZ3J1
ZW5jZSBMZWFkIHRvIFZvaWNlPyBDb29wZXJhdGl2ZSBWb2ljZSBhbmQgQ29vcGVyYXRpdmUgU2ls
ZW5jZSB1bmRlciBUZWFtIGFuZCBEaWZmZXJlbnRpYXRlZCBUcmFuc2Zvcm1hdGlvbmFsIExlYWRl
cnNoaXA8L3RpdGxlPjxzZWNvbmRhcnktdGl0bGU+TWFuYWdlbWVudCBhbmQgT3JnYW5pemF0aW9u
IFJldmlldzwvc2Vjb25kYXJ5LXRpdGxlPjxhbHQtdGl0bGU+TWFuYWdlLiBPcmdhbi4gUmV2Ljwv
YWx0LXRpdGxlPjwvdGl0bGVzPjxwZXJpb2RpY2FsPjxmdWxsLXRpdGxlPk1hbmFnZW1lbnQgYW5k
IE9yZ2FuaXphdGlvbiBSZXZpZXc8L2Z1bGwtdGl0bGU+PC9wZXJpb2RpY2FsPjxwYWdlcz4zNDEt
MzcwPC9wYWdlcz48dm9sdW1lPjg8L3ZvbHVtZT48bnVtYmVyPjI8L251bWJlcj48a2V5d29yZHM+
PGtleXdvcmQ+RGlmZmVyZW50aWF0ZWQgbGVhZGVyc2hpcDwva2V5d29yZD48a2V5d29yZD5TaWxl
bmNlPC9rZXl3b3JkPjxrZXl3b3JkPlRyYW5zZm9ybWF0aW9uYWwgbGVhZGVyc2hpcDwva2V5d29y
ZD48a2V5d29yZD5WYWx1ZSBjb25ncnVlbmNlPC9rZXl3b3JkPjxrZXl3b3JkPlZvaWNlPC9rZXl3
b3JkPjwva2V5d29yZHM+PGRhdGVzPjx5ZWFyPjIwMTI8L3llYXI+PC9kYXRlcz48aXNibj4xNzQw
ODc3NiAoSVNTTik8L2lzYm4+PHdvcmstdHlwZT5BcnRpY2xlPC93b3JrLXR5cGU+PHVybHM+PHJl
bGF0ZWQtdXJscz48dXJsPmh0dHBzOi8vd3d3LnNjb3B1cy5jb20vaW53YXJkL3JlY29yZC51cmk/
ZWlkPTItczIuMC04NDg2MzQyODQ0MyZhbXA7ZG9pPTEwLjExMTElMmZqLjE3NDAtODc4NC4yMDEx
LjAwMjU1LngmYW1wO3BhcnRuZXJJRD00MCZhbXA7bWQ1PTlhYWFjNDE2MjI5NjYxODNjMDRjZWQ0
OWU0MGZhNjg0PC91cmw+PC9yZWxhdGVkLXVybHM+PC91cmxzPjxlbGVjdHJvbmljLXJlc291cmNl
LW51bT4xMC4xMTExL2ouMTc0MC04Nzg0LjIwMTEuMDAyNTUueDwvZWxlY3Ryb25pYy1yZXNvdXJj
ZS1udW0+PHJlbW90ZS1kYXRhYmFzZS1uYW1lPlNjb3B1czwvcmVtb3RlLWRhdGFiYXNlLW5hbWU+
PGxhbmd1YWdlPkVuZ2xpc2g8L2xhbmd1YWdlPjwvcmVjb3JkPjwvQ2l0ZT48Q2l0ZT48QXV0aG9y
PkhhdXNjaGlsZHQ8L0F1dGhvcj48WWVhcj4yMDEyPC9ZZWFyPjxSZWNOdW0+ODA1NTwvUmVjTnVt
PjxyZWNvcmQ+PHJlYy1udW1iZXI+ODA1NTwvcmVjLW51bWJlcj48Zm9yZWlnbi1rZXlzPjxrZXkg
YXBwPSJFTiIgZGItaWQ9IjB4OXMyOXB4OGRyZWFzZXN6Mm81OXNkZnRlZDUydnR0cnZlNSIgdGlt
ZXN0YW1wPSIxNjUzNDEwMDExIj44MDU1PC9rZXk+PC9mb3JlaWduLWtleXM+PHJlZi10eXBlIG5h
bWU9IkpvdXJuYWwgQXJ0aWNsZSI+MTc8L3JlZi10eXBlPjxjb250cmlidXRvcnM+PGF1dGhvcnM+
PGF1dGhvcj5IYXVzY2hpbGR0LCBLLjwvYXV0aG9yPjxhdXRob3I+S29ucmFkdCwgVS48L2F1dGhv
cj48L2F1dGhvcnM+PC9jb250cmlidXRvcnM+PGF1dGgtYWRkcmVzcz5ISVMtSW5zdGl0dXRlIGZv
ciBSZXNlYXJjaCBvbiBIaWdoZXIgRWR1Y2F0aW9uIChISVMtSEYpLCBIaWdoZXIgRWR1Y2F0aW9u
IEluZm9ybWF0aW9uIFN5c3RlbSwgSGFub3ZlciwgR2VybWFueSYjeEQ7SW5zdGl0dXRlIG9mIFBz
eWNob2xvZ3ksIFVuaXZlcnNpdHkgb2YgS2llbCwgS2llbCwgR2VybWFueTwvYXV0aC1hZGRyZXNz
Pjx0aXRsZXM+PHRpdGxlPlNlbGYtbGVhZGVyc2hpcCBhbmQgdGVhbSBtZW1iZXJzJmFwb3M7IHdv
cmsgcm9sZSBwZXJmb3JtYW5jZTwvdGl0bGU+PHNlY29uZGFyeS10aXRsZT5Kb3VybmFsIG9mIE1h
bmFnZXJpYWwgUHN5Y2hvbG9neTwvc2Vjb25kYXJ5LXRpdGxlPjxhbHQtdGl0bGU+Si4gTWFuYWdl
LiBQc3ljaG9sLjwvYWx0LXRpdGxlPjwvdGl0bGVzPjxwZXJpb2RpY2FsPjxmdWxsLXRpdGxlPkpv
dXJuYWwgb2YgTWFuYWdlcmlhbCBQc3ljaG9sb2d5PC9mdWxsLXRpdGxlPjxhYmJyLTE+Si4gTWFu
YWdlLiBQc3ljaG9sLjwvYWJici0xPjxhYmJyLTI+SiBNYW5hZ2UgUHN5Y2hvbDwvYWJici0yPjwv
cGVyaW9kaWNhbD48YWx0LXBlcmlvZGljYWw+PGZ1bGwtdGl0bGU+Sm91cm5hbCBvZiBNYW5hZ2Vy
aWFsIFBzeWNob2xvZ3k8L2Z1bGwtdGl0bGU+PGFiYnItMT5KLiBNYW5hZ2UuIFBzeWNob2wuPC9h
YmJyLTE+PGFiYnItMj5KIE1hbmFnZSBQc3ljaG9sPC9hYmJyLTI+PC9hbHQtcGVyaW9kaWNhbD48
cGFnZXM+NDk3LTUxNzwvcGFnZXM+PHZvbHVtZT4yNzwvdm9sdW1lPjxudW1iZXI+NTwvbnVtYmVy
PjxrZXl3b3Jkcz48a2V5d29yZD5BZGFwdGl2aXR5PC9rZXl3b3JkPjxrZXl3b3JkPkNvbGxlY3Rp
dmlzbTwva2V5d29yZD48a2V5d29yZD5Qcm9hY3Rpdml0eTwva2V5d29yZD48a2V5d29yZD5Qcm9m
aWNpZW5jeTwva2V5d29yZD48a2V5d29yZD5TZWxmIGRldmVsb3BtZW50PC9rZXl3b3JkPjxrZXl3
b3JkPlNlbGYtbGVhZGVyc2hpcDwva2V5d29yZD48a2V5d29yZD5UZWFtIG1lbWJlciBwZXJmb3Jt
YW5jZTwva2V5d29yZD48a2V5d29yZD5UZWFtIHBlcmZvcm1hbmNlPC9rZXl3b3JkPjxrZXl3b3Jk
PlRlYW13b3JraW5nPC9rZXl3b3JkPjwva2V5d29yZHM+PGRhdGVzPjx5ZWFyPjIwMTI8L3llYXI+
PC9kYXRlcz48aXNibj4wMjY4Mzk0NiAoSVNTTik8L2lzYm4+PHdvcmstdHlwZT5BcnRpY2xlPC93
b3JrLXR5cGU+PHVybHM+PHJlbGF0ZWQtdXJscz48dXJsPmh0dHBzOi8vd3d3LnNjb3B1cy5jb20v
aW53YXJkL3JlY29yZC51cmk/ZWlkPTItczIuMC04NDg2MzQ3MDE4NiZhbXA7ZG9pPTEwLjExMDgl
MmYwMjY4Mzk0MTIxMTIzNTQwOSZhbXA7cGFydG5lcklEPTQwJmFtcDttZDU9YzMwZDc1NWU2OGM2
MDU0ZmU5YWNmY2RmZTdjNGE4YmY8L3VybD48L3JlbGF0ZWQtdXJscz48L3VybHM+PGVsZWN0cm9u
aWMtcmVzb3VyY2UtbnVtPjEwLjExMDgvMDI2ODM5NDEyMTEyMzU0MDk8L2VsZWN0cm9uaWMtcmVz
b3VyY2UtbnVtPjxyZW1vdGUtZGF0YWJhc2UtbmFtZT5TY29wdXM8L3JlbW90ZS1kYXRhYmFzZS1u
YW1lPjxsYW5ndWFnZT5FbmdsaXNoPC9sYW5ndWFnZT48L3JlY29yZD48L0NpdGU+PENpdGU+PEF1
dGhvcj5Jc2hpa2F3YTwvQXV0aG9yPjxZZWFyPjIwMTI8L1llYXI+PFJlY051bT44MDU2PC9SZWNO
dW0+PHJlY29yZD48cmVjLW51bWJlcj44MDU2PC9yZWMtbnVtYmVyPjxmb3JlaWduLWtleXM+PGtl
eSBhcHA9IkVOIiBkYi1pZD0iMHg5czI5cHg4ZHJlYXNlc3oybzU5c2RmdGVkNTJ2dHRydmU1IiB0
aW1lc3RhbXA9IjE2NTM0MTAwMTEiPjgwNTY8L2tleT48L2ZvcmVpZ24ta2V5cz48cmVmLXR5cGUg
bmFtZT0iSm91cm5hbCBBcnRpY2xlIj4xNzwvcmVmLXR5cGU+PGNvbnRyaWJ1dG9ycz48YXV0aG9y
cz48YXV0aG9yPklzaGlrYXdhLCBKLjwvYXV0aG9yPjwvYXV0aG9ycz48L2NvbnRyaWJ1dG9ycz48
YXV0aC1hZGRyZXNzPkNvbGxlZ2Ugb2YgQnVzaW5lc3MsIFJpa2t5byBVbml2ZXJzaXR5LCAzLTM0
LTEgTmlzaGktSWtlYnVrdXJvLCBUb3NoaW1hLWt1LCBUb2t5byAxNzEtODUwMSwgSmFwYW48L2F1
dGgtYWRkcmVzcz48dGl0bGVzPjx0aXRsZT5UcmFuc2Zvcm1hdGlvbmFsIGxlYWRlcnNoaXAgYW5k
IGdhdGVrZWVwaW5nIGxlYWRlcnNoaXA6IFRoZSByb2xlcyBvZiBub3JtIGZvciBtYWludGFpbmlu
ZyBjb25zZW5zdXMgYW5kIHNoYXJlZCBsZWFkZXJzaGlwIGluIHRlYW0gcGVyZm9ybWFuY2U8L3Rp
dGxlPjxzZWNvbmRhcnktdGl0bGU+QXNpYSBQYWNpZmljIEpvdXJuYWwgb2YgTWFuYWdlbWVudDwv
c2Vjb25kYXJ5LXRpdGxlPjxhbHQtdGl0bGU+QXNpYSBQYWMuIEouIE1hbmFnZS48L2FsdC10aXRs
ZT48L3RpdGxlcz48cGVyaW9kaWNhbD48ZnVsbC10aXRsZT5Bc2lhIFBhY2lmaWMgSm91cm5hbCBv
ZiBNYW5hZ2VtZW50PC9mdWxsLXRpdGxlPjwvcGVyaW9kaWNhbD48cGFnZXM+MjY1LTI4MzwvcGFn
ZXM+PHZvbHVtZT4yOTwvdm9sdW1lPjxudW1iZXI+MjwvbnVtYmVyPjxrZXl3b3Jkcz48a2V5d29y
ZD5HYXRla2VlcGluZyBsZWFkZXJzaGlwPC9rZXl3b3JkPjxrZXl3b3JkPk5vcm0gZm9yIG1haW50
YWluaW5nIGNvbnNlbnN1czwva2V5d29yZD48a2V5d29yZD5SJmFtcDtEIHRlYW1zPC9rZXl3b3Jk
PjxrZXl3b3JkPlNoYXJlZCBsZWFkZXJzaGlwPC9rZXl3b3JkPjxrZXl3b3JkPlRlYW0gcGVyZm9y
bWFuY2U8L2tleXdvcmQ+PGtleXdvcmQ+VHJhbnNmb3JtYXRpb25hbCBsZWFkZXJzaGlwPC9rZXl3
b3JkPjwva2V5d29yZHM+PGRhdGVzPjx5ZWFyPjIwMTI8L3llYXI+PC9kYXRlcz48aXNibj4wMjE3
NDU2MSAoSVNTTik8L2lzYm4+PHdvcmstdHlwZT5BcnRpY2xlPC93b3JrLXR5cGU+PHVybHM+PHJl
bGF0ZWQtdXJscz48dXJsPmh0dHBzOi8vd3d3LnNjb3B1cy5jb20vaW53YXJkL3JlY29yZC51cmk/
ZWlkPTItczIuMC04NDg2MTQ4MDM0NyZhbXA7ZG9pPTEwLjEwMDclMmZzMTA0OTAtMDEyLTkyODIt
eiZhbXA7cGFydG5lcklEPTQwJmFtcDttZDU9NzcxYjg5ZjE1YjI3NDJiY2M1ZTU0YzUyZGVkMDkz
ODQ8L3VybD48L3JlbGF0ZWQtdXJscz48L3VybHM+PGVsZWN0cm9uaWMtcmVzb3VyY2UtbnVtPjEw
LjEwMDcvczEwNDkwLTAxMi05MjgyLXo8L2VsZWN0cm9uaWMtcmVzb3VyY2UtbnVtPjxyZW1vdGUt
ZGF0YWJhc2UtbmFtZT5TY29wdXM8L3JlbW90ZS1kYXRhYmFzZS1uYW1lPjxsYW5ndWFnZT5Fbmds
aXNoPC9sYW5ndWFnZT48L3JlY29yZD48L0NpdGU+PENpdGU+PEF1dGhvcj5MaTwvQXV0aG9yPjxZ
ZWFyPjIwMTI8L1llYXI+PFJlY051bT44MDU3PC9SZWNOdW0+PHJlY29yZD48cmVjLW51bWJlcj44
MDU3PC9yZWMtbnVtYmVyPjxmb3JlaWduLWtleXM+PGtleSBhcHA9IkVOIiBkYi1pZD0iMHg5czI5
cHg4ZHJlYXNlc3oybzU5c2RmdGVkNTJ2dHRydmU1IiB0aW1lc3RhbXA9IjE2NTM0MTAwMTEiPjgw
NTc8L2tleT48L2ZvcmVpZ24ta2V5cz48cmVmLXR5cGUgbmFtZT0iSm91cm5hbCBBcnRpY2xlIj4x
NzwvcmVmLXR5cGU+PGNvbnRyaWJ1dG9ycz48YXV0aG9ycz48YXV0aG9yPkxpLCBZLjwvYXV0aG9y
PjxhdXRob3I+Q2h1biwgSC48L2F1dGhvcj48YXV0aG9yPkFzaGthbmFzeSwgTi4gTS48L2F1dGhv
cj48YXV0aG9yPkFobHN0cm9tLCBELjwvYXV0aG9yPjwvYXV0aG9ycz48L2NvbnRyaWJ1dG9ycz48
YXV0aC1hZGRyZXNzPkJlaWppbmcgSW5zdGl0dXRlIG9mIFRlY2hub2xvZ3ksIEJlaWppbmcsIENo
aW5hJiN4RDtVbml2ZXJzaXR5IG9mIEhvbmcgS29uZywgUG9rZnVsYW0sIEhvbmcgS29uZyYjeEQ7
VW5pdmVyc2l0eSBvZiBRdWVlbnNsYW5kLCBCcmlzYmFuZSwgUUxELCBBdXN0cmFsaWEmI3hEO1Ro
ZSBDaGluZXNlIFVuaXZlcnNpdHkgb2YgSG9uZyBLb25nLCBTaGF0aW4gTlQsIEhvbmcgS29uZzwv
YXV0aC1hZGRyZXNzPjx0aXRsZXM+PHRpdGxlPkEgbXVsdGktbGV2ZWwgc3R1ZHkgb2YgZW1lcmdl
bnQgZ3JvdXAgbGVhZGVyc2hpcDogRWZmZWN0cyBvZiBlbW90aW9uYWwgc3RhYmlsaXR5IGFuZCBn
cm91cCBjb25mbGljdDwvdGl0bGU+PHNlY29uZGFyeS10aXRsZT5Bc2lhIFBhY2lmaWMgSm91cm5h
bCBvZiBNYW5hZ2VtZW50PC9zZWNvbmRhcnktdGl0bGU+PGFsdC10aXRsZT5Bc2lhIFBhYy4gSi4g
TWFuYWdlLjwvYWx0LXRpdGxlPjwvdGl0bGVzPjxwZXJpb2RpY2FsPjxmdWxsLXRpdGxlPkFzaWEg
UGFjaWZpYyBKb3VybmFsIG9mIE1hbmFnZW1lbnQ8L2Z1bGwtdGl0bGU+PC9wZXJpb2RpY2FsPjxw
YWdlcz4zNTEtMzY2PC9wYWdlcz48dm9sdW1lPjI5PC92b2x1bWU+PG51bWJlcj4yPC9udW1iZXI+
PGtleXdvcmRzPjxrZXl3b3JkPkNoaW5hPC9rZXl3b3JkPjxrZXl3b3JkPkVtb3Rpb25hbCByZXNp
bGllbmNlPC9rZXl3b3JkPjxrZXl3b3JkPkVtb3Rpb25hbCBzdGFiaWxpdHk8L2tleXdvcmQ+PGtl
eXdvcmQ+RW1vdGlvbmFsIHRocmVzaG9sZDwva2V5d29yZD48a2V5d29yZD5MZWFkZXJzaGlwPC9r
ZXl3b3JkPjxrZXl3b3JkPlJlbGF0aW9uc2hpcCBjb25mbGljdDwva2V5d29yZD48L2tleXdvcmRz
PjxkYXRlcz48eWVhcj4yMDEyPC95ZWFyPjwvZGF0ZXM+PGlzYm4+MDIxNzQ1NjEgKElTU04pPC9p
c2JuPjx3b3JrLXR5cGU+QXJ0aWNsZTwvd29yay10eXBlPjx1cmxzPjxyZWxhdGVkLXVybHM+PHVy
bD5odHRwczovL3d3dy5zY29wdXMuY29tL2lud2FyZC9yZWNvcmQudXJpP2VpZD0yLXMyLjAtODQ4
NjE0ODAxMDgmYW1wO2RvaT0xMC4xMDA3JTJmczEwNDkwLTAxMi05Mjk4LTQmYW1wO3BhcnRuZXJJ
RD00MCZhbXA7bWQ1PTNkNTZiZjljNTE4YmQzNzQ5ZWI4YzFmZDFkNzZkZDQ3PC91cmw+PC9yZWxh
dGVkLXVybHM+PC91cmxzPjxlbGVjdHJvbmljLXJlc291cmNlLW51bT4xMC4xMDA3L3MxMDQ5MC0w
MTItOTI5OC00PC9lbGVjdHJvbmljLXJlc291cmNlLW51bT48cmVtb3RlLWRhdGFiYXNlLW5hbWU+
U2NvcHVzPC9yZW1vdGUtZGF0YWJhc2UtbmFtZT48bGFuZ3VhZ2U+RW5nbGlzaDwvbGFuZ3VhZ2U+
PC9yZWNvcmQ+PC9DaXRlPjxDaXRlPjxBdXRob3I+TmllbHNlbjwvQXV0aG9yPjxZZWFyPjIwMTI8
L1llYXI+PFJlY051bT44MDU4PC9SZWNOdW0+PHJlY29yZD48cmVjLW51bWJlcj44MDU4PC9yZWMt
bnVtYmVyPjxmb3JlaWduLWtleXM+PGtleSBhcHA9IkVOIiBkYi1pZD0iMHg5czI5cHg4ZHJlYXNl
c3oybzU5c2RmdGVkNTJ2dHRydmU1IiB0aW1lc3RhbXA9IjE2NTM0MTAwMTEiPjgwNTg8L2tleT48
L2ZvcmVpZ24ta2V5cz48cmVmLXR5cGUgbmFtZT0iSm91cm5hbCBBcnRpY2xlIj4xNzwvcmVmLXR5
cGU+PGNvbnRyaWJ1dG9ycz48YXV0aG9ycz48YXV0aG9yPk5pZWxzZW4sIEsuPC9hdXRob3I+PGF1
dGhvcj5EYW5pZWxzLCBLLjwvYXV0aG9yPjwvYXV0aG9ycz48L2NvbnRyaWJ1dG9ycz48YXV0aC1h
ZGRyZXNzPk5hdGlvbmFsIFJlc2VhcmNoIENlbnRyZSBmb3IgdGhlIFdvcmtpbmcgRW52aXJvbm1l
bnQsIExlcnPDuCBQYXJrYWxsw6kgMTA1LCBESy0yMTAwIENvcGVuaGFnZW4sIERlbm1hcmsmI3hE
O05vcndpY2ggQnVzaW5lc3MgU2Nob29sLCBVbml2ZXJzaXR5IG9mIEVhc3QgQW5nbGlhLCBOb3J3
aWNoLCBOUjQgN1RKLCBVbml0ZWQgS2luZ2RvbTwvYXV0aC1hZGRyZXNzPjx0aXRsZXM+PHRpdGxl
PkRvZXMgc2hhcmVkIGFuZCBkaWZmZXJlbnRpYXRlZCB0cmFuc2Zvcm1hdGlvbmFsIGxlYWRlcnNo
aXAgcHJlZGljdCBmb2xsb3dlcnMmYXBvczsgd29ya2luZyBjb25kaXRpb25zIGFuZCB3ZWxsLWJl
aW5nPzwvdGl0bGU+PHNlY29uZGFyeS10aXRsZT5MZWFkZXJzaGlwIFF1YXJ0ZXJseTwvc2Vjb25k
YXJ5LXRpdGxlPjxhbHQtdGl0bGU+TGVhZGVyc2guIFEuPC9hbHQtdGl0bGU+PC90aXRsZXM+PHBl
cmlvZGljYWw+PGZ1bGwtdGl0bGU+TGVhZGVyc2hpcCBRdWFydGVybHk8L2Z1bGwtdGl0bGU+PC9w
ZXJpb2RpY2FsPjxwYWdlcz4zODMtMzk3PC9wYWdlcz48dm9sdW1lPjIzPC92b2x1bWU+PG51bWJl
cj4zPC9udW1iZXI+PGtleXdvcmRzPjxrZXl3b3JkPkRpZmZlcmVudGlhdGVkIGxlYWRlcnNoaXA8
L2tleXdvcmQ+PGtleXdvcmQ+R3JvdXAtbGV2ZWwgbGVhZGVyc2hpcDwva2V5d29yZD48a2V5d29y
ZD5TdWJqZWN0aXZlIHdlbGwtYmVpbmc8L2tleXdvcmQ+PGtleXdvcmQ+VHJhbnNmb3JtYXRpb25h
bCBsZWFkZXJzaGlwPC9rZXl3b3JkPjxrZXl3b3JkPldvcmtpbmcgY29uZGl0aW9uczwva2V5d29y
ZD48L2tleXdvcmRzPjxkYXRlcz48eWVhcj4yMDEyPC95ZWFyPjwvZGF0ZXM+PGlzYm4+MTA0ODk4
NDMgKElTU04pPC9pc2JuPjx3b3JrLXR5cGU+QXJ0aWNsZTwvd29yay10eXBlPjx1cmxzPjxyZWxh
dGVkLXVybHM+PHVybD5odHRwczovL3d3dy5zY29wdXMuY29tL2lud2FyZC9yZWNvcmQudXJpP2Vp
ZD0yLXMyLjAtODQ4NjAzMjA3NzEmYW1wO2RvaT0xMC4xMDE2JTJmai5sZWFxdWEuMjAxMS4wOS4w
MDEmYW1wO3BhcnRuZXJJRD00MCZhbXA7bWQ1PTI1ODMwNTQ3ZmI4YzEzMzI5YmZlMTRhY2JjNzE0
MTdiPC91cmw+PC9yZWxhdGVkLXVybHM+PC91cmxzPjxlbGVjdHJvbmljLXJlc291cmNlLW51bT4x
MC4xMDE2L2oubGVhcXVhLjIwMTEuMDkuMDAxPC9lbGVjdHJvbmljLXJlc291cmNlLW51bT48cmVt
b3RlLWRhdGFiYXNlLW5hbWU+U2NvcHVzPC9yZW1vdGUtZGF0YWJhc2UtbmFtZT48bGFuZ3VhZ2U+
RW5nbGlzaDwvbGFuZ3VhZ2U+PC9yZWNvcmQ+PC9DaXRlPjxDaXRlPjxBdXRob3I+U3Rva2VyPC9B
dXRob3I+PFllYXI+MjAxMjwvWWVhcj48UmVjTnVtPjgwNTk8L1JlY051bT48cmVjb3JkPjxyZWMt
bnVtYmVyPjgwNTk8L3JlYy1udW1iZXI+PGZvcmVpZ24ta2V5cz48a2V5IGFwcD0iRU4iIGRiLWlk
PSIweDlzMjlweDhkcmVhc2VzejJvNTlzZGZ0ZWQ1MnZ0dHJ2ZTUiIHRpbWVzdGFtcD0iMTY1MzQx
MDAxMSI+ODA1OTwva2V5PjwvZm9yZWlnbi1rZXlzPjxyZWYtdHlwZSBuYW1lPSJKb3VybmFsIEFy
dGljbGUiPjE3PC9yZWYtdHlwZT48Y29udHJpYnV0b3JzPjxhdXRob3JzPjxhdXRob3I+U3Rva2Vy
LCBKLiBJLjwvYXV0aG9yPjxhdXRob3I+R3J1dHRlcmluaywgSC48L2F1dGhvcj48YXV0aG9yPktv
bGssIE4uIEouPC9hdXRob3I+PC9hdXRob3JzPjwvY29udHJpYnV0b3JzPjxhdXRoLWFkZHJlc3M+
VW5pdmVyc2l0eSBvZiBHcm9uaW5nZW4sIE5ldGhlcmxhbmRzJiN4RDtUaGUgQ2hhbmdlcnksIE5l
dGhlcmxhbmRzPC9hdXRoLWFkZHJlc3M+PHRpdGxlcz48dGl0bGU+RG8gdHJhbnNmb3JtYXRpb25h
bCBDRU9zIGFsd2F5cyBtYWtlIHRoZSBkaWZmZXJlbmNlPyBUaGUgcm9sZSBvZiBUTVQgZmVlZGJh
Y2sgc2Vla2luZyBiZWhhdmlvcjwvdGl0bGU+PHNlY29uZGFyeS10aXRsZT5MZWFkZXJzaGlwIFF1
YXJ0ZXJseTwvc2Vjb25kYXJ5LXRpdGxlPjxhbHQtdGl0bGU+TGVhZGVyc2guIFEuPC9hbHQtdGl0
bGU+PC90aXRsZXM+PHBlcmlvZGljYWw+PGZ1bGwtdGl0bGU+TGVhZGVyc2hpcCBRdWFydGVybHk8
L2Z1bGwtdGl0bGU+PC9wZXJpb2RpY2FsPjxwYWdlcz41ODItNTkyPC9wYWdlcz48dm9sdW1lPjIz
PC92b2x1bWU+PG51bWJlcj4zPC9udW1iZXI+PGtleXdvcmRzPjxrZXl3b3JkPkNFTyB0cmFuc2Zv
cm1hdGlvbmFsIGxlYWRlcnNoaXA8L2tleXdvcmQ+PGtleXdvcmQ+Q2hhbmdlIGVmZmVjdGl2ZW5l
c3M8L2tleXdvcmQ+PGtleXdvcmQ+RmVlZGJhY2sgc2Vla2luZyBiZWhhdmlvcjwva2V5d29yZD48
a2V5d29yZD5UZWFtIHBlcmZvcm1hbmNlPC9rZXl3b3JkPjxrZXl3b3JkPlRvcCBtYW5hZ2VtZW50
IHRlYW08L2tleXdvcmQ+PC9rZXl3b3Jkcz48ZGF0ZXM+PHllYXI+MjAxMjwveWVhcj48L2RhdGVz
Pjxpc2JuPjEwNDg5ODQzIChJU1NOKTwvaXNibj48d29yay10eXBlPkFydGljbGU8L3dvcmstdHlw
ZT48dXJscz48cmVsYXRlZC11cmxzPjx1cmw+aHR0cHM6Ly93d3cuc2NvcHVzLmNvbS9pbndhcmQv
cmVjb3JkLnVyaT9laWQ9Mi1zMi4wLTg0ODYwMzE2OTc5JmFtcDtkb2k9MTAuMTAxNiUyZmoubGVh
cXVhLjIwMTEuMTIuMDA5JmFtcDtwYXJ0bmVySUQ9NDAmYW1wO21kNT01Y2UxYTQzYjhlMjIyZjM4
N2JjNmIxZTAyZWQwYmJiMzwvdXJsPjwvcmVsYXRlZC11cmxzPjwvdXJscz48ZWxlY3Ryb25pYy1y
ZXNvdXJjZS1udW0+MTAuMTAxNi9qLmxlYXF1YS4yMDExLjEyLjAwOTwvZWxlY3Ryb25pYy1yZXNv
dXJjZS1udW0+PHJlbW90ZS1kYXRhYmFzZS1uYW1lPlNjb3B1czwvcmVtb3RlLWRhdGFiYXNlLW5h
bWU+PGxhbmd1YWdlPkVuZ2xpc2g8L2xhbmd1YWdlPjwvcmVjb3JkPjwvQ2l0ZT48Q2l0ZT48QXV0
aG9yPlR1bWVybWFuPC9BdXRob3I+PFllYXI+MjAxMjwvWWVhcj48UmVjTnVtPjgwNjA8L1JlY051
bT48cmVjb3JkPjxyZWMtbnVtYmVyPjgwNjA8L3JlYy1udW1iZXI+PGZvcmVpZ24ta2V5cz48a2V5
IGFwcD0iRU4iIGRiLWlkPSIweDlzMjlweDhkcmVhc2VzejJvNTlzZGZ0ZWQ1MnZ0dHJ2ZTUiIHRp
bWVzdGFtcD0iMTY1MzQxMDAxMSI+ODA2MDwva2V5PjwvZm9yZWlnbi1rZXlzPjxyZWYtdHlwZSBu
YW1lPSJKb3VybmFsIEFydGljbGUiPjE3PC9yZWYtdHlwZT48Y29udHJpYnV0b3JzPjxhdXRob3Jz
PjxhdXRob3I+VHVtZXJtYW4sIE0uPC9hdXRob3I+PGF1dGhvcj5IZWRiZXJnIENhcmxzb24sIEwu
IE0uPC9hdXRob3I+PC9hdXRob3JzPjwvY29udHJpYnV0b3JzPjxhdXRoLWFkZHJlc3M+TWF5byBD
bGluaWMgSGVhbHRoIFN5c3RlbSwgRnJhbmNpc2NhbiBIZWFsdGhjYXJlLCBTcGFydGEsIFdJLCBV
bml0ZWQgU3RhdGVzJiN4RDtWaXRlcmJvIFVuaXZlcnNpdHksIExhIENyb3NzZSwgV0ksIFVuaXRl
ZCBTdGF0ZXM8L2F1dGgtYWRkcmVzcz48dGl0bGVzPjx0aXRsZT5JbmNyZWFzaW5nIG1lZGljYWwg
dGVhbSBjb2hlc2lvbiBhbmQgbGVhZGVyc2hpcCBiZWhhdmlvcnMgdXNpbmcgYSAzNjAtZGVncmVl
IGV2YWx1YXRpb24gcHJvY2VzczwvdGl0bGU+PHNlY29uZGFyeS10aXRsZT5XaXNjb25zaW4gTWVk
aWNhbCBKb3VybmFsPC9zZWNvbmRhcnktdGl0bGU+PGFsdC10aXRsZT5XaXNjLiBNZWQuIEouPC9h
bHQtdGl0bGU+PC90aXRsZXM+PHBlcmlvZGljYWw+PGZ1bGwtdGl0bGU+V2lzY29uc2luIE1lZGlj
YWwgSm91cm5hbDwvZnVsbC10aXRsZT48YWJici0xPldpcy4gTWVkLiBKLjwvYWJici0xPjxhYmJy
LTI+V2lzIE1lZCBKPC9hYmJyLTI+PC9wZXJpb2RpY2FsPjxwYWdlcz4zMy0zNzwvcGFnZXM+PHZv
bHVtZT4xMTE8L3ZvbHVtZT48bnVtYmVyPjE8L251bWJlcj48a2V5d29yZHM+PGtleXdvcmQ+YWR1
bHQ8L2tleXdvcmQ+PGtleXdvcmQ+YXJ0aWNsZTwva2V5d29yZD48a2V5d29yZD5jbGluaWNhbCBw
cmFjdGljZTwva2V5d29yZD48a2V5d29yZD5jb21tdW5pY2F0aW9uIHNraWxsPC9rZXl3b3JkPjxr
ZXl3b3JkPmZhbWlseSBtZWRpY2luZTwva2V5d29yZD48a2V5d29yZD5mZW1hbGU8L2tleXdvcmQ+
PGtleXdvcmQ+Z2VuZXJhbCBwcmFjdGl0aW9uZXI8L2tleXdvcmQ+PGtleXdvcmQ+aGVhbHRoIGNh
cmUgYWNjZXNzPC9rZXl3b3JkPjxrZXl3b3JkPmhlYWx0aCBjYXJlIGNvc3Q8L2tleXdvcmQ+PGtl
eXdvcmQ+aGVhbHRoIGNhcmUgb3JnYW5pemF0aW9uPC9rZXl3b3JkPjxrZXl3b3JkPmhlYWx0aCBj
YXJlIHF1YWxpdHk8L2tleXdvcmQ+PGtleXdvcmQ+aGVhbHRoIGNhcmUgc3VydmV5PC9rZXl3b3Jk
PjxrZXl3b3JkPmhlYWx0aCBjYXJlIHN5c3RlbTwva2V5d29yZD48a2V5d29yZD5oZWFsdGggc2Vy
dmljZXMgcmVzZWFyY2g8L2tleXdvcmQ+PGtleXdvcmQ+aHVtYW48L2tleXdvcmQ+PGtleXdvcmQ+
aHVtYW4gcmVsYXRpb248L2tleXdvcmQ+PGtleXdvcmQ+bGVhZGVyc2hpcDwva2V5d29yZD48a2V5
d29yZD5tYWxlPC9rZXl3b3JkPjxrZXl3b3JkPm1lZGljYWwgZWR1Y2F0aW9uPC9rZXl3b3JkPjxr
ZXl3b3JkPm9jY3VwYXRpb25hbCBzYWZldHk8L2tleXdvcmQ+PGtleXdvcmQ+cGF0aWVudCBzYWZl
dHk8L2tleXdvcmQ+PGtleXdvcmQ+cGVyZm9ybWFuY2UgbWVhc3VyZW1lbnQgc3lzdGVtPC9rZXl3
b3JkPjxrZXl3b3JkPnBoeXNpY2lhbiBhdHRpdHVkZTwva2V5d29yZD48a2V5d29yZD5wdWJsaWMg
aGVhbHRoIHNlcnZpY2U8L2tleXdvcmQ+PGtleXdvcmQ+dGVhbXdvcms8L2tleXdvcmQ+PGtleXdv
cmQ+Q2xpbmljYWwgQ29tcGV0ZW5jZTwva2V5d29yZD48a2V5d29yZD5GYW1pbHkgUHJhY3RpY2U8
L2tleXdvcmQ+PGtleXdvcmQ+RmVlZGJhY2s8L2tleXdvcmQ+PGtleXdvcmQ+SHVtYW5zPC9rZXl3
b3JkPjxrZXl3b3JkPk1pZGRsZSBBZ2VkPC9rZXl3b3JkPjxrZXl3b3JkPk9yZ2FuaXphdGlvbmFs
IENhc2UgU3R1ZGllczwva2V5d29yZD48a2V5d29yZD5QYXRpZW50IENhcmUgVGVhbTwva2V5d29y
ZD48a2V5d29yZD5Qcm9ncmFtIEV2YWx1YXRpb248L2tleXdvcmQ+PGtleXdvcmQ+UXVlc3Rpb25u
YWlyZXM8L2tleXdvcmQ+PGtleXdvcmQ+V2lzY29uc2luPC9rZXl3b3JkPjwva2V5d29yZHM+PGRh
dGVzPjx5ZWFyPjIwMTI8L3llYXI+PC9kYXRlcz48aXNibj4xMDk4MTg2MSAoSVNTTik8L2lzYm4+
PHdvcmstdHlwZT5BcnRpY2xlPC93b3JrLXR5cGU+PHVybHM+PHJlbGF0ZWQtdXJscz48dXJsPmh0
dHBzOi8vd3d3LnNjb3B1cy5jb20vaW53YXJkL3JlY29yZC51cmk/ZWlkPTItczIuMC04NDg1OTEz
Mzk2MSZhbXA7cGFydG5lcklEPTQwJmFtcDttZDU9MWQ5NGE4MjUwYzZmZTM5NDhmYjc0ZDY3MzI5
NTZmYzc8L3VybD48L3JlbGF0ZWQtdXJscz48L3VybHM+PGN1c3RvbTI+MjI1MzMyMTQ8L2N1c3Rv
bTI+PHJlbW90ZS1kYXRhYmFzZS1uYW1lPlNjb3B1czwvcmVtb3RlLWRhdGFiYXNlLW5hbWU+PGxh
bmd1YWdlPkVuZ2xpc2g8L2xhbmd1YWdlPjwvcmVjb3JkPjwvQ2l0ZT48Q2l0ZT48QXV0aG9yPklz
aGlrYXdhPC9BdXRob3I+PFllYXI+MjAxMjwvWWVhcj48UmVjTnVtPjgwNjE8L1JlY051bT48cmVj
b3JkPjxyZWMtbnVtYmVyPjgwNjE8L3JlYy1udW1iZXI+PGZvcmVpZ24ta2V5cz48a2V5IGFwcD0i
RU4iIGRiLWlkPSIweDlzMjlweDhkcmVhc2VzejJvNTlzZGZ0ZWQ1MnZ0dHJ2ZTUiIHRpbWVzdGFt
cD0iMTY1MzQxMDAxMSI+ODA2MTwva2V5PjwvZm9yZWlnbi1rZXlzPjxyZWYtdHlwZSBuYW1lPSJK
b3VybmFsIEFydGljbGUiPjE3PC9yZWYtdHlwZT48Y29udHJpYnV0b3JzPjxhdXRob3JzPjxhdXRo
b3I+SXNoaWthd2EsIEouPC9hdXRob3I+PC9hdXRob3JzPjwvY29udHJpYnV0b3JzPjxhdT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dGgtYWRkcmVzcz5Db2xsZWdlIG9mIEJ1c2luZXNzLCBSaWtreW8gVW5pdmVyc2l0eSwgVG9reW8s
IEphcGFuPC9hdXRoLWFkZHJlc3M+PHRpdGxlcz48dGl0bGU+TGVhZGVyc2hpcCBhbmQgcGVyZm9y
bWFuY2UgaW4gSmFwYW5lc2UgUiZhbXA7RCB0ZWFtczwvdGl0bGU+PHNlY29uZGFyeS10aXRsZT5B
c2lhIFBhY2lmaWMgQnVzaW5lc3MgUmV2aWV3PC9zZWNvbmRhcnktdGl0bGU+PGFsdC10aXRsZT5B
c2lhIFBhYy4gQnVzLiBSZXYuPC9hbHQtdGl0bGU+PC90aXRsZXM+PHBlcmlvZGljYWw+PGZ1bGwt
dGl0bGU+QXNpYSBQYWNpZmljIEJ1c2luZXNzIFJldmlldzwvZnVsbC10aXRsZT48L3BlcmlvZGlj
YWw+PHBhZ2VzPjI0MS0yNTg8L3BhZ2VzPjx2b2x1bWU+MTg8L3ZvbHVtZT48bnVtYmVyPjI8L251
bWJlcj48a2V5d29yZHM+PGtleXdvcmQ+Y29tbXVuaWNhdGlvbjwva2V5d29yZD48a2V5d29yZD5j
b25zZW5zdXMgbm9ybXM8L2tleXdvcmQ+PGtleXdvcmQ+Z2F0ZWtlZXBpbmcgbGVhZGVyc2hpcDwv
a2V5d29yZD48a2V5d29yZD5KYXBhbjwva2V5d29yZD48a2V5d29yZD5SJmFtcDtEIHRlYW1zPC9r
ZXl3b3JkPjxrZXl3b3JkPnRlYW0gcGVyZm9ybWFuY2U8L2tleXdvcmQ+PGtleXdvcmQ+dHJhbnNm
b3JtYXRpb25hbCBsZWFkZXJzaGlwPC9rZXl3b3JkPjxrZXl3b3JkPmluZHVzdHJpYWwgZW50ZXJw
cmlzZTwva2V5d29yZD48a2V5d29yZD5pbm5vdmF0aW9uPC9rZXl3b3JkPjxrZXl3b3JkPmxlYWRl
cnNoaXA8L2tleXdvcmQ+PGtleXdvcmQ+cGVyZm9ybWFuY2UgYXNzZXNzbWVudDwva2V5d29yZD48
a2V5d29yZD5yZXNlYXJjaCBhbmQgZGV2ZWxvcG1lbnQ8L2tleXdvcmQ+PC9rZXl3b3Jkcz48ZGF0
ZXM+PHllYXI+MjAxMjwveWVhcj48L2RhdGVzPjxpc2JuPjEzNjAyMzgxIChJU1NOKTwvaXNibj48
d29yay10eXBlPkFydGljbGU8L3dvcmstdHlwZT48dXJscz48cmVsYXRlZC11cmxzPjx1cmw+aHR0
cHM6Ly93d3cuc2NvcHVzLmNvbS9pbndhcmQvcmVjb3JkLnVyaT9laWQ9Mi1zMi4wLTg0ODU5NDEx
NTkzJmFtcDtkb2k9MTAuMTA4MCUyZjEzNjAyMzgxLjIwMTAuNTMyOTA3JmFtcDtwYXJ0bmVySUQ9
NDAmYW1wO21kNT04ZWZiYjYzNGRhMWFhNDg4NzlkY2NiNTMwMDI1ZGFiYTwvdXJsPjwvcmVsYXRl
ZC11cmxzPjwvdXJscz48ZWxlY3Ryb25pYy1yZXNvdXJjZS1udW0+MTAuMTA4MC8xMzYwMjM4MS4y
MDEwLjUzMjkwNzwvZWxlY3Ryb25pYy1yZXNvdXJjZS1udW0+PHJlbW90ZS1kYXRhYmFzZS1uYW1l
PlNjb3B1czwvcmVtb3RlLWRhdGFiYXNlLW5hbWU+PGxhbmd1YWdlPkVuZ2xpc2g8L2xhbmd1YWdl
PjwvcmVjb3JkPjwvQ2l0ZT48Q2l0ZT48QXV0aG9yPkd1bmRlcnNlbjwvQXV0aG9yPjxZZWFyPjIw
MTI8L1llYXI+PFJlY051bT44MDY0PC9SZWNOdW0+PHJlY29yZD48cmVjLW51bWJlcj44MDY0PC9y
ZWMtbnVtYmVyPjxmb3JlaWduLWtleXM+PGtleSBhcHA9IkVOIiBkYi1pZD0iMHg5czI5cHg4ZHJl
YXNlc3oybzU5c2RmdGVkNTJ2dHRydmU1IiB0aW1lc3RhbXA9IjE2NTM0MTAwMTEiPjgwNjQ8L2tl
eT48L2ZvcmVpZ24ta2V5cz48cmVmLXR5cGUgbmFtZT0iSm91cm5hbCBBcnRpY2xlIj4xNzwvcmVm
LXR5cGU+PGNvbnRyaWJ1dG9ycz48YXV0aG9ycz48YXV0aG9yPkd1bmRlcnNlbiwgRy48L2F1dGhv
cj48YXV0aG9yPkhlbGxlc8O4eSwgQi4gVC48L2F1dGhvcj48YXV0aG9yPlJhZWRlciwgUy48L2F1
dGhvcj48L2F1dGhvcnM+PC9jb250cmlidXRvcnM+PGF1dGgtYWRkcmVzcz5Vbml2ZXJzaXR5IG9m
IE9zbG8sIE9zbG8sIE5vcndheTwvYXV0aC1hZGRyZXNzPjx0aXRsZXM+PHRpdGxlPkxlYWRpbmcg
SW50ZXJuYXRpb25hbCBQcm9qZWN0IFRlYW1zOiBUaGUgRWZmZWN0aXZlbmVzcyBvZiBUcmFuc2Zv
cm1hdGlvbmFsIExlYWRlcnNoaXAgaW4gRHluYW1pYyBXb3JrIEVudmlyb25tZW50czwvdGl0bGU+
PHNlY29uZGFyeS10aXRsZT5Kb3VybmFsIG9mIExlYWRlcnNoaXAgYW5kIE9yZ2FuaXphdGlvbmFs
IFN0dWRpZXM8L3NlY29uZGFyeS10aXRsZT48YWx0LXRpdGxlPkouIExlYWRlcnNoLiBPcmdhbi4g
U3R1ZC48L2FsdC10aXRsZT48L3RpdGxlcz48cGVyaW9kaWNhbD48ZnVsbC10aXRsZT5Kb3VybmFs
IG9mIExlYWRlcnNoaXAgYW5kIE9yZ2FuaXphdGlvbmFsIFN0dWRpZXM8L2Z1bGwtdGl0bGU+PGFi
YnItMT5KLiBMZWFkZXJzaC4gT3JnYW4uIFN0dWQuPC9hYmJyLTE+PC9wZXJpb2RpY2FsPjxhbHQt
cGVyaW9kaWNhbD48ZnVsbC10aXRsZT5Kb3VybmFsIG9mIExlYWRlcnNoaXAgYW5kIE9yZ2FuaXph
dGlvbmFsIFN0dWRpZXM8L2Z1bGwtdGl0bGU+PGFiYnItMT5KLiBMZWFkZXJzaC4gT3JnYW4uIFN0
dWQuPC9hYmJyLTE+PC9hbHQtcGVyaW9kaWNhbD48cGFnZXM+NDYtNTc8L3BhZ2VzPjx2b2x1bWU+
MTk8L3ZvbHVtZT48bnVtYmVyPjE8L251bWJlcj48a2V5d29yZHM+PGtleXdvcmQ+ZHluYW1pYyB3
b3JrIGVudmlyb25tZW50PC9rZXl3b3JkPjxrZXl3b3JkPnRlYW0gcGVyZm9ybWFuY2U8L2tleXdv
cmQ+PGtleXdvcmQ+dHJhbnNmb3JtYXRpb25hbCBsZWFkZXJzaGlwPC9rZXl3b3JkPjwva2V5d29y
ZHM+PGRhdGVzPjx5ZWFyPjIwMTI8L3llYXI+PC9kYXRlcz48cHVibGlzaGVyPlNBR0UgUHVibGlj
YXRpb25zIEluYy48L3B1Ymxpc2hlcj48aXNibj4xNTQ4MDUxOCAoSVNTTik8L2lzYm4+PHdvcmst
dHlwZT5BcnRpY2xlPC93b3JrLXR5cGU+PHVybHM+PHJlbGF0ZWQtdXJscz48dXJsPmh0dHBzOi8v
d3d3LnNjb3B1cy5jb20vaW53YXJkL3JlY29yZC51cmk/ZWlkPTItczIuMC04NDg1NzQ4MjI2NCZh
bXA7ZG9pPTEwLjExNzclMmYxNTQ4MDUxODExNDI5NTczJmFtcDtwYXJ0bmVySUQ9NDAmYW1wO21k
NT0yZTdmNGRjMzQyMDhkYWMwOGM2YTMyMzFmZGRlMTg5NDwvdXJsPjwvcmVsYXRlZC11cmxzPjwv
dXJscz48ZWxlY3Ryb25pYy1yZXNvdXJjZS1udW0+MTAuMTE3Ny8xNTQ4MDUxODExNDI5NTczPC9l
bGVjdHJvbmljLXJlc291cmNlLW51bT48cmVtb3RlLWRhdGFiYXNlLW5hbWU+U2NvcHVzPC9yZW1v
dGUtZGF0YWJhc2UtbmFtZT48bGFuZ3VhZ2U+RW5nbGlzaDwvbGFuZ3VhZ2U+PC9yZWNvcmQ+PC9D
aXRlPjxDaXRlPjxBdXRob3I+U2FuZGVyczwvQXV0aG9yPjxZZWFyPjIwMTI8L1llYXI+PFJlY051
bT44MDY1PC9SZWNOdW0+PHJlY29yZD48cmVjLW51bWJlcj44MDY1PC9yZWMtbnVtYmVyPjxmb3Jl
aWduLWtleXM+PGtleSBhcHA9IkVOIiBkYi1pZD0iMHg5czI5cHg4ZHJlYXNlc3oybzU5c2RmdGVk
NTJ2dHRydmU1IiB0aW1lc3RhbXA9IjE2NTM0MTAwMTEiPjgwNjU8L2tleT48L2ZvcmVpZ24ta2V5
cz48cmVmLXR5cGUgbmFtZT0iSm91cm5hbCBBcnRpY2xlIj4xNzwvcmVmLXR5cGU+PGNvbnRyaWJ1
dG9ycz48YXV0aG9ycz48YXV0aG9yPlNhbmRlcnMsIEsuPC9hdXRob3I+PGF1dGhvcj5TaGlwdG9u
LCBILjwvYXV0aG9yPjwvYXV0aG9ycz48L2NvbnRyaWJ1dG9ycz48YXV0aC1hZGRyZXNzPkZhY3Vs
dHkgb2YgQmVoYXZpb3VyYWwgU2NpZW5jZXMsIFdvcmsgYW5kIE9yZ2FuaXNhdGlvbmFsIFBzeWNo
b2xvZ3ksIFVuaXZlcnNpdHkgb2YgVHdlbnRlLCBOZXRoZXJsYW5kcyYjeEQ7QXN0b24gQnVzaW5l
c3MgU2Nob29sLCBBc3RvbiBVbml2ZXJzaXR5LCBCaXJtaW5naGFtLCBVbml0ZWQgS2luZ2RvbTwv
YXV0aC1hZGRyZXNzPjx0aXRsZXM+PHRpdGxlPlRoZSByZWxhdGlvbnNoaXAgYmV0d2VlbiB0cmFu
c2Zvcm1hdGlvbmFsIGxlYWRlcnNoaXAgYW5kIGlubm92YXRpdmUgYmVoYXZpb3VyIGluIGEgaGVh
bHRoY2FyZSBjb250ZXh0OiBBIHRlYW0gbGVhcm5pbmcgdmVyc3VzIGEgY29oZXNpb24gcGVyc3Bl
Y3RpdmU8L3RpdGxlPjxzZWNvbmRhcnktdGl0bGU+RXVyb3BlYW4gSm91cm5hbCBvZiBJbnRlcm5h
dGlvbmFsIE1hbmFnZW1lbnQ8L3NlY29uZGFyeS10aXRsZT48YWx0LXRpdGxlPkV1ci4gSi4gSW50
LiBNYW5hZ2UuPC9hbHQtdGl0bGU+PC90aXRsZXM+PHBlcmlvZGljYWw+PGZ1bGwtdGl0bGU+RXVy
b3BlYW4gSm91cm5hbCBvZiBJbnRlcm5hdGlvbmFsIE1hbmFnZW1lbnQ8L2Z1bGwtdGl0bGU+PC9w
ZXJpb2RpY2FsPjxwYWdlcz44My0xMDA8L3BhZ2VzPjx2b2x1bWU+Njwvdm9sdW1lPjxudW1iZXI+
MTwvbnVtYmVyPjxrZXl3b3Jkcz48a2V5d29yZD5Db2hlc2lvbjwva2V5d29yZD48a2V5d29yZD5J
bm5vdmF0aXZlIGJlaGF2aW91cjwva2V5d29yZD48a2V5d29yZD5UZWFtIGxlYXJuaW5nPC9rZXl3
b3JkPjxrZXl3b3JkPlRyYW5zZm9ybWF0aW9uYWwgbGVhZGVyc2hpcDwva2V5d29yZD48L2tleXdv
cmRzPjxkYXRlcz48eWVhcj4yMDEyPC95ZWFyPjwvZGF0ZXM+PHB1Ymxpc2hlcj5JbmRlcnNjaWVu
Y2UgUHVibGlzaGVyczwvcHVibGlzaGVyPjxpc2JuPjE3NTE2NzU3IChJU1NOKTwvaXNibj48d29y
ay10eXBlPlJldmlldzwvd29yay10eXBlPjx1cmxzPjxyZWxhdGVkLXVybHM+PHVybD5odHRwczov
L3d3dy5zY29wdXMuY29tL2lud2FyZC9yZWNvcmQudXJpP2VpZD0yLXMyLjAtODQ4NTczMDMwNjIm
YW1wO2RvaT0xMC4xNTA0JTJmRUpJTS4yMDEyLjA0NDc1OSZhbXA7cGFydG5lcklEPTQwJmFtcDtt
ZDU9ZTBkYzkxNDQ4YTM2ZDdlMDQwZmY5ZDMyMGJjOTQ0ZDQ8L3VybD48L3JlbGF0ZWQtdXJscz48
L3VybHM+PGVsZWN0cm9uaWMtcmVzb3VyY2UtbnVtPjEwLjE1MDQvRUpJTS4yMDEyLjA0NDc1OTwv
ZWxlY3Ryb25pYy1yZXNvdXJjZS1udW0+PHJlbW90ZS1kYXRhYmFzZS1uYW1lPlNjb3B1czwvcmVt
b3RlLWRhdGFiYXNlLW5hbWU+PGxhbmd1YWdlPkVuZ2xpc2g8L2xhbmd1YWdlPjwvcmVjb3JkPjwv
Q2l0ZT48Q2l0ZT48QXV0aG9yPllhbmc8L0F1dGhvcj48WWVhcj4yMDEyPC9ZZWFyPjxSZWNOdW0+
ODA2NjwvUmVjTnVtPjxyZWNvcmQ+PHJlYy1udW1iZXI+ODA2NjwvcmVjLW51bWJlcj48Zm9yZWln
bi1rZXlzPjxrZXkgYXBwPSJFTiIgZGItaWQ9IjB4OXMyOXB4OGRyZWFzZXN6Mm81OXNkZnRlZDUy
dnR0cnZlNSIgdGltZXN0YW1wPSIxNjUzNDEwMDExIj44MDY2PC9rZXk+PC9mb3JlaWduLWtleXM+
PHJlZi10eXBlIG5hbWU9IkpvdXJuYWwgQXJ0aWNsZSI+MTc8L3JlZi10eXBlPjxjb250cmlidXRv
cnM+PGF1dGhvcnM+PGF1dGhvcj5ZYW5nLCBMLiBSLjwvYXV0aG9yPjxhdXRob3I+V3UsIEsuIFMu
PC9hdXRob3I+PGF1dGhvcj5XYW5nLCBGLiBLLjwvYXV0aG9yPjxhdXRob3I+Q2hpbiwgUC4gQy48
L2F1dGhvcj48L2F1dGhvcnM+PC9jb250cmlidXRvcnM+PGF1dGgtYWRkcmVzcz5EZXBhcnRtZW50
IG9mIEJ1c2luZXNzIEFkbWluaXN0cmF0aW9uLCBUYW1rYW5nIFVuaXZlcnNpdHksIDE1MSBZaW5n
LWNodWFuIFJkLCBUYW1zdWksIFRhaXBlaSAyNTEsIFRhaXdhbiYjeEQ7RGVwYXJ0bWVudCBvZiBS
aXNrIE1hbmFnZW1lbnQgYW5kIEluc3VyYW5jZSwgTWluZy1DaHVhbiBVbml2ZXJzaXR5LCBOby4g
MjUwLCBTZWMuIDUsIENob25nLVNhbiBOLiBSZCwgVGFpcGVpIDExMSwgVGFpd2FuJiN4RDtHcmFk
dWF0ZSBJbnN0aXR1dGUgb2YgTWFuYWdlbWVudCBTY2llbmNlcywgVGFta2FuZyBVbml2ZXJzaXR5
LCAxNTEgWWluZy1jaHVhbiBSZCwgVGFtc3VpLCBUYWlwZWkgMjUxLCBUYWl3YW48L2F1dGgtYWRk
cmVzcz48dGl0bGVzPjx0aXRsZT5SZWxhdGlvbnNoaXBzIGFtb25nIHByb2plY3QgbWFuYWdlciZh
cG9zO3MgbGVhZGVyc2hpcCBzdHlsZSwgdGVhbSBpbnRlcmFjdGlvbiBhbmQgcHJvamVjdCBwZXJm
b3JtYW5jZSBpbiB0aGUgVGFpd2FuZXNlIHNlcnZlciBpbmR1c3RyeTwvdGl0bGU+PHNlY29uZGFy
eS10aXRsZT5RdWFsaXR5IGFuZCBRdWFudGl0eTwvc2Vjb25kYXJ5LXRpdGxlPjxhbHQtdGl0bGU+
UXVhbC4gUXVhbnQuPC9hbHQtdGl0bGU+PC90aXRsZXM+PHBlcmlvZGljYWw+PGZ1bGwtdGl0bGU+
UXVhbGl0eSBhbmQgUXVhbnRpdHk8L2Z1bGwtdGl0bGU+PGFiYnItMT5RdWFsLiBRdWFudC48L2Fi
YnItMT48L3BlcmlvZGljYWw+PGFsdC1wZXJpb2RpY2FsPjxmdWxsLXRpdGxlPlF1YWxpdHkgYW5k
IFF1YW50aXR5PC9mdWxsLXRpdGxlPjxhYmJyLTE+UXVhbC4gUXVhbnQuPC9hYmJyLTE+PC9hbHQt
cGVyaW9kaWNhbD48cGFnZXM+MjA3LTIxOTwvcGFnZXM+PHZvbHVtZT40Njwvdm9sdW1lPjxudW1i
ZXI+MTwvbnVtYmVyPjxrZXl3b3Jkcz48a2V5d29yZD5Qcm9qZWN0IHBlcmZvcm1hbmNlPC9rZXl3
b3JkPjxrZXl3b3JkPlRlYW0gY29sbGFib3JhdGlvbjwva2V5d29yZD48a2V5d29yZD5UZWFtIGNv
bW11bmljYXRpb248L2tleXdvcmQ+PGtleXdvcmQ+VHJhbnNhY3Rpb25hbCBsZWFkZXJzaGlwPC9r
ZXl3b3JkPjxrZXl3b3JkPlRyYW5zZm9ybWF0aW9uYWwgbGVhZGVyc2hpcDwva2V5d29yZD48L2tl
eXdvcmRzPjxkYXRlcz48eWVhcj4yMDEyPC95ZWFyPjwvZGF0ZXM+PGlzYm4+MDAzMzUxNzcgKElT
U04pPC9pc2JuPjx3b3JrLXR5cGU+QXJ0aWNsZTwvd29yay10eXBlPjx1cmxzPjxyZWxhdGVkLXVy
bHM+PHVybD5odHRwczovL3d3dy5zY29wdXMuY29tL2lud2FyZC9yZWNvcmQudXJpP2VpZD0yLXMy
LjAtODEyNTUyMDk5ODImYW1wO2RvaT0xMC4xMDA3JTJmczExMTM1LTAxMC05MzU0LTQmYW1wO3Bh
cnRuZXJJRD00MCZhbXA7bWQ1PTEzOGY2MWY1NjBlYzk4Y2UyYTBmOWNlYWM2ZDBhZDFlPC91cmw+
PC9yZWxhdGVkLXVybHM+PC91cmxzPjxlbGVjdHJvbmljLXJlc291cmNlLW51bT4xMC4xMDA3L3Mx
MTEzNS0wMTAtOTM1NC00PC9lbGVjdHJvbmljLXJlc291cmNlLW51bT48cmVtb3RlLWRhdGFiYXNl
LW5hbWU+U2NvcHVzPC9yZW1vdGUtZGF0YWJhc2UtbmFtZT48bGFuZ3VhZ2U+RW5nbGlzaDwvbGFu
Z3VhZ2U+PC9yZWNvcmQ+PC9DaXRlPjxDaXRlPjxBdXRob3I+Q2hlbjwvQXV0aG9yPjxZZWFyPjIw
MTM8L1llYXI+PFJlY051bT44MDI2PC9SZWNOdW0+PHJlY29yZD48cmVjLW51bWJlcj44MDI2PC9y
ZWMtbnVtYmVyPjxmb3JlaWduLWtleXM+PGtleSBhcHA9IkVOIiBkYi1pZD0iMHg5czI5cHg4ZHJl
YXNlc3oybzU5c2RmdGVkNTJ2dHRydmU1IiB0aW1lc3RhbXA9IjE2NTM0MTAwMTEiPjgwMjY8L2tl
eT48L2ZvcmVpZ24ta2V5cz48cmVmLXR5cGUgbmFtZT0iSm91cm5hbCBBcnRpY2xlIj4xNzwvcmVm
LXR5cGU+PGNvbnRyaWJ1dG9ycz48YXV0aG9ycz48YXV0aG9yPkNoZW4sIEcuPC9hdXRob3I+PGF1
dGhvcj5GYXJoLCBKLiBMLjwvYXV0aG9yPjxhdXRob3I+Q2FtcGJlbGwtQnVzaCwgRS4gTS48L2F1
dGhvcj48YXV0aG9yPld1LCBaLjwvYXV0aG9yPjxhdXRob3I+V3UsIFguPC9hdXRob3I+PC9hdXRo
b3JzPjwvY29udHJpYnV0b3JzPjxhdXRoLWFkZHJlc3M+TWFuYWdlbWVudCBhbmQgT3JnYW5pemF0
aW9uIERlcGFydG1lbnQsIFJvYmVydCBILiBTbWl0aCBTY2hvb2wgb2YgQnVzaW5lc3MsIFVuaXZl
cnNpdHkgb2YgTWFyeWxhbmQsIFVuaXRlZCBTdGF0ZXMmI3hEO0RlcGFydG1lbnQgb2YgTWFuYWdl
bWVudCwgSG9uZyBLb25nIFVuaXZlcnNpdHkgb2YgU2NpZW5jZSBhbmQgVGVjaG5vbG9neSwgQ2xl
YXIgV2F0ZXIgQmF5LCBIb25nIEtvbmcmI3hEO0RlcGFydG1lbnQgb2YgTGVhZGVyc2hpcCBhbmQg
T3JnYW5pemF0aW9uIE1hbmFnZW1lbnQsLCBUc2luZ2h1YSBVbml2ZXJzaXR5LCBCZWlqaW5nLCBD
aGluYSYjeEQ7U2Nob29sIG9mIEVjb25vbWljcyBhbmQgTWFuYWdlbWVudCwgQmVpaGFuZyBVbml2
ZXJzaXR5LCBCZWlqaW5nLCBDaGluYTwvYXV0aC1hZGRyZXNzPjx0aXRsZXM+PHRpdGxlPlRlYW1z
IGFzIGlubm92YXRpdmUgc3lzdGVtczogTXVsdGlsZXZlbCBtb3RpdmF0aW9uYWwgYW50ZWNlZGVu
dHMgb2YgaW5ub3ZhdGlvbiBpbiBSJmFtcDtEIHRlYW1zPC90aXRsZT48c2Vjb25kYXJ5LXRpdGxl
PkpvdXJuYWwgb2YgQXBwbGllZCBQc3ljaG9sb2d5PC9zZWNvbmRhcnktdGl0bGU+PGFsdC10aXRs
ZT5KLiBBcHBsLiBQc3ljaG9sLjwvYWx0LXRpdGxlPjwvdGl0bGVzPjxwZXJpb2RpY2FsPjxmdWxs
LXRpdGxlPkpvdXJuYWwgb2YgQXBwbGllZCBQc3ljaG9sb2d5PC9mdWxsLXRpdGxlPjxhYmJyLTE+
Si4gQXBwbC4gUHN5Y2hvbC48L2FiYnItMT48YWJici0yPkogQXBwbCBQc3ljaG9sPC9hYmJyLTI+
PC9wZXJpb2RpY2FsPjxhbHQtcGVyaW9kaWNhbD48ZnVsbC10aXRsZT5Kb3VybmFsIG9mIEFwcGxp
ZWQgUHN5Y2hvbG9neTwvZnVsbC10aXRsZT48YWJici0xPkouIEFwcGwuIFBzeWNob2wuPC9hYmJy
LTE+PGFiYnItMj5KIEFwcGwgUHN5Y2hvbDwvYWJici0yPjwvYWx0LXBlcmlvZGljYWw+PHBhZ2Vz
PjEwMTgtMTAyNzwvcGFnZXM+PHZvbHVtZT45ODwvdm9sdW1lPjxudW1iZXI+NjwvbnVtYmVyPjxr
ZXl3b3Jkcz48a2V5d29yZD5Jbm5vdmF0aW9uPC9rZXl3b3JkPjxrZXl3b3JkPk1vdGl2YXRpb248
L2tleXdvcmQ+PGtleXdvcmQ+TXVsdGlsZXZlbGY8L2tleXdvcmQ+PGtleXdvcmQ+V29yayB0ZWFt
czwva2V5d29yZD48a2V5d29yZD5hZHVsdDwva2V5d29yZD48a2V5d29yZD5mZW1hbGU8L2tleXdv
cmQ+PGtleXdvcmQ+Z3JvdXAgcHJvY2Vzczwva2V5d29yZD48a2V5d29yZD5odW1hbjwva2V5d29y
ZD48a2V5d29yZD5tYWxlPC9rZXl3b3JkPjxrZXl3b3JkPm9yZ2FuaXphdGlvbjwva2V5d29yZD48
a2V5d29yZD5waHlzaW9sb2d5PC9rZXl3b3JkPjxrZXl3b3JkPnJlc2VhcmNoPC9rZXl3b3JkPjxr
ZXl3b3JkPnRhc2sgcGVyZm9ybWFuY2U8L2tleXdvcmQ+PGtleXdvcmQ+R3JvdXAgUHJvY2Vzc2Vz
PC9rZXl3b3JkPjxrZXl3b3JkPkh1bWFuczwva2V5d29yZD48a2V5d29yZD5Pcmdhbml6YXRpb25h
bCBDdWx0dXJlPC9rZXl3b3JkPjxrZXl3b3JkPk9yZ2FuaXphdGlvbmFsIElubm92YXRpb248L2tl
eXdvcmQ+PGtleXdvcmQ+VGFzayBQZXJmb3JtYW5jZSBhbmQgQW5hbHlzaXM8L2tleXdvcmQ+PC9r
ZXl3b3Jkcz48ZGF0ZXM+PHllYXI+MjAxMzwveWVhcj48L2RhdGVzPjxpc2JuPjAwMjE5MDEwIChJ
U1NOKTwvaXNibj48d29yay10eXBlPkFydGljbGU8L3dvcmstdHlwZT48dXJscz48L3VybHM+PGN1
c3RvbTI+MjM1NjU4OTg8L2N1c3RvbTI+PGVsZWN0cm9uaWMtcmVzb3VyY2UtbnVtPjEwLjEwMzcv
YTAwMzI2NjM8L2VsZWN0cm9uaWMtcmVzb3VyY2UtbnVtPjxyZW1vdGUtZGF0YWJhc2UtbmFtZT5T
Y29wdXM8L3JlbW90ZS1kYXRhYmFzZS1uYW1lPjxsYW5ndWFnZT5FbmdsaXNoPC9sYW5ndWFnZT48
L3JlY29yZD48L0NpdGU+PENpdGU+PEF1dGhvcj5TaWFzc2Frb3M8L0F1dGhvcj48WWVhcj4yMDEz
PC9ZZWFyPjxSZWNOdW0+ODAyNzwvUmVjTnVtPjxyZWNvcmQ+PHJlYy1udW1iZXI+ODAyNzwvcmVj
LW51bWJlcj48Zm9yZWlnbi1rZXlzPjxrZXkgYXBwPSJFTiIgZGItaWQ9IjB4OXMyOXB4OGRyZWFz
ZXN6Mm81OXNkZnRlZDUydnR0cnZlNSIgdGltZXN0YW1wPSIxNjUzNDEwMDExIj44MDI3PC9rZXk+
PC9mb3JlaWduLWtleXM+PHJlZi10eXBlIG5hbWU9IkpvdXJuYWwgQXJ0aWNsZSI+MTc8L3JlZi10
eXBlPjxjb250cmlidXRvcnM+PGF1dGhvcnM+PGF1dGhvcj5TaWFzc2Frb3MsIEQuPC9hdXRob3I+
PGF1dGhvcj5Gb3gsIFIuPC9hdXRob3I+PGF1dGhvcj5CcmlzdG93ZSwgSy48L2F1dGhvcj48YXV0
aG9yPkFuZ291cmksIEouPC9hdXRob3I+PGF1dGhvcj5IYW1ibHksIEguPC9hdXRob3I+PGF1dGhv
cj5Sb2Jzb24sIEwuPC9hdXRob3I+PGF1dGhvcj5EcmF5Y290dCwgVC4gSi48L2F1dGhvcj48L2F1
dGhvcnM+PC9jb250cmlidXRvcnM+PGF1dGgtYWRkcmVzcz5TY2hvb2wgb2YgQ2xpbmljYWwgU2Np
ZW5jZXMsIFVuaXZlcnNpdHkgb2YgQnJpc3RvbCwgU291dGhtZWFkIEhvc3BpdGFsLCBCUzEwIDVO
QiBCcmlzdG9sLCBVbml0ZWQgS2luZ2RvbSYjeEQ7VGF1bnRvbiBhbmQgU29tZXJzZXQgSG9zcGl0
YWwsIFRhdW50b24sIFVuaXRlZCBLaW5nZG9tJiN4RDtEZXBhcnRtZW50IG9mIFBhbGxpYXRpdmUg
Q2FyZSwgUG9saWN5IGFuZCBSZWhhYmlsaXRhdGlvbiwgS2luZyZhcG9zO3MgQ29sbGVnZSwgQ2lj
ZWx5IFNhdW5kZXJzIEluc3RpdHV0ZSwgTG9uZG9uLCBVbml0ZWQgS2luZ2RvbSYjeEQ7RGVwYXJ0
bWVudCBvZiBMYW5ndWFnZXMsIExpbmd1aXN0aWNzIGFuZCBBcmVhIFN0dWRpZXMsIFVuaXZlcnNp
dHkgb2YgdGhlIFdlc3Qgb2YgRW5nbGFuZCAoVVdFKSwgQnJpc3RvbCwgVW5pdGVkIEtpbmdkb20m
I3hEO1NwZWVjaCBhbmQgTGFuZ3VhZ2UgUmVzZWFyY2ggVW5pdCwgRnJlbmNoYXkgSG9zcGl0YWws
IEJyaXN0b2wsIFVuaXRlZCBLaW5nZG9tPC9hdXRoLWFkZHJlc3M+PHRpdGxlcz48dGl0bGU+V2hh
dCBtYWtlcyBtYXRlcm5pdHkgdGVhbXMgZWZmZWN0aXZlIGFuZCBzYWZlPyBMZXNzb25zIGZyb20g
YSBzZXJpZXMgb2YgcmVzZWFyY2ggb24gdGVhbXdvcmssIGxlYWRlcnNoaXAgYW5kIHRlYW0gdHJh
aW5pbmc8L3RpdGxlPjxzZWNvbmRhcnktdGl0bGU+QWN0YSBPYnN0ZXRyaWNpYSBldCBHeW5lY29s
b2dpY2EgU2NhbmRpbmF2aWNhPC9zZWNvbmRhcnktdGl0bGU+PGFsdC10aXRsZT5BY3RhIE9ic3Rl
dC4gR3luZWNvbC4gU2NhbmQuPC9hbHQtdGl0bGU+PC90aXRsZXM+PHBlcmlvZGljYWw+PGZ1bGwt
dGl0bGU+QWN0YSBPYnN0ZXRyaWNpYSBldCBHeW5lY29sb2dpY2EgU2NhbmRpbmF2aWNhPC9mdWxs
LXRpdGxlPjxhYmJyLTE+QWN0YSBPYnN0ZXQuIEd5bmVjb2wuIFNjYW5kLjwvYWJici0xPjxhYmJy
LTI+QWN0YSBPYnN0ZXQgR3luZWNvbCBTY2FuZDwvYWJici0yPjwvcGVyaW9kaWNhbD48YWx0LXBl
cmlvZGljYWw+PGZ1bGwtdGl0bGU+QWN0YSBPYnN0ZXRyaWNpYSBldCBHeW5lY29sb2dpY2EgU2Nh
bmRpbmF2aWNhPC9mdWxsLXRpdGxlPjxhYmJyLTE+QWN0YSBPYnN0ZXQuIEd5bmVjb2wuIFNjYW5k
LjwvYWJici0xPjxhYmJyLTI+QWN0YSBPYnN0ZXQgR3luZWNvbCBTY2FuZDwvYWJici0yPjwvYWx0
LXBlcmlvZGljYWw+PHBhZ2VzPjEyMzktMTI0MzwvcGFnZXM+PHZvbHVtZT45Mjwvdm9sdW1lPjxu
dW1iZXI+MTE8L251bWJlcj48a2V5d29yZHM+PGtleXdvcmQ+Y29tbXVuaWNhdGlvbjwva2V5d29y
ZD48a2V5d29yZD5lbWVyZ2VuY3k8L2tleXdvcmQ+PGtleXdvcmQ+aGFuZG92ZXI8L2tleXdvcmQ+
PGtleXdvcmQ+SW50ZXJwcm9mZXNzaW9uYWw8L2tleXdvcmQ+PGtleXdvcmQ+bGVhZGVyPC9rZXl3
b3JkPjxrZXl3b3JkPnBhdGllbnQgY2FyZSB0ZWFtPC9rZXl3b3JkPjxrZXl3b3JkPnBhdGllbnQg
c2FmZXR5PC9rZXl3b3JkPjxrZXl3b3JkPnNpbXVsYXRpb248L2tleXdvcmQ+PGtleXdvcmQ+dGVh
bXdvcms8L2tleXdvcmQ+PGtleXdvcmQ+dHJhaW5pbmc8L2tleXdvcmQ+PGtleXdvcmQ+YXR0aXR1
ZGU8L2tleXdvcmQ+PGtleXdvcmQ+Y2xpbmljYWwgZWZmZWN0aXZlbmVzczwva2V5d29yZD48a2V5
d29yZD5kb2N0b3IgcGF0aWVudCByZWxhdGlvbjwva2V5d29yZD48a2V5d29yZD5lbWVyZ2VuY3kg
Y2FyZTwva2V5d29yZD48a2V5d29yZD5ob3NwaXRhbCBwYXRpZW50PC9rZXl3b3JkPjxrZXl3b3Jk
PmludGVycGVyc29uYWwgY29tbXVuaWNhdGlvbjwva2V5d29yZD48a2V5d29yZD5rbm93bGVkZ2U8
L2tleXdvcmQ+PGtleXdvcmQ+bGVhZGVyc2hpcDwva2V5d29yZD48a2V5d29yZD5tYXRlcm5hbCBj
YXJlPC9rZXl3b3JkPjxrZXl3b3JkPm1lZGljYWwgZWR1Y2F0aW9uPC9rZXl3b3JkPjxrZXl3b3Jk
PnByaW9yaXR5IGpvdXJuYWw8L2tleXdvcmQ+PGtleXdvcmQ+cmV2aWV3PC9rZXl3b3JkPjxrZXl3
b3JkPnNhZmV0eTwva2V5d29yZD48a2V5d29yZD5DbGluaWNhbCBDb21wZXRlbmNlPC9rZXl3b3Jk
PjxrZXl3b3JkPkNvb3BlcmF0aXZlIEJlaGF2aW9yPC9rZXl3b3JkPjxrZXl3b3JkPkVtZXJnZW5j
eSBNZWRpY2FsIFNlcnZpY2VzPC9rZXl3b3JkPjxrZXl3b3JkPkZlbWFsZTwva2V5d29yZD48a2V5
d29yZD5Gb2N1cyBHcm91cHM8L2tleXdvcmQ+PGtleXdvcmQ+SHVtYW5zPC9rZXl3b3JkPjxrZXl3
b3JkPkludGVycHJvZmVzc2lvbmFsIFJlbGF0aW9uczwva2V5d29yZD48a2V5d29yZD5PYnN0ZXRy
aWNzIGFuZCBHeW5lY29sb2d5IERlcGFydG1lbnQsIEhvc3BpdGFsPC9rZXl3b3JkPjxrZXl3b3Jk
PlBoeXNpY2lhbi1QYXRpZW50IFJlbGF0aW9uczwva2V5d29yZD48a2V5d29yZD5QcmVnbmFuY3k8
L2tleXdvcmQ+PGtleXdvcmQ+UmV0cm9zcGVjdGl2ZSBTdHVkaWVzPC9rZXl3b3JkPjwva2V5d29y
ZHM+PGRhdGVzPjx5ZWFyPjIwMTM8L3llYXI+PC9kYXRlcz48aXNibj4wMDAxNjM0OSAoSVNTTik8
L2lzYm4+PHdvcmstdHlwZT5SZXZpZXc8L3dvcmstdHlwZT48dXJscz48cmVsYXRlZC11cmxzPjx1
cmw+aHR0cHM6Ly93d3cuc2NvcHVzLmNvbS9pbndhcmQvcmVjb3JkLnVyaT9laWQ9Mi1zMi4wLTg0
ODg2ODgwOTA4JmFtcDtkb2k9MTAuMTExMSUyZmFvZ3MuMTIyNDgmYW1wO3BhcnRuZXJJRD00MCZh
bXA7bWQ1PWQ2YzNlM2FkMDEzMDIyMGRiYTA0OWYwZDBiYzk1N2ZmPC91cmw+PC9yZWxhdGVkLXVy
bHM+PC91cmxzPjxjdXN0b20yPjIzOTgwNzk4PC9jdXN0b20yPjxlbGVjdHJvbmljLXJlc291cmNl
LW51bT4xMC4xMTExL2FvZ3MuMTIyNDg8L2VsZWN0cm9uaWMtcmVzb3VyY2UtbnVtPjxyZW1vdGUt
ZGF0YWJhc2UtbmFtZT5TY29wdXM8L3JlbW90ZS1kYXRhYmFzZS1uYW1lPjxsYW5ndWFnZT5Fbmds
aXNoPC9sYW5ndWFnZT48L3JlY29yZD48L0NpdGU+PENpdGU+PEF1dGhvcj5Fc3RyYWRhPC9BdXRo
b3I+PFllYXI+MjAxMzwvWWVhcj48UmVjTnVtPjgwMjk8L1JlY051bT48cmVjb3JkPjxyZWMtbnVt
YmVyPjgwMjk8L3JlYy1udW1iZXI+PGZvcmVpZ24ta2V5cz48a2V5IGFwcD0iRU4iIGRiLWlkPSIw
eDlzMjlweDhkcmVhc2VzejJvNTlzZGZ0ZWQ1MnZ0dHJ2ZTUiIHRpbWVzdGFtcD0iMTY1MzQxMDAx
MSI+ODAyOTwva2V5PjwvZm9yZWlnbi1rZXlzPjxyZWYtdHlwZSBuYW1lPSJKb3VybmFsIEFydGlj
bGUiPjE3PC9yZWYtdHlwZT48Y29udHJpYnV0b3JzPjxhdXRob3JzPjxhdXRob3I+RXN0cmFkYSwg
RS48L2F1dGhvcj48YXV0aG9yPlZhcmdhcy1Fc3RyYWRhLCBFLjwvYXV0aG9yPjwvYXV0aG9ycz48
L2NvbnRyaWJ1dG9ycz48YXV0aC1hZGRyZXNzPkRlcGFydG1lbnQgb2YgTWF0aGVtYXRpY3MgYW5k
IFN0YXRpc3RpY3MsIFVuaXZlcnNpdHkgb2YgU3RyYXRoY2x5ZGUsIEdsYXNnb3cgRzEgMVhILCBV
bml0ZWQgS2luZ2RvbSYjeEQ7SW5zdGl0dXRlIGZvciBRdWFudGl0YXRpdmUgVGhlb3J5IGFuZCBN
ZXRob2RzIChRdWFuVE0pLCBFbW9yeSBVbml2ZXJzaXR5LCBBdGxhbnRhLCBHQSAzMDMyMiwgVW5p
dGVkIFN0YXRlczwvYXV0aC1hZGRyZXNzPjx0aXRsZXM+PHRpdGxlPkhvdyBwZWVyIHByZXNzdXJl
IHNoYXBlcyBjb25zZW5zdXMsIGxlYWRlcnNoaXAsIGFuZCBpbm5vdmF0aW9ucyBpbiBzb2NpYWwg
Z3JvdXBzPC90aXRsZT48c2Vjb25kYXJ5LXRpdGxlPlNjaWVudGlmaWMgUmVwb3J0czwvc2Vjb25k
YXJ5LXRpdGxlPjxhbHQtdGl0bGU+U2NpLiBSZXAuPC9hbHQtdGl0bGU+PC90aXRsZXM+PHBlcmlv
ZGljYWw+PGZ1bGwtdGl0bGU+U2NpZW50aWZpYyBSZXBvcnRzPC9mdWxsLXRpdGxlPjxhYmJyLTE+
U2NpLiBSZXAuPC9hYmJyLTE+PGFiYnItMj5TY2kgUmVwPC9hYmJyLTI+PC9wZXJpb2RpY2FsPjxh
bHQtcGVyaW9kaWNhbD48ZnVsbC10aXRsZT5TY2llbnRpZmljIFJlcG9ydHM8L2Z1bGwtdGl0bGU+
PGFiYnItMT5TY2kuIFJlcC48L2FiYnItMT48YWJici0yPlNjaSBSZXA8L2FiYnItMj48L2FsdC1w
ZXJpb2RpY2FsPjx2b2x1bWU+Mzwvdm9sdW1lPjxrZXl3b3Jkcz48a2V5d29yZD5jb25zZW5zdXM8
L2tleXdvcmQ+PGtleXdvcmQ+ZGVjaXNpb24gbWFraW5nPC9rZXl3b3JkPjxrZXl3b3JkPmh1bWFu
PC9rZXl3b3JkPjxrZXl3b3JkPmxlYWRlcnNoaXA8L2tleXdvcmQ+PGtleXdvcmQ+bWFzcyBjb21t
dW5pY2F0aW9uPC9rZXl3b3JkPjxrZXl3b3JkPm1lbnRhbCBzdHJlc3M8L2tleXdvcmQ+PGtleXdv
cmQ+cGVlciBncm91cDwva2V5d29yZD48a2V5d29yZD5waHlzaW9sb2d5PC9rZXl3b3JkPjxrZXl3
b3JkPnNvY2lhbCBiZWhhdmlvcjwva2V5d29yZD48a2V5d29yZD50aGVvcmV0aWNhbCBtb2RlbDwv
a2V5d29yZD48a2V5d29yZD5EaWZmdXNpb24gb2YgSW5ub3ZhdGlvbjwva2V5d29yZD48a2V5d29y
ZD5IdW1hbnM8L2tleXdvcmQ+PGtleXdvcmQ+TW9kZWxzLCBUaGVvcmV0aWNhbDwva2V5d29yZD48
a2V5d29yZD5TdHJlc3MsIFBzeWNob2xvZ2ljYWw8L2tleXdvcmQ+PC9rZXl3b3Jkcz48ZGF0ZXM+
PHllYXI+MjAxMzwveWVhcj48L2RhdGVzPjxpc2JuPjIwNDUyMzIyIChJU1NOKTwvaXNibj48d29y
ay10eXBlPkFydGljbGU8L3dvcmstdHlwZT48dXJscz48cmVsYXRlZC11cmxzPjx1cmw+aHR0cHM6
Ly93d3cuc2NvcHVzLmNvbS9pbndhcmQvcmVjb3JkLnVyaT9laWQ9Mi1zMi4wLTg0ODg1NDQ3OTIz
JmFtcDtkb2k9MTAuMTAzOCUyZnNyZXAwMjkwNSZhbXA7cGFydG5lcklEPTQwJmFtcDttZDU9Mjkz
M2VlYTIxZjRhNTEzOGUyMzI2YWY5MzE2ODk5OGI8L3VybD48L3JlbGF0ZWQtdXJscz48L3VybHM+
PGN1c3RvbTI+MjQxMDQ5NTE8L2N1c3RvbTI+PGN1c3RvbTc+MjkwNTwvY3VzdG9tNz48ZWxlY3Ry
b25pYy1yZXNvdXJjZS1udW0+MTAuMTAzOC9zcmVwMDI5MDU8L2VsZWN0cm9uaWMtcmVzb3VyY2Ut
bnVtPjxyZW1vdGUtZGF0YWJhc2UtbmFtZT5TY29wdXM8L3JlbW90ZS1kYXRhYmFzZS1uYW1lPjxs
YW5ndWFnZT5FbmdsaXNoPC9sYW5ndWFnZT48L3JlY29yZD48L0NpdGU+PENpdGU+PEF1dGhvcj5P
d2VuczwvQXV0aG9yPjxZZWFyPjIwMTM8L1llYXI+PFJlY051bT44MDMwPC9SZWNOdW0+PHJlY29y
ZD48cmVjLW51bWJlcj44MDMwPC9yZWMtbnVtYmVyPjxmb3JlaWduLWtleXM+PGtleSBhcHA9IkVO
IiBkYi1pZD0iMHg5czI5cHg4ZHJlYXNlc3oybzU5c2RmdGVkNTJ2dHRydmU1IiB0aW1lc3RhbXA9
IjE2NTM0MTAwMTEiPjgwMzA8L2tleT48L2ZvcmVpZ24ta2V5cz48cmVmLXR5cGUgbmFtZT0iSm91
cm5hbCBBcnRpY2xlIj4xNzwvcmVmLXR5cGU+PGNvbnRyaWJ1dG9ycz48YXV0aG9ycz48YXV0aG9y
Pk93ZW5zLCBCLiBQLjwvYXV0aG9yPjxhdXRob3I+Sm9obnNvbiwgTS4gRC48L2F1dGhvcj48YXV0
aG9yPk1pdGNoZWxsLCBULiBSLjwvYXV0aG9yPjwvYXV0aG9ycz48L2NvbnRyaWJ1dG9ycz48YXV0
aC1hZGRyZXNzPlRoZSBTdGF0ZSBVbml2ZXJzaXR5IG9mIE5ldyBZb3JrIGF0IEJ1ZmZhbG8sIEJ1
ZmZhbG8sIE5ZIDE0MjYwLCBVbml0ZWQgU3RhdGVzJiN4RDtVbml2ZXJzaXR5IG9mIFdhc2hpbmd0
b24sIFNlYXR0bGUsIFdBIDk4MTk1LCBVbml0ZWQgU3RhdGVzPC9hdXRoLWFkZHJlc3M+PHRpdGxl
cz48dGl0bGU+RXhwcmVzc2VkIGh1bWlsaXR5IGluIG9yZ2FuaXphdGlvbnM6IEltcGxpY2F0aW9u
cyBmb3IgcGVyZm9ybWFuY2UsIHRlYW1zLCBhbmQgbGVhZGVyc2hpcDwvdGl0bGU+PHNlY29uZGFy
eS10aXRsZT5Pcmdhbml6YXRpb24gU2NpZW5jZTwvc2Vjb25kYXJ5LXRpdGxlPjxhbHQtdGl0bGU+
T3JnYW4uIFNjaS48L2FsdC10aXRsZT48L3RpdGxlcz48cGVyaW9kaWNhbD48ZnVsbC10aXRsZT5P
cmdhbml6YXRpb24gU2NpZW5jZTwvZnVsbC10aXRsZT48L3BlcmlvZGljYWw+PHBhZ2VzPjE1MTct
MTUzODwvcGFnZXM+PHZvbHVtZT4yNDwvdm9sdW1lPjxudW1iZXI+NTwvbnVtYmVyPjxrZXl3b3Jk
cz48a2V5d29yZD5Db25zdHJ1Y3QgdmFsaWRhdGlvbjwva2V5d29yZD48a2V5d29yZD5HZW5lcmFs
IG1lbnRhbCBhYmlsaXR5PC9rZXl3b3JkPjxrZXl3b3JkPkh1bWlsaXR5PC9rZXl3b3JkPjxrZXl3
b3JkPkxlYWRlcnNoaXA8L2tleXdvcmQ+PGtleXdvcmQ+TGVhcm5pbmcgZ29hbCBvcmllbnRhdGlv
bjwva2V5d29yZD48a2V5d29yZD5OYXJjaXNzaXNtPC9rZXl3b3JkPjxrZXl3b3JkPlNlbGYtYXdh
cmVuZXNzPC9rZXl3b3JkPjxrZXl3b3JkPlRhc2sgcGVyZm9ybWFuY2U8L2tleXdvcmQ+PGtleXdv
cmQ+VGhlb3J5IGVsYWJvcmF0aW9uPC9rZXl3b3JkPjxrZXl3b3JkPlR1cm5vdmVyPC9rZXl3b3Jk
Pjwva2V5d29yZHM+PGRhdGVzPjx5ZWFyPjIwMTM8L3llYXI+PC9kYXRlcz48aXNibj4xMDQ3NzAz
OSAoSVNTTik8L2lzYm4+PHdvcmstdHlwZT5BcnRpY2xlPC93b3JrLXR5cGU+PHVybHM+PHJlbGF0
ZWQtdXJscz48dXJsPmh0dHBzOi8vd3d3LnNjb3B1cy5jb20vaW53YXJkL3JlY29yZC51cmk/ZWlk
PTItczIuMC04NDg4NTEzNzQwNSZhbXA7ZG9pPTEwLjEyODclMmZvcnNjLjExMjAuMDc5NSZhbXA7
cGFydG5lcklEPTQwJmFtcDttZDU9OWJiOTA5N2NlMzhhYzA4NTUzZTY2MTY0ZGJjZTg1ODY8L3Vy
bD48L3JlbGF0ZWQtdXJscz48L3VybHM+PGVsZWN0cm9uaWMtcmVzb3VyY2UtbnVtPjEwLjEyODcv
b3JzYy4xMTIwLjA3OTU8L2VsZWN0cm9uaWMtcmVzb3VyY2UtbnVtPjxyZW1vdGUtZGF0YWJhc2Ut
bmFtZT5TY29wdXM8L3JlbW90ZS1kYXRhYmFzZS1uYW1lPjxsYW5ndWFnZT5FbmdsaXNoPC9sYW5n
dWFnZT48L3JlY29yZD48L0NpdGU+PENpdGU+PEF1dGhvcj5NdWV0aGVsPC9BdXRob3I+PFllYXI+
MjAxMzwvWWVhcj48UmVjTnVtPjgwMzM8L1JlY051bT48cmVjb3JkPjxyZWMtbnVtYmVyPjgwMzM8
L3JlYy1udW1iZXI+PGZvcmVpZ24ta2V5cz48a2V5IGFwcD0iRU4iIGRiLWlkPSIweDlzMjlweDhk
cmVhc2VzejJvNTlzZGZ0ZWQ1MnZ0dHJ2ZTUiIHRpbWVzdGFtcD0iMTY1MzQxMDAxMSI+ODAzMzwv
a2V5PjwvZm9yZWlnbi1rZXlzPjxyZWYtdHlwZSBuYW1lPSJKb3VybmFsIEFydGljbGUiPjE3PC9y
ZWYtdHlwZT48Y29udHJpYnV0b3JzPjxhdXRob3JzPjxhdXRob3I+TXVldGhlbCwgTS48L2F1dGhv
cj48YXV0aG9yPkhvZWdsLCBNLjwvYXV0aG9yPjwvYXV0aG9ycz48L2NvbnRyaWJ1dG9ycz48YXV0
aC1hZGRyZXNzPldIVSAtIE90dG8gQmVpc2hlaW0gU2Nob29sIG9mIE1hbmFnZW1lbnQsIENoYWly
IG9mIE9yZ2FuaXphdGlvbmFsIEJlaGF2aW9yLCBCdXJncGxhdHogMiwgNTYxNzkgVmFsbGVuZGFy
LCBHZXJtYW55JiN4RDtMdWR3aWcgTWF4aW1pbGlhbnMgVW5pdmVyc2l0eSBNdW5pY2gsIEluc3Rp
dHV0ZSBmb3IgTGVhZGVyc2hpcCBhbmQgT3JnYW5pemF0aW9uLCBHZXNjaHdpc3Rlci1TY2hvbGwt
UGxhdHogMSwgODA1MzkgTcO8bmNoZW4sIEdlcm1hbnk8L2F1dGgtYWRkcmVzcz48dGl0bGVzPjx0
aXRsZT5TaGFyZWQgbGVhZGVyc2hpcCBlZmZlY3RpdmVuZXNzIGluIGluZGVwZW5kZW50IHByb2Zl
c3Npb25hbCB0ZWFtczwvdGl0bGU+PHNlY29uZGFyeS10aXRsZT5FdXJvcGVhbiBNYW5hZ2VtZW50
IEpvdXJuYWw8L3NlY29uZGFyeS10aXRsZT48YWx0LXRpdGxlPkV1ci4gTWFuYWdlLiBKLjwvYWx0
LXRpdGxlPjwvdGl0bGVzPjxwZXJpb2RpY2FsPjxmdWxsLXRpdGxlPkV1cm9wZWFuIE1hbmFnZW1l
bnQgSm91cm5hbDwvZnVsbC10aXRsZT48L3BlcmlvZGljYWw+PHBhZ2VzPjQyMy00MzI8L3BhZ2Vz
Pjx2b2x1bWU+MzE8L3ZvbHVtZT48bnVtYmVyPjQ8L251bWJlcj48a2V5d29yZHM+PGtleXdvcmQ+
SW5kZXBlbmRlbnQgcHJvZmVzc2lvbmFsczwva2V5d29yZD48a2V5d29yZD5TaGFyZWQgbGVhZGVy
c2hpcDwva2V5d29yZD48a2V5d29yZD5Tb2NpYWwgZXhjaGFuZ2UgdGhlb3J5PC9rZXl3b3JkPjwv
a2V5d29yZHM+PGRhdGVzPjx5ZWFyPjIwMTM8L3llYXI+PC9kYXRlcz48aXNibj4wMjYzMjM3MyAo
SVNTTik8L2lzYm4+PHdvcmstdHlwZT5BcnRpY2xlPC93b3JrLXR5cGU+PHVybHM+PHJlbGF0ZWQt
dXJscz48dXJsPmh0dHBzOi8vd3d3LnNjb3B1cy5jb20vaW53YXJkL3JlY29yZC51cmk/ZWlkPTIt
czIuMC04NDg3NzE1NjcyMiZhbXA7ZG9pPTEwLjEwMTYlMmZqLmVtai4yMDEyLjExLjAwOCZhbXA7
cGFydG5lcklEPTQwJmFtcDttZDU9YjVjNWFkNmY2MWYzYzU0YTQzNWRiMGVmMmYyYTAwNWI8L3Vy
bD48L3JlbGF0ZWQtdXJscz48L3VybHM+PGVsZWN0cm9uaWMtcmVzb3VyY2UtbnVtPjEwLjEwMTYv
ai5lbWouMjAxMi4xMS4wMDg8L2VsZWN0cm9uaWMtcmVzb3VyY2UtbnVtPjxyZW1vdGUtZGF0YWJh
c2UtbmFtZT5TY29wdXM8L3JlbW90ZS1kYXRhYmFzZS1uYW1lPjxsYW5ndWFnZT5FbmdsaXNoPC9s
YW5ndWFnZT48L3JlY29yZD48L0NpdGU+PENpdGU+PEF1dGhvcj5Fc2VyeWVsPC9BdXRob3I+PFll
YXI+MjAxMzwvWWVhcj48UmVjTnVtPjgwMzQ8L1JlY051bT48cmVjb3JkPjxyZWMtbnVtYmVyPjgw
MzQ8L3JlYy1udW1iZXI+PGZvcmVpZ24ta2V5cz48a2V5IGFwcD0iRU4iIGRiLWlkPSIweDlzMjlw
eDhkcmVhc2VzejJvNTlzZGZ0ZWQ1MnZ0dHJ2ZTUiIHRpbWVzdGFtcD0iMTY1MzQxMDAxMSI+ODAz
NDwva2V5PjwvZm9yZWlnbi1rZXlzPjxyZWYtdHlwZSBuYW1lPSJKb3VybmFsIEFydGljbGUiPjE3
PC9yZWYtdHlwZT48Y29udHJpYnV0b3JzPjxhdXRob3JzPjxhdXRob3I+RXNlcnllbCwgVS4gWS48
L2F1dGhvcj48YXV0aG9yPkVzZXJ5ZWwsIEQuPC9hdXRob3I+PC9hdXRob3JzPjwvY29udHJpYnV0
b3JzPjxhdXRoLWFkZHJlc3M+VW5pdmVyc2l0eSBvZiBHcm9uaW5nZW4sIERlcGFydG1lbnQgb2Yg
SW5ub3ZhdGlvbiBNYW5hZ2VtZW50IGFuZCBTdHJhdGVneSwgUG9zdGJ1cyA4MDAsIDk3MDBBViBH
cm9uaW5nZW4sIE5ldGhlcmxhbmRzJiN4RDtVbml2ZXJzaXR5IG9mIE9rbGFob21hLCBEZXBhcnRt
ZW50IG9mIEVkdWNhdGlvbmFsIFBzeWNob2xvZ3ksIENvbGxpbmdzIEhhbGwsIDgyMCBWYW4gVmxl
ZXQgT3ZhbCwgTm9ybWFuLCBPSyA3MzAxOS0yMDQxLCBVbml0ZWQgU3RhdGVzPC9hdXRoLWFkZHJl
c3M+PHRpdGxlcz48dGl0bGU+QWN0aW9uLWVtYmVkZGVkIHRyYW5zZm9ybWF0aW9uYWwgbGVhZGVy
c2hpcCBpbiBzZWxmLW1hbmFnaW5nIGdsb2JhbCBpbmZvcm1hdGlvbiBzeXN0ZW1zIGRldmVsb3Bt
ZW50IHRlYW1zPC90aXRsZT48c2Vjb25kYXJ5LXRpdGxlPkpvdXJuYWwgb2YgU3RyYXRlZ2ljIElu
Zm9ybWF0aW9uIFN5c3RlbXM8L3NlY29uZGFyeS10aXRsZT48YWx0LXRpdGxlPkogU3RyYXRlZ2lj
IEluZm9ybSBTeXN0PC9hbHQtdGl0bGU+PC90aXRsZXM+PHBlcmlvZGljYWw+PGZ1bGwtdGl0bGU+
Sm91cm5hbCBvZiBTdHJhdGVnaWMgSW5mb3JtYXRpb24gU3lzdGVtczwvZnVsbC10aXRsZT48L3Bl
cmlvZGljYWw+PHBhZ2VzPjEwMy0xMjA8L3BhZ2VzPjx2b2x1bWU+MjI8L3ZvbHVtZT48bnVtYmVy
PjI8L251bWJlcj48a2V5d29yZHM+PGtleXdvcmQ+QWN0aW9uLWVtYmVkZGVkIGxlYWRlcnNoaXA8
L2tleXdvcmQ+PGtleXdvcmQ+RWZmZWN0aXZlbmVzczwva2V5d29yZD48a2V5d29yZD5GL0xPU1M8
L2tleXdvcmQ+PGtleXdvcmQ+R2xvYmFsIHRlYW08L2tleXdvcmQ+PGtleXdvcmQ+SVMgZGV2ZWxv
cG1lbnQgZm9yIGNvbXBldGl0aXZlIGFkdmFudGFnZTwva2V5d29yZD48a2V5d29yZD5JUyBkZXZl
bG9wbWVudCB0ZWFtPC9rZXl3b3JkPjxrZXl3b3JkPk9wZW4gU291cmNlIFNvZnR3YXJlPC9rZXl3
b3JkPjxrZXl3b3JkPk9TUzwva2V5d29yZD48a2V5d29yZD5TZWxmLW1hbmFnaW5nIHRlYW08L2tl
eXdvcmQ+PGtleXdvcmQ+U2VsZi1tYW5hZ2luZyB2aXJ0dWFsIElTIGRldmVsb3BtZW50PC9rZXl3
b3JkPjxrZXl3b3JkPlRyYW5zZm9ybWF0aW9uYWwgbGVhZGVyc2hpcDwva2V5d29yZD48a2V5d29y
ZD5WaXNpb24gdHJhbnNmb3JtYXRpb248L2tleXdvcmQ+PGtleXdvcmQ+Q29tcGV0aXRpdmUgYWR2
YW50YWdlPC9rZXl3b3JkPjxrZXl3b3JkPkdsb2JhbCB0ZWFtczwva2V5d29yZD48a2V5d29yZD5J
UyBkZXZlbG9wbWVudDwva2V5d29yZD48a2V5d29yZD5Db21wZXRpdGlvbjwva2V5d29yZD48a2V5
d29yZD5Db21wdXRlciBzb2Z0d2FyZTwva2V5d29yZD48a2V5d29yZD5JbmZvcm1hdGlvbiBzeXN0
ZW1zPC9rZXl3b3JkPjxrZXl3b3JkPk1hbmFnZW1lbnQgaW5mb3JtYXRpb24gc3lzdGVtczwva2V5
d29yZD48a2V5d29yZD5Tb2Z0d2FyZSBkZXNpZ248L2tleXdvcmQ+PGtleXdvcmQ+RW1iZWRkZWQg
c3lzdGVtczwva2V5d29yZD48L2tleXdvcmRzPjxkYXRlcz48eWVhcj4yMDEzPC95ZWFyPjwvZGF0
ZXM+PGlzYm4+MDk2Mzg2ODcgKElTU04pPC9pc2JuPjx3b3JrLXR5cGU+QXJ0aWNsZTwvd29yay10
eXBlPjx1cmxzPjxyZWxhdGVkLXVybHM+PHVybD5odHRwczovL3d3dy5zY29wdXMuY29tL2lud2Fy
ZC9yZWNvcmQudXJpP2VpZD0yLXMyLjAtODQ4ODAyMzU3MjgmYW1wO2RvaT0xMC4xMDE2JTJmai5q
c2lzLjIwMTMuMDIuMDAxJmFtcDtwYXJ0bmVySUQ9NDAmYW1wO21kNT1jNjk2M2M2MDE5MTAyMDg2
Yzc5YjAxN2NlMmRjOTZjNDwvdXJsPjwvcmVsYXRlZC11cmxzPjwvdXJscz48ZWxlY3Ryb25pYy1y
ZXNvdXJjZS1udW0+MTAuMTAxNi9qLmpzaXMuMjAxMy4wMi4wMDE8L2VsZWN0cm9uaWMtcmVzb3Vy
Y2UtbnVtPjxyZW1vdGUtZGF0YWJhc2UtbmFtZT5TY29wdXM8L3JlbW90ZS1kYXRhYmFzZS1uYW1l
PjxsYW5ndWFnZT5FbmdsaXNoPC9sYW5ndWFnZT48L3JlY29yZD48L0NpdGU+PENpdGU+PEF1dGhv
cj5Cb25pZmFzPC9BdXRob3I+PFllYXI+MjAxMzwvWWVhcj48UmVjTnVtPjgwMzY8L1JlY051bT48
cmVjb3JkPjxyZWMtbnVtYmVyPjgwMzY8L3JlYy1udW1iZXI+PGZvcmVpZ24ta2V5cz48a2V5IGFw
cD0iRU4iIGRiLWlkPSIweDlzMjlweDhkcmVhc2VzejJvNTlzZGZ0ZWQ1MnZ0dHJ2ZTUiIHRpbWVz
dGFtcD0iMTY1MzQxMDAxMSI+ODAzNjwva2V5PjwvZm9yZWlnbi1rZXlzPjxyZWYtdHlwZSBuYW1l
PSJKb3VybmFsIEFydGljbGUiPjE3PC9yZWYtdHlwZT48Y29udHJpYnV0b3JzPjxhdXRob3JzPjxh
dXRob3I+Qm9uaWZhcywgUi4gUC48L2F1dGhvcj48YXV0aG9yPkhlZGdwZXRoLCBKLjwvYXV0aG9y
PjxhdXRob3I+S3JhbWVyLCBDLjwvYXV0aG9yPjwvYXV0aG9ycz48L2NvbnRyaWJ1dG9ycz48YXV0
aC1hZGRyZXNzPlNjaG9vbCBvZiBTb2NpYWwgV29yaywgQXJpem9uYSBTdGF0ZSBVbml2ZXJzaXR5
LCBQaG9lbml4LCBBWiwgVW5pdGVkIFN0YXRlcyYjeEQ7U2Nob29sIG9mIFNvY2lhbCBXb3JrLCBT
b3V0aGVybiBVbml2ZXJzaXR5IGF0IE5ldyBPcmxlYW5zLCBOZXcgT3JsZWFucywgTEEsIFVuaXRl
ZCBTdGF0ZXM8L2F1dGgtYWRkcmVzcz48dGl0bGVzPjx0aXRsZT5FdmlkZW5jZSBvZiBFbXBvd2Vy
bWVudCBpbiBSZXNpZGVudCBDb3VuY2lsIEdyb3VwczogQW4gRXhhbWluYXRpb24gb2YgVHdvIExl
YWRlcnNoaXAgTW9kZWxzIGluIEFzc2lzdGVkIExpdmluZzwvdGl0bGU+PHNlY29uZGFyeS10aXRs
ZT5Kb3VybmFsIG9mIEdlcm9udG9sb2dpY2FsIFNvY2lhbCBXb3JrPC9zZWNvbmRhcnktdGl0bGU+
PGFsdC10aXRsZT5KLiBHZXJvbnRvbC4gU29jLiBXb3JrPC9hbHQtdGl0bGU+PC90aXRsZXM+PHBl
cmlvZGljYWw+PGZ1bGwtdGl0bGU+Sm91cm5hbCBvZiBHZXJvbnRvbG9naWNhbCBTb2NpYWwgV29y
azwvZnVsbC10aXRsZT48L3BlcmlvZGljYWw+PHBhZ2VzPjI4MS0yOTg8L3BhZ2VzPjx2b2x1bWU+
NTY8L3ZvbHVtZT48bnVtYmVyPjQ8L251bWJlcj48a2V5d29yZHM+PGtleXdvcmQ+ZW1wb3dlcm1l
bnQ8L2tleXdvcmQ+PGtleXdvcmQ+bG9uZy10ZXJtIGNhcmU8L2tleXdvcmQ+PGtleXdvcmQ+bWl4
ZWQgbWV0aG9kczwva2V5d29yZD48a2V5d29yZD5xdWFsaXR5IG9mIGxpZmU8L2tleXdvcmQ+PGtl
eXdvcmQ+cmVzaWRlbnQgY291bmNpbHM8L2tleXdvcmQ+PGtleXdvcmQ+YWR1bHQ8L2tleXdvcmQ+
PGtleXdvcmQ+YWdlZDwva2V5d29yZD48a2V5d29yZD5hcnRpY2xlPC9rZXl3b3JkPjxrZXl3b3Jk
PmFzc2lzdGVkIGxpdmluZyBmYWNpbGl0eTwva2V5d29yZD48a2V5d29yZD5iZWhhdmlvcjwva2V5
d29yZD48a2V5d29yZD5mZW1hbGU8L2tleXdvcmQ+PGtleXdvcmQ+Z3JvdXAgcHJvY2Vzczwva2V5
d29yZD48a2V5d29yZD5odW1hbjwva2V5d29yZD48a2V5d29yZD5sZWFkZXJzaGlwPC9rZXl3b3Jk
PjxrZXl3b3JkPm1hbGU8L2tleXdvcmQ+PGtleXdvcmQ+bWlkZGxlIGFnZWQ8L2tleXdvcmQ+PGtl
eXdvcmQ+b3JnYW5pemF0aW9uPC9rZXl3b3JkPjxrZXl3b3JkPm9yZ2FuaXphdGlvbiBhbmQgbWFu
YWdlbWVudDwva2V5d29yZD48a2V5d29yZD5Vbml0ZWQgU3RhdGVzPC9rZXl3b3JkPjxrZXl3b3Jk
PnZlcnkgZWxkZXJseTwva2V5d29yZD48a2V5d29yZD5BZ2VkLCA4MCBhbmQgb3Zlcjwva2V5d29y
ZD48a2V5d29yZD5Bc3Npc3RlZCBMaXZpbmcgRmFjaWxpdGllczwva2V5d29yZD48a2V5d29yZD5E
ZWNpc2lvbiBNYWtpbmcsIE9yZ2FuaXphdGlvbmFsPC9rZXl3b3JkPjxrZXl3b3JkPkdyb3VwIFBy
b2Nlc3Nlczwva2V5d29yZD48a2V5d29yZD5IdW1hbnM8L2tleXdvcmQ+PGtleXdvcmQ+UG93ZXIg
KFBzeWNob2xvZ3kpPC9rZXl3b3JkPjxrZXl3b3JkPlNvdXRod2VzdGVybiBVbml0ZWQgU3RhdGVz
PC9rZXl3b3JkPjwva2V5d29yZHM+PGRhdGVzPjx5ZWFyPjIwMTM8L3llYXI+PC9kYXRlcz48aXNi
bj4wMTYzNDM3MiAoSVNTTik8L2lzYm4+PHdvcmstdHlwZT5BcnRpY2xlPC93b3JrLXR5cGU+PHVy
bHM+PHJlbGF0ZWQtdXJscz48dXJsPmh0dHBzOi8vd3d3LnNjb3B1cy5jb20vaW53YXJkL3JlY29y
ZC51cmk/ZWlkPTItczIuMC04NDg4MDk5MTk5OSZhbXA7ZG9pPTEwLjEwODAlMmYwMTYzNDM3Mi4y
MDEzLjc3MjA4MiZhbXA7cGFydG5lcklEPTQwJmFtcDttZDU9YTFlYTA5MWRhZGJmZDM5OWU5MjIz
NmNiMzVlYzZiZjU8L3VybD48L3JlbGF0ZWQtdXJscz48L3VybHM+PGN1c3RvbTI+MjM2MDA1OTk8
L2N1c3RvbTI+PGVsZWN0cm9uaWMtcmVzb3VyY2UtbnVtPjEwLjEwODAvMDE2MzQzNzIuMjAxMy43
NzIwODI8L2VsZWN0cm9uaWMtcmVzb3VyY2UtbnVtPjxyZW1vdGUtZGF0YWJhc2UtbmFtZT5TY29w
dXM8L3JlbW90ZS1kYXRhYmFzZS1uYW1lPjxsYW5ndWFnZT5FbmdsaXNoPC9sYW5ndWFnZT48L3Jl
Y29yZD48L0NpdGU+PENpdGU+PEF1dGhvcj5DcnV6LU9ydGl6PC9BdXRob3I+PFllYXI+MjAxMzwv
WWVhcj48UmVjTnVtPjgwMzc8L1JlY051bT48cmVjb3JkPjxyZWMtbnVtYmVyPjgwMzc8L3JlYy1u
dW1iZXI+PGZvcmVpZ24ta2V5cz48a2V5IGFwcD0iRU4iIGRiLWlkPSIweDlzMjlweDhkcmVhc2Vz
ejJvNTlzZGZ0ZWQ1MnZ0dHJ2ZTUiIHRpbWVzdGFtcD0iMTY1MzQxMDAxMSI+ODAzNzwva2V5Pjwv
Zm9yZWlnbi1rZXlzPjxyZWYtdHlwZSBuYW1lPSJKb3VybmFsIEFydGljbGUiPjE3PC9yZWYtdHlw
ZT48Y29udHJpYnV0b3JzPjxhdXRob3JzPjxhdXRob3I+Q3J1ei1PcnRpeiwgVi48L2F1dGhvcj48
YXV0aG9yPlNhbGFub3ZhLCBNLjwvYXV0aG9yPjxhdXRob3I+TWFydMOtbmV6LCBJLiBNLjwvYXV0
aG9yPjwvYXV0aG9ycz48L2NvbnRyaWJ1dG9ycz48YXV0aC1hZGRyZXNzPlVuaXZlcnNpdGF0IEph
dW1lIEksIFNwYWluPC9hdXRoLWFkZHJlc3M+PHRpdGxlcz48dGl0bGU+VHJhbnNmb3JtYXRpb25h
bCBsZWFkZXJzaGlwIGFuZCB0ZWFtIHBlcmZvcm1hbmNlOiBMaW5rZWQgYnkgdGVhbXdvcmsgZW5n
YWdlbWVudDwvdGl0bGU+PHNlY29uZGFyeS10aXRsZT5SZXZpc3RhIGRlIFBzaWNvbG9naWEgU29j
aWFsPC9zZWNvbmRhcnktdGl0bGU+PGFsdC10aXRsZT5SZXZpc3RhIGRlIFBzaWNvbG9naWEgU29j
aWFsPC9hbHQtdGl0bGU+PHNob3J0LXRpdGxlPkxpZGVyYXpnbyB0cmFuc2Zvcm1hY2lvbmFsIHkg
ZGVzZW1wZcOxbyBncnVwYWw6IFVuaWRvcyBwb3IgZWwgZW5nYWdlbWVudCBncnVwYWw8L3Nob3J0
LXRpdGxlPjwvdGl0bGVzPjxwZXJpb2RpY2FsPjxmdWxsLXRpdGxlPlJldmlzdGEgRGUgUHNpY29s
b2dpYSBTb2NpYWw8L2Z1bGwtdGl0bGU+PC9wZXJpb2RpY2FsPjxhbHQtcGVyaW9kaWNhbD48ZnVs
bC10aXRsZT5SZXZpc3RhIERlIFBzaWNvbG9naWEgU29jaWFsPC9mdWxsLXRpdGxlPjwvYWx0LXBl
cmlvZGljYWw+PHBhZ2VzPjE4My0xOTY8L3BhZ2VzPjx2b2x1bWU+Mjg8L3ZvbHVtZT48bnVtYmVy
PjI8L251bWJlcj48a2V5d29yZHM+PGtleXdvcmQ+VGVhbSBwZXJmb3JtYW5jZTwva2V5d29yZD48
a2V5d29yZD5UZWFtd29yayBlbmdhZ2VtZW50PC9rZXl3b3JkPjxrZXl3b3JkPlRyYW5zZm9ybWF0
aW9uYWwgbGVhZGVyc2hpcDwva2V5d29yZD48L2tleXdvcmRzPjxkYXRlcz48eWVhcj4yMDEzPC95
ZWFyPjwvZGF0ZXM+PGlzYm4+MDIxMzQ3NDggKElTU04pPC9pc2JuPjx3b3JrLXR5cGU+QXJ0aWNs
ZTwvd29yay10eXBlPjx1cmxzPjxyZWxhdGVkLXVybHM+PHVybD5odHRwczovL3d3dy5zY29wdXMu
Y29tL2lud2FyZC9yZWNvcmQudXJpP2VpZD0yLXMyLjAtODQ4NzcwOTE4MjAmYW1wO2RvaT0xMC4x
MTc0JTJmMDIxMzQ3NDEzODA2MTk2NzYyJmFtcDtwYXJ0bmVySUQ9NDAmYW1wO21kNT00ZThmMWQ5
NWZmMjYzYmFlMTU5MTkxZDMxZjFjNjQwZDwvdXJsPjwvcmVsYXRlZC11cmxzPjwvdXJscz48ZWxl
Y3Ryb25pYy1yZXNvdXJjZS1udW0+MTAuMTE3NC8wMjEzNDc0MTM4MDYxOTY3NjI8L2VsZWN0cm9u
aWMtcmVzb3VyY2UtbnVtPjxyZW1vdGUtZGF0YWJhc2UtbmFtZT5TY29wdXM8L3JlbW90ZS1kYXRh
YmFzZS1uYW1lPjxsYW5ndWFnZT5FbmdsaXNoOyBTcGFuaXNoPC9sYW5ndWFnZT48L3JlY29yZD48
L0NpdGU+PENpdGU+PEF1dGhvcj5EYXNwaXQ8L0F1dGhvcj48WWVhcj4yMDEzPC9ZZWFyPjxSZWNO
dW0+ODAzODwvUmVjTnVtPjxyZWNvcmQ+PHJlYy1udW1iZXI+ODAzODwvcmVjLW51bWJlcj48Zm9y
ZWlnbi1rZXlzPjxrZXkgYXBwPSJFTiIgZGItaWQ9IjB4OXMyOXB4OGRyZWFzZXN6Mm81OXNkZnRl
ZDUydnR0cnZlNSIgdGltZXN0YW1wPSIxNjUzNDEwMDExIj44MDM4PC9rZXk+PC9mb3JlaWduLWtl
eXM+PHJlZi10eXBlIG5hbWU9IkpvdXJuYWwgQXJ0aWNsZSI+MTc8L3JlZi10eXBlPjxjb250cmli
dXRvcnM+PGF1dGhvcnM+PGF1dGhvcj5EYXNwaXQsIEouPC9hdXRob3I+PGF1dGhvcj5UaWxsbWFu
LCBDLiBKLjwvYXV0aG9yPjxhdXRob3I+Qm95ZCwgTi4gRy48L2F1dGhvcj48YXV0aG9yPk1jS2Vl
LCBWLjwvYXV0aG9yPjwvYXV0aG9ycz48L2NvbnRyaWJ1dG9ycz48YXV0aC1hZGRyZXNzPkRlcGFy
dG1lbnQgb2YgTWFuYWdlbWVudCBhbmQgSW5mb3JtYXRpb24gU3lzdGVtcywgTWlzc2lzc2lwcGkg
U3RhdGUgVW5pdmVyc2l0eSwgU3Rhcmt2aWxsZSwgTVMsIFVuaXRlZCBTdGF0ZXMmI3hEO0JhcnVj
aCBDb2xsZWdlLCBDaXR5IFVuaXZlcnNpdHkgb2YgTmV3IFlvcmssIE5ZLCBOWSwgVW5pdGVkIFN0
YXRlcyYjeEQ7RGVwYXJ0bWVudCBvZiBNYW5hZ2VtZW50LCBVbml2ZXJzaXR5IG9mIE5vcnRoIFRl
eGFzLCBEZW50b24sIFRYLCBVbml0ZWQgU3RhdGVzPC9hdXRoLWFkZHJlc3M+PHRpdGxlcz48dGl0
bGU+Q3Jvc3MtZnVuY3Rpb25hbCB0ZWFtIGVmZmVjdGl2ZW5lc3M6IEFuIGV4YW1pbmF0aW9uIG9m
IGludGVybmFsIHRlYW0gZW52aXJvbm1lbnQsIHNoYXJlZCBsZWFkZXJzaGlwLCBhbmQgY29oZXNp
b24gaW5mbHVlbmNlczwvdGl0bGU+PHNlY29uZGFyeS10aXRsZT5UZWFtIFBlcmZvcm1hbmNlIE1h
bmFnZW1lbnQ8L3NlY29uZGFyeS10aXRsZT48YWx0LXRpdGxlPlRlYW0gUGVyZm9ybS4gTWFuYWdl
LjwvYWx0LXRpdGxlPjwvdGl0bGVzPjxwZXJpb2RpY2FsPjxmdWxsLXRpdGxlPlRlYW0gUGVyZm9y
bWFuY2UgTWFuYWdlbWVudDwvZnVsbC10aXRsZT48L3BlcmlvZGljYWw+PHBhZ2VzPjM0LTU2PC9w
YWdlcz48dm9sdW1lPjE5PC92b2x1bWU+PG51bWJlcj4xPC9udW1iZXI+PGtleXdvcmRzPjxrZXl3
b3JkPkNvaGVzaW9uPC9rZXl3b3JkPjxrZXl3b3JkPkNyb3NzLWZ1bmN0aW9uYWwgdGVhbSBlZmZl
Y3RpdmVuZXNzPC9rZXl3b3JkPjxrZXl3b3JkPkludGVybmFsIHRlYW0gZW52aXJvbm1lbnQ8L2tl
eXdvcmQ+PGtleXdvcmQ+TGVhZGVyc2hpcDwva2V5d29yZD48a2V5d29yZD5TaGFyZWQgbGVhZGVy
c2hpcDwva2V5d29yZD48a2V5d29yZD5UZWFtIHdvcmtpbmc8L2tleXdvcmQ+PC9rZXl3b3Jkcz48
ZGF0ZXM+PHllYXI+MjAxMzwveWVhcj48L2RhdGVzPjxpc2JuPjEzNTI3NTkyIChJU1NOKTwvaXNi
bj48d29yay10eXBlPkFydGljbGU8L3dvcmstdHlwZT48dXJscz48cmVsYXRlZC11cmxzPjx1cmw+
aHR0cHM6Ly93d3cuc2NvcHVzLmNvbS9pbndhcmQvcmVjb3JkLnVyaT9laWQ9Mi1zMi4wLTg0ODc0
NzkxMTMzJmFtcDtkb2k9MTAuMTEwOCUyZjEzNTI3NTkxMzExMzEyMDg4JmFtcDtwYXJ0bmVySUQ9
NDAmYW1wO21kNT1iNTcwZjkwYTE4M2UxNjZmMDE4OWNlYTRlZmNmNTY1OTwvdXJsPjwvcmVsYXRl
ZC11cmxzPjwvdXJscz48ZWxlY3Ryb25pYy1yZXNvdXJjZS1udW0+MTAuMTEwOC8xMzUyNzU5MTMx
MTMxMjA4ODwvZWxlY3Ryb25pYy1yZXNvdXJjZS1udW0+PHJlbW90ZS1kYXRhYmFzZS1uYW1lPlNj
b3B1czwvcmVtb3RlLWRhdGFiYXNlLW5hbWU+PGxhbmd1YWdlPkVuZ2xpc2g8L2xhbmd1YWdlPjwv
cmVjb3JkPjwvQ2l0ZT48Q2l0ZT48QXV0aG9yPlJhZXM8L0F1dGhvcj48WWVhcj4yMDEzPC9ZZWFy
PjxSZWNOdW0+ODAzOTwvUmVjTnVtPjxyZWNvcmQ+PHJlYy1udW1iZXI+ODAzOTwvcmVjLW51bWJl
cj48Zm9yZWlnbi1rZXlzPjxrZXkgYXBwPSJFTiIgZGItaWQ9IjB4OXMyOXB4OGRyZWFzZXN6Mm81
OXNkZnRlZDUydnR0cnZlNSIgdGltZXN0YW1wPSIxNjUzNDEwMDExIj44MDM5PC9rZXk+PC9mb3Jl
aWduLWtleXM+PHJlZi10eXBlIG5hbWU9IkpvdXJuYWwgQXJ0aWNsZSI+MTc8L3JlZi10eXBlPjxj
b250cmlidXRvcnM+PGF1dGhvcnM+PGF1dGhvcj5SYWVzLCBFLjwvYXV0aG9yPjxhdXRob3I+RGVj
dXlwZXIsIFMuPC9hdXRob3I+PGF1dGhvcj5MaXNtb250LCBCLjwvYXV0aG9yPjxhdXRob3I+dmFu
IGRlbiBCb3NzY2hlLCBQLjwvYXV0aG9yPjxhdXRob3I+S3luZHQsIEUuPC9hdXRob3I+PGF1dGhv
cj5EZW1leWVyZSwgUy48L2F1dGhvcj48YXV0aG9yPkRvY2h5LCBGLjwvYXV0aG9yPjwvYXV0aG9y
cz48L2NvbnRyaWJ1dG9ycz48YXV0aC1hZGRyZXNzPkNlbnRyZSBmb3IgUmVzZWFyY2ggb24gTGlm
ZWxvbmcgTGVhcm5pbmcgYW5kIFBhcnRpY2lwYXRpb24gaW4gT3JnYW5pc2F0aW9ucywgVW5pdmVy
c2l0eSBvZiBMZXV2ZW4sIERla2Vuc3RyYWF0IDIsIDMwMDAgTGV1dmVuLCBCZWxnaXVtJiN4RDtE
ZXBhcnRtZW50IG9mIEVkdWNhdGlvbmFsIFJlc2VhcmNoIGFuZCBFZHVjYXRpb25hbCBEZXZlbG9w
bWVudCwgVW5pdmVyc2l0eSBvZiBNYWFzdHJpY2h0LCBNYWFzdHJpY2h0LCBOZXRoZXJsYW5kczwv
YXV0aC1hZGRyZXNzPjx0aXRsZXM+PHRpdGxlPkZhY2lsaXRhdGluZyB0ZWFtIGxlYXJuaW5nIHRo
cm91Z2ggdHJhbnNmb3JtYXRpb25hbCBsZWFkZXJzaGlwPC90aXRsZT48c2Vjb25kYXJ5LXRpdGxl
Pkluc3RydWN0aW9uYWwgU2NpZW5jZTwvc2Vjb25kYXJ5LXRpdGxlPjxhbHQtdGl0bGU+SW5zdHIu
IFNjaS48L2FsdC10aXRsZT48L3RpdGxlcz48cGVyaW9kaWNhbD48ZnVsbC10aXRsZT5JbnN0cnVj
dGlvbmFsIFNjaWVuY2U8L2Z1bGwtdGl0bGU+PC9wZXJpb2RpY2FsPjxwYWdlcz4yODctMzA1PC9w
YWdlcz48dm9sdW1lPjQxPC92b2x1bWU+PG51bWJlcj4yPC9udW1iZXI+PGtleXdvcmRzPjxrZXl3
b3JkPkxhaXNzZXotZmFpcmUgbGVhZGVyc2hpcDwva2V5d29yZD48a2V5d29yZD5Tb2NpYWwgY29o
ZXNpb248L2tleXdvcmQ+PGtleXdvcmQ+VGVhbSBsZWFybmluZzwva2V5d29yZD48a2V5d29yZD5U
ZWFtIHBzeWNob2xvZ2ljYWwgc2FmZXR5PC9rZXl3b3JkPjxrZXl3b3JkPlRyYW5zZm9ybWF0aW9u
YWwgbGVhZGVyc2hpcDwva2V5d29yZD48L2tleXdvcmRzPjxkYXRlcz48eWVhcj4yMDEzPC95ZWFy
PjwvZGF0ZXM+PHB1Ymxpc2hlcj5LbHV3ZXIgQWNhZGVtaWMgUHVibGlzaGVyczwvcHVibGlzaGVy
Pjxpc2JuPjAwMjA0Mjc3IChJU1NOKTwvaXNibj48d29yay10eXBlPkFydGljbGU8L3dvcmstdHlw
ZT48dXJscz48cmVsYXRlZC11cmxzPjx1cmw+aHR0cHM6Ly93d3cuc2NvcHVzLmNvbS9pbndhcmQv
cmVjb3JkLnVyaT9laWQ9Mi1zMi4wLTg0ODczNzI5MTgyJmFtcDtkb2k9MTAuMTAwNyUyZnMxMTI1
MS0wMTItOTIyOC0zJmFtcDtwYXJ0bmVySUQ9NDAmYW1wO21kNT05YWVmMjlmZjY2MmQ0NDFlNDcy
YjJkZDk5Mzg5Yjg5OTwvdXJsPjwvcmVsYXRlZC11cmxzPjwvdXJscz48ZWxlY3Ryb25pYy1yZXNv
dXJjZS1udW0+MTAuMTAwNy9zMTEyNTEtMDEyLTkyMjgtMzwvZWxlY3Ryb25pYy1yZXNvdXJjZS1u
dW0+PHJlbW90ZS1kYXRhYmFzZS1uYW1lPlNjb3B1czwvcmVtb3RlLWRhdGFiYXNlLW5hbWU+PGxh
bmd1YWdlPkVuZ2xpc2g8L2xhbmd1YWdlPjwvcmVjb3JkPjwvQ2l0ZT48Q2l0ZT48QXV0aG9yPkJy
YXVuPC9BdXRob3I+PFllYXI+MjAxMzwvWWVhcj48UmVjTnVtPjgwNDA8L1JlY051bT48cmVjb3Jk
PjxyZWMtbnVtYmVyPjgwNDA8L3JlYy1udW1iZXI+PGZvcmVpZ24ta2V5cz48a2V5IGFwcD0iRU4i
IGRiLWlkPSIweDlzMjlweDhkcmVhc2VzejJvNTlzZGZ0ZWQ1MnZ0dHJ2ZTUiIHRpbWVzdGFtcD0i
MTY1MzQxMDAxMSI+ODA0MDwva2V5PjwvZm9yZWlnbi1rZXlzPjxyZWYtdHlwZSBuYW1lPSJKb3Vy
bmFsIEFydGljbGUiPjE3PC9yZWYtdHlwZT48Y29udHJpYnV0b3JzPjxhdXRob3JzPjxhdXRob3I+
QnJhdW4sIFMuPC9hdXRob3I+PGF1dGhvcj5QZXVzLCBDLjwvYXV0aG9yPjxhdXRob3I+V2Vpc3dl
aWxlciwgUy48L2F1dGhvcj48YXV0aG9yPkZyZXksIEQuPC9hdXRob3I+PC9hdXRob3JzPjwvY29u
dHJpYnV0b3JzPjxhdXRoLWFkZHJlc3M+THVkd2lnLU1heGltaWxpYW5zLVVuaXZlcnNpdMOkdCBN
w7xuY2hlbiwgR2VybWFueSYjeEQ7VGVjaG5pc2NoZSBVbml2ZXJzaXTDpHQgTcO8bmNoZW4sIEdl
cm1hbnk8L2F1dGgtYWRkcmVzcz48dGl0bGVzPjx0aXRsZT5UcmFuc2Zvcm1hdGlvbmFsIGxlYWRl
cnNoaXAsIGpvYiBzYXRpc2ZhY3Rpb24sIGFuZCB0ZWFtIHBlcmZvcm1hbmNlOiBBIG11bHRpbGV2
ZWwgbWVkaWF0aW9uIG1vZGVsIG9mIHRydXN0PC90aXRsZT48c2Vjb25kYXJ5LXRpdGxlPkxlYWRl
cnNoaXAgUXVhcnRlcmx5PC9zZWNvbmRhcnktdGl0bGU+PGFsdC10aXRsZT5MZWFkZXJzaC4gUS48
L2FsdC10aXRsZT48L3RpdGxlcz48cGVyaW9kaWNhbD48ZnVsbC10aXRsZT5MZWFkZXJzaGlwIFF1
YXJ0ZXJseTwvZnVsbC10aXRsZT48L3BlcmlvZGljYWw+PHBhZ2VzPjI3MC0yODM8L3BhZ2VzPjx2
b2x1bWU+MjQ8L3ZvbHVtZT48bnVtYmVyPjE8L251bWJlcj48a2V5d29yZHM+PGtleXdvcmQ+TXVs
dGlsZXZlbCBhbmFseXNpczwva2V5d29yZD48a2V5d29yZD5UZWFtIHBlcmZvcm1hbmNlPC9rZXl3
b3JkPjxrZXl3b3JkPlRyYW5zZm9ybWF0aW9uYWwgbGVhZGVyc2hpcDwva2V5d29yZD48a2V5d29y
ZD5UcnVzdDwva2V5d29yZD48L2tleXdvcmRzPjxkYXRlcz48eWVhcj4yMDEzPC95ZWFyPjwvZGF0
ZXM+PGlzYm4+MTA0ODk4NDMgKElTU04pPC9pc2JuPjx3b3JrLXR5cGU+QXJ0aWNsZTwvd29yay10
eXBlPjx1cmxzPjxyZWxhdGVkLXVybHM+PHVybD5odHRwczovL3d3dy5zY29wdXMuY29tL2lud2Fy
ZC9yZWNvcmQudXJpP2VpZD0yLXMyLjAtODQ4NzI0MTczMTgmYW1wO2RvaT0xMC4xMDE2JTJmai5s
ZWFxdWEuMjAxMi4xMS4wMDYmYW1wO3BhcnRuZXJJRD00MCZhbXA7bWQ1PTFhYmY1YTk3YjI5MjM4
ZTk1MDk2ODU1NWQyYzRlZjk0PC91cmw+PC9yZWxhdGVkLXVybHM+PC91cmxzPjxlbGVjdHJvbmlj
LXJlc291cmNlLW51bT4xMC4xMDE2L2oubGVhcXVhLjIwMTIuMTEuMDA2PC9lbGVjdHJvbmljLXJl
c291cmNlLW51bT48cmVtb3RlLWRhdGFiYXNlLW5hbWU+U2NvcHVzPC9yZW1vdGUtZGF0YWJhc2Ut
bmFtZT48bGFuZ3VhZ2U+RW5nbGlzaDwvbGFuZ3VhZ2U+PC9yZWNvcmQ+PC9DaXRlPjxDaXRlPjxB
dXRob3I+RG95bGU8L0F1dGhvcj48WWVhcj4yMDEzPC9ZZWFyPjxSZWNOdW0+ODA0MTwvUmVjTnVt
PjxyZWNvcmQ+PHJlYy1udW1iZXI+ODA0MTwvcmVjLW51bWJlcj48Zm9yZWlnbi1rZXlzPjxrZXkg
YXBwPSJFTiIgZGItaWQ9IjB4OXMyOXB4OGRyZWFzZXN6Mm81OXNkZnRlZDUydnR0cnZlNSIgdGlt
ZXN0YW1wPSIxNjUzNDEwMDExIj44MDQxPC9rZXk+PC9mb3JlaWduLWtleXM+PHJlZi10eXBlIG5h
bWU9IkpvdXJuYWwgQXJ0aWNsZSI+MTc8L3JlZi10eXBlPjxjb250cmlidXRvcnM+PGF1dGhvcnM+
PGF1dGhvcj5Eb3lsZSwgQi4gQy48L2F1dGhvcj48L2F1dGhvcnM+PC9jb250cmlidXRvcnM+PGF1
dGgtYWRkcmVzcz5HZW9yZ2UgTWFzb24gVW5pdmVyc2l0eSwgVW5pdGVkIFN0YXRlczwvYXV0aC1h
ZGRyZXNzPjx0aXRsZXM+PHRpdGxlPkNpdmlsaWFuIHN0YWJpbGl6YXRpb24gdGVhbSBsZWFkZXJz
aGlwIHN1Y2Nlc3M6IFBlcmNlcHRpb25zIGZvciBJcmFxIHByb3ZpbmNpYWwgcmVjb25zdHJ1Y3Rp
b24gdGVhbXM8L3RpdGxlPjxzZWNvbmRhcnktdGl0bGU+U3RhYmlsaXR5PC9zZWNvbmRhcnktdGl0
bGU+PGFsdC10aXRsZT5TdGFiaWxpdHk8L2FsdC10aXRsZT48L3RpdGxlcz48cGVyaW9kaWNhbD48
ZnVsbC10aXRsZT5TdGFiaWxpdHk8L2Z1bGwtdGl0bGU+PGFiYnItMT5TdGFiaWxpdHk8L2FiYnIt
MT48L3BlcmlvZGljYWw+PGFsdC1wZXJpb2RpY2FsPjxmdWxsLXRpdGxlPlN0YWJpbGl0eTwvZnVs
bC10aXRsZT48YWJici0xPlN0YWJpbGl0eTwvYWJici0xPjwvYWx0LXBlcmlvZGljYWw+PHZvbHVt
ZT4yPC92b2x1bWU+PG51bWJlcj4zPC9udW1iZXI+PGtleXdvcmRzPjxrZXl3b3JkPklyYXE8L2tl
eXdvcmQ+PGtleXdvcmQ+TGVhZGVyc2hpcDwva2V5d29yZD48a2V5d29yZD5QUlQ8L2tleXdvcmQ+
PC9rZXl3b3Jkcz48ZGF0ZXM+PHllYXI+MjAxMzwveWVhcj48L2RhdGVzPjxwdWJsaXNoZXI+VWJp
cXVpdHkgUHJlc3MgTHRkPC9wdWJsaXNoZXI+PGlzYm4+MjE2NTI2MjcgKElTU04pPC9pc2JuPjx3
b3JrLXR5cGU+QXJ0aWNsZTwvd29yay10eXBlPjx1cmxzPjxyZWxhdGVkLXVybHM+PHVybD5odHRw
czovL3d3dy5zY29wdXMuY29tL2lud2FyZC9yZWNvcmQudXJpP2VpZD0yLXMyLjAtODQ5NDY3MTE3
NDgmYW1wO2RvaT0xMC41MzM0JTJmc3RhLmNvJmFtcDtwYXJ0bmVySUQ9NDAmYW1wO21kNT1hMTYy
MDgzNWJjOTExMDMwN2MxZTg2MmJkMmE1NDE4NDwvdXJsPjwvcmVsYXRlZC11cmxzPjwvdXJscz48
Y3VzdG9tNz41NDwvY3VzdG9tNz48ZWxlY3Ryb25pYy1yZXNvdXJjZS1udW0+MTAuNTMzNC9zdGEu
Y288L2VsZWN0cm9uaWMtcmVzb3VyY2UtbnVtPjxyZW1vdGUtZGF0YWJhc2UtbmFtZT5TY29wdXM8
L3JlbW90ZS1kYXRhYmFzZS1uYW1lPjxsYW5ndWFnZT5FbmdsaXNoPC9sYW5ndWFnZT48L3JlY29y
ZD48L0NpdGU+PENpdGU+PEF1dGhvcj5UYXBsaW48L0F1dGhvcj48WWVhcj4yMDEzPC9ZZWFyPjxS
ZWNOdW0+ODA0MjwvUmVjTnVtPjxyZWNvcmQ+PHJlYy1udW1iZXI+ODA0MjwvcmVjLW51bWJlcj48
Zm9yZWlnbi1rZXlzPjxrZXkgYXBwPSJFTiIgZGItaWQ9IjB4OXMyOXB4OGRyZWFzZXN6Mm81OXNk
ZnRlZDUydnR0cnZlNSIgdGltZXN0YW1wPSIxNjUzNDEwMDExIj44MDQyPC9rZXk+PC9mb3JlaWdu
LWtleXM+PHJlZi10eXBlIG5hbWU9IkpvdXJuYWwgQXJ0aWNsZSI+MTc8L3JlZi10eXBlPjxjb250
cmlidXRvcnM+PGF1dGhvcnM+PGF1dGhvcj5UYXBsaW4sIFMuIEguPC9hdXRob3I+PGF1dGhvcj5G
b3N0ZXIsIE0uIEsuPC9hdXRob3I+PGF1dGhvcj5TaG9ydGVsbCwgUy4gTS48L2F1dGhvcj48L2F1
dGhvcnM+PC9jb250cmlidXRvcnM+PGF1dGgtYWRkcmVzcz5Qcm9jZXNzIG9mIENhcmUgUmVzZWFy
Y2ggQnJhbmNoLCBEaXZpc2lvbiBvZiBDYW5jZXIgQ29udHJvbCBhbmQgUG9wdWxhdGlvbiBTY2ll
bmNlLCBOYXRpb25hbCBDYW5jZXIgSW5zdGl0dXRlLCBSb2NrdmlsbGUsIE1ELCBVbml0ZWQgU3Rh
dGVzJiN4RDtFYXJsIEcuIEdyYXZlcyBTY2hvb2wgb2YgQnVzaW5lc3MgYW5kIE1hbmFnZW1lbnQs
IE1vcmdhbiBTdGF0ZSBVbml2ZXJzaXR5LCBCYWx0aW1vcmUsIE1ELCBVbml0ZWQgU3RhdH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ZXMmI3hEO1NjaG9vbCBvZiBQdWJsaWMgSGVhbHRoLCBVbml2ZXJzaXR5IG9mIENhbGlmb3JuaWEs
IEJlcmtlbGV5LCBCZXJrZWxleSwgQ0EsIFVuaXRlZCBTdGF0ZXM8L2F1dGgtYWRkcmVzcz48dGl0
bGVzPjx0aXRsZT5Pcmdhbml6YXRpb25hbCBsZWFkZXJzaGlwIGZvciBidWlsZGluZyBlZmZlY3Rp
dmUgaGVhbHRoIGNhcmUgdGVhbXM8L3RpdGxlPjxzZWNvbmRhcnktdGl0bGU+QW5uYWxzIG9mIEZh
bWlseSBNZWRpY2luZTwvc2Vjb25kYXJ5LXRpdGxlPjxhbHQtdGl0bGU+QW5uLiBGYW0uIE1lZC48
L2FsdC10aXRsZT48L3RpdGxlcz48cGVyaW9kaWNhbD48ZnVsbC10aXRsZT5Bbm5hbHMgb2YgRmFt
aWx5IE1lZGljaW5lPC9mdWxsLXRpdGxlPjxhYmJyLTE+QW5uLiBGYW0uIE1lZC48L2FiYnItMT48
YWJici0yPkFubiBGYW0gTWVkPC9hYmJyLTI+PC9wZXJpb2RpY2FsPjxhbHQtcGVyaW9kaWNhbD48
ZnVsbC10aXRsZT5Bbm5hbHMgb2YgRmFtaWx5IE1lZGljaW5lPC9mdWxsLXRpdGxlPjxhYmJyLTE+
QW5uLiBGYW0uIE1lZC48L2FiYnItMT48YWJici0yPkFubiBGYW0gTWVkPC9hYmJyLTI+PC9hbHQt
cGVyaW9kaWNhbD48cGFnZXM+Mjc5LTI4MTwvcGFnZXM+PHZvbHVtZT4xMTwvdm9sdW1lPjxudW1i
ZXI+MzwvbnVtYmVyPjxrZXl3b3Jkcz48a2V5d29yZD5Db2xsYWJvcmF0aW9uPC9rZXl3b3JkPjxr
ZXl3b3JkPkhlYWx0aCBjYXJlIGRlbGl2ZXJ5PC9rZXl3b3JkPjxrZXl3b3JkPkhlYWx0aCBjYXJl
IG9yZ2FuaXphdGlvbnM8L2tleXdvcmQ+PGtleXdvcmQ+SGVhbHRoIGNhcmUgdGVhbXM8L2tleXdv
cmQ+PGtleXdvcmQ+SGVhbHRoIHNlcnZpY2VzIHJlc2VhcmNoPC9rZXl3b3JkPjxrZXl3b3JkPlF1
YWxpdHkgb2YgaGVhbHRoIGNhcmU8L2tleXdvcmQ+PGtleXdvcmQ+Y2hyb25pYyBkaXNlYXNlPC9r
ZXl3b3JkPjxrZXl3b3JkPmhlYWx0aCBwZXJzb25uZWwgYXR0aXR1ZGU8L2tleXdvcmQ+PGtleXdv
cmQ+aHVtYW48L2tleXdvcmQ+PGtleXdvcmQ+aW50ZWdyYXRlZCBoZWFsdGggY2FyZSBzeXN0ZW08
L2tleXdvcmQ+PGtleXdvcmQ+bGVhZGVyc2hpcDwva2V5d29yZD48a2V5d29yZD5vcmdhbml6YXRp
b248L2tleXdvcmQ+PGtleXdvcmQ+b3JnYW5pemF0aW9uIGFuZCBtYW5hZ2VtZW50PC9rZXl3b3Jk
PjxrZXl3b3JkPnBhdGllbnQgY2FyZTwva2V5d29yZD48a2V5d29yZD5wdWJsaWMgcmVsYXRpb25z
PC9rZXl3b3JkPjxrZXl3b3JkPlVuaXRlZCBTdGF0ZXM8L2tleXdvcmQ+PGtleXdvcmQ+YXJ0aWNs
ZTwva2V5d29yZD48a2V5d29yZD5oZWFsdGggY2FyZSBxdWFsaXR5PC9rZXl3b3JkPjxrZXl3b3Jk
PkF0dGl0dWRlIG9mIEhlYWx0aCBQZXJzb25uZWw8L2tleXdvcmQ+PGtleXdvcmQ+RGVsaXZlcnkg
b2YgSGVhbHRoIENhcmUsIEludGVncmF0ZWQ8L2tleXdvcmQ+PGtleXdvcmQ+SHVtYW5zPC9rZXl3
b3JkPjxrZXl3b3JkPkludGVycHJvZmVzc2lvbmFsIFJlbGF0aW9uczwva2V5d29yZD48a2V5d29y
ZD5Pcmdhbml6YXRpb25hbCBJbm5vdmF0aW9uPC9rZXl3b3JkPjxrZXl3b3JkPlBhdGllbnQgQ2Fy
ZSBUZWFtPC9rZXl3b3JkPjxrZXl3b3JkPlBhdGllbnQtQ2VudGVyZWQgQ2FyZTwva2V5d29yZD48
L2tleXdvcmRzPjxkYXRlcz48eWVhcj4yMDEzPC95ZWFyPjwvZGF0ZXM+PHB1Ymxpc2hlcj5Bbm5h
bHMgb2YgRmFtaWx5IE1lZGljaW5lLCBJbmM8L3B1Ymxpc2hlcj48aXNibj4xNTQ0MTcwOSAoSVNT
Tik8L2lzYm4+PHdvcmstdHlwZT5BcnRpY2xlPC93b3JrLXR5cGU+PHVybHM+PHJlbGF0ZWQtdXJs
cz48dXJsPmh0dHBzOi8vd3d3LnNjb3B1cy5jb20vaW53YXJkL3JlY29yZC51cmk/ZWlkPTItczIu
MC04NDg3ODEzMjg2NCZhbXA7ZG9pPTEwLjEzNzAlMmZhZm0uMTUwNiZhbXA7cGFydG5lcklEPTQw
JmFtcDttZDU9N2UwMzZhZWJhY2IyOTdkZTVhMmFhMWM2YTdmY2U0MmQ8L3VybD48L3JlbGF0ZWQt
dXJscz48L3VybHM+PGN1c3RvbTI+MjM2OTAzMjk8L2N1c3RvbTI+PGVsZWN0cm9uaWMtcmVzb3Vy
Y2UtbnVtPjEwLjEzNzAvYWZtLjE1MDY8L2VsZWN0cm9uaWMtcmVzb3VyY2UtbnVtPjxyZW1vdGUt
ZGF0YWJhc2UtbmFtZT5TY29wdXM8L3JlbW90ZS1kYXRhYmFzZS1uYW1lPjxsYW5ndWFnZT5Fbmds
aXNoPC9sYW5ndWFnZT48L3JlY29yZD48L0NpdGU+PENpdGU+PEF1dGhvcj5Ib248L0F1dGhvcj48
WWVhcj4yMDEzPC9ZZWFyPjxSZWNOdW0+ODA0MzwvUmVjTnVtPjxyZWNvcmQ+PHJlYy1udW1iZXI+
ODA0MzwvcmVjLW51bWJlcj48Zm9yZWlnbi1rZXlzPjxrZXkgYXBwPSJFTiIgZGItaWQ9IjB4OXMy
OXB4OGRyZWFzZXN6Mm81OXNkZnRlZDUydnR0cnZlNSIgdGltZXN0YW1wPSIxNjUzNDEwMDExIj44
MDQzPC9rZXk+PC9mb3JlaWduLWtleXM+PHJlZi10eXBlIG5hbWU9IkpvdXJuYWwgQXJ0aWNsZSI+
MTc8L3JlZi10eXBlPjxjb250cmlidXRvcnM+PGF1dGhvcnM+PGF1dGhvcj5Ib24sIEEuIEguIFku
PC9hdXRob3I+PGF1dGhvcj5DaGFuLCBXLiBXLiBILjwvYXV0aG9yPjwvYXV0aG9ycz48L2NvbnRy
aWJ1dG9ycz48YXV0aC1hZGRyZXNzPlNjaG9vbCBvZiBIb3RlbCBhbmQgVG91cmlzbSBNYW5hZ2Vt
ZW50LCBUaGUgSG9uZyBLb25nIFBvbHl0ZWNobmljIFVuaXZlcnNpdHksIDE3IFNjaWVuY2UgTXVz
ZXVtIFJvYWQsIFRTVCBFYXN0LCBLb3dsb29uLCA4NTIsIEhvbmcgS29uZzwvYXV0aC1hZGRyZXNz
Pjx0aXRsZXM+PHRpdGxlPlRlYW0gQ3JlYXRpdmUgUGVyZm9ybWFuY2U6IFRoZSBSb2xlcyBvZiBF
bXBvd2VyaW5nIExlYWRlcnNoaXAsIENyZWF0aXZlLVJlbGF0ZWQgTW90aXZhdGlvbiwgYW5kIFRh
c2sgSW50ZXJkZXBlbmRlbmNlPC90aXRsZT48c2Vjb25kYXJ5LXRpdGxlPkNvcm5lbGwgSG9zcGl0
YWxpdHkgUXVhcnRlcmx5PC9zZWNvbmRhcnktdGl0bGU+PGFsdC10aXRsZT5Db3JuZWxsIEhvc3Au
IFEuPC9hbHQtdGl0bGU+PC90aXRsZXM+PHBlcmlvZGljYWw+PGZ1bGwtdGl0bGU+Q29ybmVsbCBI
b3NwaXRhbGl0eSBRdWFydGVybHk8L2Z1bGwtdGl0bGU+PC9wZXJpb2RpY2FsPjxwYWdlcz4xOTkt
MjEwPC9wYWdlcz48dm9sdW1lPjU0PC92b2x1bWU+PG51bWJlcj4yPC9udW1iZXI+PGtleXdvcmRz
PjxrZXl3b3JkPkNoaW5hPC9rZXl3b3JkPjxrZXl3b3JkPmVtcG93ZXJpbmcgbGVhZGVyc2hpcDwv
a2V5d29yZD48a2V5d29yZD5ob3RlbDwva2V5d29yZD48a2V5d29yZD50ZWFtIGNyZWF0aXZlIGVm
ZmljYWN5PC9rZXl3b3JkPjxrZXl3b3JkPnRlYW0gY3JlYXRpdml0eTwva2V5d29yZD48a2V5d29y
ZD50ZWFtIHNlbGYtY29uY29yZGFuY2U8L2tleXdvcmQ+PGtleXdvcmQ+dGVhbSB0YXNrIGludGVy
ZGVwZW5kZW5jZTwva2V5d29yZD48L2tleXdvcmRzPjxkYXRlcz48eWVhcj4yMDEzPC95ZWFyPjwv
ZGF0ZXM+PHB1Ymxpc2hlcj5TQUdFIFB1YmxpY2F0aW9ucyBJbmMuPC9wdWJsaXNoZXI+PGlzYm4+
MTkzODk2NTUgKElTU04pPC9pc2JuPjx3b3JrLXR5cGU+QXJ0aWNsZTwvd29yay10eXBlPjx1cmxz
PjxyZWxhdGVkLXVybHM+PHVybD5odHRwczovL3d3dy5zY29wdXMuY29tL2lud2FyZC9yZWNvcmQu
dXJpP2VpZD0yLXMyLjAtODQ4NzU1OTI5MjQmYW1wO2RvaT0xMC4xMTc3JTJmMTkzODk2NTUxMjQ1
NTg1OSZhbXA7cGFydG5lcklEPTQwJmFtcDttZDU9MGEyN2EzMWRkZWRiZWRjNzI2NjNjNDE1ZGZj
MTJlN2M8L3VybD48L3JlbGF0ZWQtdXJscz48L3VybHM+PGVsZWN0cm9uaWMtcmVzb3VyY2UtbnVt
PjEwLjExNzcvMTkzODk2NTUxMjQ1NTg1OTwvZWxlY3Ryb25pYy1yZXNvdXJjZS1udW0+PHJlbW90
ZS1kYXRhYmFzZS1uYW1lPlNjb3B1czwvcmVtb3RlLWRhdGFiYXNlLW5hbWU+PGxhbmd1YWdlPkVu
Z2xpc2g8L2xhbmd1YWdlPjwvcmVjb3JkPjwvQ2l0ZT48Q2l0ZT48QXV0aG9yPk1jSW50eXJlPC9B
dXRob3I+PFllYXI+MjAxMzwvWWVhcj48UmVjTnVtPjgwNDQ8L1JlY051bT48cmVjb3JkPjxyZWMt
bnVtYmVyPjgwNDQ8L3JlYy1udW1iZXI+PGZvcmVpZ24ta2V5cz48a2V5IGFwcD0iRU4iIGRiLWlk
PSIweDlzMjlweDhkcmVhc2VzejJvNTlzZGZ0ZWQ1MnZ0dHJ2ZTUiIHRpbWVzdGFtcD0iMTY1MzQx
MDAxMSI+ODA0NDwva2V5PjwvZm9yZWlnbi1rZXlzPjxyZWYtdHlwZSBuYW1lPSJKb3VybmFsIEFy
dGljbGUiPjE3PC9yZWYtdHlwZT48Y29udHJpYnV0b3JzPjxhdXRob3JzPjxhdXRob3I+TWNJbnR5
cmUsIEguIEguPC9hdXRob3I+PGF1dGhvcj5Gb3RpLCBSLiBKLjwvYXV0aG9yPjwvYXV0aG9ycz48
L2NvbnRyaWJ1dG9ycz48YXV0aC1hZGRyZXNzPkdlb3JnaWEgSW5zdGl0dXRlIG9mIFRlY2hub2xv
Z3ksIFVuaXRlZCBTdGF0ZXMmI3hEO0RlcGFydG1lbnQgb2YgUHN5Y2hvbG9neSwgVmlyZ2luaWEg
VGVjaCwgQmxhY2tzYnVyZywgVkEgMjQwNjEtMDQzNiwgVW5pdGVkIFN0YXRlczwvYXV0aC1hZGRy
ZXNzPjx0aXRsZXM+PHRpdGxlPlRoZSBpbXBhY3Qgb2Ygc2hhcmVkIGxlYWRlcnNoaXAgb24gdGVh
bXdvcmsgbWVudGFsIG1vZGVscyBhbmQgcGVyZm9ybWFuY2UgaW4gc2VsZi1kaXJlY3RlZCB0ZWFt
czwvdGl0bGU+PHNlY29uZGFyeS10aXRsZT5Hcm91cCBQcm9jZXNzZXMgYW5kIEludGVyZ3JvdXAg
UmVsYXRpb25zPC9zZWNvbmRhcnktdGl0bGU+PGFsdC10aXRsZT5Hcm91cCBQcm9jZXNzZXMgSW50
ZXJncm91cCBSZWxhdC48L2FsdC10aXRsZT48L3RpdGxlcz48cGVyaW9kaWNhbD48ZnVsbC10aXRs
ZT5Hcm91cCBQcm9jZXNzZXMgYW5kIEludGVyZ3JvdXAgUmVsYXRpb25zPC9mdWxsLXRpdGxlPjxh
YmJyLTE+R3JvdXAgUHJvY2Vzc2VzIEludGVyZ3JvdXAgUmVsYXQuPC9hYmJyLTE+PC9wZXJpb2Rp
Y2FsPjxhbHQtcGVyaW9kaWNhbD48ZnVsbC10aXRsZT5Hcm91cCBQcm9jZXNzZXMgYW5kIEludGVy
Z3JvdXAgUmVsYXRpb25zPC9mdWxsLXRpdGxlPjxhYmJyLTE+R3JvdXAgUHJvY2Vzc2VzIEludGVy
Z3JvdXAgUmVsYXQuPC9hYmJyLTE+PC9hbHQtcGVyaW9kaWNhbD48cGFnZXM+NDYtNTc8L3BhZ2Vz
Pjx2b2x1bWU+MTY8L3ZvbHVtZT48bnVtYmVyPjE8L251bWJlcj48a2V5d29yZHM+PGtleXdvcmQ+
c2hhcmVkIGxlYWRlcnNoaXA8L2tleXdvcmQ+PGtleXdvcmQ+dGVhbSBtZW50YWwgbW9kZWxzPC9r
ZXl3b3JkPjxrZXl3b3JkPnRlYW0gcGVyZm9ybWFuY2U8L2tleXdvcmQ+PC9rZXl3b3Jkcz48ZGF0
ZXM+PHllYXI+MjAxMzwveWVhcj48L2RhdGVzPjxpc2JuPjEzNjg0MzAyIChJU1NOKTwvaXNibj48
d29yay10eXBlPkFydGljbGU8L3dvcmstdHlwZT48dXJscz48cmVsYXRlZC11cmxzPjx1cmw+aHR0
cHM6Ly93d3cuc2NvcHVzLmNvbS9pbndhcmQvcmVjb3JkLnVyaT9laWQ9Mi1zMi4wLTg0ODcyMzUw
Njc2JmFtcDtkb2k9MTAuMTE3NyUyZjEzNjg0MzAyMTE0MjI5MjMmYW1wO3BhcnRuZXJJRD00MCZh
bXA7bWQ1PWMxZDdhZTY3NmQwNmNjMWQ1YTU5ZDU4N2I3MTcyNzNhPC91cmw+PC9yZWxhdGVkLXVy
bHM+PC91cmxzPjxlbGVjdHJvbmljLXJlc291cmNlLW51bT4xMC4xMTc3LzEzNjg0MzAyMTE0MjI5
MjM8L2VsZWN0cm9uaWMtcmVzb3VyY2UtbnVtPjxyZW1vdGUtZGF0YWJhc2UtbmFtZT5TY29wdXM8
L3JlbW90ZS1kYXRhYmFzZS1uYW1lPjxsYW5ndWFnZT5FbmdsaXNoPC9sYW5ndWFnZT48L3JlY29y
ZD48L0NpdGU+PENpdGU+PEF1dGhvcj5NYXJ0w61uZXotQ8OzcmNvbGVzPC9BdXRob3I+PFllYXI+
MjAxMzwvWWVhcj48UmVjTnVtPjgwNDU8L1JlY051bT48cmVjb3JkPjxyZWMtbnVtYmVyPjgwNDU8
L3JlYy1udW1iZXI+PGZvcmVpZ24ta2V5cz48a2V5IGFwcD0iRU4iIGRiLWlkPSIweDlzMjlweDhk
cmVhc2VzejJvNTlzZGZ0ZWQ1MnZ0dHJ2ZTUiIHRpbWVzdGFtcD0iMTY1MzQxMDAxMSI+ODA0NTwv
a2V5PjwvZm9yZWlnbi1rZXlzPjxyZWYtdHlwZSBuYW1lPSJKb3VybmFsIEFydGljbGUiPjE3PC9y
ZWYtdHlwZT48Y29udHJpYnV0b3JzPjxhdXRob3JzPjxhdXRob3I+TWFydMOtbmV6LUPDs3Jjb2xl
cywgTS48L2F1dGhvcj48YXV0aG9yPkdyYWNpYSwgRi4gSi48L2F1dGhvcj48YXV0aG9yPlRvbcOh
cywgSS48L2F1dGhvcj48YXV0aG9yPlBlaXLDsywgSi4gTS48L2F1dGhvcj48YXV0aG9yPlNjaMO2
YmVsLCBNLjwvYXV0aG9yPjwvYXV0aG9ycz48L2NvbnRyaWJ1dG9ycz48YXV0aC1hZGRyZXNzPlJl
c2VhcmNoIEluc3RpdHV0ZSBvbiBQZXJzb25uZWwgUHN5Y2hvbG9neSwgT3JnYW5pemF0aW9uYWwg
RGV2ZWxvcG1lbnQgYW5kIFF1YWxpdHkgb2YgV29ya2luZyBMaWZlIChJRE9DQUwpLCBVbml2ZXJz
aXR5IG9mIFZhbGVuY2lhLCBTcGFpbiYjeEQ7VmFsZW5jaWFuIEluc3RpdHV0ZSBvZiBFY29ub21p
YyBSZXNlYXJjaCwgU3BhaW4mI3hEO0NlbnRlciBmb3IgRWNvbm9taWMgUHN5Y2hvbG9neSwgVW5p
dmVyc2l0eSBvZiBCYXNlbCwgU3BhaW48L2F1dGgtYWRkcmVzcz48dGl0bGVzPjx0aXRsZT5FbXBv
d2VyaW5nIHRlYW0gbGVhZGVyc2hpcCBhbmQgc2FmZXR5IHBlcmZvcm1hbmNlIGluIG51Y2xlYXIg
cG93ZXIgcGxhbnRzOiBBIG11bHRpbGV2ZWwgYXBwcm9hY2g8L3RpdGxlPjxzZWNvbmRhcnktdGl0
bGU+U2FmZXR5IFNjaWVuY2U8L3NlY29uZGFyeS10aXRsZT48YWx0LXRpdGxlPlNhZi4gU2NpLjwv
YWx0LXRpdGxlPjwvdGl0bGVzPjxwZXJpb2RpY2FsPjxmdWxsLXRpdGxlPlNhZmV0eSBTY2llbmNl
PC9mdWxsLXRpdGxlPjxhYmJyLTE+U2FmLiBTY2kuPC9hYmJyLTE+PGFiYnItMj5TYWYgU2NpPC9h
YmJyLTI+PC9wZXJpb2RpY2FsPjxhbHQtcGVyaW9kaWNhbD48ZnVsbC10aXRsZT5TYWZldHkgU2Np
ZW5jZTwvZnVsbC10aXRsZT48YWJici0xPlNhZi4gU2NpLjwvYWJici0xPjxhYmJyLTI+U2FmIFNj
aTwvYWJici0yPjwvYWx0LXBlcmlvZGljYWw+PHBhZ2VzPjI5My0zMDE8L3BhZ2VzPjx2b2x1bWU+
NTE8L3ZvbHVtZT48bnVtYmVyPjE8L251bWJlcj48a2V5d29yZHM+PGtleXdvcmQ+TnVjbGVhciBw
b3dlciBwbGFudDwva2V5d29yZD48a2V5d29yZD5SaXNreSBiZWhhdmlvcjwva2V5d29yZD48a2V5
d29yZD5TYWZldHkgY29tcGxpYW5jZTwva2V5d29yZD48a2V5d29yZD5TYWZldHkgcGFydGljaXBh
dGlvbjwva2V5d29yZD48a2V5d29yZD5TYWZldHkgcGVyZm9ybWFuY2U8L2tleXdvcmQ+PGtleXdv
cmQ+VGVhbSBsZWFkZXJzaGlwPC9rZXl3b3JkPjxrZXl3b3JkPkhpZXJhcmNoaWNhbCBsaW5lYXIg
bW9kZWxpbmc8L2tleXdvcmQ+PGtleXdvcmQ+TXVsdGlsZXZlbCBhcHByb2FjaDwva2V5d29yZD48
a2V5d29yZD5NdWx0aWxldmVsIG1vZGVsPC9rZXl3b3JkPjxrZXl3b3JkPlJpc2t5IGJlaGF2aW9y
czwva2V5d29yZD48a2V5d29yZD5UZWFtIGxlYWRlcnM8L2tleXdvcmQ+PGtleXdvcmQ+VGVhbSBt
ZW1iZXJzPC9rZXl3b3JkPjxrZXl3b3JkPk51Y2xlYXIgcG93ZXIgcGxhbnRzPC9rZXl3b3JkPjxr
ZXl3b3JkPlJlZ3Jlc3Npb24gYW5hbHlzaXM8L2tleXdvcmQ+PGtleXdvcmQ+U2FmZXR5IGVuZ2lu
ZWVyaW5nPC9rZXl3b3JkPjxrZXl3b3JkPmFydGljbGU8L2tleXdvcmQ+PGtleXdvcmQ+ZGVjaXNp
b24gbWFraW5nPC9rZXl3b3JkPjxrZXl3b3JkPmVtcG93ZXJtZW50PC9rZXl3b3JkPjxrZXl3b3Jk
PmhpZ2ggcmlzayBiZWhhdmlvcjwva2V5d29yZD48a2V5d29yZD5odW1hbjwva2V5d29yZD48a2V5
d29yZD5pbmR1c3RyaWFsIHdvcmtlcjwva2V5d29yZD48a2V5d29yZD5qb2IgcGVyZm9ybWFuY2U8
L2tleXdvcmQ+PGtleXdvcmQ+bGVhZGVyc2hpcDwva2V5d29yZD48a2V5d29yZD5udWNsZWFyIHNh
ZmV0eTwva2V5d29yZD48a2V5d29yZD5vY2N1cGF0aW9uYWwgaGVhbHRoPC9rZXl3b3JkPjxrZXl3
b3JkPnByaW9yaXR5IGpvdXJuYWw8L2tleXdvcmQ+PGtleXdvcmQ+c29jaWFsIGJlaGF2aW9yPC9r
ZXl3b3JkPjxrZXl3b3JkPnRhc2sgcGVyZm9ybWFuY2U8L2tleXdvcmQ+PGtleXdvcmQ+d29ya3Bs
YWNlPC9rZXl3b3JkPjwva2V5d29yZHM+PGRhdGVzPjx5ZWFyPjIwMTM8L3llYXI+PC9kYXRlcz48
aXNibj4wOTI1NzUzNSAoSVNTTik8L2lzYm4+PHdvcmstdHlwZT5BcnRpY2xlPC93b3JrLXR5cGU+
PHVybHM+PHJlbGF0ZWQtdXJscz48dXJsPmh0dHBzOi8vd3d3LnNjb3B1cy5jb20vaW53YXJkL3Jl
Y29yZC51cmk/ZWlkPTItczIuMC04NDg2NTUzMDM5NCZhbXA7ZG9pPTEwLjEwMTYlMmZqLnNzY2ku
MjAxMi4wOC4wMDEmYW1wO3BhcnRuZXJJRD00MCZhbXA7bWQ1PTdkMWU5NWVmYzM2N2Y3N2U1ODg5
NDAzYWU3YWEzMjcwPC91cmw+PC9yZWxhdGVkLXVybHM+PC91cmxzPjxlbGVjdHJvbmljLXJlc291
cmNlLW51bT4xMC4xMDE2L2ouc3NjaS4yMDEyLjA4LjAwMTwvZWxlY3Ryb25pYy1yZXNvdXJjZS1u
dW0+PHJlbW90ZS1kYXRhYmFzZS1uYW1lPlNjb3B1czwvcmVtb3RlLWRhdGFiYXNlLW5hbWU+PGxh
bmd1YWdlPkVuZ2xpc2g8L2xhbmd1YWdlPjwvcmVjb3JkPjwvQ2l0ZT48Q2l0ZT48QXV0aG9yPmRl
IFBvZWw8L0F1dGhvcj48WWVhcj4yMDE0PC9ZZWFyPjxSZWNOdW0+ODAwNTwvUmVjTnVtPjxyZWNv
cmQ+PHJlYy1udW1iZXI+ODAwNTwvcmVjLW51bWJlcj48Zm9yZWlnbi1rZXlzPjxrZXkgYXBwPSJF
TiIgZGItaWQ9IjB4OXMyOXB4OGRyZWFzZXN6Mm81OXNkZnRlZDUydnR0cnZlNSIgdGltZXN0YW1w
PSIxNjUzNDEwMDExIj44MDA1PC9rZXk+PC9mb3JlaWduLWtleXM+PHJlZi10eXBlIG5hbWU9Ikpv
dXJuYWwgQXJ0aWNsZSI+MTc8L3JlZi10eXBlPjxjb250cmlidXRvcnM+PGF1dGhvcnM+PGF1dGhv
cj5kZSBQb2VsLCBGLiBNLjwvYXV0aG9yPjxhdXRob3I+U3Rva2VyLCBKLiBJLjwvYXV0aG9yPjxh
dXRob3I+VmFuIGRlciBaZWUsIEsuIEkuPC9hdXRob3I+PC9hdXRob3JzPjwvY29udHJpYnV0b3Jz
PjxhdXRoLWFkZHJlc3M+VW5pdmVyc2l0eSBvZiBHcm9uaW5nZW4sIE5ldGhlcmxhbmRzJiN4RDtG
cmVlIFVuaXZlcnNpdHksIEFtc3RlcmRhbSwgTmV0aGVybGFuZHM8L2F1dGgtYWRkcmVzcz48dGl0
bGVzPjx0aXRsZT5MZWFkZXJzaGlwIGFuZCBPcmdhbml6YXRpb25hbCBUZW51cmUgRGl2ZXJzaXR5
IGFzIERldGVybWluYW50cyBvZiBQcm9qZWN0IFRlYW0gRWZmZWN0aXZlbmVzczwvdGl0bGU+PHNl
Y29uZGFyeS10aXRsZT5Hcm91cCBhbmQgT3JnYW5pemF0aW9uIE1hbmFnZW1lbnQ8L3NlY29uZGFy
eS10aXRsZT48YWx0LXRpdGxlPkdyb3VwIE9yZ2FuLiBNYW5hZ2UuPC9hbHQtdGl0bGU+PC90aXRs
ZXM+PHBlcmlvZGljYWw+PGZ1bGwtdGl0bGU+R3JvdXAgYW5kIE9yZ2FuaXphdGlvbiBNYW5hZ2Vt
ZW50PC9mdWxsLXRpdGxlPjxhYmJyLTE+R3JvdXAgT3JnYW4uIE1hbmFnZS48L2FiYnItMT48L3Bl
cmlvZGljYWw+PGFsdC1wZXJpb2RpY2FsPjxmdWxsLXRpdGxlPkdyb3VwIGFuZCBPcmdhbml6YXRp
b24gTWFuYWdlbWVudDwvZnVsbC10aXRsZT48YWJici0xPkdyb3VwIE9yZ2FuLiBNYW5hZ2UuPC9h
YmJyLTE+PC9hbHQtcGVyaW9kaWNhbD48cGFnZXM+NTMyLTU2MDwvcGFnZXM+PHZvbHVtZT4zOTwv
dm9sdW1lPjxudW1iZXI+NTwvbnVtYmVyPjxrZXl3b3Jkcz48a2V5d29yZD5Pcmdhbml6YXRpb25h
bCB0ZW51cmUgZGl2ZXJzaXR5PC9rZXl3b3JkPjxrZXl3b3JkPlBhcnRpY2lwYXRpdmUgbGVhZGVy
c2hpcDwva2V5d29yZD48a2V5d29yZD5Qcm9qZWN0IHRlYW0gZWZmZWN0aXZlbmVzczwva2V5d29y
ZD48a2V5d29yZD5UcmFuc2Zvcm1hdGlvbmFsIGxlYWRlcnNoaXA8L2tleXdvcmQ+PC9rZXl3b3Jk
cz48ZGF0ZXM+PHllYXI+MjAxNDwveWVhcj48L2RhdGVzPjxwdWJsaXNoZXI+U0FHRSBQdWJsaWNh
dGlvbnMgSW5jLjwvcHVibGlzaGVyPjxpc2JuPjEwNTk2MDExIChJU1NOKTwvaXNibj48d29yay10
eXBlPkFydGljbGU8L3dvcmstdHlwZT48dXJscz48cmVsYXRlZC11cmxzPjx1cmw+aHR0cHM6Ly93
d3cuc2NvcHVzLmNvbS9pbndhcmQvcmVjb3JkLnVyaT9laWQ9Mi1zMi4wLTg0OTExOTUzNzk2JmFt
cDtkb2k9MTAuMTE3NyUyZjEwNTk2MDExMTQ1NTA3MTEmYW1wO3BhcnRuZXJJRD00MCZhbXA7bWQ1
PTVhODg3ZDYzNmQ4YWE2MWVmYTQ0MjY1Yjc1NDhjODA1PC91cmw+PC9yZWxhdGVkLXVybHM+PC91
cmxzPjxlbGVjdHJvbmljLXJlc291cmNlLW51bT4xMC4xMTc3LzEwNTk2MDExMTQ1NTA3MTE8L2Vs
ZWN0cm9uaWMtcmVzb3VyY2UtbnVtPjxyZW1vdGUtZGF0YWJhc2UtbmFtZT5TY29wdXM8L3JlbW90
ZS1kYXRhYmFzZS1uYW1lPjxsYW5ndWFnZT5FbmdsaXNoPC9sYW5ndWFnZT48L3JlY29yZD48L0Np
dGU+PENpdGU+PEF1dGhvcj5BeW9rbzwvQXV0aG9yPjxZZWFyPjIwMTQ8L1llYXI+PFJlY051bT44
MDA2PC9SZWNOdW0+PHJlY29yZD48cmVjLW51bWJlcj44MDA2PC9yZWMtbnVtYmVyPjxmb3JlaWdu
LWtleXM+PGtleSBhcHA9IkVOIiBkYi1pZD0iMHg5czI5cHg4ZHJlYXNlc3oybzU5c2RmdGVkNTJ2
dHRydmU1IiB0aW1lc3RhbXA9IjE2NTM0MTAwMTEiPjgwMDY8L2tleT48L2ZvcmVpZ24ta2V5cz48
cmVmLXR5cGUgbmFtZT0iSm91cm5hbCBBcnRpY2xlIj4xNzwvcmVmLXR5cGU+PGNvbnRyaWJ1dG9y
cz48YXV0aG9ycz48YXV0aG9yPkF5b2tvLCBPLiBCLjwvYXV0aG9yPjxhdXRob3I+Q2h1YSwgRS4g
TC48L2F1dGhvcj48L2F1dGhvcnM+PC9jb250cmlidXRvcnM+PGF1dGgtYWRkcmVzcz5UaGUgVW5p
dmVyc2l0eSBvZiBRdWVlbnNsYW5kLCBCcmlzYmFuZSwgQXVzdHJhbGlhPC9hdXRoLWFkZHJlc3M+
PHRpdGxlcz48dGl0bGU+VGhlIEltcG9ydGFuY2Ugb2YgVHJhbnNmb3JtYXRpb25hbCBMZWFkZXJz
aGlwIEJlaGF2aW9ycyBpbiBUZWFtIE1lbnRhbCBNb2RlbCBTaW1pbGFyaXR5LCBUZWFtIEVmZmlj
YWN5LCBhbmQgSW50cmEtVGVhbSBDb25mbGljdDwvdGl0bGU+PHNlY29uZGFyeS10aXRsZT5Hcm91
cCBhbmQgT3JnYW5pemF0aW9uIE1hbmFnZW1lbnQ8L3NlY29uZGFyeS10aXRsZT48YWx0LXRpdGxl
Pkdyb3VwIE9yZ2FuLiBNYW5hZ2UuPC9hbHQtdGl0bGU+PC90aXRsZXM+PHBlcmlvZGljYWw+PGZ1
bGwtdGl0bGU+R3JvdXAgYW5kIE9yZ2FuaXphdGlvbiBNYW5hZ2VtZW50PC9mdWxsLXRpdGxlPjxh
YmJyLTE+R3JvdXAgT3JnYW4uIE1hbmFnZS48L2FiYnItMT48L3BlcmlvZGljYWw+PGFsdC1wZXJp
b2RpY2FsPjxmdWxsLXRpdGxlPkdyb3VwIGFuZCBPcmdhbml6YXRpb24gTWFuYWdlbWVudDwvZnVs
bC10aXRsZT48YWJici0xPkdyb3VwIE9yZ2FuLiBNYW5hZ2UuPC9hYmJyLTE+PC9hbHQtcGVyaW9k
aWNhbD48cGFnZXM+NTA0LTUzMTwvcGFnZXM+PHZvbHVtZT4zOTwvdm9sdW1lPjxudW1iZXI+NTwv
bnVtYmVyPjxrZXl3b3Jkcz48a2V5d29yZD5MZWFkZXJzaGlwPC9rZXl3b3JkPjxrZXl3b3JkPlRl
YW0gZWZmaWNhY3kgYW5kIGNvbmZsaWN0PC9rZXl3b3JkPjxrZXl3b3JkPlRlYW0gbWVudGFsIG1v
ZGVsIChUTU0pIHNpbWlsYXJpdHk8L2tleXdvcmQ+PC9rZXl3b3Jkcz48ZGF0ZXM+PHllYXI+MjAx
NDwveWVhcj48L2RhdGVzPjxwdWJsaXNoZXI+U0FHRSBQdWJsaWNhdGlvbnMgSW5jLjwvcHVibGlz
aGVyPjxpc2JuPjEwNTk2MDExIChJU1NOKTwvaXNibj48d29yay10eXBlPkFydGljbGU8L3dvcmst
dHlwZT48dXJscz48cmVsYXRlZC11cmxzPjx1cmw+aHR0cHM6Ly93d3cuc2NvcHVzLmNvbS9pbndh
cmQvcmVjb3JkLnVyaT9laWQ9Mi1zMi4wLTg0OTEwNjIxNDA4JmFtcDtkb2k9MTAuMTE3NyUyZjEw
NTk2MDExMTQ1NTAwODAmYW1wO3BhcnRuZXJJRD00MCZhbXA7bWQ1PTQxZjgzOTk3ZjlhZDlhNzc4
ZTNkNzk1MzRhZTJjY2YzPC91cmw+PC9yZWxhdGVkLXVybHM+PC91cmxzPjxlbGVjdHJvbmljLXJl
c291cmNlLW51bT4xMC4xMTc3LzEwNTk2MDExMTQ1NTAwODA8L2VsZWN0cm9uaWMtcmVzb3VyY2Ut
bnVtPjxyZW1vdGUtZGF0YWJhc2UtbmFtZT5TY29wdXM8L3JlbW90ZS1kYXRhYmFzZS1uYW1lPjxs
YW5ndWFnZT5FbmdsaXNoPC9sYW5ndWFnZT48L3JlY29yZD48L0NpdGU+PENpdGU+PEF1dGhvcj5T
b21ib29ucGFrb3JuPC9BdXRob3I+PFllYXI+MjAxNDwvWWVhcj48UmVjTnVtPjgwMDc8L1JlY051
bT48cmVjb3JkPjxyZWMtbnVtYmVyPjgwMDc8L3JlYy1udW1iZXI+PGZvcmVpZ24ta2V5cz48a2V5
IGFwcD0iRU4iIGRiLWlkPSIweDlzMjlweDhkcmVhc2VzejJvNTlzZGZ0ZWQ1MnZ0dHJ2ZTUiIHRp
bWVzdGFtcD0iMTY1MzQxMDAxMSI+ODAwNzwva2V5PjwvZm9yZWlnbi1rZXlzPjxyZWYtdHlwZSBu
YW1lPSJKb3VybmFsIEFydGljbGUiPjE3PC9yZWYtdHlwZT48Y29udHJpYnV0b3JzPjxhdXRob3Jz
PjxhdXRob3I+U29tYm9vbnBha29ybiwgQS48L2F1dGhvcj48YXV0aG9yPkthbnRhYnV0cmEsIFMu
PC9hdXRob3I+PC9hdXRob3JzPjwvY29udHJpYnV0b3JzPjxhdXRoLWFkZHJlc3M+Q29sbGVnZSBv
ZiBNYW5hZ2VtZW50LCBNYWhpZG9sIFVuaXZlcnNpdHksIDY5IFZpcGF3YWRlZSBSYW5nc2l0IFJk
LiwgUGhheWF0aGFpIEJhbmdrb2ssIFRoYWlsYW5kPC9hdXRoLWFkZHJlc3M+PHRpdGxlcz48dGl0
bGU+U2hhcmVkIGxlYWRlcnNoaXAgYW5kIHNoYXJlZCB2aXNpb24gYXMgcHJlZGljdG9ycyBmb3Ig
dGVhbSBsZWFybmluZyBwcm9jZXNzLCBzeW5lcmd5IGFuZCBlZmZlY3RpdmVuZXNzIGluIGhlYWx0
aGNhcmUgaW5kdXN0cnk8L3RpdGxlPjxzZWNvbmRhcnktdGl0bGU+SW50ZXJuYXRpb25hbCBKb3Vy
bmFsIG9mIElubm92YXRpb24gYW5kIExlYXJuaW5nPC9zZWNvbmRhcnktdGl0bGU+PGFsdC10aXRs
ZT5JbnQuIEouIElubm92LiBMZWFybi48L2FsdC10aXRsZT48L3RpdGxlcz48cGVyaW9kaWNhbD48
ZnVsbC10aXRsZT5JbnRlcm5hdGlvbmFsIEpvdXJuYWwgb2YgSW5ub3ZhdGlvbiBhbmQgTGVhcm5p
bmc8L2Z1bGwtdGl0bGU+PC9wZXJpb2RpY2FsPjxwYWdlcz4zODQtNDE2PC9wYWdlcz48dm9sdW1l
PjE2PC92b2x1bWU+PG51bWJlcj40PC9udW1iZXI+PGtleXdvcmRzPjxrZXl3b3JkPkdyb3VwIGNv
aGVzaXZlbmVzczwva2V5d29yZD48a2V5d29yZD5Hcm91cCBjb25mbGljdDwva2V5d29yZD48a2V5
d29yZD5Hcm91cCBwb3RlbmN5PC9rZXl3b3JkPjxrZXl3b3JkPklubm92YXRpb248L2tleXdvcmQ+
PGtleXdvcmQ+U2hhcmVkIGxlYWRlcnNoaXA8L2tleXdvcmQ+PGtleXdvcmQ+U2hhcmVkIHZpc2lv
bjwva2V5d29yZD48a2V5d29yZD5UZWFtIGVmZmVjdGl2ZW5lc3M8L2tleXdvcmQ+PGtleXdvcmQ+
VGVhbSBsZWFybmluZyBwcm9jZXNzPC9rZXl3b3JkPjxrZXl3b3JkPmhlYWx0aCBjYXJlPC9rZXl3
b3JkPjxrZXl3b3JkPmhlYWx0aCB3b3JrZXI8L2tleXdvcmQ+PGtleXdvcmQ+bGVhcm5pbmc8L2tl
eXdvcmQ+PGtleXdvcmQ+c3luZXJnaXNtPC9rZXl3b3JkPjwva2V5d29yZHM+PGRhdGVzPjx5ZWFy
PjIwMTQ8L3llYXI+PC9kYXRlcz48cHVibGlzaGVyPkluZGVyc2NpZW5jZSBQdWJsaXNoZXJzPC9w
dWJsaXNoZXI+PGlzYm4+MTQ3MTgxOTcgKElTU04pPC9pc2JuPjx3b3JrLXR5cGU+QXJ0aWNsZTwv
d29yay10eXBlPjx1cmxzPjxyZWxhdGVkLXVybHM+PHVybD5odHRwczovL3d3dy5zY29wdXMuY29t
L2lud2FyZC9yZWNvcmQudXJpP2VpZD0yLXMyLjAtODQ5MDg1NTExMzUmYW1wO2RvaT0xMC4xNTA0
JTJmSUpJTC4yMDE0LjA2NTU0NSZhbXA7cGFydG5lcklEPTQwJmFtcDttZDU9MmRjZDE4YjZlMDFl
OTAxMmZmYzUxNWViOTk4YThmNjg8L3VybD48L3JlbGF0ZWQtdXJscz48L3VybHM+PGVsZWN0cm9u
aWMtcmVzb3VyY2UtbnVtPjEwLjE1MDQvSUpJTC4yMDE0LjA2NTU0NTwvZWxlY3Ryb25pYy1yZXNv
dXJjZS1udW0+PHJlbW90ZS1kYXRhYmFzZS1uYW1lPlNjb3B1czwvcmVtb3RlLWRhdGFiYXNlLW5h
bWU+PGxhbmd1YWdlPkVuZ2xpc2g8L2xhbmd1YWdlPjwvcmVjb3JkPjwvQ2l0ZT48Q2l0ZT48QXV0
aG9yPktvbnJhZHQ8L0F1dGhvcj48WWVhcj4yMDE0PC9ZZWFyPjxSZWNOdW0+ODAwODwvUmVjTnVt
PjxyZWNvcmQ+PHJlYy1udW1iZXI+ODAwODwvcmVjLW51bWJlcj48Zm9yZWlnbi1rZXlzPjxrZXkg
YXBwPSJFTiIgZGItaWQ9IjB4OXMyOXB4OGRyZWFzZXN6Mm81OXNkZnRlZDUydnR0cnZlNSIgdGlt
ZXN0YW1wPSIxNjUzNDEwMDExIj44MDA4PC9rZXk+PC9mb3JlaWduLWtleXM+PHJlZi10eXBlIG5h
bWU9IkpvdXJuYWwgQXJ0aWNsZSI+MTc8L3JlZi10eXBlPjxjb250cmlidXRvcnM+PGF1dGhvcnM+
PGF1dGhvcj5Lb25yYWR0LCBVLjwvYXV0aG9yPjwvYXV0aG9ycz48L2NvbnRyaWJ1dG9ycz48YXV0
aC1hZGRyZXNzPkRlcGFydG1lbnQgb2YgUHN5Y2hvbG9neSwgVW5pdmVyc2l0eSBvZiBLaWVsLCBH
ZXJtYW55PC9hdXRoLWFkZHJlc3M+PHRpdGxlcz48dGl0bGU+VG93YXJkIGEgdGhlb3J5IG9mIGRp
c3BlcnNlZCBsZWFkZXJzaGlwIGluIHRlYW1zOiBNb2RlbCwgZmluZGluZ3MsIGFuZCBkaXJlY3Rp
b25zIGZvciBmdXR1cmUgcmVzZWFyY2g8L3RpdGxlPjxzZWNvbmRhcnktdGl0bGU+TGVhZGVyc2hp
cDwvc2Vjb25kYXJ5LXRpdGxlPjxhbHQtdGl0bGU+TGVhZGVyc2hpcDwvYWx0LXRpdGxlPjwvdGl0
bGVzPjxwZXJpb2RpY2FsPjxmdWxsLXRpdGxlPkxlYWRlcnNoaXA8L2Z1bGwtdGl0bGU+PC9wZXJp
b2RpY2FsPjxhbHQtcGVyaW9kaWNhbD48ZnVsbC10aXRsZT5MZWFkZXJzaGlwPC9mdWxsLXRpdGxl
PjwvYWx0LXBlcmlvZGljYWw+PHBhZ2VzPjI4OS0zMDc8L3BhZ2VzPjx2b2x1bWU+MTA8L3ZvbHVt
ZT48bnVtYmVyPjM8L251bWJlcj48a2V5d29yZHM+PGtleXdvcmQ+ZGlzdHJpYnV0ZWQgbGVhZGVy
c2hpcDwva2V5d29yZD48a2V5d29yZD5MZWFkZXJzaGlwPC9rZXl3b3JkPjxrZXl3b3JkPnNoYXJl
ZCBsZWFkZXJzaGlwPC9rZXl3b3JkPjxrZXl3b3JkPnRlYW0gbGVhZGVyc2hpcDwva2V5d29yZD48
a2V5d29yZD50ZWFtczwva2V5d29yZD48L2tleXdvcmRzPjxkYXRlcz48eWVhcj4yMDE0PC95ZWFy
PjwvZGF0ZXM+PHB1Ymxpc2hlcj5TQUdFIFB1YmxpY2F0aW9ucyBMdGQ8L3B1Ymxpc2hlcj48aXNi
bj4xNzQyNzE1MCAoSVNTTik8L2lzYm4+PHdvcmstdHlwZT5BcnRpY2xlPC93b3JrLXR5cGU+PHVy
bHM+PHJlbGF0ZWQtdXJscz48dXJsPmh0dHBzOi8vd3d3LnNjb3B1cy5jb20vaW53YXJkL3JlY29y
ZC51cmk/ZWlkPTItczIuMC04NDkwNzUyNzM3OSZhbXA7ZG9pPTEwLjExNzclMmYxNzQyNzE1MDEz
NDgxMzc0JmFtcDtwYXJ0bmVySUQ9NDAmYW1wO21kNT01M2RlY2Y4ZjNiZmFhNGQwMzIxMmE3MWJi
MTVmMzE3YjwvdXJsPjwvcmVsYXRlZC11cmxzPjwvdXJscz48ZWxlY3Ryb25pYy1yZXNvdXJjZS1u
dW0+MTAuMTE3Ny8xNzQyNzE1MDEzNDgxMzc0PC9lbGVjdHJvbmljLXJlc291cmNlLW51bT48cmVt
b3RlLWRhdGFiYXNlLW5hbWU+U2NvcHVzPC9yZW1vdGUtZGF0YWJhc2UtbmFtZT48bGFuZ3VhZ2U+
RW5nbGlzaDwvbGFuZ3VhZ2U+PC9yZWNvcmQ+PC9DaXRlPjxDaXRlPjxBdXRob3I+TGVlPC9BdXRo
b3I+PFllYXI+MjAxNDwvWWVhcj48UmVjTnVtPjgwMDk8L1JlY051bT48cmVjb3JkPjxyZWMtbnVt
YmVyPjgwMDk8L3JlYy1udW1iZXI+PGZvcmVpZ24ta2V5cz48a2V5IGFwcD0iRU4iIGRiLWlkPSIw
eDlzMjlweDhkcmVhc2VzejJvNTlzZGZ0ZWQ1MnZ0dHJ2ZTUiIHRpbWVzdGFtcD0iMTY1MzQxMDAx
MSI+ODAwOTwva2V5PjwvZm9yZWlnbi1rZXlzPjxyZWYtdHlwZSBuYW1lPSJKb3VybmFsIEFydGlj
bGUiPjE3PC9yZWYtdHlwZT48Y29udHJpYnV0b3JzPjxhdXRob3JzPjxhdXRob3I+TGVlLCBKLjwv
YXV0aG9yPjxhdXRob3I+TGVlLCBILjwvYXV0aG9yPjxhdXRob3I+UGFyaywgSi4gRy48L2F1dGhv
cj48L2F1dGhvcnM+PC9jb250cmlidXRvcnM+PGF1dGgtYWRkcmVzcz5HcmFkdWF0ZSBTY2hvb2wg
b2YgSW5mb3JtYXRpb24sIFlvbnNlaSBVbml2ZXJzaXR5LCBTZW91bCwgU291dGggS29yZWEmI3hE
O0lUIFBvbGljeSAmYW1wOyBTdHJhdGVneSBSZXNlYXJjaCBJbnN0aXR1dGUsIFlvbnNlaSBVbml2
ZXJzaXR5LCBTZW91bCwgU291dGggS29yZWE8L2F1dGgtYWRkcmVzcz48dGl0bGVzPjx0aXRsZT5F
eHBsb3JpbmcgdGhlIEltcGFjdCBvZiBFbXBvd2VyaW5nIExlYWRlcnNoaXAgb24gS25vd2xlZGdl
IFNoYXJpbmcsIEFic29ycHRpdmUgQ2FwYWNpdHkgYW5kIFRlYW0gUGVyZm9ybWFuY2UgaW4gaXQg
U2VydmljZTwvdGl0bGU+PHNlY29uZGFyeS10aXRsZT5JbmZvcm1hdGlvbiBUZWNobm9sb2d5IGFu
ZCBQZW9wbGU8L3NlY29uZGFyeS10aXRsZT48YWx0LXRpdGxlPkluZi4gVGVjaG5vbC4gUGVvcGxl
PC9hbHQtdGl0bGU+PC90aXRsZXM+PHBlcmlvZGljYWw+PGZ1bGwtdGl0bGU+SW5mb3JtYXRpb24g
VGVjaG5vbG9neSBhbmQgUGVvcGxlPC9mdWxsLXRpdGxlPjxhYmJyLTE+SW5mLiBUZWNobm9sLiBQ
ZW9wbGU8L2FiYnItMT48L3BlcmlvZGljYWw+PGFsdC1wZXJpb2RpY2FsPjxmdWxsLXRpdGxlPklu
Zm9ybWF0aW9uIFRlY2hub2xvZ3kgYW5kIFBlb3BsZTwvZnVsbC10aXRsZT48YWJici0xPkluZi4g
VGVjaG5vbC4gUGVvcGxlPC9hYmJyLTE+PC9hbHQtcGVyaW9kaWNhbD48cGFnZXM+MzY2LTM4Njwv
cGFnZXM+PHZvbHVtZT4yNzwvdm9sdW1lPjxudW1iZXI+MzwvbnVtYmVyPjxrZXl3b3Jkcz48a2V5
d29yZD5BYnNvcnB0aXZlIGNhcGFjaXR5PC9rZXl3b3JkPjxrZXl3b3JkPklUIHByb2plY3QgbWFu
YWdlbWVudDwva2V5d29yZD48a2V5d29yZD5Lbm93bGVkZ2Ugd29ya2VyIHBlcmZvcm1hbmNlPC9r
ZXl3b3JkPjxrZXl3b3JkPkxlYWRlcnNoaXA8L2tleXdvcmQ+PC9rZXl3b3Jkcz48ZGF0ZXM+PHll
YXI+MjAxNDwveWVhcj48L2RhdGVzPjxwdWJsaXNoZXI+RW1lcmFsZCBHcm91cCBIb2xkaW5ncyBM
dGQuPC9wdWJsaXNoZXI+PGlzYm4+MDk1OTM4NDUgKElTU04pPC9pc2JuPjx3b3JrLXR5cGU+QXJ0
aWNsZTwvd29yay10eXBlPjx1cmxzPjxyZWxhdGVkLXVybHM+PHVybD5odHRwczovL3d3dy5zY29w
dXMuY29tL2lud2FyZC9yZWNvcmQudXJpP2VpZD0yLXMyLjAtODQ5MjcxNTg3NTcmYW1wO2RvaT0x
MC4xMTA4JTJmSVRQLTEwLTIwMTItMDExNSZhbXA7cGFydG5lcklEPTQwJmFtcDttZDU9YzljNDQ3
NjZkMjYxYzA0ODE2MjA4ODBiODkzYjBiMTM8L3VybD48L3JlbGF0ZWQtdXJscz48L3VybHM+PGVs
ZWN0cm9uaWMtcmVzb3VyY2UtbnVtPjEwLjExMDgvSVRQLTEwLTIwMTItMDExNTwvZWxlY3Ryb25p
Yy1yZXNvdXJjZS1udW0+PHJlbW90ZS1kYXRhYmFzZS1uYW1lPlNjb3B1czwvcmVtb3RlLWRhdGFi
YXNlLW5hbWU+PGxhbmd1YWdlPkVuZ2xpc2g8L2xhbmd1YWdlPjwvcmVjb3JkPjwvQ2l0ZT48Q2l0
ZT48QXV0aG9yPkNoaTwvQXV0aG9yPjxZZWFyPjIwMTQ8L1llYXI+PFJlY051bT44MDExPC9SZWNO
dW0+PHJlY29yZD48cmVjLW51bWJlcj44MDExPC9yZWMtbnVtYmVyPjxmb3JlaWduLWtleXM+PGtl
eSBhcHA9IkVOIiBkYi1pZD0iMHg5czI5cHg4ZHJlYXNlc3oybzU5c2RmdGVkNTJ2dHRydmU1IiB0
aW1lc3RhbXA9IjE2NTM0MTAwMTEiPjgwMTE8L2tleT48L2ZvcmVpZ24ta2V5cz48cmVmLXR5cGUg
bmFtZT0iSm91cm5hbCBBcnRpY2xlIj4xNzwvcmVmLXR5cGU+PGNvbnRyaWJ1dG9ycz48YXV0aG9y
cz48YXV0aG9yPkNoaSwgTi4gVy48L2F1dGhvcj48YXV0aG9yPkh1YW5nLCBKLiBDLjwvYXV0aG9y
PjwvYXV0aG9ycz48L2NvbnRyaWJ1dG9ycz48YXV0aC1hZGRyZXNzPk5hdGlvbmFsIFN1biBZYXQt
U2VuIFVuaXZlcnNpdHksIEthb2hzaXVuZywgVGFpd2FuJiN4RDtOYXRpb25hbCBDaGVuZ2NoaSBV
bml2ZXJzaXR5LCBUYWlwZWksIFRhaXdhbjwvYXV0aC1hZGRyZXNzPjx0aXRsZXM+PHRpdGxlPk1l
Y2hhbmlzbXMgTGlua2luZyBUcmFuc2Zvcm1hdGlvbmFsIExlYWRlcnNoaXAgYW5kIFRlYW0gUGVy
Zm9ybWFuY2U6IFRoZSBNZWRpYXRpbmcgUm9sZXMgb2YgVGVhbSBHb2FsIE9yaWVudGF0aW9uIGFu
ZCBHcm91cCBBZmZlY3RpdmUgVG9uZTwvdGl0bGU+PHNlY29uZGFyeS10aXRsZT5Hcm91cCBhbmQg
T3JnYW5pemF0aW9uIE1hbmFnZW1lbnQ8L3NlY29uZGFyeS10aXRsZT48YWx0LXRpdGxlPkdyb3Vw
IE9yZ2FuLiBNYW5hZ2UuPC9hbHQtdGl0bGU+PC90aXRsZXM+PHBlcmlvZGljYWw+PGZ1bGwtdGl0
bGU+R3JvdXAgYW5kIE9yZ2FuaXphdGlvbiBNYW5hZ2VtZW50PC9mdWxsLXRpdGxlPjxhYmJyLTE+
R3JvdXAgT3JnYW4uIE1hbmFnZS48L2FiYnItMT48L3BlcmlvZGljYWw+PGFsdC1wZXJpb2RpY2Fs
PjxmdWxsLXRpdGxlPkdyb3VwIGFuZCBPcmdhbml6YXRpb24gTWFuYWdlbWVudDwvZnVsbC10aXRs
ZT48YWJici0xPkdyb3VwIE9yZ2FuLiBNYW5hZ2UuPC9hYmJyLTE+PC9hbHQtcGVyaW9kaWNhbD48
cGFnZXM+MzAwLTMyNTwvcGFnZXM+PHZvbHVtZT4zOTwvdm9sdW1lPjxudW1iZXI+MzwvbnVtYmVy
PjxrZXl3b3Jkcz48a2V5d29yZD5ncm91cCBhZmZlY3RpdmUgdG9uZTwva2V5d29yZD48a2V5d29y
ZD50ZWFtIGdvYWwgb3JpZW50YXRpb248L2tleXdvcmQ+PGtleXdvcmQ+dGVhbSBwZXJmb3JtYW5j
ZTwva2V5d29yZD48a2V5d29yZD50cmFuc2Zvcm1hdGlvbmFsIGxlYWRlcnNoaXA8L2tleXdvcmQ+
PC9rZXl3b3Jkcz48ZGF0ZXM+PHllYXI+MjAxNDwveWVhcj48L2RhdGVzPjxwdWJsaXNoZXI+U0FH
RSBQdWJsaWNhdGlvbnMgSW5jLjwvcHVibGlzaGVyPjxpc2JuPjEwNTk2MDExIChJU1NOKTwvaXNi
bj48d29yay10eXBlPkFydGljbGU8L3dvcmstdHlwZT48dXJscz48cmVsYXRlZC11cmxzPjx1cmw+
aHR0cHM6Ly93d3cuc2NvcHVzLmNvbS9pbndhcmQvcmVjb3JkLnVyaT9laWQ9Mi1zMi4wLTg0OTA3
NTUzMzM1JmFtcDtkb2k9MTAuMTE3NyUyZjEwNTk2MDExMTQ1MjIzMjEmYW1wO3BhcnRuZXJJRD00
MCZhbXA7bWQ1PTljN2EzNGIxMDY4NjcwYWU2YjE1MjFkZjZmODk0ZWMyPC91cmw+PC9yZWxhdGVk
LXVybHM+PC91cmxzPjxlbGVjdHJvbmljLXJlc291cmNlLW51bT4xMC4xMTc3LzEwNTk2MDExMTQ1
MjIzMjE8L2VsZWN0cm9uaWMtcmVzb3VyY2UtbnVtPjxyZW1vdGUtZGF0YWJhc2UtbmFtZT5TY29w
dXM8L3JlbW90ZS1kYXRhYmFzZS1uYW1lPjxsYW5ndWFnZT5FbmdsaXNoPC9sYW5ndWFnZT48L3Jl
Y29yZD48L0NpdGU+PENpdGU+PEF1dGhvcj5BaG1lZDwvQXV0aG9yPjxZZWFyPjIwMTQ8L1llYXI+
PFJlY051bT44MDEyPC9SZWNOdW0+PHJlY29yZD48cmVjLW51bWJlcj44MDEyPC9yZWMtbnVtYmVy
Pjxmb3JlaWduLWtleXM+PGtleSBhcHA9IkVOIiBkYi1pZD0iMHg5czI5cHg4ZHJlYXNlc3oybzU5
c2RmdGVkNTJ2dHRydmU1IiB0aW1lc3RhbXA9IjE2NTM0MTAwMTEiPjgwMTI8L2tleT48L2ZvcmVp
Z24ta2V5cz48cmVmLXR5cGUgbmFtZT0iSm91cm5hbCBBcnRpY2xlIj4xNzwvcmVmLXR5cGU+PGNv
bnRyaWJ1dG9ycz48YXV0aG9ycz48YXV0aG9yPkFobWVkLCBOLjwvYXV0aG9yPjxhdXRob3I+SXJz
aGFkLCBSLjwvYXV0aG9yPjxhdXRob3I+SmFtc2hhaWQsIEYuIE0uPC9hdXRob3I+PC9hdXRob3Jz
PjwvY29udHJpYnV0b3JzPjxhdXRoLWFkZHJlc3M+TGFob3JlIExlYWRzIFVuaXZlcnNpdHksIExh
aG9yZSwgUGFraXN0YW4mI3hEO0luc3RpdHV0ZSBvZiBCdXNpbmVzcyBhbmQgTWFuYWdlbWVudCBT
Y2llbmNlcywgVUVULCBMYWhvcmUsIFBha2lzdGFuJiN4RDtTZWxmLUVtcGxveWVlZCBhdCBCdXNp
bmVzcywgUGFraXN0YW48L2F1dGgtYWRkcmVzcz48dGl0bGVzPjx0aXRsZT5Ib3cgZW1vdGlvbmFs
IGludGVsbGlnZW5jZSBpcyByZWxhdGVkIHRvIHRlYW0gZWZmZWN0aXZlbmVzcz8gVGhlIG1lZGlh
dGluZyByb2xlIG9mIHRyYW5zZm9ybWF0aW9uYWwgbGVhZGVyc2hpcCBzdHlsZTwvdGl0bGU+PHNl
Y29uZGFyeS10aXRsZT5Xb3JsZCBBcHBsaWVkIFNjaWVuY2VzIEpvdXJuYWw8L3NlY29uZGFyeS10
aXRsZT48YWx0LXRpdGxlPldvcmxkIEFwcGwuIFNjaS4gSi48L2FsdC10aXRsZT48L3RpdGxlcz48
cGVyaW9kaWNhbD48ZnVsbC10aXRsZT5Xb3JsZCBBcHBsaWVkIFNjaWVuY2VzIEpvdXJuYWw8L2Z1
bGwtdGl0bGU+PGFiYnItMT5Xb3JsZCBBcHBsLiBTY2kuIEouPC9hYmJyLTE+PC9wZXJpb2RpY2Fs
PjxhbHQtcGVyaW9kaWNhbD48ZnVsbC10aXRsZT5Xb3JsZCBBcHBsaWVkIFNjaWVuY2VzIEpvdXJu
YWw8L2Z1bGwtdGl0bGU+PGFiYnItMT5Xb3JsZCBBcHBsLiBTY2kuIEouPC9hYmJyLTE+PC9hbHQt
cGVyaW9kaWNhbD48cGFnZXM+OTQzLTk0NjwvcGFnZXM+PHZvbHVtZT4zMDwvdm9sdW1lPjxudW1i
ZXI+ODwvbnVtYmVyPjxrZXl3b3Jkcz48a2V5d29yZD5FbW90aW9uYWwgaW50ZWxsaWdlbmNlPC9r
ZXl3b3JkPjxrZXl3b3JkPkxlYWRlcnNoaXAgc3R5bGVzPC9rZXl3b3JkPjxrZXl3b3JkPlRlYW0g
ZWZmZWN0aXZlbmVzczwva2V5d29yZD48L2tleXdvcmRzPjxkYXRlcz48eWVhcj4yMDE0PC95ZWFy
PjwvZGF0ZXM+PGlzYm4+MTgxODQ5NTIgKElTU04pPC9pc2JuPjx3b3JrLXR5cGU+QXJ0aWNsZTwv
d29yay10eXBlPjx1cmxzPjxyZWxhdGVkLXVybHM+PHVybD5odHRwczovL3d3dy5zY29wdXMuY29t
L2lud2FyZC9yZWNvcmQudXJpP2VpZD0yLXMyLjAtODQ4OTc2MTc1MjMmYW1wO2RvaT0xMC41ODI5
JTJmaWRvc2kud2Fzai4yMDE0LjMwLjA4LjI2OSZhbXA7cGFydG5lcklEPTQwJmFtcDttZDU9NDFk
ZTAzZDU4MDUwY2M1ZTA1ZmFjMDU1MjViMTQ1YTQ8L3VybD48L3JlbGF0ZWQtdXJscz48L3VybHM+
PGVsZWN0cm9uaWMtcmVzb3VyY2UtbnVtPjEwLjU4MjkvaWRvc2kud2Fzai4yMDE0LjMwLjA4LjI2
OTwvZWxlY3Ryb25pYy1yZXNvdXJjZS1udW0+PHJlbW90ZS1kYXRhYmFzZS1uYW1lPlNjb3B1czwv
cmVtb3RlLWRhdGFiYXNlLW5hbWU+PGxhbmd1YWdlPkVuZ2xpc2g8L2xhbmd1YWdlPjwvcmVjb3Jk
PjwvQ2l0ZT48Q2l0ZT48QXV0aG9yPldhbmc8L0F1dGhvcj48WWVhcj4yMDE0PC9ZZWFyPjxSZWNO
dW0+ODAxMzwvUmVjTnVtPjxyZWNvcmQ+PHJlYy1udW1iZXI+ODAxMzwvcmVjLW51bWJlcj48Zm9y
ZWlnbi1rZXlzPjxrZXkgYXBwPSJFTiIgZGItaWQ9IjB4OXMyOXB4OGRyZWFzZXN6Mm81OXNkZnRl
ZDUydnR0cnZlNSIgdGltZXN0YW1wPSIxNjUzNDEwMDExIj44MDEzPC9rZXk+PC9mb3JlaWduLWtl
eXM+PHJlZi10eXBlIG5hbWU9IkpvdXJuYWwgQXJ0aWNsZSI+MTc8L3JlZi10eXBlPjxjb250cmli
dXRvcnM+PGF1dGhvcnM+PGF1dGhvcj5XYW5nLCBELjwvYXV0aG9yPjxhdXRob3I+V2FsZG1hbiwg
RC4gQS48L2F1dGhvcj48YXV0aG9yPlpoYW5nLCBaLjwvYXV0aG9yPjwvYXV0aG9ycz48L2NvbnRy
aWJ1dG9ycz48YXV0aC1hZGRyZXNzPkRlcGFydG1lbnQgb2YgTWFuYWdlbWVudCwgVy4gUC4gQ2Fy
ZXkgU2Nob29sIG9mIEJ1c2luZXNzLCBBcml6b25hIFN0YXRlIFVuaXZlcnNpdHksIFVuaXRlZCBT
dGF0ZXM8L2F1dGgtYWRkcmVzcz48dGl0bGVzPjx0aXRsZT5BIG1ldGEtYW5hbHlzaXMgb2Ygc2hh
cmVkIGxlYWRlcnNoaXAgYW5kIHRlYW0gZWZmZWN0aXZlbmVzczwvdGl0bGU+PHNlY29uZGFyeS10
aXRsZT5Kb3VybmFsIG9mIEFwcGxpZWQgUHN5Y2hvbG9neTwvc2Vjb25kYXJ5LXRpdGxlPjxhbHQt
dGl0bGU+Si4gQXBwbC4gUHN5Y2hvbC48L2FsdC10aXRsZT48L3RpdGxlcz48cGVyaW9kaWNhbD48
ZnVsbC10aXRsZT5Kb3VybmFsIG9mIEFwcGxpZWQgUHN5Y2hvbG9neTwvZnVsbC10aXRsZT48YWJi
ci0xPkouIEFwcGwuIFBzeWNob2wuPC9hYmJyLTE+PGFiYnItMj5KIEFwcGwgUHN5Y2hvbDwvYWJi
ci0yPjwvcGVyaW9kaWNhbD48YWx0LXBlcmlvZGljYWw+PGZ1bGwtdGl0bGU+Sm91cm5hbCBvZiBB
cHBsaWVkIFBzeWNob2xvZ3k8L2Z1bGwtdGl0bGU+PGFiYnItMT5KLiBBcHBsLiBQc3ljaG9sLjwv
YWJici0xPjxhYmJyLTI+SiBBcHBsIFBzeWNob2w8L2FiYnItMj48L2FsdC1wZXJpb2RpY2FsPjxw
YWdlcz4xODEtMTk4PC9wYWdlcz48dm9sdW1lPjk5PC92b2x1bWU+PG51bWJlcj4yPC9udW1iZXI+
PGtleXdvcmRzPjxrZXl3b3JkPk1ldGEtYW5hbHlzaXM8L2tleXdvcmQ+PGtleXdvcmQ+U2hhcmVk
IGxlYWRlcnNoaXA8L2tleXdvcmQ+PGtleXdvcmQ+VGVhbSBlZmZlY3RpdmVuZXNzPC9rZXl3b3Jk
PjxrZXl3b3JkPmNvb3BlcmF0aW9uPC9rZXl3b3JkPjxrZXl3b3JkPmdyb3VwIHByb2Nlc3M8L2tl
eXdvcmQ+PGtleXdvcmQ+aHVtYW48L2tleXdvcmQ+PGtleXdvcmQ+bGVhZGVyc2hpcDwva2V5d29y
ZD48a2V5d29yZD5tZXRhIGFuYWx5c2lzPC9rZXl3b3JkPjxrZXl3b3JkPkNvb3BlcmF0aXZlIEJl
aGF2aW9yPC9rZXl3b3JkPjxrZXl3b3JkPkdyb3VwIFByb2Nlc3Nlczwva2V5d29yZD48a2V5d29y
ZD5IdW1hbnM8L2tleXdvcmQ+PC9rZXl3b3Jkcz48ZGF0ZXM+PHllYXI+MjAxNDwveWVhcj48L2Rh
dGVzPjxpc2JuPjAwMjE5MDEwIChJU1NOKTwvaXNibj48d29yay10eXBlPkFydGljbGU8L3dvcmst
dHlwZT48dXJscz48cmVsYXRlZC11cmxzPjx1cmw+aHR0cHM6Ly93d3cuc2NvcHVzLmNvbS9pbndh
cmQvcmVjb3JkLnVyaT9laWQ9Mi1zMi4wLTg0ODk3NTk5NjU5JmFtcDtkb2k9MTAuMTAzNyUyZmEw
MDM0NTMxJmFtcDtwYXJ0bmVySUQ9NDAmYW1wO21kNT02NDYyYzI0MThjMzZkNmE1NDdhM2U3MGQ4
MGJhNzQ2NDwvdXJsPjwvcmVsYXRlZC11cmxzPjwvdXJscz48Y3VzdG9tMj4yNDE4ODM5MjwvY3Vz
dG9tMj48ZWxlY3Ryb25pYy1yZXNvdXJjZS1udW0+MTAuMTAzNy9hMDAzNDUzMTwvZWxlY3Ryb25p
Yy1yZXNvdXJjZS1udW0+PHJlbW90ZS1kYXRhYmFzZS1uYW1lPlNjb3B1czwvcmVtb3RlLWRhdGFi
YXNlLW5hbWU+PGxhbmd1YWdlPkVuZ2xpc2g8L2xhbmd1YWdlPjwvcmVjb3JkPjwvQ2l0ZT48Q2l0
ZT48QXV0aG9yPkx1Y2lhbm88L0F1dGhvcj48WWVhcj4yMDE0PC9ZZWFyPjxSZWNOdW0+ODAxNDwv
UmVjTnVtPjxyZWNvcmQ+PHJlYy1udW1iZXI+ODAxNDwvcmVjLW51bWJlcj48Zm9yZWlnbi1rZXlz
PjxrZXkgYXBwPSJFTiIgZGItaWQ9IjB4OXMyOXB4OGRyZWFzZXN6Mm81OXNkZnRlZDUydnR0cnZl
NSIgdGltZXN0YW1wPSIxNjUzNDEwMDExIj44MDE0PC9rZXk+PC9mb3JlaWduLWtleXM+PHJlZi10
eXBlIG5hbWU9IkpvdXJuYWwgQXJ0aWNsZSI+MTc8L3JlZi10eXBlPjxjb250cmlidXRvcnM+PGF1
dGhvcnM+PGF1dGhvcj5MdWNpYW5vLCBNLiBNLjwvYXV0aG9yPjxhdXRob3I+TWF0aGlldSwgSi4g
RS48L2F1dGhvcj48YXV0aG9yPlJ1ZGR5LCBULiBNLjwvYXV0aG9yPjwvYXV0aG9ycz48L2NvbnRy
aWJ1dG9ycz48YXV0aC1hZGRyZXNzPlNjaG9vbCBvZiBCdXNpbmVzcywgTWFuYWdlbWVudCBEZXBh
cnRtZW50LCBVbml2ZXJzaXR5IG9mIENvbm5lY3RpY3V0LCBVbml0ZWQgU3RhdGVzJiN4RDtCZWN0
b24gRGlja2luc29uLCBGcmFua2xpbiBMYWtlcywgTmV3IEplcnNleSwgVW5pdGVkIFN0YXRlczwv
YXV0aC1hZGRyZXNzPjx0aXRsZXM+PHRpdGxlPkxlYWRpbmcgbXVsdGlwbGUgdGVhbXM6IEF2ZXJh
Z2UgYW5kIHJlbGF0aXZlIGV4dGVybmFsIGxlYWRlcnNoaXAgaW5mbHVlbmNlcyBvbiB0ZWFtIGVt
cG93ZXJtZW50IGFuZCBlZmZlY3RpdmVuZXNzPC90aXRsZT48c2Vjb25kYXJ5LXRpdGxlPkpvdXJu
YWwgb2YgQXBwbGllZCBQc3ljaG9sb2d5PC9zZWNvbmRhcnktdGl0bGU+PGFsdC10aXRsZT5KLiBB
cHBsLiBQc3ljaG9sLjwvYWx0LXRpdGxlPjwvdGl0bGVzPjxwZXJpb2RpY2FsPjxmdWxsLXRpdGxl
PkpvdXJuYWwgb2YgQXBwbGllZCBQc3ljaG9sb2d5PC9mdWxsLXRpdGxlPjxhYmJyLTE+Si4gQXBw
bC4gUHN5Y2hvbC48L2FiYnItMT48YWJici0yPkogQXBwbCBQc3ljaG9sPC9hYmJyLTI+PC9wZXJp
b2RpY2FsPjxhbHQtcGVyaW9kaWNhbD48ZnVsbC10aXRsZT5Kb3VybmFsIG9mIEFwcGxpZWQgUHN5
Y2hvbG9neTwvZnVsbC10aXRsZT48YWJici0xPkouIEFwcGwuIFBzeWNob2wuPC9hYmJyLTE+PGFi
YnItMj5KIEFwcGwgUHN5Y2hvbDwvYWJici0yPjwvYWx0LXBlcmlvZGljYWw+PHBhZ2VzPjMyMi0z
MzE8L3BhZ2VzPjx2b2x1bWU+OTk8L3ZvbHVtZT48bnVtYmVyPjI8L251bWJlcj48a2V5d29yZHM+
PGtleXdvcmQ+RW1wb3dlcm1lbnQ8L2tleXdvcmQ+PGtleXdvcmQ+RXh0ZXJuYWwgbGVhZGVyc2hp
cDwva2V5d29yZD48a2V5d29yZD5NdWx0aWxldmVsPC9rZXl3b3JkPjxrZXl3b3JkPlRlYW1zPC9r
ZXl3b3JkPjxrZXl3b3JkPmFkdWx0PC9rZXl3b3JkPjxrZXl3b3JkPmJlaGF2aW9yPC9rZXl3b3Jk
PjxrZXl3b3JkPmZlbWFsZTwva2V5d29yZD48a2V5d29yZD5ncm91cCBwcm9jZXNzPC9rZXl3b3Jk
PjxrZXl3b3JkPmh1bWFuPC9rZXl3b3JkPjxrZXl3b3JkPmpvYiBzYXRpc2ZhY3Rpb248L2tleXdv
cmQ+PGtleXdvcmQ+bGVhZGVyc2hpcDwva2V5d29yZD48a2V5d29yZD5tYWxlPC9rZXl3b3JkPjxr
ZXl3b3JkPkdyb3VwIFByb2Nlc3Nlczwva2V5d29yZD48a2V5d29yZD5IdW1hbnM8L2tleXdvcmQ+
PGtleXdvcmQ+UG93ZXIgKFBzeWNob2xvZ3kpPC9rZXl3b3JkPjwva2V5d29yZHM+PGRhdGVzPjx5
ZWFyPjIwMTQ8L3llYXI+PC9kYXRlcz48aXNibj4wMDIxOTAxMCAoSVNTTik8L2lzYm4+PHdvcmst
dHlwZT5BcnRpY2xlPC93b3JrLXR5cGU+PHVybHM+PHJlbGF0ZWQtdXJscz48dXJsPmh0dHBzOi8v
d3d3LnNjb3B1cy5jb20vaW53YXJkL3JlY29yZC51cmk/ZWlkPTItczIuMC04NDg5NzU5MTcyMiZh
bXA7ZG9pPTEwLjEwMzclMmZhMDAzNTAyNSZhbXA7cGFydG5lcklEPTQwJmFtcDttZDU9YWJjYTE3
MTJjNWQwNjgxMWM0M2I0ZDdjYTZmNWZiZTY8L3VybD48L3JlbGF0ZWQtdXJscz48L3VybHM+PGN1
c3RvbTI+MjQyNzQ1ODI8L2N1c3RvbTI+PGVsZWN0cm9uaWMtcmVzb3VyY2UtbnVtPjEwLjEwMzcv
YTAwMzUwMjU8L2VsZWN0cm9uaWMtcmVzb3VyY2UtbnVtPjxyZW1vdGUtZGF0YWJhc2UtbmFtZT5T
Y29wdXM8L3JlbW90ZS1kYXRhYmFzZS1uYW1lPjxsYW5ndWFnZT5FbmdsaXNoPC9sYW5ndWFnZT48
L3JlY29yZD48L0NpdGU+PENpdGU+PEF1dGhvcj5TdW48L0F1dGhvcj48WWVhcj4yMDE0PC9ZZWFy
PjxSZWNOdW0+ODAxNTwvUmVjTnVtPjxyZWNvcmQ+PHJlYy1udW1iZXI+ODAxNTwvcmVjLW51bWJl
cj48Zm9yZWlnbi1rZXlzPjxrZXkgYXBwPSJFTiIgZGItaWQ9IjB4OXMyOXB4OGRyZWFzZXN6Mm81
OXNkZnRlZDUydnR0cnZlNSIgdGltZXN0YW1wPSIxNjUzNDEwMDExIj44MDE1PC9rZXk+PC9mb3Jl
aWduLWtleXM+PHJlZi10eXBlIG5hbWU9IkpvdXJuYWwgQXJ0aWNsZSI+MTc8L3JlZi10eXBlPjxj
b250cmlidXRvcnM+PGF1dGhvcnM+PGF1dGhvcj5TdW4sIFcuPC9hdXRob3I+PGF1dGhvcj5YdSwg
QS48L2F1dGhvcj48YXV0aG9yPlNoYW5nLCBZLjwvYXV0aG9yPjwvYXV0aG9ycz48L2NvbnRyaWJ1
dG9ycz48YXV0aC1hZGRyZXNzPlRoZSBTY2hvb2wgb2YgTWFuYWdlbWVudCwgWGkmYXBvczthbiBK
aWFvdG9uZyBVbml2ZXJzaXR5LCBYaWFuIE5pbmcgV2VzdCBSb2FkIE5vLiAyOCwgWGkmYXBvczth
biwgU2hhYW54aSwgQ2hpbmE8L2F1dGgtYWRkcmVzcz48dGl0bGVzPjx0aXRsZT5UcmFuc2Zvcm1h
dGlvbmFsIGxlYWRlcnNoaXAsIHRlYW0gY2xpbWF0ZSwgYW5kIHRlYW0gcGVyZm9ybWFuY2Ugd2l0
aGluIHRoZSBOUEQgdGVhbTogRXZpZGVuY2UgZnJvbSBDaGluYTwvdGl0bGU+PHNlY29uZGFyeS10
aXRsZT5Bc2lhIFBhY2lmaWMgSm91cm5hbCBvZiBNYW5hZ2VtZW50PC9zZWNvbmRhcnktdGl0bGU+
PGFsdC10aXRsZT5Bc2lhIFBhYy4gSi4gTWFuYWdlLjwvYWx0LXRpdGxlPjwvdGl0bGVzPjxwZXJp
b2RpY2FsPjxmdWxsLXRpdGxlPkFzaWEgUGFjaWZpYyBKb3VybmFsIG9mIE1hbmFnZW1lbnQ8L2Z1
bGwtdGl0bGU+PC9wZXJpb2RpY2FsPjxwYWdlcz4xMjctMTQ3PC9wYWdlcz48dm9sdW1lPjMxPC92
b2x1bWU+PG51bWJlcj4xPC9udW1iZXI+PGtleXdvcmRzPjxrZXl3b3JkPk5ldyBwcm9kdWN0IGRl
dmVsb3BtZW50IChOUEQpIHRlYW08L2tleXdvcmQ+PGtleXdvcmQ+VGVhbSBjbGltYXRlPC9rZXl3
b3JkPjxrZXl3b3JkPlRlYW0gcGVyZm9ybWFuY2U8L2tleXdvcmQ+PGtleXdvcmQ+VHJhbnNmb3Jt
YXRpb25hbCBsZWFkZXJzaGlwPC9rZXl3b3JkPjwva2V5d29yZHM+PGRhdGVzPjx5ZWFyPjIwMTQ8
L3llYXI+PC9kYXRlcz48cHVibGlzaGVyPlNwcmluZ2VyIFNjaWVuY2UgYW5kIEJ1c2luZXNzIE1l
ZGlhLCBMTEM8L3B1Ymxpc2hlcj48aXNibj4wMjE3NDU2MSAoSVNTTik8L2lzYm4+PHdvcmstdHlw
ZT5BcnRpY2xlPC93b3JrLXR5cGU+PHVybHM+PHJlbGF0ZWQtdXJscz48dXJsPmh0dHBzOi8vd3d3
LnNjb3B1cy5jb20vaW53YXJkL3JlY29yZC51cmk/ZWlkPTItczIuMC04NDg5NDYyNTg0OSZhbXA7
ZG9pPTEwLjEwMDclMmZzMTA0OTAtMDEyLTkzMjctMyZhbXA7cGFydG5lcklEPTQwJmFtcDttZDU9
Y2JkZDA2NmUyZTMwZjhmMTNlYjMyNWUwOTcyOTRmNDQ8L3VybD48L3JlbGF0ZWQtdXJscz48L3Vy
bHM+PGVsZWN0cm9uaWMtcmVzb3VyY2UtbnVtPjEwLjEwMDcvczEwNDkwLTAxMi05MzI3LTM8L2Vs
ZWN0cm9uaWMtcmVzb3VyY2UtbnVtPjxyZW1vdGUtZGF0YWJhc2UtbmFtZT5TY29wdXM8L3JlbW90
ZS1kYXRhYmFzZS1uYW1lPjxsYW5ndWFnZT5FbmdsaXNoPC9sYW5ndWFnZT48L3JlY29yZD48L0Np
dGU+PENpdGU+PEF1dGhvcj5Sb2JlcnRzPC9BdXRob3I+PFllYXI+MjAxNDwvWWVhcj48UmVjTnVt
PjgwMTc8L1JlY051bT48cmVjb3JkPjxyZWMtbnVtYmVyPjgwMTc8L3JlYy1udW1iZXI+PGZvcmVp
Z24ta2V5cz48a2V5IGFwcD0iRU4iIGRiLWlkPSIweDlzMjlweDhkcmVhc2VzejJvNTlzZGZ0ZWQ1
MnZ0dHJ2ZTUiIHRpbWVzdGFtcD0iMTY1MzQxMDAxMSI+ODAxNzwva2V5PjwvZm9yZWlnbi1rZXlz
PjxyZWYtdHlwZSBuYW1lPSJKb3VybmFsIEFydGljbGUiPjE3PC9yZWYtdHlwZT48Y29udHJpYnV0
b3JzPjxhdXRob3JzPjxhdXRob3I+Um9iZXJ0cywgTi4gSy48L2F1dGhvcj48YXV0aG9yPldpbGxp
YW1zLCBSLiBHLjwvYXV0aG9yPjxhdXRob3I+U2Nod2luZCwgQy4gSi48L2F1dGhvcj48YXV0aG9y
PlN1dHlhaywgSi4gQS48L2F1dGhvcj48YXV0aG9yPk1jRG93ZWxsLCBDLjwvYXV0aG9yPjxhdXRo
b3I+R3JpZmZlbiwgRC48L2F1dGhvcj48YXV0aG9yPldhbGwsIEouPC9hdXRob3I+PGF1dGhvcj5T
YW5mZXksIEguPC9hdXRob3I+PGF1dGhvcj5DaGVzdG51dCwgQS48L2F1dGhvcj48YXV0aG9yPk1l
aWVyLCBBLiBILjwvYXV0aG9yPjxhdXRob3I+V29obHRtYW5uLCBDLjwvYXV0aG9yPjxhdXRob3I+
Q2xhcmssIFQuIFIuPC9hdXRob3I+PGF1dGhvcj5XZXR0ZXIsIE4uPC9hdXRob3I+PC9hdXRob3Jz
PjwvY29udHJpYnV0b3JzPjxhdXRoLWFkZHJlc3M+RGVwYXJ0bWVudCBvZiBNZWRpY2FsIEVkdWNh
dGlvbiwgU291dGhlcm4gSWxsaW5vaXMgVW5pdmVyc2l0eSBTY2hvb2wgb2YgTWVkaWNpbmUsIFBP
IEJveCAxOTY4MSwgU3ByaW5nZmllbGQsIElMIDYyNzk0LTk2ODEsIFVuaXRlZCBTdGF0ZXMmI3hE
O0RlcGFydG1lbnQgb2YgU3VyZ2VyeSwgU291dGhlcm4gSWxsaW5vaXMgVW5pdmVyc2l0eSBTY2hv
b2wgb2YgTWVkaWNpbmUsIFNwcmluZ2ZpZWxkLCBJTCwgVW5pdGVkIFN0YXRlcyYjeEQ7TWVtb3Jp
YWwgTWVkaWNhbCBDZW50ZXIsIFNwcmluZ2ZpZWxkLCBJTCwgVW5pdGVkIFN0YXRlczwvYXV0aC1h
ZGRyZXNzPjx0aXRsZXM+PHRpdGxlPlRoZSBpbXBhY3Qgb2YgYnJpZWYgdGVhbSBjb21tdW5pY2F0
aW9uLCBsZWFkZXJzaGlwIGFuZCB0ZWFtIGJlaGF2aW9yIHRyYWluaW5nIG9uIGFkIGhvYyB0ZWFt
IHBlcmZvcm1hbmNlIGluIHRyYXVtYSBjYXJlIHNldHRpbmdzPC90aXRsZT48c2Vjb25kYXJ5LXRp
dGxlPkFtZXJpY2FuIEpvdXJuYWwgb2YgU3VyZ2VyeTwvc2Vjb25kYXJ5LXRpdGxlPjxhbHQtdGl0
bGU+QW0uIEouIFN1cmcuPC9hbHQtdGl0bGU+PC90aXRsZXM+PHBlcmlvZGljYWw+PGZ1bGwtdGl0
bGU+QW1lcmljYW4gSm91cm5hbCBvZiBTdXJnZXJ5PC9mdWxsLXRpdGxlPjxhYmJyLTE+QW0uIEou
IFN1cmcuPC9hYmJyLTE+PGFiYnItMj5BbSBKIFN1cmc8L2FiYnItMj48L3BlcmlvZGljYWw+PGFs
dC1wZXJpb2RpY2FsPjxmdWxsLXRpdGxlPkFtZXJpY2FuIEpvdXJuYWwgb2YgU3VyZ2VyeTwvZnVs
bC10aXRsZT48YWJici0xPkFtLiBKLiBTdXJnLjwvYWJici0xPjxhYmJyLTI+QW0gSiBTdXJnPC9h
YmJyLTI+PC9hbHQtcGVyaW9kaWNhbD48cGFnZXM+MTcwLTE3ODwvcGFnZXM+PHZvbHVtZT4yMDc8
L3ZvbHVtZT48bnVtYmVyPjI8L251bWJlcj48a2V5d29yZHM+PGtleXdvcmQ+Q29tbXVuaWNhdGlv
bjwva2V5d29yZD48a2V5d29yZD5JbnRlcnByb2Zlc3Npb25hbCBlZHVjYXRpb248L2tleXdvcmQ+
PGtleXdvcmQ+TGVhZGVyc2hpcDwva2V5d29yZD48a2V5d29yZD5UZWFtIHRyYWluaW5nPC9rZXl3
b3JkPjxrZXl3b3JkPlRyYXVtYSBjYXJlPC9rZXl3b3JkPjxrZXl3b3JkPmFydGljbGU8L2tleXdv
cmQ+PGtleXdvcmQ+ZW1lcmdlbmN5IHdhcmQ8L2tleXdvcmQ+PGtleXdvcmQ+aGVhbHRoIHBlcnNv
bm5lbCBhdHRpdHVkZTwva2V5d29yZD48a2V5d29yZD5ob3NwaXRhbCBwZXJzb25uZWw8L2tleXdv
cmQ+PGtleXdvcmQ+aHVtYW48L2tleXdvcmQ+PGtleXdvcmQ+aW50ZXJwZXJzb25hbCBjb21tdW5p
Y2F0aW9uPC9rZXl3b3JkPjxrZXl3b3JkPmpvYiBzYXRpc2ZhY3Rpb248L2tleXdvcmQ+PGtleXdv
cmQ+bG9uZ2l0dWRpbmFsIHN0dWR5PC9rZXl3b3JkPjxrZXl3b3JkPm9ic2VydmF0aW9uYWwgc3R1
ZHk8L2tleXdvcmQ+PGtleXdvcmQ+cGFyYW1lZGljYWwgZWR1Y2F0aW9uPC9rZXl3b3JkPjxrZXl3
b3JkPnBhdGllbnQgc2FmZXR5PC9rZXl3b3JkPjxrZXl3b3JkPnByaW9yaXR5IGpvdXJuYWw8L2tl
eXdvcmQ+PGtleXdvcmQ+cHJvc3BlY3RpdmUgc3R1ZHk8L2tleXdvcmQ+PGtleXdvcmQ+cXVlc3Rp
b25uYWlyZTwva2V5d29yZD48a2V5d29yZD50YXNrIHBlcmZvcm1hbmNlPC9rZXl3b3JkPjxrZXl3
b3JkPnRlYW13b3JrPC9rZXl3b3JkPjxrZXl3b3JkPnZpZGVvdGFwZTwva2V5d29yZD48a2V5d29y
ZD53b3JrIGVudmlyb25tZW50PC9rZXl3b3JkPjxrZXl3b3JkPkNsaW5pY2FsIENvbXBldGVuY2U8
L2tleXdvcmQ+PGtleXdvcmQ+Q3VycmljdWx1bTwva2V5d29yZD48a2V5d29yZD5FZHVjYXRpb24s
IE1lZGljYWwsIFVuZGVyZ3JhZHVhdGU8L2tleXdvcmQ+PGtleXdvcmQ+Rm9sbG93LVVwIFN0dWRp
ZXM8L2tleXdvcmQ+PGtleXdvcmQ+R3JvdXAgUHJvY2Vzc2VzPC9rZXl3b3JkPjxrZXl3b3JkPkh1
bWFuczwva2V5d29yZD48a2V5d29yZD5QYXRpZW50IENhcmUgVGVhbTwva2V5d29yZD48a2V5d29y
ZD5QYXRpZW50IFNpbXVsYXRpb248L2tleXdvcmQ+PGtleXdvcmQ+UHJvc3BlY3RpdmUgU3R1ZGll
czwva2V5d29yZD48a2V5d29yZD5UcmF1bWEgQ2VudGVyczwva2V5d29yZD48a2V5d29yZD5Vbml0
ZWQgU3RhdGVzPC9rZXl3b3JkPjwva2V5d29yZHM+PGRhdGVzPjx5ZWFyPjIwMTQ8L3llYXI+PC9k
YXRlcz48aXNibj4wMDAyOTYxMCAoSVNTTik8L2lzYm4+PHdvcmstdHlwZT5BcnRpY2xlPC93b3Jr
LXR5cGU+PHVybHM+PHJlbGF0ZWQtdXJscz48dXJsPmh0dHBzOi8vd3d3LnNjb3B1cy5jb20vaW53
YXJkL3JlY29yZC51cmk/ZWlkPTItczIuMC04NDg5MzEzNjk1MyZhbXA7ZG9pPTEwLjEwMTYlMmZq
LmFtanN1cmcuMjAxMy4wNi4wMTYmYW1wO3BhcnRuZXJJRD00MCZhbXA7bWQ1PTVlZDcxNzU4M2Jj
NjNkYWY2NGRkM2NlY2MwMDhhNjAzPC91cmw+PC9yZWxhdGVkLXVybHM+PC91cmxzPjxjdXN0b20y
PjI0NDY4MDI0PC9jdXN0b20yPjxlbGVjdHJvbmljLXJlc291cmNlLW51bT4xMC4xMDE2L2ouYW1q
c3VyZy4yMDEzLjA2LjAxNjwvZWxlY3Ryb25pYy1yZXNvdXJjZS1udW0+PHJlbW90ZS1kYXRhYmFz
ZS1uYW1lPlNjb3B1czwvcmVtb3RlLWRhdGFiYXNlLW5hbWU+PGxhbmd1YWdlPkVuZ2xpc2g8L2xh
bmd1YWdlPjwvcmVjb3JkPjwvQ2l0ZT48Q2l0ZT48QXV0aG9yPkRyZXNjaGVyPC9BdXRob3I+PFll
YXI+MjAxNDwvWWVhcj48UmVjTnVtPjgwMTg8L1JlY051bT48cmVjb3JkPjxyZWMtbnVtYmVyPjgw
MTg8L3JlYy1udW1iZXI+PGZvcmVpZ24ta2V5cz48a2V5IGFwcD0iRU4iIGRiLWlkPSIweDlzMjlw
eDhkcmVhc2VzejJvNTlzZGZ0ZWQ1MnZ0dHJ2ZTUiIHRpbWVzdGFtcD0iMTY1MzQxMDAxMSI+ODAx
ODwva2V5PjwvZm9yZWlnbi1rZXlzPjxyZWYtdHlwZSBuYW1lPSJKb3VybmFsIEFydGljbGUiPjE3
PC9yZWYtdHlwZT48Y29udHJpYnV0b3JzPjxhdXRob3JzPjxhdXRob3I+RHJlc2NoZXIsIE0uIEEu
PC9hdXRob3I+PGF1dGhvcj5BdWRyZXkgS29yc2dhYXJkLCBNLjwvYXV0aG9yPjxhdXRob3I+V2Vs
cGUsIEkuIE0uPC9hdXRob3I+PGF1dGhvcj5QaWNvdCwgQS48L2F1dGhvcj48YXV0aG9yPldpZ2Fu
ZCwgUi4gVC48L2F1dGhvcj48L2F1dGhvcnM+PC9jb250cmlidXRvcnM+PGF1dGgtYWRkcmVzcz5U
VU0gU2Nob29sIG9mIE1hbmFnZW1lbnQsIFRlY2huaXNjaGUgVW5pdmVyc2l0w6R0IE3DvG5jaGVu
LCBHZXJtYW55JiN4RDtEYXJsYSBNb29yZSBTY2hvb2wgb2YgQnVzaW5lc3MsIFVuaXZlcnNpdHkg
b2YgU291dGggQ2Fyb2xpbmEsIFVuaXRlZCBTdGF0ZXMmI3hEO011bmljaCBTY2hvb2wgb2YgTWFu
YWdlbWVudCwgTHVkd2lnIE1heGltaWxpYW5zIFVuaXZlcnNpdMOkdCBNw7xuY2hlbiwgR2VybWFu
eSYjeEQ7RGVwYXJ0bWVudHMgb2YgSW5mb3JtYXRpb24gU2NpZW5jZSBhbmQgTWFuYWdlbWVudCwg
VW5pdmVyc2l0eSBvZiBBcmthbnNhcyBhdCBMaXR0bGUgUm9jaywgVW5pdGVkIFN0YXRlczwvYXV0
aC1hZGRyZXNzPjx0aXRsZXM+PHRpdGxlPlRoZSBkeW5hbWljcyBvZiBzaGFyZWQgbGVhZGVyc2hp
cDogQnVpbGRpbmcgdHJ1c3QgYW5kIGVuaGFuY2luZyBwZXJmb3JtYW5jZTwvdGl0bGU+PHNlY29u
ZGFyeS10aXRsZT5Kb3VybmFsIG9mIEFwcGxpZWQgUHN5Y2hvbG9neTwvc2Vjb25kYXJ5LXRpdGxl
PjxhbHQtdGl0bGU+Si4gQXBwbC4gUHN5Y2hvbC48L2FsdC10aXRsZT48L3RpdGxlcz48cGVyaW9k
aWNhbD48ZnVsbC10aXRsZT5Kb3VybmFsIG9mIEFwcGxpZWQgUHN5Y2hvbG9neTwvZnVsbC10aXRs
ZT48YWJici0xPkouIEFwcGwuIFBzeWNob2wuPC9hYmJyLTE+PGFiYnItMj5KIEFwcGwgUHN5Y2hv
bDwvYWJici0yPjwvcGVyaW9kaWNhbD48YWx0LXBlcmlvZGljYWw+PGZ1bGwtdGl0bGU+Sm91cm5h
bCBvZiBBcHBsaWVkIFBzeWNob2xvZ3k8L2Z1bGwtdGl0bGU+PGFiYnItMT5KLiBBcHBsLiBQc3lj
aG9sLjwvYWJici0xPjxhYmJyLTI+SiBBcHBsIFBzeWNob2w8L2FiYnItMj48L2FsdC1wZXJpb2Rp
Y2FsPjxwYWdlcz43NzEtNzgzPC9wYWdlcz48dm9sdW1lPjk5PC92b2x1bWU+PG51bWJlcj41PC9u
dW1iZXI+PGtleXdvcmRzPjxrZXl3b3JkPkNoYW5nZSBvdmVyIHRpbWU8L2tleXdvcmQ+PGtleXdv
cmQ+R3JvdXBzPC9rZXl3b3JkPjxrZXl3b3JkPlBlcmZvcm1hbmNlPC9rZXl3b3JkPjxrZXl3b3Jk
PlNoYXJlZCBsZWFkZXJzaGlwPC9rZXl3b3JkPjxrZXl3b3JkPlRydXN0PC9rZXl3b3JkPjxrZXl3
b3JkPmFkdWx0PC9rZXl3b3JkPjxrZXl3b3JkPmZlbWFsZTwva2V5d29yZD48a2V5d29yZD5ncm91
cCBwcm9jZXNzPC9rZXl3b3JkPjxrZXl3b3JkPmh1bWFuPC9rZXl3b3JkPjxrZXl3b3JkPmxlYWRl
cnNoaXA8L2tleXdvcmQ+PGtleXdvcmQ+bG9uZ2l0dWRpbmFsIHN0dWR5PC9rZXl3b3JkPjxrZXl3
b3JkPm1hbGU8L2tleXdvcmQ+PGtleXdvcmQ+dGFzayBwZXJmb3JtYW5jZTwva2V5d29yZD48a2V5
d29yZD5Hcm91cCBQcm9jZXNzZXM8L2tleXdvcmQ+PGtleXdvcmQ+SHVtYW5zPC9rZXl3b3JkPjxr
ZXl3b3JkPkxvbmdpdHVkaW5hbCBTdHVkaWVzPC9rZXl3b3JkPjxrZXl3b3JkPlRhc2sgUGVyZm9y
bWFuY2UgYW5kIEFuYWx5c2lzPC9rZXl3b3JkPjwva2V5d29yZHM+PGRhdGVzPjx5ZWFyPjIwMTQ8
L3llYXI+PC9kYXRlcz48cHVibGlzaGVyPkFtZXJpY2FuIFBzeWNob2xvZ2ljYWwgQXNzb2NpYXRp
b24gSW5jLjwvcHVibGlzaGVyPjxpc2JuPjAwMjE5MDEwIChJU1NOKTwvaXNibj48d29ya2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LXR5cGU+QXJ0aWNsZTwvd29yay10eXBlPjx1cmxzPjxyZWxhdGVkLXVybHM+PHVybD5odHRwczov
L3d3dy5zY29wdXMuY29tL2lud2FyZC9yZWNvcmQudXJpP2VpZD0yLXMyLjAtODQ5MjU4NDk5Mzgm
YW1wO2RvaT0xMC4xMDM3JTJmYTAwMzY0NzQmYW1wO3BhcnRuZXJJRD00MCZhbXA7bWQ1PTI4ZjRk
ODZmZTQyZWM2ZmU0ODQ2MWFlOWVjNGYzOGUyPC91cmw+PC9yZWxhdGVkLXVybHM+PC91cmxzPjxj
dXN0b20yPjI0NzMxMTc4PC9jdXN0b20yPjxlbGVjdHJvbmljLXJlc291cmNlLW51bT4xMC4xMDM3
L2EwMDM2NDc0PC9lbGVjdHJvbmljLXJlc291cmNlLW51bT48cmVtb3RlLWRhdGFiYXNlLW5hbWU+
U2NvcHVzPC9yZW1vdGUtZGF0YWJhc2UtbmFtZT48bGFuZ3VhZ2U+RW5nbGlzaDwvbGFuZ3VhZ2U+
PC9yZWNvcmQ+PC9DaXRlPjxDaXRlPjxBdXRob3I+TGVpY2h0PC9BdXRob3I+PFllYXI+MjAxNDwv
WWVhcj48UmVjTnVtPjgwMTk8L1JlY051bT48cmVjb3JkPjxyZWMtbnVtYmVyPjgwMTk8L3JlYy1u
dW1iZXI+PGZvcmVpZ24ta2V5cz48a2V5IGFwcD0iRU4iIGRiLWlkPSIweDlzMjlweDhkcmVhc2Vz
ejJvNTlzZGZ0ZWQ1MnZ0dHJ2ZTUiIHRpbWVzdGFtcD0iMTY1MzQxMDAxMSI+ODAxOTwva2V5Pjwv
Zm9yZWlnbi1rZXlzPjxyZWYtdHlwZSBuYW1lPSJKb3VybmFsIEFydGljbGUiPjE3PC9yZWYtdHlw
ZT48Y29udHJpYnV0b3JzPjxhdXRob3JzPjxhdXRob3I+TGVpY2h0LCBDLjwvYXV0aG9yPjxhdXRo
b3I+UmFuZHNsZXkgZGUgTW91cmEsIEcuPC9hdXRob3I+PGF1dGhvcj5DcmlzcCwgUi4gSi48L2F1
dGhvcj48L2F1dGhvcnM+PC9jb250cmlidXRvcnM+PGF1dGgtYWRkcmVzcz5DZW50cmUgZm9yIFRy
dXN0LCBQZWFjZSBhbmQgU29jaWFsIFJlbGF0aW9ucywgQ292ZW50cnkgVW5pdmVyc2l0eSwgVW5p
dGVkIEtpbmdkb20mI3hEO0NlbnRyZSBmb3IgdGhlIFN0dWR5IG9mIEdyb3VwIFByb2Nlc3Nlcywg
VW5pdmVyc2l0eSBvZiBLZW50LCBVbml0ZWQgS2luZ2RvbSYjeEQ7VW5pdmVyc2l0eSBvZiBTaGVm
ZmllbGQsIFVuaXRlZCBLaW5nZG9tPC9hdXRoLWFkZHJlc3M+PHRpdGxlcz48dGl0bGU+Q29udGVz
dGluZyBnZW5kZXIgc3RlcmVvdHlwZXMgc3RpbXVsYXRlcyBnZW5lcmFsaXplZCBmYWlybmVzcyBp
biB0aGUgc2VsZWN0aW9uIG9mIGxlYWRlcnM8L3RpdGxlPjxzZWNvbmRhcnktdGl0bGU+TGVhZGVy
c2hpcCBRdWFydGVybHk8L3NlY29uZGFyeS10aXRsZT48YWx0LXRpdGxlPkxlYWRlcnNoLiBRLjwv
YWx0LXRpdGxlPjwvdGl0bGVzPjxwZXJpb2RpY2FsPjxmdWxsLXRpdGxlPkxlYWRlcnNoaXAgUXVh
cnRlcmx5PC9mdWxsLXRpdGxlPjwvcGVyaW9kaWNhbD48cGFnZXM+MTAyNS0xMDM5PC9wYWdlcz48
dm9sdW1lPjI1PC92b2x1bWU+PG51bWJlcj41PC9udW1iZXI+PGtleXdvcmRzPjxrZXl3b3JkPkNv
dW50ZXItc3RlcmVvdHlwZXM8L2tleXdvcmQ+PGtleXdvcmQ+R2VuZGVyIHJvbGUgbW9kZWw8L2tl
eXdvcmQ+PGtleXdvcmQ+R3JvdXAgcHJvdG90eXBpY2FsaXR5PC9rZXl3b3JkPjxrZXl3b3JkPkxl
YWRlcnNoaXA8L2tleXdvcmQ+PC9rZXl3b3Jkcz48ZGF0ZXM+PHllYXI+MjAxNDwveWVhcj48L2Rh
dGVzPjxwdWJsaXNoZXI+RWxzZXZpZXIgSW5jLjwvcHVibGlzaGVyPjxpc2JuPjEwNDg5ODQzIChJ
U1NOKTwvaXNibj48d29yay10eXBlPkFydGljbGU8L3dvcmstdHlwZT48dXJscz48cmVsYXRlZC11
cmxzPjx1cmw+aHR0cHM6Ly93d3cuc2NvcHVzLmNvbS9pbndhcmQvcmVjb3JkLnVyaT9laWQ9Mi1z
Mi4wLTg0OTI0MDQ3ODA3JmFtcDtkb2k9MTAuMTAxNiUyZmoubGVhcXVhLjIwMTQuMDUuMDAxJmFt
cDtwYXJ0bmVySUQ9NDAmYW1wO21kNT1hODMxN2E4YmU4OTQ4Y2U4YmQ5Y2E4ZGE4ZTZjZmQyNjwv
dXJsPjwvcmVsYXRlZC11cmxzPjwvdXJscz48ZWxlY3Ryb25pYy1yZXNvdXJjZS1udW0+MTAuMTAx
Ni9qLmxlYXF1YS4yMDE0LjA1LjAwMTwvZWxlY3Ryb25pYy1yZXNvdXJjZS1udW0+PHJlbW90ZS1k
YXRhYmFzZS1uYW1lPlNjb3B1czwvcmVtb3RlLWRhdGFiYXNlLW5hbWU+PGxhbmd1YWdlPkVuZ2xp
c2g8L2xhbmd1YWdlPjwvcmVjb3JkPjwvQ2l0ZT48Q2l0ZT48QXV0aG9yPk5pY29sYWlkZXM8L0F1
dGhvcj48WWVhcj4yMDE0PC9ZZWFyPjxSZWNOdW0+ODAyMDwvUmVjTnVtPjxyZWNvcmQ+PHJlYy1u
dW1iZXI+ODAyMDwvcmVjLW51bWJlcj48Zm9yZWlnbi1rZXlzPjxrZXkgYXBwPSJFTiIgZGItaWQ9
IjB4OXMyOXB4OGRyZWFzZXN6Mm81OXNkZnRlZDUydnR0cnZlNSIgdGltZXN0YW1wPSIxNjUzNDEw
MDExIj44MDIwPC9rZXk+PC9mb3JlaWduLWtleXM+PHJlZi10eXBlIG5hbWU9IkpvdXJuYWwgQXJ0
aWNsZSI+MTc8L3JlZi10eXBlPjxjb250cmlidXRvcnM+PGF1dGhvcnM+PGF1dGhvcj5OaWNvbGFp
ZGVzLCBWLiBDLjwvYXV0aG9yPjxhdXRob3I+TGFQb3J0LCBLLiBBLjwvYXV0aG9yPjxhdXRob3I+
Q2hlbiwgVC4gUi48L2F1dGhvcj48YXV0aG9yPlRvbWFzc2V0dGksIEEuIEouPC9hdXRob3I+PGF1
dGhvcj5XZWlzLCBFLiBKLjwvYXV0aG9yPjxhdXRob3I+WmFjY2FybywgUy4gSi48L2F1dGhvcj48
YXV0aG9yPkNvcnRpbmEsIEouIE0uPC9hdXRob3I+PC9hdXRob3JzPjwvY29udHJpYnV0b3JzPjxh
dXRoLWFkZHJlc3M+R2VvcmdlIE1hc29uIFVuaXZlcnNpdHksIERlcGFydG1lbnQgb2YgUHN5Y2hv
bG9neSwgRGF2aWQgS2luZyBIYWxsLCA0NDAwIFVuaXZlcnNpdHkgRHJpdmUsIE1TTiAzRjUsIEZh
aXJmYXgsIFZBIDIyMjAzMC00NDIyLCBVbml0ZWQgU3RhdGVzPC9hdXRoLWFkZHJlc3M+PHRpdGxl
cz48dGl0bGU+VGhlIHNoYXJlZCBsZWFkZXJzaGlwIG9mIHRlYW1zOiBBIG1ldGEtYW5hbHlzaXMg
b2YgcHJveGltYWwsIGRpc3RhbCwgYW5kIG1vZGVyYXRpbmcgcmVsYXRpb25zaGlwczwvdGl0bGU+
PHNlY29uZGFyeS10aXRsZT5MZWFkZXJzaGlwIFF1YXJ0ZXJseTwvc2Vjb25kYXJ5LXRpdGxlPjxh
bHQtdGl0bGU+TGVhZGVyc2guIFEuPC9hbHQtdGl0bGU+PC90aXRsZXM+PHBlcmlvZGljYWw+PGZ1
bGwtdGl0bGU+TGVhZGVyc2hpcCBRdWFydGVybHk8L2Z1bGwtdGl0bGU+PC9wZXJpb2RpY2FsPjxw
YWdlcz45MjMtOTQyPC9wYWdlcz48dm9sdW1lPjI1PC92b2x1bWU+PG51bWJlcj41PC9udW1iZXI+
PGtleXdvcmRzPjxrZXl3b3JkPk1lZGlhdG9yczwva2V5d29yZD48a2V5d29yZD5NZXRhLWFuYWx5
c2lzPC9rZXl3b3JkPjxrZXl3b3JkPk1vZGVyYXRvcnM8L2tleXdvcmQ+PGtleXdvcmQ+U2hhcmVk
IGxlYWRlcnNoaXA8L2tleXdvcmQ+PGtleXdvcmQ+VGVhbSBwZXJmb3JtYW5jZTwva2V5d29yZD48
L2tleXdvcmRzPjxkYXRlcz48eWVhcj4yMDE0PC95ZWFyPjwvZGF0ZXM+PHB1Ymxpc2hlcj5FbHNl
dmllciBJbmMuPC9wdWJsaXNoZXI+PGlzYm4+MTA0ODk4NDMgKElTU04pPC9pc2JuPjx3b3JrLXR5
cGU+QXJ0aWNsZTwvd29yay10eXBlPjx1cmxzPjxyZWxhdGVkLXVybHM+PHVybD5odHRwczovL3d3
dy5zY29wdXMuY29tL2lud2FyZC9yZWNvcmQudXJpP2VpZD0yLXMyLjAtODQ5MjQwMzM4ODUmYW1w
O2RvaT0xMC4xMDE2JTJmai5sZWFxdWEuMjAxNC4wNi4wMDYmYW1wO3BhcnRuZXJJRD00MCZhbXA7
bWQ1PTI4MjVjMzQzNTM3OTI5ZTIxMDBlZTlhYmE2ZWMzNWYyPC91cmw+PC9yZWxhdGVkLXVybHM+
PC91cmxzPjxlbGVjdHJvbmljLXJlc291cmNlLW51bT4xMC4xMDE2L2oubGVhcXVhLjIwMTQuMDYu
MDA2PC9lbGVjdHJvbmljLXJlc291cmNlLW51bT48cmVtb3RlLWRhdGFiYXNlLW5hbWU+U2NvcHVz
PC9yZW1vdGUtZGF0YWJhc2UtbmFtZT48bGFuZ3VhZ2U+RW5nbGlzaDwvbGFuZ3VhZ2U+PC9yZWNv
cmQ+PC9DaXRlPjxDaXRlPjxBdXRob3I+TWl0Y2hlbGw8L0F1dGhvcj48WWVhcj4yMDE0PC9ZZWFy
PjxSZWNOdW0+ODAyMTwvUmVjTnVtPjxyZWNvcmQ+PHJlYy1udW1iZXI+ODAyMTwvcmVjLW51bWJl
cj48Zm9yZWlnbi1rZXlzPjxrZXkgYXBwPSJFTiIgZGItaWQ9IjB4OXMyOXB4OGRyZWFzZXN6Mm81
OXNkZnRlZDUydnR0cnZlNSIgdGltZXN0YW1wPSIxNjUzNDEwMDExIj44MDIxPC9rZXk+PC9mb3Jl
aWduLWtleXM+PHJlZi10eXBlIG5hbWU9IkpvdXJuYWwgQXJ0aWNsZSI+MTc8L3JlZi10eXBlPjxj
b250cmlidXRvcnM+PGF1dGhvcnM+PGF1dGhvcj5NaXRjaGVsbCwgUi48L2F1dGhvcj48YXV0aG9y
PkJveWxlLCBCLjwvYXV0aG9yPjxhdXRob3I+UGFya2VyLCBWLjwvYXV0aG9yPjxhdXRob3I+R2ls
ZXMsIE0uPC9hdXRob3I+PGF1dGhvcj5Kb3ljZSwgUC48L2F1dGhvcj48YXV0aG9yPkNoaWFuZywg
Vi48L2F1dGhvcj48L2F1dGhvcnM+PC9jb250cmlidXRvcnM+PGF1dGgtYWRkcmVzcz5Vbml2ZXJz
aXR5IG9mIE5ld2Nhc3RsZSwgQXVzdHJhbGlhJiN4RDtIdW50ZXIgTmV3IEVuZ2xhbmQgTG9jYWwg
SGVhbHRoIERpc3RyaWN0LCBBdXN0cmFsaWEmI3hEO1JveWFsIENvbGxlZ2Ugb2YgU3VyZ2VvbnMs
IElyZWxhbmQmI3hEO0hvbmcgS29uZyBQb2x5dGVjaG5pYyBVbml2ZXJzaXR5LCBIb25nIEtvbmc8
L2F1dGgtYWRkcmVzcz48dGl0bGVzPjx0aXRsZT5UcmFuc2Zvcm1hdGlvbiB0aHJvdWdoIHRlbnNp
b246IFRoZSBtb2RlcmF0aW5nIGltcGFjdCBvZiBuZWdhdGl2ZSBhZmZlY3Qgb24gdHJhbnNmb3Jt
YXRpb25hbCBsZWFkZXJzaGlwIGluIHRlYW1zPC90aXRsZT48c2Vjb25kYXJ5LXRpdGxlPkh1bWFu
IFJlbGF0aW9uczwvc2Vjb25kYXJ5LXRpdGxlPjxhbHQtdGl0bGU+SHVtLiBSZWxhdC48L2FsdC10
aXRsZT48L3RpdGxlcz48cGVyaW9kaWNhbD48ZnVsbC10aXRsZT5IdW1hbiBSZWxhdGlvbnM8L2Z1
bGwtdGl0bGU+PC9wZXJpb2RpY2FsPjxwYWdlcz4xMDk1LTExMjE8L3BhZ2VzPjx2b2x1bWU+Njc8
L3ZvbHVtZT48bnVtYmVyPjk8L251bWJlcj48a2V5d29yZHM+PGtleXdvcmQ+ZW1vdGlvbiBpbiBv
cmdhbml6YXRpb25zPC9rZXl3b3JkPjxrZXl3b3JkPmdyb3VwIGNvbW11bmljYXRpb248L2tleXdv
cmQ+PGtleXdvcmQ+aGVhbHRoY2FyZSBvcmdhbml6YXRpb25zPC9rZXl3b3JkPjxrZXl3b3JkPmlk
ZW50aXR5PC9rZXl3b3JkPjxrZXl3b3JkPmxlYWRlcnNoaXA8L2tleXdvcmQ+PC9rZXl3b3Jkcz48
ZGF0ZXM+PHllYXI+MjAxNDwveWVhcj48L2RhdGVzPjxwdWJsaXNoZXI+U0FHRSBQdWJsaWNhdGlv
bnMgTHRkPC9wdWJsaXNoZXI+PGlzYm4+MDAxODcyNjcgKElTU04pPC9pc2JuPjx3b3JrLXR5cGU+
QXJ0aWNsZTwvd29yay10eXBlPjx1cmxzPjxyZWxhdGVkLXVybHM+PHVybD5odHRwczovL3d3dy5z
Y29wdXMuY29tL2lud2FyZC9yZWNvcmQudXJpP2VpZD0yLXMyLjAtODQ5MDY3NDg2ODAmYW1wO2Rv
aT0xMC4xMTc3JTJmMDAxODcyNjcxNDUyMTY0NSZhbXA7cGFydG5lcklEPTQwJmFtcDttZDU9ZmYy
ZGM2MWVlZDQ1YzM4YzI4ZWI2ZGZlZGNjOTFhNmQ8L3VybD48L3JlbGF0ZWQtdXJscz48L3VybHM+
PGVsZWN0cm9uaWMtcmVzb3VyY2UtbnVtPjEwLjExNzcvMDAxODcyNjcxNDUyMTY0NTwvZWxlY3Ry
b25pYy1yZXNvdXJjZS1udW0+PHJlbW90ZS1kYXRhYmFzZS1uYW1lPlNjb3B1czwvcmVtb3RlLWRh
dGFiYXNlLW5hbWU+PGxhbmd1YWdlPkVuZ2xpc2g8L2xhbmd1YWdlPjwvcmVjb3JkPjwvQ2l0ZT48
Q2l0ZT48QXV0aG9yPkhheXdhcmQ8L0F1dGhvcj48WWVhcj4yMDE0PC9ZZWFyPjxSZWNOdW0+ODAy
MjwvUmVjTnVtPjxyZWNvcmQ+PHJlYy1udW1iZXI+ODAyMjwvcmVjLW51bWJlcj48Zm9yZWlnbi1r
ZXlzPjxrZXkgYXBwPSJFTiIgZGItaWQ9IjB4OXMyOXB4OGRyZWFzZXN6Mm81OXNkZnRlZDUydnR0
cnZlNSIgdGltZXN0YW1wPSIxNjUzNDEwMDExIj44MDIyPC9rZXk+PC9mb3JlaWduLWtleXM+PHJl
Zi10eXBlIG5hbWU9IkpvdXJuYWwgQXJ0aWNsZSI+MTc8L3JlZi10eXBlPjxjb250cmlidXRvcnM+
PGF1dGhvcnM+PGF1dGhvcj5IYXl3YXJkLCBSLiBELjwvYXV0aG9yPjxhdXRob3I+S3JhdXNlLCBO
LjwvYXV0aG9yPjwvYXV0aG9ycz48L2NvbnRyaWJ1dG9ycz48YXV0aC1hZGRyZXNzPkRlcGFydG1l
bnQgb2YgSGVhbHRoIEJlaGF2aW9yIGFuZCBIZWFsdGggRWR1Y2F0aW9uLCBTY2hvb2wgb2YgUHVi
bGljIEhlYWx0aCwgVW5pdmVyc2l0eSBvZiBNaWNoaWdhbiwgMTQxNSBXYXNoaW5ndG9uIEhlaWdo
dHMsIEFubiBBcmJvciwgTUkgNDgxMDktMjAyOSwgVW5pdGVkIFN0YXRlczwvYXV0aC1hZGRyZXNz
Pjx0aXRsZXM+PHRpdGxlPlZvbHVudGFyeSBsZWFkZXJzaGlwIHJvbGVzIGluIHJlbGlnaW91cyBn
cm91cHMgYW5kIHJhdGVzIG9mIGNoYW5nZSBpbiBmdW5jdGlvbmFsIHN0YXR1cyBkdXJpbmcgb2xk
ZXIgYWR1bHRob29kPC90aXRsZT48c2Vjb25kYXJ5LXRpdGxlPkpvdXJuYWwgb2YgQmVoYXZpb3Jh
bCBNZWRpY2luZTwvc2Vjb25kYXJ5LXRpdGxlPjxhbHQtdGl0bGU+Si4gQmVoYXYuIE1lZC48L2Fs
dC10aXRsZT48L3RpdGxlcz48cGVyaW9kaWNhbD48ZnVsbC10aXRsZT5Kb3VybmFsIG9mIEJlaGF2
aW9yYWwgTWVkaWNpbmU8L2Z1bGwtdGl0bGU+PGFiYnItMT5KLiBCZWhhdi4gTWVkLjwvYWJici0x
PjxhYmJyLTI+SiBCZWhhdiBNZWQ8L2FiYnItMj48L3BlcmlvZGljYWw+PGFsdC1wZXJpb2RpY2Fs
PjxmdWxsLXRpdGxlPkpvdXJuYWwgb2YgQmVoYXZpb3JhbCBNZWRpY2luZTwvZnVsbC10aXRsZT48
YWJici0xPkouIEJlaGF2LiBNZWQuPC9hYmJyLTE+PGFiYnItMj5KIEJlaGF2IE1lZDwvYWJici0y
PjwvYWx0LXBlcmlvZGljYWw+PHBhZ2VzPjU0My01NTI8L3BhZ2VzPjx2b2x1bWU+Mzc8L3ZvbHVt
ZT48bnVtYmVyPjM8L251bWJlcj48a2V5d29yZHM+PGtleXdvcmQ+RGlzYWJpbGl0eTwva2V5d29y
ZD48a2V5d29yZD5Hcm93dGggY3VydmU8L2tleXdvcmQ+PGtleXdvcmQ+TGVhZGVyc2hpcDwva2V5
d29yZD48a2V5d29yZD5PbGRlciBhZHVsdHM8L2tleXdvcmQ+PGtleXdvcmQ+UmVsaWdpb248L2tl
eXdvcmQ+PGtleXdvcmQ+YWdlZDwva2V5d29yZD48a2V5d29yZD5hZ2luZzwva2V5d29yZD48a2V5
d29yZD5kYWlseSBsaWZlIGFjdGl2aXR5PC9rZXl3b3JkPjxrZXl3b3JkPmV0aG5vbG9neTwva2V5
d29yZD48a2V5d29yZD5mZW1hbGU8L2tleXdvcmQ+PGtleXdvcmQ+aHVtYW48L2tleXdvcmQ+PGtl
eXdvcmQ+bWFsZTwva2V5d29yZD48a2V5d29yZD5wc3ljaG9sb2d5PC9rZXl3b3JkPjxrZXl3b3Jk
PlVuaXRlZCBTdGF0ZXM8L2tleXdvcmQ+PGtleXdvcmQ+dmVyeSBlbGRlcmx5PC9rZXl3b3JkPjxr
ZXl3b3JkPnZvbHVudGVlcjwva2V5d29yZD48a2V5d29yZD5BY3Rpdml0aWVzIG9mIERhaWx5IExp
dmluZzwva2V5d29yZD48a2V5d29yZD5BZ2VkLCA4MCBhbmQgb3Zlcjwva2V5d29yZD48a2V5d29y
ZD5IdW1hbnM8L2tleXdvcmQ+PGtleXdvcmQ+UmVsaWdpb24gYW5kIFBzeWNob2xvZ3k8L2tleXdv
cmQ+PGtleXdvcmQ+Vm9sdW50ZWVyczwva2V5d29yZD48L2tleXdvcmRzPjxkYXRlcz48eWVhcj4y
MDE0PC95ZWFyPjwvZGF0ZXM+PHB1Ymxpc2hlcj5TcHJpbmdlciBOZXcgWW9yayBMTEM8L3B1Ymxp
c2hlcj48aXNibj4wMTYwNzcxNSAoSVNTTik8L2lzYm4+PHdvcmstdHlwZT5BcnRpY2xlPC93b3Jr
LXR5cGU+PHVybHM+PHJlbGF0ZWQtdXJscz48dXJsPmh0dHBzOi8vd3d3LnNjb3B1cy5jb20vaW53
YXJkL3JlY29yZC51cmk/ZWlkPTItczIuMC04NDkwMTU5NDAwNSZhbXA7ZG9pPTEwLjEwMDclMmZz
MTA4NjUtMDEyLTk0ODgteiZhbXA7cGFydG5lcklEPTQwJmFtcDttZDU9ZjA4NGI4NzZhNTM3YzFj
NzkzYTQ4OWE4MzZiMGI3NDk8L3VybD48L3JlbGF0ZWQtdXJscz48L3VybHM+PGN1c3RvbTI+MjM2
MDYzMDk8L2N1c3RvbTI+PGVsZWN0cm9uaWMtcmVzb3VyY2UtbnVtPjEwLjEwMDcvczEwODY1LTAx
Mi05NDg4LXo8L2VsZWN0cm9uaWMtcmVzb3VyY2UtbnVtPjxyZW1vdGUtZGF0YWJhc2UtbmFtZT5T
Y29wdXM8L3JlbW90ZS1kYXRhYmFzZS1uYW1lPjxsYW5ndWFnZT5FbmdsaXNoPC9sYW5ndWFnZT48
L3JlY29yZD48L0NpdGU+PENpdGU+PEF1dGhvcj5Ib2NoPC9BdXRob3I+PFllYXI+MjAxNDwvWWVh
cj48UmVjTnVtPjgwMjM8L1JlY051bT48cmVjb3JkPjxyZWMtbnVtYmVyPjgwMjM8L3JlYy1udW1i
ZXI+PGZvcmVpZ24ta2V5cz48a2V5IGFwcD0iRU4iIGRiLWlkPSIweDlzMjlweDhkcmVhc2VzejJv
NTlzZGZ0ZWQ1MnZ0dHJ2ZTUiIHRpbWVzdGFtcD0iMTY1MzQxMDAxMSI+ODAyMzwva2V5PjwvZm9y
ZWlnbi1rZXlzPjxyZWYtdHlwZSBuYW1lPSJKb3VybmFsIEFydGljbGUiPjE3PC9yZWYtdHlwZT48
Y29udHJpYnV0b3JzPjxhdXRob3JzPjxhdXRob3I+SG9jaCwgSi4gRS48L2F1dGhvcj48YXV0aG9y
Pktvemxvd3NraSwgUy4gVy4gSi48L2F1dGhvcj48L2F1dGhvcnM+PC9jb250cmlidXRvcnM+PGF1
dGgtYWRkcmVzcz5DYWxpZm9ybmlhIFN0YXRlIFVuaXZlcnNpdHksIE5vcnRocmlkZ2UsIENvbGxl
Z2UgQnVzaW5lc3MgYW5kIEVjb25vbWljcywgRGVwYXJ0bWVudCBvZiBNYW5hZ2VtZW50LCBKdW5p
cGVyIEhhbGwgSkg0MjE2LCAxODExMSBOb3JkaG9mZiBTdHJlZXQsIE5vcnRocmlkZ2UsIENBIDkx
MzMwLCBVbml0ZWQgU3RhdGVzJiN4RDtEZXBhcnRtZW50IG9mIFBzeWNob2xvZ3ksIE1pY2hpZ2Fu
IFN0YXRlIFVuaXZlcnNpdHksIDMwOSBQc3ljaG9sb2d5IEJ1aWxkaW5nLCBFYXN0IExhbnNpbmcs
IE1JIDQ4ODI0LCBVbml0ZWQgU3RhdGVzPC9hdXRoLWFkZHJlc3M+PHRpdGxlcz48dGl0bGU+TGVh
ZGluZyB2aXJ0dWFsIHRlYW1zOiBIaWVyYXJjaGljYWwgbGVhZGVyc2hpcCwgc3RydWN0dXJhbCBz
dXBwb3J0cywgYW5kIHNoYXJlZCB0ZWFtIGxlYWRlcnNoaXA8L3RpdGxlPjxzZWNvbmRhcnktdGl0
bGU+Sm91cm5hbCBvZiBBcHBsaWVkIFBzeWNob2xvZ3k8L3NlY29uZGFyeS10aXRsZT48YWx0LXRp
dGxlPkouIEFwcGwuIFBzeWNob2wuPC9hbHQtdGl0bGU+PC90aXRsZXM+PHBlcmlvZGljYWw+PGZ1
bGwtdGl0bGU+Sm91cm5hbCBvZiBBcHBsaWVkIFBzeWNob2xvZ3k8L2Z1bGwtdGl0bGU+PGFiYnIt
MT5KLiBBcHBsLiBQc3ljaG9sLjwvYWJici0xPjxhYmJyLTI+SiBBcHBsIFBzeWNob2w8L2FiYnIt
Mj48L3BlcmlvZGljYWw+PGFsdC1wZXJpb2RpY2FsPjxmdWxsLXRpdGxlPkpvdXJuYWwgb2YgQXBw
bGllZCBQc3ljaG9sb2d5PC9mdWxsLXRpdGxlPjxhYmJyLTE+Si4gQXBwbC4gUHN5Y2hvbC48L2Fi
YnItMT48YWJici0yPkogQXBwbCBQc3ljaG9sPC9hYmJyLTI+PC9hbHQtcGVyaW9kaWNhbD48cGFn
ZXM+MzkwLTQwMzwvcGFnZXM+PHZvbHVtZT45OTwvdm9sdW1lPjxudW1iZXI+MzwvbnVtYmVyPjxr
ZXl3b3Jkcz48a2V5d29yZD5TaGFyZWQgdGVhbSBsZWFkZXJzaGlwPC9rZXl3b3JkPjxrZXl3b3Jk
PlN0cnVjdHVyYWwgc3VwcG9ydHM8L2tleXdvcmQ+PGtleXdvcmQ+VGVhbSBwZXJmb3JtYW5jZTwv
a2V5d29yZD48a2V5d29yZD5UZWFtIHZpcnR1YWxpdHk8L2tleXdvcmQ+PGtleXdvcmQ+VmlydHVh
bCB0ZWFtIGxlYWRlcnNoaXA8L2tleXdvcmQ+PGtleXdvcmQ+YWR1bHQ8L2tleXdvcmQ+PGtleXdv
cmQ+ZmVtYWxlPC9rZXl3b3JkPjxrZXl3b3JkPmdyb3VwIHByb2Nlc3M8L2tleXdvcmQ+PGtleXdv
cmQ+aHVtYW48L2tleXdvcmQ+PGtleXdvcmQ+aHVtYW4gcmVsYXRpb248L2tleXdvcmQ+PGtleXdv
cmQ+bGVhZGVyc2hpcDwva2V5d29yZD48a2V5d29yZD5tYWxlPC9rZXl3b3JkPjxrZXl3b3JkPm1p
ZGRsZSBhZ2VkPC9rZXl3b3JkPjxrZXl3b3JkPnBlcnNvbm5lbCBtYW5hZ2VtZW50PC9rZXl3b3Jk
PjxrZXl3b3JkPnByb2NlZHVyZXM8L2tleXdvcmQ+PGtleXdvcmQ+dGVsZWNvbW11bmljYXRpb248
L2tleXdvcmQ+PGtleXdvcmQ+eW91bmcgYWR1bHQ8L2tleXdvcmQ+PGtleXdvcmQ+R3JvdXAgUHJv
Y2Vzc2VzPC9rZXl3b3JkPjxrZXl3b3JkPkh1bWFuczwva2V5d29yZD48a2V5d29yZD5JbnRlcnBl
cnNvbmFsIFJlbGF0aW9uczwva2V5d29yZD48a2V5d29yZD5UZWxlY29tbXVuaWNhdGlvbnM8L2tl
eXdvcmQ+PC9rZXl3b3Jkcz48ZGF0ZXM+PHllYXI+MjAxNDwveWVhcj48L2RhdGVzPjxwdWJsaXNo
ZXI+QW1lcmljYW4gUHN5Y2hvbG9naWNhbCBBc3NvY2lhdGlvbiBJbmMuPC9wdWJsaXNoZXI+PGlz
Ym4+MDAyMTkwMTAgKElTU04pPC9pc2JuPjx3b3JrLXR5cGU+QXJ0aWNsZTwvd29yay10eXBlPjx1
cmxzPjxyZWxhdGVkLXVybHM+PHVybD5odHRwczovL3d3dy5zY29wdXMuY29tL2lud2FyZC9yZWNv
cmQudXJpP2VpZD0yLXMyLjAtODQ5MDA4MDM4MTQmYW1wO2RvaT0xMC4xMDM3JTJmYTAwMzAyNjQm
YW1wO3BhcnRuZXJJRD00MCZhbXA7bWQ1PTQxODBkODdlNzg5ZTU5ZmZiZjQ4MjFlZmNhOWRhZDgw
PC91cmw+PC9yZWxhdGVkLXVybHM+PC91cmxzPjxjdXN0b20yPjIzMjA1NDk0PC9jdXN0b20yPjxl
bGVjdHJvbmljLXJlc291cmNlLW51bT4xMC4xMDM3L2EwMDMwMjY0PC9lbGVjdHJvbmljLXJlc291
cmNlLW51bT48cmVtb3RlLWRhdGFiYXNlLW5hbWU+U2NvcHVzPC9yZW1vdGUtZGF0YWJhc2UtbmFt
ZT48bGFuZ3VhZ2U+RW5nbGlzaDwvbGFuZ3VhZ2U+PC9yZWNvcmQ+PC9DaXRlPjxDaXRlPjxBdXRo
b3I+U2hpbjwvQXV0aG9yPjxZZWFyPjIwMTQ8L1llYXI+PFJlY051bT44MDI0PC9SZWNOdW0+PHJl
Y29yZD48cmVjLW51bWJlcj44MDI0PC9yZWMtbnVtYmVyPjxmb3JlaWduLWtleXM+PGtleSBhcHA9
IkVOIiBkYi1pZD0iMHg5czI5cHg4ZHJlYXNlc3oybzU5c2RmdGVkNTJ2dHRydmU1IiB0aW1lc3Rh
bXA9IjE2NTM0MTAwMTEiPjgwMjQ8L2tleT48L2ZvcmVpZ24ta2V5cz48cmVmLXR5cGUgbmFtZT0i
Sm91cm5hbCBBcnRpY2xlIj4xNzwvcmVmLXR5cGU+PGNvbnRyaWJ1dG9ycz48YXV0aG9ycz48YXV0
aG9yPlNoaW4sIFkuPC9hdXRob3I+PGF1dGhvcj5Fb20sIEMuPC9hdXRob3I+PC9hdXRob3JzPjwv
Y29udHJpYnV0b3JzPjxhdXRoLWFkZHJlc3M+U2Nob29sIG9mIEJ1c2luZXNzLCBEZXBhcnRtZW50
IG9mIEZpbmFuY2UsIEhhbnlhbmcgVW5pdmVyc2l0eSwgV2FuZ3NpbW5pLVJvIDIyMiwgU2Vvbmdk
b25nLUd1LCBTZW91bCwgMTMzLTc5MSwgU291dGggS29yZWE8L2F1dGgtYWRkcmVzcz48dGl0bGVz
Pjx0aXRsZT5UZWFtIHByb2FjdGl2aXR5IGFzIGEgbGlua2luZyBtZWNoYW5pc20gYmV0d2VlbiB0
ZWFtIGNyZWF0aXZlIGVmZmljYWN5LCB0cmFuc2Zvcm1hdGlvbmFsIGxlYWRlcnNoaXAsIGFuZCBy
aXNrLXRha2luZyBub3JtcyBhbmQgdGVhbSBjcmVhdGl2ZSBwZXJmb3JtYW5jZTwvdGl0bGU+PHNl
Y29uZGFyeS10aXRsZT5Kb3VybmFsIG9mIENyZWF0aXZlIEJlaGF2aW9yPC9zZWNvbmRhcnktdGl0
bGU+PGFsdC10aXRsZT5KLiBDcmVhdC4gQmVoYXYuPC9hbHQtdGl0bGU+PC90aXRsZXM+PHBlcmlv
ZGljYWw+PGZ1bGwtdGl0bGU+Sm91cm5hbCBvZiBDcmVhdGl2ZSBCZWhhdmlvcjwvZnVsbC10aXRs
ZT48L3BlcmlvZGljYWw+PHBhZ2VzPjg5LTExNDwvcGFnZXM+PHZvbHVtZT40ODwvdm9sdW1lPjxu
dW1iZXI+MjwvbnVtYmVyPjxrZXl3b3Jkcz48a2V5d29yZD5yaXNrLXRha2luZyBub3Jtczwva2V5
d29yZD48a2V5d29yZD50ZWFtIGNyZWF0aXZlIGVmZmljYWN5PC9rZXl3b3JkPjxrZXl3b3JkPnRl
YW0gY3JlYXRpdmUgcGVyZm9ybWFuY2U8L2tleXdvcmQ+PGtleXdvcmQ+dGVhbSBwcm9hY3Rpdml0
eTwva2V5d29yZD48a2V5d29yZD50cmFuc2Zvcm1hdGlvbmFsIGxlYWRlcnNoaXA8L2tleXdvcmQ+
PC9rZXl3b3Jkcz48ZGF0ZXM+PHllYXI+MjAxNDwveWVhcj48L2RhdGVzPjxwdWJsaXNoZXI+Q3Jl
YXRpdmUgRWR1Y2F0aW9uIEZvdWRhdGlvbjwvcHVibGlzaGVyPjxpc2JuPjAwMjIwMTc1IChJU1NO
KTwvaXNibj48d29yay10eXBlPkFydGljbGU8L3dvcmstdHlwZT48dXJscz48cmVsYXRlZC11cmxz
Pjx1cmw+aHR0cHM6Ly93d3cuc2NvcHVzLmNvbS9pbndhcmQvcmVjb3JkLnVyaT9laWQ9Mi1zMi4w
LTg0ODk5NTA3Njg2JmFtcDtkb2k9MTAuMTAwMiUyZmpvY2IuNDImYW1wO3BhcnRuZXJJRD00MCZh
bXA7bWQ1PTBkYzFlOTQ0YmYxZTUwYjAyMzUzZWM0MDg0ZDhkNzc1PC91cmw+PC9yZWxhdGVkLXVy
bHM+PC91cmxzPjxlbGVjdHJvbmljLXJlc291cmNlLW51bT4xMC4xMDAyL2pvY2IuNDI8L2VsZWN0
cm9uaWMtcmVzb3VyY2UtbnVtPjxyZW1vdGUtZGF0YWJhc2UtbmFtZT5TY29wdXM8L3JlbW90ZS1k
YXRhYmFzZS1uYW1lPjxsYW5ndWFnZT5FbmdsaXNoPC9sYW5ndWFnZT48L3JlY29yZD48L0NpdGU+
PENpdGU+PEF1dGhvcj5KaWFuZzwvQXV0aG9yPjxZZWFyPjIwMTU8L1llYXI+PFJlY051bT43OTY5
PC9SZWNOdW0+PHJlY29yZD48cmVjLW51bWJlcj43OTY5PC9yZWMtbnVtYmVyPjxmb3JlaWduLWtl
eXM+PGtleSBhcHA9IkVOIiBkYi1pZD0iMHg5czI5cHg4ZHJlYXNlc3oybzU5c2RmdGVkNTJ2dHRy
dmU1IiB0aW1lc3RhbXA9IjE2NTM0MTAwMTEiPjc5Njk8L2tleT48L2ZvcmVpZ24ta2V5cz48cmVm
LXR5cGUgbmFtZT0iSm91cm5hbCBBcnRpY2xlIj4xNzwvcmVmLXR5cGU+PGNvbnRyaWJ1dG9ycz48
YXV0aG9ycz48YXV0aG9yPkppYW5nLCBXLjwvYXV0aG9yPjxhdXRob3I+R3UsIFEuPC9hdXRob3I+
PGF1dGhvcj5XYW5nLCBHLiBHLjwvYXV0aG9yPjwvYXV0aG9ycz48L2NvbnRyaWJ1dG9ycz48YXV0
aC1hZGRyZXNzPk1hbmFnZW1lbnQgYW5kIE9yZ2FuaXphdGlvbiBEZXBhcnRtZW50LCBBbnRhaSBD
b2xsZWdlIG9mIEVjb25vbWljcyAmYW1wOyBNYW5hZ2VtZW50LCBTaGFuZ2hhaSBKaWFvIFRvbmcg
VW5pdmVyc2l0eSwgU2hhbmdoYWksIENoaW5hJiN4RDtEZXBhcnRtZW50IG9mIEh1bWFuIFJlc291
cmNlIERldmVsb3BtZW50ICZhbXA7IFRlY2hub2xvZ3ksIENvbGxlZ2Ugb2YgQnVzaW5lc3MgYW5k
IFRlY2hub2xvZ3ksIFRoZSBVbml2ZXJzaXR5IG9mIFRleGFzIGF0IFR5bGVyLCAzOTAwIFVuaXZl
cnNpdHkgQmx2ZCwgVHlsZXIsIFRYIDc1Nzk5LCBVbml0ZWQgU3RhdGVzPC9hdXRoLWFkZHJlc3M+
PHRpdGxlcz48dGl0bGU+VG8gR3VpZGUgb3IgdG8gRGl2aWRlOiBUaGUgRHVhbC1TaWRlIEVmZmVj
dHMgb2YgVHJhbnNmb3JtYXRpb25hbCBMZWFkZXJzaGlwIG9uIFRlYW0gSW5ub3ZhdGlvbjwvdGl0
bGU+PHNlY29uZGFyeS10aXRsZT5Kb3VybmFsIG9mIEJ1c2luZXNzIGFuZCBQc3ljaG9sb2d5PC9z
ZWNvbmRhcnktdGl0bGU+PGFsdC10aXRsZT5KLiBCdXMuIFBzeWNob2wuPC9hbHQtdGl0bGU+PC90
aXRsZXM+PHBlcmlvZGljYWw+PGZ1bGwtdGl0bGU+Sm91cm5hbCBvZiBCdXNpbmVzcyBhbmQgUHN5
Y2hvbG9neTwvZnVsbC10aXRsZT48YWJici0xPkouIEJ1cy4gUHN5Y2hvbC48L2FiYnItMT48YWJi
ci0yPkogQnVzIFBzeWNob2w8L2FiYnItMj48YWJici0zPkpvdXJuYWwgb2YgQnVzaW5lc3MgJmFt
cDsgUHN5Y2hvbG9neTwvYWJici0zPjwvcGVyaW9kaWNhbD48YWx0LXBlcmlvZGljYWw+PGZ1bGwt
dGl0bGU+Sm91cm5hbCBvZiBCdXNpbmVzcyBhbmQgUHN5Y2hvbG9neTwvZnVsbC10aXRsZT48YWJi
ci0xPkouIEJ1cy4gUHN5Y2hvbC48L2FiYnItMT48YWJici0yPkogQnVzIFBzeWNob2w8L2FiYnIt
Mj48YWJici0zPkpvdXJuYWwgb2YgQnVzaW5lc3MgJmFtcDsgUHN5Y2hvbG9neTwvYWJici0zPjwv
YWx0LXBlcmlvZGljYWw+PHBhZ2VzPjY3Ny02OTE8L3BhZ2VzPjx2b2x1bWU+MzA8L3ZvbHVtZT48
bnVtYmVyPjQ8L251bWJlcj48a2V5d29yZHM+PGtleXdvcmQ+UiZhbXA7RCB0ZWFtczwva2V5d29y
ZD48a2V5d29yZD5UZWFtIGlubm92YXRpb248L2tleXdvcmQ+PGtleXdvcmQ+VGVhbSBpbnRlcmRl
cGVuZGVuY2U8L2tleXdvcmQ+PGtleXdvcmQ+VGVhbSBrbm93bGVkZ2Ugc2hhcmluZzwva2V5d29y
ZD48a2V5d29yZD5UcmFuc2Zvcm1hdGlvbmFsIGxlYWRlcnNoaXA8L2tleXdvcmQ+PC9rZXl3b3Jk
cz48ZGF0ZXM+PHllYXI+MjAxNTwveWVhcj48L2RhdGVzPjxwdWJsaXNoZXI+U3ByaW5nZXIgTmV3
IFlvcmsgTExDPC9wdWJsaXNoZXI+PGlzYm4+MDg4OTMyNjggKElTU04pPC9pc2JuPjx3b3JrLXR5
cGU+QXJ0aWNsZTwvd29yay10eXBlPjx1cmxzPjxyZWxhdGVkLXVybHM+PHVybD5odHRwczovL3d3
dy5zY29wdXMuY29tL2lud2FyZC9yZWNvcmQudXJpP2VpZD0yLXMyLjAtODQ5NDg0MzI1MTAmYW1w
O2RvaT0xMC4xMDA3JTJmczEwODY5LTAxNC05Mzk1LTAmYW1wO3BhcnRuZXJJRD00MCZhbXA7bWQ1
PWVjY2YzYjcxMzlmMTM2YzIwOWQ4MmQ0NmM1MjY4YjExPC91cmw+PC9yZWxhdGVkLXVybHM+PC91
cmxzPjxlbGVjdHJvbmljLXJlc291cmNlLW51bT4xMC4xMDA3L3MxMDg2OS0wMTQtOTM5NS0wPC9l
bGVjdHJvbmljLXJlc291cmNlLW51bT48cmVtb3RlLWRhdGFiYXNlLW5hbWU+U2NvcHVzPC9yZW1v
dGUtZGF0YWJhc2UtbmFtZT48bGFuZ3VhZ2U+RW5nbGlzaDwvbGFuZ3VhZ2U+PC9yZWNvcmQ+PC9D
aXRlPjxDaXRlPjxBdXRob3I+UGF1bm92YTwvQXV0aG9yPjxZZWFyPjIwMTU8L1llYXI+PFJlY051
bT43OTcwPC9SZWNOdW0+PHJlY29yZD48cmVjLW51bWJlcj43OTcwPC9yZWMtbnVtYmVyPjxmb3Jl
aWduLWtleXM+PGtleSBhcHA9IkVOIiBkYi1pZD0iMHg5czI5cHg4ZHJlYXNlc3oybzU5c2RmdGVk
NTJ2dHRydmU1IiB0aW1lc3RhbXA9IjE2NTM0MTAwMTEiPjc5NzA8L2tleT48L2ZvcmVpZ24ta2V5
cz48cmVmLXR5cGUgbmFtZT0iSm91cm5hbCBBcnRpY2xlIj4xNzwvcmVmLXR5cGU+PGNvbnRyaWJ1
dG9ycz48YXV0aG9ycz48YXV0aG9yPlBhdW5vdmEsIE0uPC9hdXRob3I+PC9hdXRob3JzPjwvY29u
dHJpYnV0b3JzPjxhdXRoLWFkZHJlc3M+Q29wZW5oYWdlbiBCdXNpbmVzcyBTY2hvb2wsIERhbGdh
cyBIYXZlIDE1LCAyw5guMDUxLCBGcmVkZXJpa3NiZXJnLCAyMDAwLCBEZW5tYXJrPC9hdXRoLWFk
ZHJlc3M+PHRpdGxlcz48dGl0bGU+VGhlIGVtZXJnZW5jZSBvZiBpbmRpdmlkdWFsIGFuZCBjb2xs
ZWN0aXZlIGxlYWRlcnNoaXAgaW4gdGFzayBncm91cHM6IEEgbWF0dGVyIG9mIGFjaGlldmVtZW50
IGFuZCBhc2NyaXB0aW9uPC90aXRsZT48c2Vjb25kYXJ5LXRpdGxlPkxlYWRlcnNoaXAgUXVhcnRl
cmx5PC9zZWNvbmRhcnktdGl0bGU+PGFsdC10aXRsZT5MZWFkZXJzaC4gUS48L2FsdC10aXRsZT48
L3RpdGxlcz48cGVyaW9kaWNhbD48ZnVsbC10aXRsZT5MZWFkZXJzaGlwIFF1YXJ0ZXJseTwvZnVs
bC10aXRsZT48L3BlcmlvZGljYWw+PHBhZ2VzPjkzNS05NTc8L3BhZ2VzPjx2b2x1bWU+MjY8L3Zv
bHVtZT48bnVtYmVyPjY8L251bWJlcj48a2V5d29yZHM+PGtleXdvcmQ+RGlzdHJpYnV0ZWQgbGVh
ZGVyc2hpcDwva2V5d29yZD48a2V5d29yZD5Hcm91cHMgYW5kIHRlYW1zPC9rZXl3b3JkPjxrZXl3
b3JkPkxlYWRlcnNoaXAgZW1lcmdlbmNlPC9rZXl3b3JkPjxrZXl3b3JkPkxlYWRlcnNoaXAgcGVy
Y2VwdGlvbjwva2V5d29yZD48a2V5d29yZD5TaGFyZWQgbGVhZGVyc2hpcDwva2V5d29yZD48L2tl
eXdvcmRzPjxkYXRlcz48eWVhcj4yMDE1PC95ZWFyPjwvZGF0ZXM+PHB1Ymxpc2hlcj5FbHNldmll
ciBJbmMuPC9wdWJsaXNoZXI+PGlzYm4+MTA0ODk4NDMgKElTU04pPC9pc2JuPjx3b3JrLXR5cGU+
QXJ0aWNsZTwvd29yay10eXBlPjx1cmxzPjxyZWxhdGVkLXVybHM+PHVybD5odHRwczovL3d3dy5z
Y29wdXMuY29tL2lud2FyZC9yZWNvcmQudXJpP2VpZD0yLXMyLjAtODQ5NDc0NDc3MjQmYW1wO2Rv
aT0xMC4xMDE2JTJmai5sZWFxdWEuMjAxNS4xMC4wMDImYW1wO3BhcnRuZXJJRD00MCZhbXA7bWQ1
PTA1NDUwM2UwYmJhNTIxY2VjZjQyOWM0YmU2NzdkMDhlPC91cmw+PC9yZWxhdGVkLXVybHM+PC91
cmxzPjxlbGVjdHJvbmljLXJlc291cmNlLW51bT4xMC4xMDE2L2oubGVhcXVhLjIwMTUuMTAuMDAy
PC9lbGVjdHJvbmljLXJlc291cmNlLW51bT48cmVtb3RlLWRhdGFiYXNlLW5hbWU+U2NvcHVzPC9y
ZW1vdGUtZGF0YWJhc2UtbmFtZT48bGFuZ3VhZ2U+RW5nbGlzaDwvbGFuZ3VhZ2U+PC9yZWNvcmQ+
PC9DaXRlPjxDaXRlPjxBdXRob3I+Q2hhPC9BdXRob3I+PFllYXI+MjAxNTwvWWVhcj48UmVjTnVt
Pjc5NzE8L1JlY051bT48cmVjb3JkPjxyZWMtbnVtYmVyPjc5NzE8L3JlYy1udW1iZXI+PGZvcmVp
Z24ta2V5cz48a2V5IGFwcD0iRU4iIGRiLWlkPSIweDlzMjlweDhkcmVhc2VzejJvNTlzZGZ0ZWQ1
MnZ0dHJ2ZTUiIHRpbWVzdGFtcD0iMTY1MzQxMDAxMSI+Nzk3MTwva2V5PjwvZm9yZWlnbi1rZXlz
PjxyZWYtdHlwZSBuYW1lPSJKb3VybmFsIEFydGljbGUiPjE3PC9yZWYtdHlwZT48Y29udHJpYnV0
b3JzPjxhdXRob3JzPjxhdXRob3I+Q2hhLCBKLjwvYXV0aG9yPjxhdXRob3I+S2ltLCBZLjwvYXV0
aG9yPjxhdXRob3I+TGVlLCBKLiBZLjwvYXV0aG9yPjxhdXRob3I+QmFjaHJhY2gsIEQuIEcuPC9h
dXRob3I+PC9hdXRob3JzPjwvY29udHJpYnV0b3JzPjxhdXRoLWFkZHJlc3M+SGFuc3VuZyBVbml2
ZXJzaXR5LCBTZW91bCwgU291dGggS29yZWEmI3hEO0tvcmVhIEFkdmFuY2VkIEluc3RpdHV0ZSBv
ZiBTY2llbmNlIGFuZCBUZWNobm9sb2d5LCBTZW91bCwgU291dGggS29yZWEmI3hEO1Nlb3VsIE5h
dGlvbmFsIFVuaXZlcnNpdHksIFNlb3VsLCBTb3V0aCBLb3JlYSYjeEQ7VW5pdmVyc2l0eSBvZiBB
bGFiYW1hLCBUdXNjYWxvb3NhLCBVbml0ZWQgU3RhdGVzPC9hdXRoLWFkZHJlc3M+PHRpdGxlcz48
dGl0bGU+VHJhbnNmb3JtYXRpb25hbCBMZWFkZXJzaGlwIGFuZCBJbnRlci1UZWFtIENvbGxhYm9y
YXRpb246IEV4cGxvcmluZyB0aGUgTWVkaWF0aW5nIFJvbGUgb2YgVGVhbXdvcmsgUXVhbGl0eSBh
bmQgTW9kZXJhdGluZyBSb2xlIG9mIFRlYW0gU2l6ZTwvdGl0bGU+PHNlY29uZGFyeS10aXRsZT5H
cm91cCBhbmQgT3JnYW5pemF0aW9uIE1hbmFnZW1lbnQ8L3NlY29uZGFyeS10aXRsZT48YWx0LXRp
dGxlPkdyb3VwIE9yZ2FuLiBNYW5hZ2UuPC9hbHQtdGl0bGU+PC90aXRsZXM+PHBlcmlvZGljYWw+
PGZ1bGwtdGl0bGU+R3JvdXAgYW5kIE9yZ2FuaXphdGlvbiBNYW5hZ2VtZW50PC9mdWxsLXRpdGxl
PjxhYmJyLTE+R3JvdXAgT3JnYW4uIE1hbmFnZS48L2FiYnItMT48L3BlcmlvZGljYWw+PGFsdC1w
ZXJpb2RpY2FsPjxmdWxsLXRpdGxlPkdyb3VwIGFuZCBPcmdhbml6YXRpb24gTWFuYWdlbWVudDwv
ZnVsbC10aXRsZT48YWJici0xPkdyb3VwIE9yZ2FuLiBNYW5hZ2UuPC9hYmJyLTE+PC9hbHQtcGVy
aW9kaWNhbD48cGFnZXM+NzE1LTc0MzwvcGFnZXM+PHZvbHVtZT40MDwvdm9sdW1lPjxudW1iZXI+
NjwvbnVtYmVyPjxrZXl3b3Jkcz48a2V5d29yZD5JbnRlci10ZWFtIGNvbGxhYm9yYXRpb248L2tl
eXdvcmQ+PGtleXdvcmQ+VGVhbSBzaXplPC9rZXl3b3JkPjxrZXl3b3JkPlRlYW13b3JrIHF1YWxp
dHk8L2tleXdvcmQ+PGtleXdvcmQ+VHJhbnNmb3JtYXRpb25hbCBsZWFkZXJzaGlwPC9rZXl3b3Jk
Pjwva2V5d29yZHM+PGRhdGVzPjx5ZWFyPjIwMTU8L3llYXI+PC9kYXRlcz48cHVibGlzaGVyPlNB
R0UgUHVibGljYXRpb25zIEluYy48L3B1Ymxpc2hlcj48aXNibj4xMDU5NjAxMSAoSVNTTik8L2lz
Ym4+PHdvcmstdHlwZT5BcnRpY2xlPC93b3JrLXR5cGU+PHVybHM+PHJlbGF0ZWQtdXJscz48dXJs
Pmh0dHBzOi8vd3d3LnNjb3B1cy5jb20vaW53YXJkL3JlY29yZC51cmk/ZWlkPTItczIuMC04NDk0
NTE4NDg3NCZhbXA7ZG9pPTEwLjExNzclMmYxMDU5NjAxMTE0NTY4MjQ0JmFtcDtwYXJ0bmVySUQ9
NDAmYW1wO21kNT05MzBkNGNkM2U2MTE4MDEyOWQwYWYzMDM5NGVhNDJjZTwvdXJsPjwvcmVsYXRl
ZC11cmxzPjwvdXJscz48ZWxlY3Ryb25pYy1yZXNvdXJjZS1udW0+MTAuMTE3Ny8xMDU5NjAxMTE0
NTY4MjQ0PC9lbGVjdHJvbmljLXJlc291cmNlLW51bT48cmVtb3RlLWRhdGFiYXNlLW5hbWU+U2Nv
cHVzPC9yZW1vdGUtZGF0YWJhc2UtbmFtZT48bGFuZ3VhZ2U+RW5nbGlzaDwvbGFuZ3VhZ2U+PC9y
ZWNvcmQ+PC9DaXRlPjxDaXRlPjxBdXRob3I+Qm9pZXM8L0F1dGhvcj48WWVhcj4yMDE1PC9ZZWFy
PjxSZWNOdW0+Nzk3MjwvUmVjTnVtPjxyZWNvcmQ+PHJlYy1udW1iZXI+Nzk3MjwvcmVjLW51bWJl
cj48Zm9yZWlnbi1rZXlzPjxrZXkgYXBwPSJFTiIgZGItaWQ9IjB4OXMyOXB4OGRyZWFzZXN6Mm81
OXNkZnRlZDUydnR0cnZlNSIgdGltZXN0YW1wPSIxNjUzNDEwMDExIj43OTcyPC9rZXk+PC9mb3Jl
aWduLWtleXM+PHJlZi10eXBlIG5hbWU9IkpvdXJuYWwgQXJ0aWNsZSI+MTc8L3JlZi10eXBlPjxj
b250cmlidXRvcnM+PGF1dGhvcnM+PGF1dGhvcj5Cb2llcywgSy48L2F1dGhvcj48YXV0aG9yPkZp
c2V0LCBKLjwvYXV0aG9yPjxhdXRob3I+R2lsbCwgSC48L2F1dGhvcj48L2F1dGhvcnM+PC9jb250
cmlidXRvcnM+PGF1dGgtYWRkcmVzcz5EZXBhcnRtZW50IG9mIE1hbmFnZW1lbnQsIEpvaG4gTW9s
c29uIFNjaG9vbCBvZiBCdXNpbmVzcywgQ29uY29yZGlhIFVuaXZlcnNpdHksIDE0NTUgZGUgTWFp
c29ubmV1dmUgQmx2ZC4gVy4sIE1vbnRyZWFsLCBRQyBIM0cgMU04LCBDYW5hZGEmI3hEO0RlcGFy
dG1lbnQgb2YgUHN5Y2hvbG9neSwgVW5pdmVyc2l0eSBvZiBHdWVscGgsIE1hY0tpbm5vbiBFeHRl
bnNpb24sIEd1ZWxwaCwgT04gTjFHIDJXMSwgQ2FuYWRhPC9hdXRoLWFkZHJlc3M+PHRpdGxlcz48
dGl0bGU+Q29tbXVuaWNhdGlvbiBhbmQgdHJ1c3QgYXJlIGtleTogVW5sb2NraW5nIHRoZSByZWxh
dGlvbnNoaXAgYmV0d2VlbiBsZWFkZXJzaGlwIGFuZCB0ZWFtIHBlcmZvcm1hbmNlIGFuZCBjcmVh
dGl2aXR5PC90aXRsZT48c2Vjb25kYXJ5LXRpdGxlPkxlYWRlcnNoaXAgUXVhcnRlcmx5PC9zZWNv
bmRhcnktdGl0bGU+PGFsdC10aXRsZT5MZWFkZXJzaC4gUS48L2FsdC10aXRsZT48L3RpdGxlcz48
cGVyaW9kaWNhbD48ZnVsbC10aXRsZT5MZWFkZXJzaGlwIFF1YXJ0ZXJseTwvZnVsbC10aXRsZT48
L3BlcmlvZGljYWw+PHBhZ2VzPjEwODAtMTA5NDwvcGFnZXM+PHZvbHVtZT4yNjwvdm9sdW1lPjxu
dW1iZXI+NjwvbnVtYmVyPjxrZXl3b3Jkcz48a2V5d29yZD5Db21tdW5pY2F0aW9uPC9rZXl3b3Jk
PjxrZXl3b3JkPkNyZWF0aXZpdHk8L2tleXdvcmQ+PGtleXdvcmQ+VGVhbSBwZXJmb3JtYW5jZTwv
a2V5d29yZD48a2V5d29yZD5UZWFtIHRydXN0PC9rZXl3b3JkPjxrZXl3b3JkPlRyYW5zZm9ybWF0
aW9uYWwgbGVhZGVyc2hpcDwva2V5d29yZD48L2tleXdvcmRzPjxkYXRlcz48eWVhcj4yMDE1PC95
ZWFyPjwvZGF0ZXM+PHB1Ymxpc2hlcj5FbHNldmllciBJbmMuPC9wdWJsaXNoZXI+PGlzYm4+MTA0
ODk4NDMgKElTU04pPC9pc2JuPjx3b3JrLXR5cGU+QXJ0aWNsZTwvd29yay10eXBlPjx1cmxzPjxy
ZWxhdGVkLXVybHM+PHVybD5odHRwczovL3d3dy5zY29wdXMuY29tL2lud2FyZC9yZWNvcmQudXJp
P2VpZD0yLXMyLjAtODQ5Mzk4MjUxMjkmYW1wO2RvaT0xMC4xMDE2JTJmai5sZWFxdWEuMjAxNS4w
Ny4wMDcmYW1wO3BhcnRuZXJJRD00MCZhbXA7bWQ1PTAwNjE2NzYzOWQxOTY5YzA3MGE0MzAxZTcx
NTlkMTY2PC91cmw+PC9yZWxhdGVkLXVybHM+PC91cmxzPjxlbGVjdHJvbmljLXJlc291cmNlLW51
bT4xMC4xMDE2L2oubGVhcXVhLjIwMTUuMDcuMDA3PC9lbGVjdHJvbmljLXJlc291cmNlLW51bT48
cmVtb3RlLWRhdGFiYXNlLW5hbWU+U2NvcHVzPC9yZW1vdGUtZGF0YWJhc2UtbmFtZT48bGFuZ3Vh
Z2U+RW5nbGlzaDwvbGFuZ3VhZ2U+PC9yZWNvcmQ+PC9DaXRlPjxDaXRlPjxBdXRob3I+TGVobWFu
bi1XaWxsZW5icm9jazwvQXV0aG9yPjxZZWFyPjIwMTU8L1llYXI+PFJlY051bT43OTczPC9SZWNO
dW0+PHJlY29yZD48cmVjLW51bWJlcj43OTczPC9yZWMtbnVtYmVyPjxmb3JlaWduLWtleXM+PGtl
eSBhcHA9IkVOIiBkYi1pZD0iMHg5czI5cHg4ZHJlYXNlc3oybzU5c2RmdGVkNTJ2dHRydmU1IiB0
aW1lc3RhbXA9IjE2NTM0MTAwMTEiPjc5NzM8L2tleT48L2ZvcmVpZ24ta2V5cz48cmVmLXR5cGUg
bmFtZT0iSm91cm5hbCBBcnRpY2xlIj4xNzwvcmVmLXR5cGU+PGNvbnRyaWJ1dG9ycz48YXV0aG9y
cz48YXV0aG9yPkxlaG1hbm4tV2lsbGVuYnJvY2ssIE4uPC9hdXRob3I+PGF1dGhvcj5NZWluZWNr
ZSwgQS4gTC48L2F1dGhvcj48YXV0aG9yPlJvd29sZCwgSi48L2F1dGhvcj48YXV0aG9yPkthdWZm
ZWxkLCBTLjwvYXV0aG9yPjwvYXV0aG9ycz48L2NvbnRyaWJ1dG9ycz48YXV0aC1hZGRyZXNzPlZV
IFVuaXZlcnNpdHkgQW1zdGVyZGFtLCBOZXRoZXJsYW5kcyYjeEQ7VGVjaG5pc2NoZSBVbml2ZXJz
aXTDpHQgQnJhdW5zY2h3ZWlnLCBHZXJtYW55JiN4RDtUZWNobmlzY2hlIFVuaXZlcnNpdMOkdCBE
b3J0bXVuZCwgR2VybWFueTwvYXV0aC1hZGRyZXNzPjx0aXRsZXM+PHRpdGxlPkhvdyB0cmFuc2Zv
cm1hdGlvbmFsIGxlYWRlcnNoaXAgd29ya3MgZHVyaW5nIHRlYW0gaW50ZXJhY3Rpb25zOiBBIGJl
aGF2aW9yYWwgcHJvY2VzcyBhbmFseXNpczwvdGl0bGU+PHNlY29uZGFyeS10aXRsZT5MZWFkZXJz
aGlwIFF1YXJ0ZXJseTwvc2Vjb25kYXJ5LXRpdGxlPjxhbHQtdGl0bGU+TGVhZGVyc2guIFEuPC9h
bHQtdGl0bGU+PC90aXRsZXM+PHBlcmlvZGljYWw+PGZ1bGwtdGl0bGU+TGVhZGVyc2hpcCBRdWFy
dGVybHk8L2Z1bGwtdGl0bGU+PC9wZXJpb2RpY2FsPjxwYWdlcz4xMDE3LTEwMzM8L3BhZ2VzPjx2
b2x1bWU+MjY8L3ZvbHVtZT48bnVtYmVyPjY8L251bWJlcj48a2V5d29yZHM+PGtleXdvcmQ+TGFn
IHNlcXVlbnRpYWwgYW5hbHlzaXM8L2tleXdvcmQ+PGtleXdvcmQ+TGVhZGVyLWZvbGxvd2VyIGNv
bW11bmljYXRpb248L2tleXdvcmQ+PGtleXdvcmQ+TWVldGluZ3M8L2tleXdvcmQ+PGtleXdvcmQ+
VGVhbSBpbnRlcmFjdGlvbiBwcm9jZXNzZXM8L2tleXdvcmQ+PGtleXdvcmQ+VHJhbnNmb3JtYXRp
b25hbCBsZWFkZXJzaGlwPC9rZXl3b3JkPjwva2V5d29yZHM+PGRhdGVzPjx5ZWFyPjIwMTU8L3ll
YXI+PC9kYXRlcz48cHVibGlzaGVyPkVsc2V2aWVyIEluYy48L3B1Ymxpc2hlcj48aXNibj4xMDQ4
OTg0MyAoSVNTTik8L2lzYm4+PHdvcmstdHlwZT5BcnRpY2xlPC93b3JrLXR5cGU+PHVybHM+PHJl
bGF0ZWQtdXJscz48dXJsPmh0dHBzOi8vd3d3LnNjb3B1cy5jb20vaW53YXJkL3JlY29yZC51cmk/
ZWlkPTItczIuMC04NDkzODI2MTY5MyZhbXA7ZG9pPTEwLjEwMTYlMmZqLmxlYXF1YS4yMDE1LjA3
LjAwMyZhbXA7cGFydG5lcklEPTQwJmFtcDttZDU9YTFhMDEwZTczZmZjMTliM2U0MWRkMGQwYWEy
ZWMyNDQ8L3VybD48L3JlbGF0ZWQtdXJscz48L3VybHM+PGVsZWN0cm9uaWMtcmVzb3VyY2UtbnVt
PjEwLjEwMTYvai5sZWFxdWEuMjAxNS4wNy4wMDM8L2VsZWN0cm9uaWMtcmVzb3VyY2UtbnVtPjxy
ZW1vdGUtZGF0YWJhc2UtbmFtZT5TY29wdXM8L3JlbW90ZS1kYXRhYmFzZS1uYW1lPjxsYW5ndWFn
ZT5FbmdsaXNoPC9sYW5ndWFnZT48L3JlY29yZD48L0NpdGU+PENpdGU+PEF1dGhvcj5aaGFuZzwv
QXV0aG9yPjxZZWFyPjIwMTU8L1llYXI+PFJlY051bT43OTc0PC9SZWNOdW0+PHJlY29yZD48cmVj
LW51bWJlcj43OTc0PC9yZWMtbnVtYmVyPjxmb3JlaWduLWtleXM+PGtleSBhcHA9IkVOIiBkYi1p
ZD0iMHg5czI5cHg4ZHJlYXNlc3oybzU5c2RmdGVkNTJ2dHRydmU1IiB0aW1lc3RhbXA9IjE2NTM0
MTAwMTEiPjc5NzQ8L2tleT48L2ZvcmVpZ24ta2V5cz48cmVmLXR5cGUgbmFtZT0iSm91cm5hbCBB
cnRpY2xlIj4xNzwvcmVmLXR5cGU+PGNvbnRyaWJ1dG9ycz48YXV0aG9ycz48YXV0aG9yPlpoYW5n
LCBYLiBBLjwvYXV0aG9yPjxhdXRob3I+TGksIE4uPC9hdXRob3I+PGF1dGhvcj5VbGxyaWNoLCBK
LjwvYXV0aG9yPjxhdXRob3I+dmFuIERpY2ssIFIuPC9hdXRob3I+PC9hdXRob3JzPjwvY29udHJp
YnV0b3JzPjxhdXRoLWFkZHJlc3M+U2hhbmdoYWkgSmlhbyBUb25nIFVuaXZlcnNpdHksIENoaW5h
JiN4RDtVbml2ZXJzaXR5IG9mIElvd2EsIFVuaXRlZCBTdGF0ZXMmI3hEO0dvZXRoZSBVbml2ZXJz
aXR5LCBHZXJtYW55PC9hdXRoLWFkZHJlc3M+PHRpdGxlcz48dGl0bGU+R2V0dGluZyBFdmVyeW9u
ZSBvbiBCb2FyZDogVGhlIEVmZmVjdCBvZiBEaWZmZXJlbnRpYXRlZCBUcmFuc2Zvcm1hdGlvbmFs
IExlYWRlcnNoaXAgYnkgQ0VPcyBvbiBUb3AgTWFuYWdlbWVudCBUZWFtIEVmZmVjdGl2ZW5lc3Mg
YW5kIExlYWRlci1SYXRlZCBGaXJtIFBlcmZvcm1hbmNlPC90aXRsZT48c2Vjb25kYXJ5LXRpdGxl
PkpvdXJuYWwgb2YgTWFuYWdlbWVudDwvc2Vjb25kYXJ5LXRpdGxlPjxhbHQtdGl0bGU+Si4gTWFu
YWdlLjwvYWx0LXRpdGxlPjwvdGl0bGVzPjxwZXJpb2RpY2FsPjxmdWxsLXRpdGxlPkpvdXJuYWwg
b2YgTWFuYWdlbWVudDwvZnVsbC10aXRsZT48L3BlcmlvZGljYWw+PHBhZ2VzPjE4OTgtMTkzMzwv
cGFnZXM+PHZvbHVtZT40MTwvdm9sdW1lPjxudW1iZXI+NzwvbnVtYmVyPjxrZXl3b3Jkcz48a2V5
d29yZD5kaWZmZXJlbnRpYXRlZCBsZWFkZXJzaGlwPC9rZXl3b3JkPjxrZXl3b3JkPnBlcmZvcm1h
bmNlPC9rZXl3b3JkPjxrZXl3b3JkPnN1YnNpZGlhcnkgdG9wIG1hbmFnZW1lbnQgdGVhbTwva2V5
d29yZD48a2V5d29yZD50ZWFtIHBvdGVuY3k8L2tleXdvcmQ+PGtleXdvcmQ+dHJhbnNmb3JtYXRp
b25hbCBsZWFkZXJzaGlwPC9rZXl3b3JkPjwva2V5d29yZHM+PGRhdGVzPjx5ZWFyPjIwMTU8L3ll
YXI+PC9kYXRlcz48cHVibGlzaGVyPlNBR0UgUHVibGljYXRpb25zIEluYy48L3B1Ymxpc2hlcj48
aXNibj4wMTQ5MjA2MyAoSVNTTik8L2lzYm4+PHdvcmstdHlwZT5BcnRpY2xlPC93b3JrLXR5cGU+
PHVybHM+PHJlbGF0ZWQtdXJscz48dXJsPmh0dHBzOi8vd3d3LnNjb3B1cy5jb20vaW53YXJkL3Jl
Y29yZC51cmk/ZWlkPTItczIuMC04NDk0Mjc0MjgxMCZhbXA7ZG9pPTEwLjExNzclMmYwMTQ5MjA2
MzEyNDcxMzg3JmFtcDtwYXJ0bmVySUQ9NDAmYW1wO21kNT1mZWJmZjVhMDJkNTU0ZTMzZmE1NmI2
NDViZjQzOGNjZDwvdXJsPjwvcmVsYXRlZC11cmxzPjwvdXJscz48ZWxlY3Ryb25pYy1yZXNvdXJj
ZS1udW0+MTAuMTE3Ny8wMTQ5MjA2MzEyNDcxMzg3PC9lbGVjdHJvbmljLXJlc291cmNlLW51bT48
cmVtb3RlLWRhdGFiYXNlLW5hbWU+U2NvcHVzPC9yZW1vdGUtZGF0YWJhc2UtbmFtZT48bGFuZ3Vh
Z2U+RW5nbGlzaDwvbGFuZ3VhZ2U+PC9yZWNvcmQ+PC9DaXRlPjxDaXRlPjxBdXRob3I+UmFvPC9B
dXRob3I+PFllYXI+MjAxNTwvWWVhcj48UmVjTnVtPjc5NzU8L1JlY051bT48cmVjb3JkPjxyZWMt
bnVtYmVyPjc5NzU8L3JlYy1udW1iZXI+PGZvcmVpZ24ta2V5cz48a2V5IGFwcD0iRU4iIGRiLWlk
PSIweDlzMjlweDhkcmVhc2VzejJvNTlzZGZ0ZWQ1MnZ0dHJ2ZTUiIHRpbWVzdGFtcD0iMTY1MzQx
MDAxMSI+Nzk3NTwva2V5PjwvZm9yZWlnbi1rZXlzPjxyZWYtdHlwZSBuYW1lPSJKb3VybmFsIEFy
dGljbGUiPjE3PC9yZWYtdHlwZT48Y29udHJpYnV0b3JzPjxhdXRob3JzPjxhdXRob3I+UmFvLCBB
LiBTLjwvYXV0aG9yPjxhdXRob3I+S2FyZWVtIEFiZHVsLCBXLjwvYXV0aG9yPjwvYXV0aG9ycz48
L2NvbnRyaWJ1dG9ycz48YXV0aC1hZGRyZXNzPkJJVFMgUGlsYW5pLCBEdWJhaSBDYW1wdXMsIER1
YmFpLCBVbml0ZWQgQXJhYiBFbWlyYXRlcyYjeEQ7SW5zdGl0dXRlIG9mIE1hbmFnZW1lbnQgVGVj
aG5vbG9neSwgRHViYWksIFVuaXRlZCBBcmFiIEVtaXJhdGVzPC9hdXRoLWFkZHJlc3M+PHRpdGxl
cz48dGl0bGU+SW1wYWN0IG9mIHRyYW5zZm9ybWF0aW9uYWwgbGVhZGVyc2hpcCBvbiB0ZWFtIHBl
cmZvcm1hbmNlOiBhbiBlbXBpcmljYWwgc3R1ZHkgaW4gVUFFPC90aXRsZT48c2Vjb25kYXJ5LXRp
dGxlPk1lYXN1cmluZyBCdXNpbmVzcyBFeGNlbGxlbmNlPC9zZWNvbmRhcnktdGl0bGU+PGFsdC10
aXRsZT5NZWFzdXJpbmcgQnVzLiBFeGNlbGxlbmNlPC9hbHQtdGl0bGU+PC90aXRsZXM+PHBlcmlv
ZGljYWw+PGZ1bGwtdGl0bGU+TWVhc3VyaW5nIEJ1c2luZXNzIEV4Y2VsbGVuY2U8L2Z1bGwtdGl0
bGU+PC9wZXJpb2RpY2FsPjxwYWdlcz4zMC01NjwvcGFnZXM+PHZvbHVtZT4xOTwvdm9sdW1lPjxu
dW1iZXI+NDwvbnVtYmVyPjxrZXl3b3Jkcz48a2V5d29yZD5CdXNpbmVzcyBwZXJmb3JtYW5jZTwv
a2V5d29yZD48a2V5d29yZD5MZWFkZXJzaGlwPC9rZXl3b3JkPjwva2V5d29yZHM+PGRhdGVzPjx5
ZWFyPjIwMTU8L3llYXI+PC9kYXRlcz48cHVibGlzaGVyPkVtZXJhbGQgR3JvdXAgSG9sZGluZ3Mg
THRkLjwvcHVibGlzaGVyPjxpc2JuPjEzNjgzMDQ3IChJU1NOKTwvaXNibj48d29yay10eXBlPkFy
dGljbGU8L3dvcmstdHlwZT48dXJscz48cmVsYXRlZC11cmxzPjx1cmw+aHR0cHM6Ly93d3cuc2Nv
cHVzLmNvbS9pbndhcmQvcmVjb3JkLnVyaT9laWQ9Mi1zMi4wLTg0OTQ3MjQyMTEzJmFtcDtkb2k9
MTAuMTEwOCUyZk1CRS0wNy0yMDE0LTAwMjImYW1wO3BhcnRuZXJJRD00MCZhbXA7bWQ1PTY5ZDZh
ZGE4NThmOWFkOTk1ZGFiZDFjYmU2ZDRhYmJmPC91cmw+PC9yZWxhdGVkLXVybHM+PC91cmxzPjxl
bGVjdHJvbmljLXJlc291cmNlLW51bT4xMC4xMTA4L01CRS0wNy0yMDE0LTAwMjI8L2VsZWN0cm9u
aWMtcmVzb3VyY2UtbnVtPjxyZW1vdGUtZGF0YWJhc2UtbmFtZT5TY29wdXM8L3JlbW90ZS1kYXRh
YmFzZS1uYW1lPjxsYW5ndWFnZT5FbmdsaXNoPC9sYW5ndWFnZT48L3JlY29yZD48L0NpdGU+PENp
dGU+PEF1dGhvcj5Tb25nPC9BdXRob3I+PFllYXI+MjAxNTwvWWVhcj48UmVjTnVtPjc5NzY8L1Jl
Y051bT48cmVjb3JkPjxyZWMtbnVtYmVyPjc5NzY8L3JlYy1udW1iZXI+PGZvcmVpZ24ta2V5cz48
a2V5IGFwcD0iRU4iIGRiLWlkPSIweDlzMjlweDhkcmVhc2VzejJvNTlzZGZ0ZWQ1MnZ0dHJ2ZTUi
IHRpbWVzdGFtcD0iMTY1MzQxMDAxMSI+Nzk3Njwva2V5PjwvZm9yZWlnbi1rZXlzPjxyZWYtdHlw
ZSBuYW1lPSJKb3VybmFsIEFydGljbGUiPjE3PC9yZWYtdHlwZT48Y29udHJpYnV0b3JzPjxhdXRo
b3JzPjxhdXRob3I+U29uZywgQy48L2F1dGhvcj48YXV0aG9yPlBhcmssIEsuIFIuPC9hdXRob3I+
PGF1dGhvcj5LYW5nLCBTLiBXLjwvYXV0aG9yPjwvYXV0aG9ycz48L2NvbnRyaWJ1dG9ycz48YXV0
aC1hZGRyZXNzPkRlcGFydG1lbnQgb2YgQnVzaW5lc3MgYW5kIFRlY2hub2xvZ3kgTWFuYWdlbWVu
dCwgS29yZWEgQWR2YW5jZWQgSW5zdGl0dXRlIG9mIFNjaWVuY2UgYW5kIFRlY2hub2xvZ3ksIFNv
dXRoIEtvcmVhJiN4RDtQYXkgR292ZXJuYW5jZSBHbG9iYWwgQ29uc3VsdGluZyBHcm91cCwgU291
dGggS29yZWEmI3hEO0NvbGxlZ2Ugb2YgQnVzaW5lc3MsIEdhY2hvbiBVbml2ZXJzaXR5LCBTb3V0
aCBLb3JlYTwvYXV0aC1hZGRyZXNzPjx0aXRsZXM+PHRpdGxlPlNlcnZhbnQgbGVhZGVyc2hpcCBh
bmQgdGVhbSBwZXJmb3JtYW5jZTogVGhlIG1lZGlhdGluZyByb2xlIG9mIGtub3dsZWRnZS1zaGFy
aW5nIGNsaW1hdGU8L3RpdGxlPjxzZWNvbmRhcnktdGl0bGU+U29jaWFsIEJlaGF2aW9yIGFuZCBQ
ZXJzb25hbGl0eTwvc2Vjb25kYXJ5LXRpdGxlPjxhbHQtdGl0bGU+U29jLiBCZWhhdi4gUGVycy48
L2FsdC10aXRsZT48L3RpdGxlcz48cGVyaW9kaWNhbD48ZnVsbC10aXRsZT5Tb2NpYWwgQmVoYXZp
b3IgYW5kIFBlcnNvbmFsaXR5PC9mdWxsLXRpdGxlPjxhYmJyLTE+U29jLiBCZWhhdi4gUGVycy48
L2FiYnItMT48YWJici0yPlNvYyBCZWhhdiBQZXJzPC9hYmJyLTI+PC9wZXJpb2RpY2FsPjxhbHQt
cGVyaW9kaWNhbD48ZnVsbC10aXRsZT5Tb2NpYWwgQmVoYXZpb3IgYW5kIFBlcnNvbmFsaXR5PC9m
dWxsLXRpdGxlPjxhYmJyLTE+U29jLiBCZWhhdi4gUGVycy48L2FiYnItMT48YWJici0yPlNvYyBC
ZWhhdiBQZXJzPC9hYmJyLTI+PC9hbHQtcGVyaW9kaWNhbD48cGFnZXM+MTc0OS0xNzYwPC9wYWdl
cz48dm9sdW1lPjQzPC92b2x1bWU+PG51bWJlcj4xMDwvbnVtYmVyPjxrZXl3b3Jkcz48a2V5d29y
ZD5Lbm93bGVkZ2Utc2hhcmluZyBjbGltYXRlPC9rZXl3b3JkPjxrZXl3b3JkPlNhbGVzIHBlcmZv
cm1hbmNlPC9rZXl3b3JkPjxrZXl3b3JkPlNlcnZhbnQgbGVhZGVyc2hpcDwva2V5d29yZD48a2V5
d29yZD5Tb2NpYWwgZXhjaGFuZ2UgdGhlb3J5PC9rZXl3b3JkPjxrZXl3b3JkPlNvY2lhbCBsZWFy
bmluZyB0aGVvcnk8L2tleXdvcmQ+PGtleXdvcmQ+VGVhbSBwZXJmb3JtYW5jZTwva2V5d29yZD48
L2tleXdvcmRzPjxkYXRlcz48eWVhcj4yMDE1PC95ZWFyPjwvZGF0ZXM+PHB1Ymxpc2hlcj5Tb2Np
ZXR5IGZvciBQZXJzb25hbCBSZXNlYXJjaDwvcHVibGlzaGVyPjxpc2JuPjAzMDEyMjEyIChJU1NO
KTwvaXNibj48d29yay10eXBlPkFydGljbGU8L3dvcmstdHlwZT48dXJscz48cmVsYXRlZC11cmxz
Pjx1cmw+aHR0cHM6Ly93d3cuc2NvcHVzLmNvbS9pbndhcmQvcmVjb3JkLnVyaT9laWQ9Mi1zMi4w
LTg0OTYzODc3NTQ1JmFtcDtkb2k9MTAuMjIyNCUyZnNicC4yMDE1LjQzLjEwLjE3NDkmYW1wO3Bh
cnRuZXJJRD00MCZhbXA7bWQ1PTU3NzBiNjAwZWU3ZWNiODQ5MWYzZTk0NDVmMTAwZDFiPC91cmw+
PC9yZWxhdGVkLXVybHM+PC91cmxzPjxlbGVjdHJvbmljLXJlc291cmNlLW51bT4xMC4yMjI0L3Ni
cC4yMDE1LjQzLjEwLjE3NDk8L2VsZWN0cm9uaWMtcmVzb3VyY2UtbnVtPjxyZW1vdGUtZGF0YWJh
c2UtbmFtZT5TY29wdXM8L3JlbW90ZS1kYXRhYmFzZS1uYW1lPjxsYW5ndWFnZT5FbmdsaXNoPC9s
YW5ndWFnZT48L3JlY29yZD48L0NpdGU+PENpdGU+PEF1dGhvcj5Sb3Nlbm1hbjwvQXV0aG9yPjxZ
ZWFyPjIwMTU8L1llYXI+PFJlY051bT43OTc4PC9SZWNOdW0+PHJlY29yZD48cmVjLW51bWJlcj43
OTc4PC9yZWMtbnVtYmVyPjxmb3JlaWduLWtleXM+PGtleSBhcHA9IkVOIiBkYi1pZD0iMHg5czI5
cHg4ZHJlYXNlc3oybzU5c2RmdGVkNTJ2dHRydmU1IiB0aW1lc3RhbXA9IjE2NTM0MTAwMTEiPjc5
Nzg8L2tleT48L2ZvcmVpZ24ta2V5cz48cmVmLXR5cGUgbmFtZT0iSm91cm5hbCBBcnRpY2xlIj4x
NzwvcmVmLXR5cGU+PGNvbnRyaWJ1dG9ycz48YXV0aG9ycz48YXV0aG9yPlJvc2VubWFuLCBFLiBE
LjwvYXV0aG9yPjxhdXRob3I+SWxnZW4sIEouIFMuPC9hdXRob3I+PGF1dGhvcj5TaGFuZHJvLCBK
LiBSLjwvYXV0aG9yPjxhdXRob3I+SGFycGVyLCBBLiBMLjwvYXV0aG9yPjxhdXRob3I+RmVybmFu
ZGV6LCBSLjwvYXV0aG9yPjwvYXV0aG9ycz48L2NvbnRyaWJ1dG9ycz48YXV0aC1hZGRyZXNzPkRp
dmlzaW9uIG9mIEVtZXJnZW5jeSBNZWRpY2luZSwgVW5pdmVyc2l0eSBvZiBXYXNoaW5ndG9uIFNj
aG9vbCBvZiBNZWRpY2luZSwgQm94IDM1OTcwMiwgMzI1IDl0aCBBdmUuLCBTZWF0dGxlLCBXQSA5
ODEwNCwgVW5pdGVkIFN0YXRlcyYjeEQ7SGVhbHRoIFNjaWVuY2VzIExpYnJhcnksIFVuaXZlcnNp
dHkgb2YgV2FzaGluZ3RvbiBMaWJyYXJ5IFNlcnZpY2VzLCBTZWF0dGxlLCBXQSwgVW5pdGVkIFN0
YXRlczwvYXV0aC1hZGRyZXNzPjx0aXRsZXM+PHRpdGxlPkEgU3lzdGVtYXRpYyBSZXZpZXcgb2Yg
VG9vbHMgVXNlZCB0byBBc3Nlc3MgVGVhbSBMZWFkZXJzaGlwIGluIEhlYWx0aCBDYXJlIEFjdGlv
biBUZWFtczwvdGl0bGU+PHNlY29uZGFyeS10aXRsZT5BY2FkZW1pYyBNZWRpY2luZTwvc2Vjb25k
YXJ5LXRpdGxlPjxhbHQtdGl0bGU+QWNhZC4gTWVkLjwvYWx0LXRpdGxlPjwvdGl0bGVzPjxwZXJp
b2RpY2FsPjxmdWxsLXRpdGxlPkFjYWRlbWljIE1lZGljaW5lPC9mdWxsLXRpdGxlPjxhYmJyLTE+
QWNhZC4gTWVkLjwvYWJici0xPjxhYmJyLTI+QWNhZCBNZWQ8L2FiYnItMj48L3BlcmlvZGljYWw+
PGFsdC1wZXJpb2RpY2FsPjxmdWxsLXRpdGxlPkFjYWRlbWljIE1lZGljaW5lPC9mdWxsLXRpdGxl
PjxhYmJyLTE+QWNhZC4gTWVkLjwvYWJici0xPjxhYmJyLTI+QWNhZCBNZWQ8L2FiYnItMj48L2Fs
dC1wZXJpb2RpY2FsPjxwYWdlcz4xNDA4LTE0MjI8L3BhZ2VzPjx2b2x1bWU+OTA8L3ZvbHVtZT48
bnVtYmVyPjEwPC9udW1iZXI+PGtleXdvcmRzPjxrZXl3b3JkPmNvb3BlcmF0aW9uPC9rZXl3b3Jk
PjxrZXl3b3JkPmh1bWFuPC9rZXl3b3JkPjxrZXl3b3JkPmxlYWRlcnNoaXA8L2tleXdvcmQ+PGtl
eXdvcmQ+cGF0aWVudCBjYXJlPC9rZXl3b3JkPjxrZXl3b3JkPkNvb3BlcmF0aXZlIEJlaGF2aW9y
PC9rZXl3b3JkPjxrZXl3b3JkPkh1bWFuczwva2V5d29yZD48a2V5d29yZD5QYXRpZW50IENhcmUg
VGVhbTwva2V5d29yZD48L2tleXdvcmRzPjxkYXRlcz48eWVhcj4yMDE1PC95ZWFyPjwvZGF0ZXM+
PHB1Ymxpc2hlcj5MaXBwaW5jb3R0IFdpbGxpYW1zIGFuZCBXaWxraW5zPC9wdWJsaXNoZXI+PGlz
Ym4+MTA0MDI0NDYgKElTU04pPC9pc2JuPjx3b3JrLXR5cGU+UmV2aWV3PC93b3JrLXR5cGU+PHVy
bHM+PHJlbGF0ZWQtdXJscz48dXJsPmh0dHBzOi8vd3d3LnNjb3B1cy5jb20vaW53YXJkL3JlY29y
ZC51cmk/ZWlkPTItczIuMC04NDk1MTg0NjUwNSZhbXA7ZG9pPTEwLjEwOTclMmZBQ00uMDAwMDAw
MDAwMDAwMDg0OCZhbXA7cGFydG5lcklEPTQwJmFtcDttZDU9NWIyNTU3MDk0YjE3NjRlOWEzYTIz
YjQwYmZmMmNiNDg8L3VybD48L3JlbGF0ZWQtdXJscz48L3VybHM+PGN1c3RvbTI+MjYyMDA1ODU8
L2N1c3RvbTI+PGVsZWN0cm9uaWMtcmVzb3VyY2UtbnVtPjEwLjEwOTcvQUNNLjAwMDAwMDAwMDAw
MDA4NDg8L2VsZWN0cm9uaWMtcmVzb3VyY2UtbnVtPjxyZW1vdGUtZGF0YWJhc2UtbmFtZT5TY29w
dXM8L3JlbW90ZS1kYXRhYmFzZS1uYW1lPjxsYW5ndWFnZT5FbmdsaXNoPC9sYW5ndWFnZT48L3Jl
Y29yZD48L0NpdGU+PENpdGU+PEF1dGhvcj5EZSBIb29naDwvQXV0aG9yPjxZZWFyPjIwMTU8L1ll
YXI+PFJlY051bT43OTc5PC9SZWNOdW0+PHJlY29yZD48cmVjLW51bWJlcj43OTc5PC9yZWMtbnVt
YmVyPjxmb3JlaWduLWtleXM+PGtleSBhcHA9IkVOIiBkYi1pZD0iMHg5czI5cHg4ZHJlYXNlc3oy
bzU5c2RmdGVkNTJ2dHRydmU1IiB0aW1lc3RhbXA9IjE2NTM0MTAwMTEiPjc5Nzk8L2tleT48L2Zv
cmVpZ24ta2V5cz48cmVmLXR5cGUgbmFtZT0iSm91cm5hbCBBcnRpY2xlIj4xNzwvcmVmLXR5cGU+
PGNvbnRyaWJ1dG9ycz48YXV0aG9ycz48YXV0aG9yPkRlIEhvb2doLCBBLiBILiBCLjwvYXV0aG9y
PjxhdXRob3I+R3JlZXIsIEwuIEwuPC9hdXRob3I+PGF1dGhvcj5EZW4gSGFydG9nLCBELiBOLjwv
YXV0aG9yPjwvYXV0aG9ycz48L2NvbnRyaWJ1dG9ycz48YXV0aC1hZGRyZXNzPlVuaXZlcnNpdHkg
b2YgQW1zdGVyZGFtLCBBbXN0ZXJkYW0gQnVzaW5lc3MgU2Nob29sIC0gSFJNLU9CLCBQbGFudGFn
ZSBNdWlkZXJncmFjaHQgMTIsIEFtc3RlcmRhbSwgMTAxOCBUViwgTmV0aGVybGFuZHMmI3hEO1N0
YW5mb3JkIFVuaXZlcnNpdHksIEdyYWR1YXRlIFNjaG9vbCBvZiBCdXNpbmVzcywgS25pZ2h0IE1h
bmFnZW1lbnQgQ2VudGVyLCA2NTUgS25pZ2h0IFdheSwgU3RhbmZvcmQsIENBIDk0MzA0LCBVbml0
ZWQgU3RhdGVzPC9hdXRoLWFkZHJlc3M+PHRpdGxlcz48dGl0bGU+RGlhYm9saWNhbCBkaWN0YXRv
cnMgb3IgY2FwYWJsZSBjb21tYW5kZXJzPyBBbiBpbnZlc3RpZ2F0aW9uIG9mIHRoZSBkaWZmZXJl
bnRpYWwgZWZmZWN0cyBvZiBhdXRvY3JhdGljIGxlYWRlcnNoaXAgb24gdGVhbSBwZXJmb3JtYW5j
ZTwvdGl0bGU+PHNlY29uZGFyeS10aXRsZT5MZWFkZXJzaGlwIFF1YXJ0ZXJseTwvc2Vjb25kYXJ5
LXRpdGxlPjxhbHQtdGl0bGU+TGVhZGVyc2guIFEuPC9hbHQtdGl0bGU+PC90aXRsZXM+PHBlcmlv
ZGljYWw+PGZ1bGwtdGl0bGU+TGVhZGVyc2hpcCBRdWFydGVybHk8L2Z1bGwtdGl0bGU+PC9wZXJp
b2RpY2FsPjxwYWdlcz42ODctNzAxPC9wYWdlcz48dm9sdW1lPjI2PC92b2x1bWU+PG51bWJlcj41
PC9udW1iZXI+PGtleXdvcmRzPjxrZXl3b3JkPkF1dG9jcmF0aWMgbGVhZGVyc2hpcDwva2V5d29y
ZD48a2V5d29yZD5Qb3dlciBzdHJ1Z2dsZXM8L2tleXdvcmQ+PGtleXdvcmQ+VGVhbSBwZXJmb3Jt
YW5jZTwva2V5d29yZD48a2V5d29yZD5UZWFtIHBzeWNob2xvZ2ljYWwgc2FmZXR5PC9rZXl3b3Jk
Pjwva2V5d29yZHM+PGRhdGVzPjx5ZWFyPjIwMTU8L3llYXI+PC9kYXRlcz48cHVibGlzaGVyPkVs
c2V2aWVyIEluYy48L3B1Ymxpc2hlcj48aXNibj4xMDQ4OTg0MyAoSVNTTik8L2lzYm4+PHdvcmst
dHlwZT5BcnRpY2xlPC93b3JrLXR5cGU+PHVybHM+PHJlbGF0ZWQtdXJscz48dXJsPmh0dHBzOi8v
d3d3LnNjb3B1cy5jb20vaW53YXJkL3JlY29yZC51cmk/ZWlkPTItczIuMC04NDk0MzQ1NTE1NSZh
bXA7ZG9pPTEwLjEwMTYlMmZqLmxlYXF1YS4yMDE1LjAxLjAwMSZhbXA7cGFydG5lcklEPTQwJmFt
cDttZDU9NmE1ZGE3M2JkNjkyYjM5YzhmOTFhZDgxZWVhOTc2NDE8L3VybD48L3JlbGF0ZWQtdXJs
cz48L3VybHM+PGVsZWN0cm9uaWMtcmVzb3VyY2UtbnVtPjEwLjEwMTYvai5sZWFxdWEuMjAxNS4w
MS4wMDE8L2VsZWN0cm9uaWMtcmVzb3VyY2UtbnVtPjxyZW1vdGUtZGF0YWJhc2UtbmFtZT5TY29w
dXM8L3JlbW90ZS1kYXRhYmFzZS1uYW1lPjxsYW5ndWFnZT5FbmdsaXNoPC9sYW5ndWFnZT48L3Jl
Y29yZD48L0NpdGU+PENpdGU+PEF1dGhvcj5TY2h1bGxlcjwvQXV0aG9yPjxZZWFyPjIwMTU8L1ll
YXI+PFJlY051bT43OTgwPC9SZWNOdW0+PHJlY29yZD48cmVjLW51bWJlcj43OTgwPC9yZWMtbnVt
YmVyPjxmb3JlaWduLWtleXM+PGtleSBhcHA9IkVOIiBkYi1pZD0iMHg5czI5cHg4ZHJlYXNlc3oy
bzU5c2RmdGVkNTJ2dHRydmU1IiB0aW1lc3RhbXA9IjE2NTM0MTAwMTEiPjc5ODA8L2tleT48L2Zv
cmVpZ24ta2V5cz48cmVmLXR5cGUgbmFtZT0iSm91cm5hbCBBcnRpY2xlIj4xNzwvcmVmLXR5cGU+
PGNvbnRyaWJ1dG9ycz48YXV0aG9ycz48YXV0aG9yPlNjaHVsbGVyLCBLLiBBLjwvYXV0aG9yPjxh
dXRob3I+S2FzaCwgQi4gQS48L2F1dGhvcj48YXV0aG9yPkdhbW0sIEwuIEQuPC9hdXRob3I+PC9h
dXRob3JzPjwvY29udHJpYnV0b3JzPjxhdXRoLWFkZHJlc3M+VW5pdmVyc2l0eSBvZiBOb3J0aCBE
YWtvdGEsIEdyYW5kIEZvcmtzLCBORCwgVW5pdGVkIFN0YXRlcyYjeEQ7Q2VudGVyIGZvciBIZWFs
dGggT3JnYW5pemF0aW9uIFRyYW5zZm9ybWF0aW9uLCBUZXhhcyBBJmFtcDtNIEhlYWx0aCBTY2ll
bmNlcyBDZW50ZXIsIENvbGxlZ2UgU3RhdGlvbiwgVFgsIFVuaXRlZCBTdGF0ZXM8L2F1dGgtYWRk
cmVzcz48dGl0bGVzPjx0aXRsZT5TdHVkZXIgR3JvdXDCriZhcG9zO3MgZXZpZGVuY2UtYmFzZWQg
bGVhZGVyc2hpcCBpbml0aWF0aXZlczogQ29tcGFyaW5nIHN1Y2Nlc3MgYW5kIHN1c3RhaW5hYmls
aXR5IGluIHR3byBoZWFsdGggc3lzdGVtczwvdGl0bGU+PHNlY29uZGFyeS10aXRsZT5Kb3VybmFs
IG9mIEhlYWx0aCBPcmdhbml6YXRpb24gYW5kIE1hbmFnZW1lbnQ8L3NlY29uZGFyeS10aXRsZT48
YWx0LXRpdGxlPkouIEhlYWx0aCBPcmdhbi4gTWFuYWdlLjwvYWx0LXRpdGxlPjwvdGl0bGVzPjxw
ZXJpb2RpY2FsPjxmdWxsLXRpdGxlPkpvdXJuYWwgb2YgSGVhbHRoIE9yZ2FuaXphdGlvbiBhbmQg
TWFuYWdlbWVudDwvZnVsbC10aXRsZT48L3BlcmlvZGljYWw+PHBhZ2VzPjY4NC03MDA8L3BhZ2Vz
Pjx2b2x1bWU+Mjk8L3ZvbHVtZT48bnVtYmVyPjY8L251bWJlcj48a2V5d29yZHM+PGtleXdvcmQ+
SGVhbHRoIHNlcnZpY2VzPC9rZXl3b3JkPjxrZXl3b3JkPkhvc3BpdGFsIG1hbmFnZW1lbnQ8L2tl
eXdvcmQ+PGtleXdvcmQ+T3JnYW5pemF0aW9uYWwgY2hhbmdlPC9rZXl3b3JkPjxrZXl3b3JkPk9y
Z2FuaXphdGlvbmFsIHRoZW9yeTwva2V5d29yZD48a2V5d29yZD5RdWFsaXRhdGl2ZSByZXNlYXJj
aDwva2V5d29yZD48a2V5d29yZD5jb21wYXJhdGl2ZSBzdHVkeTwva2V5d29yZD48a2V5d29yZD5o
ZWFsdGggY2FyZSBkZWxpdmVyeTwva2V5d29yZD48a2V5d29yZD5oZWFsdGggcGVyc29ubmVsIGF0
dGl0dWRlPC9rZXl3b3JkPjxrZXl3b3JkPmhlYWx0aCBzZXJ2aWNlcyByZXNlYXJjaDwva2V5d29y
ZD48a2V5d29yZD5ob3NwaXRhbDwva2V5d29yZD48a2V5d29yZD5ob3NwaXRhbCBhZG1pbm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aXN0cmF0b3I8L2tleXdvcmQ+PGtleXdvcmQ+aHVtYW48L2tleXdvcmQ+PGtleXdvcmQ+aW50ZXJ2
aWV3PC9rZXl3b3JkPjxrZXl3b3JkPmxlYWRlcnNoaXA8L2tleXdvcmQ+PGtleXdvcmQ+bWFucG93
ZXI8L2tleXdvcmQ+PGtleXdvcmQ+bXVsdGlob3NwaXRhbCBzeXN0ZW08L2tleXdvcmQ+PGtleXdv
cmQ+bm9uYmlvbG9naWNhbCBtb2RlbDwva2V5d29yZD48a2V5d29yZD5vcmdhbml6YXRpb248L2tl
eXdvcmQ+PGtleXdvcmQ+b3JnYW5pemF0aW9uIGFuZCBtYW5hZ2VtZW50PC9rZXl3b3JkPjxrZXl3
b3JkPnByb2NlZHVyZXM8L2tleXdvcmQ+PGtleXdvcmQ+cHJvZ3JhbSBldmFsdWF0aW9uPC9rZXl3
b3JkPjxrZXl3b3JkPnBzeWNob2xvZ3k8L2tleXdvcmQ+PGtleXdvcmQ+c3RhbmRhcmRzPC9rZXl3
b3JkPjxrZXl3b3JkPnRlYWNoaW5nIGhvc3BpdGFsPC9rZXl3b3JkPjxrZXl3b3JkPkF0dGl0dWRl
IG9mIEhlYWx0aCBQZXJzb25uZWw8L2tleXdvcmQ+PGtleXdvcmQ+RGVsaXZlcnkgb2YgSGVhbHRo
IENhcmU8L2tleXdvcmQ+PGtleXdvcmQ+SG9zcGl0YWwgQWRtaW5pc3RyYXRpb248L2tleXdvcmQ+
PGtleXdvcmQ+SG9zcGl0YWwgQWRtaW5pc3RyYXRvcnM8L2tleXdvcmQ+PGtleXdvcmQ+SG9zcGl0
YWxzLCBUZWFjaGluZzwva2V5d29yZD48a2V5d29yZD5Ib3NwaXRhbHMsIFVyYmFuPC9rZXl3b3Jk
PjxrZXl3b3JkPkh1bWFuczwva2V5d29yZD48a2V5d29yZD5JbnRlcnZpZXdzIGFzIFRvcGljPC9r
ZXl3b3JkPjxrZXl3b3JkPk1vZGVscywgT3JnYW5pemF0aW9uYWw8L2tleXdvcmQ+PGtleXdvcmQ+
TXVsdGktSW5zdGl0dXRpb25hbCBTeXN0ZW1zPC9rZXl3b3JkPjxrZXl3b3JkPk9yZ2FuaXphdGlv
bmFsIENhc2UgU3R1ZGllczwva2V5d29yZD48a2V5d29yZD5Pcmdhbml6YXRpb25hbCBDdWx0dXJl
PC9rZXl3b3JkPjxrZXl3b3JkPk9yZ2FuaXphdGlvbmFsIElubm92YXRpb248L2tleXdvcmQ+PC9r
ZXl3b3Jkcz48ZGF0ZXM+PHllYXI+MjAxNTwveWVhcj48L2RhdGVzPjxwdWJsaXNoZXI+RW1lcmFs
ZCBHcm91cCBIb2xkaW5ncyBMdGQuPC9wdWJsaXNoZXI+PGlzYm4+MTQ3NzcyNjYgKElTU04pPC9p
c2JuPjx3b3JrLXR5cGU+QXJ0aWNsZTwvd29yay10eXBlPjx1cmxzPjxyZWxhdGVkLXVybHM+PHVy
bD5odHRwczovL3d3dy5zY29wdXMuY29tL2lud2FyZC9yZWNvcmQudXJpP2VpZD0yLXMyLjAtODQ5
NDI0MDk4MzAmYW1wO2RvaT0xMC4xMTA4JTJmSkhPTS0xMC0yMDEzLTAyMTEmYW1wO3BhcnRuZXJJ
RD00MCZhbXA7bWQ1PWQzZTQ5NmE2YjExOTZmOGVjMmYxNmM3MTQ3MWQzNjBlPC91cmw+PC9yZWxh
dGVkLXVybHM+PC91cmxzPjxjdXN0b20yPjI2Mzk0MjUyPC9jdXN0b20yPjxlbGVjdHJvbmljLXJl
c291cmNlLW51bT4xMC4xMTA4L0pIT00tMTAtMjAxMy0wMjExPC9lbGVjdHJvbmljLXJlc291cmNl
LW51bT48cmVtb3RlLWRhdGFiYXNlLW5hbWU+U2NvcHVzPC9yZW1vdGUtZGF0YWJhc2UtbmFtZT48
bGFuZ3VhZ2U+RW5nbGlzaDwvbGFuZ3VhZ2U+PC9yZWNvcmQ+PC9DaXRlPjxDaXRlPjxBdXRob3I+
TGk8L0F1dGhvcj48WWVhcj4yMDE1PC9ZZWFyPjxSZWNOdW0+Nzk4MTwvUmVjTnVtPjxyZWNvcmQ+
PHJlYy1udW1iZXI+Nzk4MTwvcmVjLW51bWJlcj48Zm9yZWlnbi1rZXlzPjxrZXkgYXBwPSJFTiIg
ZGItaWQ9IjB4OXMyOXB4OGRyZWFzZXN6Mm81OXNkZnRlZDUydnR0cnZlNSIgdGltZXN0YW1wPSIx
NjUzNDEwMDExIj43OTgxPC9rZXk+PC9mb3JlaWduLWtleXM+PHJlZi10eXBlIG5hbWU9IkpvdXJu
YWwgQXJ0aWNsZSI+MTc8L3JlZi10eXBlPjxjb250cmlidXRvcnM+PGF1dGhvcnM+PGF1dGhvcj5M
aSwgUy4gTC48L2F1dGhvcj48YXV0aG9yPkhlLCBXLjwvYXV0aG9yPjxhdXRob3I+WWFtLCBLLiBD
LjwvYXV0aG9yPjxhdXRob3I+TG9uZywgTC4gUi48L2F1dGhvcj48L2F1dGhvcnM+PC9jb250cmli
dXRvcnM+PGF1dGgtYWRkcmVzcz5FY29ub21pY3MgYW5kIE1hbmFnZW1lbnQgU2Nob29sLCBXdWhh
biBVbml2ZXJzaXR5LCBXdWhhbiwgNDMwMDcyLCBDaGluYSYjeEQ7U2Nob29sIG9mIE1hbmFnZW1l
bnQsIEh1YXpob25nIFVuaXZlcnNpdHkgb2YgU2NpZW5jZSBhbmQgVGVjaG5vbG9neSwgV3VoYW4s
IDQzMDA3NCwgQ2hpbmEmI3hEO0RlcGFydG1lbnQgb2YgTWFuYWdlbWVudCBhbmQgT3JnYW5pemF0
aW9uLCBTY2hvb2wgb2YgQnVzaW5lc3MsIE5hdGlvbmFsIFVuaXZlcnNpdHkgb2YgU2luZ2Fwb3Jl
LCBTaW5nYXBvcmUsIFNpbmdhcG9yZTwvYXV0aC1hZGRyZXNzPjx0aXRsZXM+PHRpdGxlPldoZW4g
YW5kIHdoeSBlbXBvd2VyaW5nIGxlYWRlcnNoaXAgaW5jcmVhc2VzIGZvbGxvd2Vyc+KAmSB0YWtp
bmcgY2hhcmdlOiBBIG11bHRpbGV2ZWwgZXhhbWluYXRpb24gaW4gQ2hpbmE8L3RpdGxlPjxzZWNv
bmRhcnktdGl0bGU+QXNpYSBQYWNpZmljIEpvdXJuYWwgb2YgTWFuYWdlbWVudDwvc2Vjb25kYXJ5
LXRpdGxlPjxhbHQtdGl0bGU+QXNpYSBQYWMuIEouIE1hbmFnZS48L2FsdC10aXRsZT48L3RpdGxl
cz48cGVyaW9kaWNhbD48ZnVsbC10aXRsZT5Bc2lhIFBhY2lmaWMgSm91cm5hbCBvZiBNYW5hZ2Vt
ZW50PC9mdWxsLXRpdGxlPjwvcGVyaW9kaWNhbD48cGFnZXM+NjQ1LTY3MDwvcGFnZXM+PHZvbHVt
ZT4zMjwvdm9sdW1lPjxudW1iZXI+MzwvbnVtYmVyPjxrZXl3b3Jkcz48a2V5d29yZD5EaWZmZXJl
bnRpYXRlZCBsZWFkZXJzaGlwPC9rZXl3b3JkPjxrZXl3b3JkPkVtcG93ZXJpbmcgbGVhZGVyc2hp
cDwva2V5d29yZD48a2V5d29yZD5Qb3dlciBkaXN0YW5jZSBvcmllbnRhdGlvbjwva2V5d29yZD48
a2V5d29yZD5Sb2xlIGJyZWFkdGggc2VsZi1lZmZpY2FjeTwva2V5d29yZD48a2V5d29yZD5UYWtp
bmcgY2hhcmdlPC9rZXl3b3JkPjwva2V5d29yZHM+PGRhdGVzPjx5ZWFyPjIwMTU8L3llYXI+PC9k
YXRlcz48cHVibGlzaGVyPlNwcmluZ2VyIE5ldyBZb3JrIExMQzwvcHVibGlzaGVyPjxpc2JuPjAy
MTc0NTYxIChJU1NOKTwvaXNibj48d29yay10eXBlPkFydGljbGU8L3dvcmstdHlwZT48dXJscz48
cmVsYXRlZC11cmxzPjx1cmw+aHR0cHM6Ly93d3cuc2NvcHVzLmNvbS9pbndhcmQvcmVjb3JkLnVy
aT9laWQ9Mi1zMi4wLTg0OTM4NTYyMzIyJmFtcDtkb2k9MTAuMTAwNyUyZnMxMDQ5MC0wMTUtOTQy
NC0xJmFtcDtwYXJ0bmVySUQ9NDAmYW1wO21kNT05Zjk1NTdjY2RlMDI2ZmE1YjZkNGJiZDFlMTBk
NzAzOTwvdXJsPjwvcmVsYXRlZC11cmxzPjwvdXJscz48ZWxlY3Ryb25pYy1yZXNvdXJjZS1udW0+
MTAuMTAwNy9zMTA0OTAtMDE1LTk0MjQtMTwvZWxlY3Ryb25pYy1yZXNvdXJjZS1udW0+PHJlbW90
ZS1kYXRhYmFzZS1uYW1lPlNjb3B1czwvcmVtb3RlLWRhdGFiYXNlLW5hbWU+PGxhbmd1YWdlPkVu
Z2xpc2g8L2xhbmd1YWdlPjwvcmVjb3JkPjwvQ2l0ZT48Q2l0ZT48QXV0aG9yPldhbGRtYW48L0F1
dGhvcj48WWVhcj4yMDE1PC9ZZWFyPjxSZWNOdW0+Nzk4MjwvUmVjTnVtPjxyZWNvcmQ+PHJlYy1u
dW1iZXI+Nzk4MjwvcmVjLW51bWJlcj48Zm9yZWlnbi1rZXlzPjxrZXkgYXBwPSJFTiIgZGItaWQ9
IjB4OXMyOXB4OGRyZWFzZXN6Mm81OXNkZnRlZDUydnR0cnZlNSIgdGltZXN0YW1wPSIxNjUzNDEw
MDExIj43OTgyPC9rZXk+PC9mb3JlaWduLWtleXM+PHJlZi10eXBlIG5hbWU9IkpvdXJuYWwgQXJ0
aWNsZSI+MTc8L3JlZi10eXBlPjxjb250cmlidXRvcnM+PGF1dGhvcnM+PGF1dGhvcj5XYWxkbWFu
LCBELiBBLjwvYXV0aG9yPjxhdXRob3I+Q2FydGVyLCBNLiBaLjwvYXV0aG9yPjxhdXRob3I+SG9t
LCBQLiBXLjwvYXV0aG9yPjwvYXV0aG9ycz48L2NvbnRyaWJ1dG9ycz48YXV0aC1hZGRyZXNzPkFy
aXpvbmEgU3RhdGUgVW5pdmVyc2l0eSwgVW5pdGVkIFN0YXRlcyYjeEQ7U291dGhlcm4gSWxsaW5v
aXMgVW5pdmVyc2l0eSwgVW5pdGVkIFN0YXRlczwvYXV0aC1hZGRyZXNzPjx0aXRsZXM+PHRpdGxl
PkEgTXVsdGlsZXZlbCBJbnZlc3RpZ2F0aW9uIG9mIExlYWRlcnNoaXAgYW5kIFR1cm5vdmVyIEJl
aGF2aW9yPC90aXRsZT48c2Vjb25kYXJ5LXRpdGxlPkpvdXJuYWwgb2YgTWFuYWdlbWVudDwvc2Vj
b25kYXJ5LXRpdGxlPjxhbHQtdGl0bGU+Si4gTWFuYWdlLjwvYWx0LXRpdGxlPjwvdGl0bGVzPjxw
ZXJpb2RpY2FsPjxmdWxsLXRpdGxlPkpvdXJuYWwgb2YgTWFuYWdlbWVudDwvZnVsbC10aXRsZT48
L3BlcmlvZGljYWw+PHBhZ2VzPjE3MjQtMTc0NDwvcGFnZXM+PHZvbHVtZT40MTwvdm9sdW1lPjxu
dW1iZXI+NjwvbnVtYmVyPjxrZXl3b3Jkcz48a2V5d29yZD5lbXBsb3llZSB0dXJub3Zlcjwva2V5
d29yZD48a2V5d29yZD5oaWVyYXJjaGljYWwgZ2VuZXJhbGl6ZWQgbGluZWFyIG1vZGVsaW5nPC9r
ZXl3b3JkPjxrZXl3b3JkPnRyYW5zZm9ybWF0aW9uYWwgbGVhZGVyc2hpcDwva2V5d29yZD48L2tl
eXdvcmRzPjxkYXRlcz48eWVhcj4yMDE1PC95ZWFyPjwvZGF0ZXM+PHB1Ymxpc2hlcj5TQUdFIFB1
YmxpY2F0aW9ucyBJbmMuPC9wdWJsaXNoZXI+PGlzYm4+MDE0OTIwNjMgKElTU04pPC9pc2JuPjx3
b3JrLXR5cGU+QXJ0aWNsZTwvd29yay10eXBlPjx1cmxzPjxyZWxhdGVkLXVybHM+PHVybD5odHRw
czovL3d3dy5zY29wdXMuY29tL2lud2FyZC9yZWNvcmQudXJpP2VpZD0yLXMyLjAtODQ5MzgzOTc0
NTQmYW1wO2RvaT0xMC4xMTc3JTJmMDE0OTIwNjMxMjQ2MDY3OSZhbXA7cGFydG5lcklEPTQwJmFt
cDttZDU9ZWM4ODQ3ZWMzM2UxYWI5NmZjNzRjNzM3M2JmNzlmY2M8L3VybD48L3JlbGF0ZWQtdXJs
cz48L3VybHM+PGVsZWN0cm9uaWMtcmVzb3VyY2UtbnVtPjEwLjExNzcvMDE0OTIwNjMxMjQ2MDY3
OTwvZWxlY3Ryb25pYy1yZXNvdXJjZS1udW0+PHJlbW90ZS1kYXRhYmFzZS1uYW1lPlNjb3B1czwv
cmVtb3RlLWRhdGFiYXNlLW5hbWU+PGxhbmd1YWdlPkVuZ2xpc2g8L2xhbmd1YWdlPjwvcmVjb3Jk
PjwvQ2l0ZT48Q2l0ZT48QXV0aG9yPlJldXZlbmk8L0F1dGhvcj48WWVhcj4yMDE1PC9ZZWFyPjxS
ZWNOdW0+Nzk4MzwvUmVjTnVtPjxyZWNvcmQ+PHJlYy1udW1iZXI+Nzk4MzwvcmVjLW51bWJlcj48
Zm9yZWlnbi1rZXlzPjxrZXkgYXBwPSJFTiIgZGItaWQ9IjB4OXMyOXB4OGRyZWFzZXN6Mm81OXNk
ZnRlZDUydnR0cnZlNSIgdGltZXN0YW1wPSIxNjUzNDEwMDExIj43OTgzPC9rZXk+PC9mb3JlaWdu
LWtleXM+PHJlZi10eXBlIG5hbWU9IkpvdXJuYWwgQXJ0aWNsZSI+MTc8L3JlZi10eXBlPjxjb250
cmlidXRvcnM+PGF1dGhvcnM+PGF1dGhvcj5SZXV2ZW5pLCBZLjwvYXV0aG9yPjxhdXRob3I+VmFz
aGRpLCBELiBSLjwvYXV0aG9yPjwvYXV0aG9ycz48L2NvbnRyaWJ1dG9ycz48YXV0aC1hZGRyZXNz
PkRpdmlzaW9uIG9mIFB1YmxpYyBBZG1pbmlzdHJhdGlvbiBhbmQgUG9saWN5LCBTY2hvb2wgb2Yg
UG9saXRpY2FsIFNjaWVuY2VzLCBUaGUgVW5pdmVyc2l0eSBvZiBIYWlmYSwgSGFpZmEsIElzcmFl
bDwvYXV0aC1hZGRyZXNzPjx0aXRsZXM+PHRpdGxlPklubm92YXRpb24gaW4gbXVsdGlkaXNjaXBs
aW5hcnkgdGVhbXM6IFRoZSBtb2RlcmF0aW5nIHJvbGUgb2YgdHJhbnNmb3JtYXRpb25hbCBsZWFk
ZXJzaGlwIGluIHRoZSByZWxhdGlvbnNoaXAgYmV0d2VlbiBwcm9mZXNzaW9uYWwgaGV0ZXJvZ2Vu
ZWl0eSBhbmQgc2hhcmVkIG1lbnRhbCBtb2RlbHM8L3RpdGxlPjxzZWNvbmRhcnktdGl0bGU+RXVy
b3BlYW4gSm91cm5hbCBvZiBXb3JrIGFuZCBPcmdhbml6YXRpb25hbCBQc3ljaG9sb2d5PC9zZWNv
bmRhcnktdGl0bGU+PGFsdC10aXRsZT5FdXIuIEouIFdvcmsgT3JnYW4uIFBzeWNob2wuPC9hbHQt
dGl0bGU+PC90aXRsZXM+PHBlcmlvZGljYWw+PGZ1bGwtdGl0bGU+RXVyb3BlYW4gSm91cm5hbCBv
ZiBXb3JrIGFuZCBPcmdhbml6YXRpb25hbCBQc3ljaG9sb2d5PC9mdWxsLXRpdGxlPjxhYmJyLTE+
RXVyLiBKLiBXb3JrIE9yZy4gUHN5Y2hvbC48L2FiYnItMT48YWJici0yPkV1ciBKIFdvcmsgT3Jn
IFBzeWNob2w8L2FiYnItMj48L3BlcmlvZGljYWw+PHBhZ2VzPjY3OC02OTI8L3BhZ2VzPjx2b2x1
bWU+MjQ8L3ZvbHVtZT48bnVtYmVyPjU8L251bWJlcj48a2V5d29yZHM+PGtleXdvcmQ+SW5ub3Zh
dGlvbjwva2V5d29yZD48a2V5d29yZD5NdWx0aWRpc2NpcGxpbmFyeSB0ZWFtczwva2V5d29yZD48
a2V5d29yZD5TaGFyZWQgbWVudGFsIG1vZGVsczwva2V5d29yZD48a2V5d29yZD5UcmFuc2Zvcm1h
dGlvbmFsIGxlYWRlcnNoaXA8L2tleXdvcmQ+PC9rZXl3b3Jkcz48ZGF0ZXM+PHllYXI+MjAxNTwv
eWVhcj48L2RhdGVzPjxwdWJsaXNoZXI+Um91dGxlZGdlPC9wdWJsaXNoZXI+PGlzYm4+MTM1OTQz
MlggKElTU04pPC9pc2JuPjx3b3JrLXR5cGU+QXJ0aWNsZTwvd29yay10eXBlPjx1cmxzPjxyZWxh
dGVkLXVybHM+PHVybD5odHRwczovL3d3dy5zY29wdXMuY29tL2lud2FyZC9yZWNvcmQudXJpP2Vp
ZD0yLXMyLjAtODQ5Mzg0MTkzMzAmYW1wO2RvaT0xMC4xMDgwJTJmMTM1OTQzMlguMjAxNC4xMDAx
Mzc3JmFtcDtwYXJ0bmVySUQ9NDAmYW1wO21kNT1jMDY2ODhmMWRjZjU2M2M4OTdlMWY1Yjc5YzRi
NmU4MjwvdXJsPjwvcmVsYXRlZC11cmxzPjwvdXJscz48ZWxlY3Ryb25pYy1yZXNvdXJjZS1udW0+
MTAuMTA4MC8xMzU5NDMyWC4yMDE0LjEwMDEzNzc8L2VsZWN0cm9uaWMtcmVzb3VyY2UtbnVtPjxy
ZW1vdGUtZGF0YWJhc2UtbmFtZT5TY29wdXM8L3JlbW90ZS1kYXRhYmFzZS1uYW1lPjxsYW5ndWFn
ZT5FbmdsaXNoPC9sYW5ndWFnZT48L3JlY29yZD48L0NpdGU+PENpdGU+PEF1dGhvcj5Fc3Bpbm96
YS1QYXJyYTwvQXV0aG9yPjxZZWFyPjIwMTU8L1llYXI+PFJlY051bT43OTg0PC9SZWNOdW0+PHJl
Y29yZD48cmVjLW51bWJlcj43OTg0PC9yZWMtbnVtYmVyPjxmb3JlaWduLWtleXM+PGtleSBhcHA9
IkVOIiBkYi1pZD0iMHg5czI5cHg4ZHJlYXNlc3oybzU5c2RmdGVkNTJ2dHRydmU1IiB0aW1lc3Rh
bXA9IjE2NTM0MTAwMTEiPjc5ODQ8L2tleT48L2ZvcmVpZ24ta2V5cz48cmVmLXR5cGUgbmFtZT0i
Sm91cm5hbCBBcnRpY2xlIj4xNzwvcmVmLXR5cGU+PGNvbnRyaWJ1dG9ycz48YXV0aG9ycz48YXV0
aG9yPkVzcGlub3phLVBhcnJhLCBTLjwvYXV0aG9yPjxhdXRob3I+TW9sZXJvLCBGLjwvYXV0aG9y
PjxhdXRob3I+RnVzdGVyLVJ1aXpkZWFwb2RhY2EsIE0uIEouPC9hdXRob3I+PC9hdXRob3JzPjwv
Y29udHJpYnV0b3JzPjxhdXRoLWFkZHJlc3M+RXNjdWVsYSBkZSBGb3JtYWNpw7NuIGRlIENhcmFi
aW5lcm9zIGRlIENoaWxlLCBDaGlsZSYjeEQ7VW5pdmVyc2lkYWQgTmFjaW9uYWwgZGUgRWR1Y2Fj
acOzbiBhIERpc3RhbmNpYSwgU3BhaW48L2F1dGgtYWRkcmVzcz48dGl0bGVzPjx0aXRsZT5UcmFu
c2Zvcm1hdGlvbmFsIGxlYWRlcnNoaXAgYW5kIGpvYiBzYXRpc2ZhY3Rpb24gb2YgcG9saWNlIG9m
ZmljZXJzIChjYXJhYmluZXJvcykgaW4gQ2hpbGU6IHRoZSBtZWRpYXRpbmcgZWZmZWN0cyBvZiBn
cm91cCBpZGVudGlmaWNhdGlvbiBhbmQgd29yayBlbmdhZ2VtZW50IC8gTGlkZXJhemdvIHRyYW5z
Zm9ybWFjaW9uYWwgeSBzYXRpc2ZhY2Npw7NuIGxhYm9yYWwgZW4gY2FyYWJpbmVyb3MgZGUgQ2hp
bGU6IGxvcyBlZmVjdG9zIG1lZGlhZG9yZXMgZGUgbGEgaWRlbnRpZmljYWNpw7NuIGNvbiBlbCBn
cnVwbyB5IGVsIHdvcmsgZW5nYWdlbWVudDwvdGl0bGU+PHNlY29uZGFyeS10aXRsZT5SZXZpc3Rh
IGRlIFBzaWNvbG9naWEgU29jaWFsPC9zZWNvbmRhcnktdGl0bGU+PGFsdC10aXRsZT5SZXYuIFBz
aWNvbC4gU29jLjwvYWx0LXRpdGxlPjwvdGl0bGVzPjxwZXJpb2RpY2FsPjxmdWxsLXRpdGxlPlJl
dmlzdGEgRGUgUHNpY29sb2dpYSBTb2NpYWw8L2Z1bGwtdGl0bGU+PC9wZXJpb2RpY2FsPjxwYWdl
cz40MzktNDY3PC9wYWdlcz48dm9sdW1lPjMwPC92b2x1bWU+PG51bWJlcj4zPC9udW1iZXI+PGtl
eXdvcmRzPjxrZXl3b3JkPmlkZW50aWZpY2F0aW9uPC9rZXl3b3JkPjxrZXl3b3JkPnBvbGljZSB0
cmFpbmluZyBpbiBhIHByb2Zlc3Npb25hbCBtaWxpdGFyeSBpbnN0aXR1dGlvbiAoY2FyYWJpbmVy
b3MpPC9rZXl3b3JkPjxrZXl3b3JkPnRyYW5zZm9ybWF0aW9uYWwgbGVhZGVyc2hpcDwva2V5d29y
ZD48a2V5d29yZD53b3JrIGVuZ2FnZW1lbnQ8L2tleXdvcmQ+PGtleXdvcmQ+d29yayBzYXRpc2Zh
Y3Rpb248L2tleXdvcmQ+PC9rZXl3b3Jkcz48ZGF0ZXM+PHllYXI+MjAxNTwveWVhcj48L2RhdGVz
PjxwdWJsaXNoZXI+Um91dGxlZGdlPC9wdWJsaXNoZXI+PGlzYm4+MDIxMzQ3NDggKElTU04pPC9p
c2JuPjx3b3JrLXR5cGU+QXJ0aWNsZTwvd29yay10eXBlPjx1cmxzPjxyZWxhdGVkLXVybHM+PHVy
bD5odHRwczovL3d3dy5zY29wdXMuY29tL2lud2FyZC9yZWNvcmQudXJpP2VpZD0yLXMyLjAtODQ5
NDU0NTg3NjkmYW1wO2RvaT0xMC4xMDgwJTJmMDIxMzQ3NDguMjAxNS4xMDY1MDg3JmFtcDtwYXJ0
bmVySUQ9NDAmYW1wO21kNT1iYzgyZjVkZmJmYWIwMGUwZDM3ZTJmZGFlMDM2N2JhYjwvdXJsPjwv
cmVsYXRlZC11cmxzPjwvdXJscz48ZWxlY3Ryb25pYy1yZXNvdXJjZS1udW0+MTAuMTA4MC8wMjEz
NDc0OC4yMDE1LjEwNjUwODc8L2VsZWN0cm9uaWMtcmVzb3VyY2UtbnVtPjxyZW1vdGUtZGF0YWJh
c2UtbmFtZT5TY29wdXM8L3JlbW90ZS1kYXRhYmFzZS1uYW1lPjxsYW5ndWFnZT5FbmdsaXNoPC9s
YW5ndWFnZT48L3JlY29yZD48L0NpdGU+PENpdGU+PEF1dGhvcj5XdTwvQXV0aG9yPjxZZWFyPjIw
MTU8L1llYXI+PFJlY051bT43OTg1PC9SZWNOdW0+PHJlY29yZD48cmVjLW51bWJlcj43OTg1PC9y
ZWMtbnVtYmVyPjxmb3JlaWduLWtleXM+PGtleSBhcHA9IkVOIiBkYi1pZD0iMHg5czI5cHg4ZHJl
YXNlc3oybzU5c2RmdGVkNTJ2dHRydmU1IiB0aW1lc3RhbXA9IjE2NTM0MTAwMTEiPjc5ODU8L2tl
eT48L2ZvcmVpZ24ta2V5cz48cmVmLXR5cGUgbmFtZT0iSm91cm5hbCBBcnRpY2xlIj4xNzwvcmVm
LXR5cGU+PGNvbnRyaWJ1dG9ycz48YXV0aG9ycz48YXV0aG9yPld1LCBDLiBILjwvYXV0aG9yPjxh
dXRob3I+V2FuZywgWi48L2F1dGhvcj48L2F1dGhvcnM+PC9jb250cmlidXRvcnM+PGF1dGgtYWRk
cmVzcz5EZXBhcnRtZW50IG9mIE1hbmFnZW1lbnQsIExvbmRvbiBTY2hvb2wgb2YgRWNvbm9taWNz
IGFuZCBQb2xpdGljYWwgU2NpZW5jZSwgVW5pdGVkIEtpbmdkb20mI3hEO1NjaG9vbCBvZiBMYWJv
ciBhbmQgSHVtYW4gUmVzb3VyY2VzLCBSZW5taW4gVW5pdmVyc2l0eSBvZiBDaGluYSwgQ2hpbmE8
L2F1dGgtYWRkcmVzcz48dGl0bGVzPjx0aXRsZT5Ib3cgdHJhbnNmb3JtYXRpb25hbCBsZWFkZXJz
aGlwIHNoYXBlcyB0ZWFtIHByb2FjdGl2aXR5OiBUaGUgbWVkaWF0aW5nIHJvbGUgb2YgcG9zaXRp
dmUgYWZmZWN0aXZlIHRvbmUgYW5kIHRoZSBtb2RlcmF0aW5nIHJvbGUgb2YgdGVhbSB0YXNrIHZh
cmlldHk8L3RpdGxlPjxzZWNvbmRhcnktdGl0bGU+R3JvdXAgRHluYW1pY3M8L3NlY29uZGFyeS10
aXRsZT48YWx0LXRpdGxlPkdyb3VwIER5bi48L2FsdC10aXRsZT48L3RpdGxlcz48YWx0LXBlcmlv
ZGljYWw+PGZ1bGwtdGl0bGU+R3JvdXAgRHluYW1pY3M6IFRoZW9yeSwgUmVzZWFyY2gsIGFuZCBQ
cmFjdGljZTwvZnVsbC10aXRsZT48YWJici0xPkdyb3VwIER5bi48L2FiYnItMT48YWJici0yPkdy
b3VwIER5bjwvYWJici0yPjxhYmJyLTM+R3JvdXAgRHluYW1pY3M6IFRoZW9yeSwgUmVzZWFyY2gs
ICZhbXA7IFByYWN0aWNlPC9hYmJyLTM+PC9hbHQtcGVyaW9kaWNhbD48cGFnZXM+MTM3LTE1MTwv
cGFnZXM+PHZvbHVtZT4xOTwvdm9sdW1lPjxudW1iZXI+MzwvbnVtYmVyPjxrZXl3b3Jkcz48a2V5
d29yZD5Hcm91cCBhZmZlY3RpdmUgdG9uZTwva2V5d29yZD48a2V5d29yZD5Qcm9hY3Rpdml0eTwv
a2V5d29yZD48a2V5d29yZD5UZWFtPC9rZXl3b3JkPjxrZXl3b3JkPlRyYW5zZm9ybWF0aW9uYWwg
bGVhZGVyc2hpcDwva2V5d29yZD48a2V5d29yZD5Xb3JrIGRlc2lnbjwva2V5d29yZD48L2tleXdv
cmRzPjxkYXRlcz48eWVhcj4yMDE1PC95ZWFyPjwvZGF0ZXM+PHB1Ymxpc2hlcj5BbWVyaWNhbiBQ
c3ljaG9sb2dpY2FsIEFzc29jaWF0aW9uPC9wdWJsaXNoZXI+PGlzYm4+MTA4OTI2OTkgKElTU04p
PC9pc2JuPjx3b3JrLXR5cGU+QXJ0aWNsZTwvd29yay10eXBlPjx1cmxzPjxyZWxhdGVkLXVybHM+
PHVybD5odHRwczovL3d3dy5zY29wdXMuY29tL2lud2FyZC9yZWNvcmQudXJpP2VpZD0yLXMyLjAt
ODQ5NDA4ODQwMjImYW1wO2RvaT0xMC4xMDM3JTJmZ2RuMDAwMDAyNyZhbXA7cGFydG5lcklEPTQw
JmFtcDttZDU9MjhiZDc1YTVlZDQyMzhmN2U5MGYyOTU3ZjY5NDk1MjE8L3VybD48L3JlbGF0ZWQt
dXJscz48L3VybHM+PGVsZWN0cm9uaWMtcmVzb3VyY2UtbnVtPjEwLjEwMzcvZ2RuMDAwMDAyNzwv
ZWxlY3Ryb25pYy1yZXNvdXJjZS1udW0+PHJlbW90ZS1kYXRhYmFzZS1uYW1lPlNjb3B1czwvcmVt
b3RlLWRhdGFiYXNlLW5hbWU+PGxhbmd1YWdlPkVuZ2xpc2g8L2xhbmd1YWdlPjwvcmVjb3JkPjwv
Q2l0ZT48Q2l0ZT48QXV0aG9yPlRvPC9BdXRob3I+PFllYXI+MjAxNTwvWWVhcj48UmVjTnVtPjc5
ODY8L1JlY051bT48cmVjb3JkPjxyZWMtbnVtYmVyPjc5ODY8L3JlYy1udW1iZXI+PGZvcmVpZ24t
a2V5cz48a2V5IGFwcD0iRU4iIGRiLWlkPSIweDlzMjlweDhkcmVhc2VzejJvNTlzZGZ0ZWQ1MnZ0
dHJ2ZTUiIHRpbWVzdGFtcD0iMTY1MzQxMDAxMSI+Nzk4Njwva2V5PjwvZm9yZWlnbi1rZXlzPjxy
ZWYtdHlwZSBuYW1lPSJKb3VybmFsIEFydGljbGUiPjE3PC9yZWYtdHlwZT48Y29udHJpYnV0b3Jz
PjxhdXRob3JzPjxhdXRob3I+VG8sIE0uIEwuPC9hdXRob3I+PGF1dGhvcj5Uc2UsIEguIEguIE0u
PC9hdXRob3I+PGF1dGhvcj5Bc2hrYW5hc3ksIE4uIE0uPC9hdXRob3I+PC9hdXRob3JzPjwvY29u
dHJpYnV0b3JzPjxhdXRoLWFkZHJlc3M+RGVwYXJ0bWVudCBvZiBNYW5hZ2VtZW50LCBTY2hvb2wg
b2YgQnVzaW5lc3MsIEhvbmcgS29uZyBCYXB0aXN0IFVuaXZlcnNpdHksIEtvd2xvb24gVG9uZywg
S293bG9vbiwgSG9uZyBLb25nJiN4RDtEZXBhcnRtZW50IG9mIEVtcGxveW1lbnQgUmVsYXRpb25z
IGFuZCBIdW1hbiBSZXNvdXJjZXMsIEdyaWZmaXRoIEJ1c2luZXNzIFNjaG9vbCwgR3JpZmZpdGgg
VW5pdmVyc2l0eSwgTmF0aGFuLCBRTEQgNDExMSwgQXVzdHJhbGlhJiN4RDtVUSBCdXNpbmVzcyBT
Y2hvb2wsIFRoZSBVbml2ZXJzaXR5IG9mIFF1ZWVuc2xhbmQsIEJyaXNiYW5lLCBRTEQgNDA3Miwg
QXVzdHJhbGlhPC9hdXRoLWFkZHJlc3M+PHRpdGxlcz48dGl0bGU+QSBtdWx0aWxldmVsIG1vZGVs
IG9mIHRyYW5zZm9ybWF0aW9uYWwgbGVhZGVyc2hpcCwgYWZmZWN0LCBhbmQgY3JlYXRpdmUgcHJv
Y2VzcyBiZWhhdmlvciBpbiB3b3JrIHRlYW1zPC90aXRsZT48c2Vjb25kYXJ5LXRpdGxlPkxlYWRl
cnNoaXAgUXVhcnRlcmx5PC9zZWNvbmRhcnktdGl0bGU+PGFsdC10aXRsZT5MZWFkZXJzaC4gUS48
L2FsdC10aXRsZT48L3RpdGxlcz48cGVyaW9kaWNhbD48ZnVsbC10aXRsZT5MZWFkZXJzaGlwIFF1
YXJ0ZXJseTwvZnVsbC10aXRsZT48L3BlcmlvZGljYWw+PHBhZ2VzPjU0My01NTY8L3BhZ2VzPjx2
b2x1bWU+MjY8L3ZvbHVtZT48bnVtYmVyPjQ8L251bWJlcj48a2V5d29yZHM+PGtleXdvcmQ+QWZm
ZWN0PC9rZXl3b3JkPjxrZXl3b3JkPkNyZWF0aXZpdHk8L2tleXdvcmQ+PGtleXdvcmQ+TXVsdGls
ZXZlbCBhbmFseXNpczwva2V5d29yZD48a2V5d29yZD5UcmFuc2Zvcm1hdGlvbmFsIGxlYWRlcnNo
aXA8L2tleXdvcmQ+PC9rZXl3b3Jkcz48ZGF0ZXM+PHllYXI+MjAxNTwveWVhcj48L2RhdGVzPjxw
dWJsaXNoZXI+RWxzZXZpZXIgSW5jLjwvcHVibGlzaGVyPjxpc2JuPjEwNDg5ODQzIChJU1NOKTwv
aXNibj48d29yay10eXBlPkFydGljbGU8L3dvcmstdHlwZT48dXJscz48cmVsYXRlZC11cmxzPjx1
cmw+aHR0cHM6Ly93d3cuc2NvcHVzLmNvbS9pbndhcmQvcmVjb3JkLnVyaT9laWQ9Mi1zMi4wLTg0
OTM4OTkxMTc0JmFtcDtkb2k9MTAuMTAxNiUyZmoubGVhcXVhLjIwMTUuMDUuMDA1JmFtcDtwYXJ0
bmVySUQ9NDAmYW1wO21kNT00OWZhOTM0ZDA5ZDU0MWYwOTM2NTBmN2UyMWUwY2Y0YzwvdXJsPjwv
cmVsYXRlZC11cmxzPjwvdXJscz48ZWxlY3Ryb25pYy1yZXNvdXJjZS1udW0+MTAuMTAxNi9qLmxl
YXF1YS4yMDE1LjA1LjAwNTwvZWxlY3Ryb25pYy1yZXNvdXJjZS1udW0+PHJlbW90ZS1kYXRhYmFz
ZS1uYW1lPlNjb3B1czwvcmVtb3RlLWRhdGFiYXNlLW5hbWU+PGxhbmd1YWdlPkVuZ2xpc2g8L2xh
bmd1YWdlPjwvcmVjb3JkPjwvQ2l0ZT48Q2l0ZT48QXV0aG9yPkZlcm5hbmRleiBDYXN0ZWxhbzwv
QXV0aG9yPjxZZWFyPjIwMTU8L1llYXI+PFJlY051bT43OTg3PC9SZWNOdW0+PHJlY29yZD48cmVj
LW51bWJlcj43OTg3PC9yZWMtbnVtYmVyPjxmb3JlaWduLWtleXM+PGtleSBhcHA9IkVOIiBkYi1p
ZD0iMHg5czI5cHg4ZHJlYXNlc3oybzU5c2RmdGVkNTJ2dHRydmU1IiB0aW1lc3RhbXA9IjE2NTM0
MTAwMTEiPjc5ODc8L2tleT48L2ZvcmVpZ24ta2V5cz48cmVmLXR5cGUgbmFtZT0iSm91cm5hbCBB
cnRpY2xlIj4xNzwvcmVmLXR5cGU+PGNvbnRyaWJ1dG9ycz48YXV0aG9ycz48YXV0aG9yPkZlcm5h
bmRleiBDYXN0ZWxhbywgRS48L2F1dGhvcj48YXV0aG9yPkJvb3MsIE0uPC9hdXRob3I+PGF1dGhv
cj5SaW5nZXIsIEMuPC9hdXRob3I+PGF1dGhvcj5FaWNoLCBDLjwvYXV0aG9yPjxhdXRob3I+UnVz
c28sIFMuIEcuPC9hdXRob3I+PC9hdXRob3JzPjwvY29udHJpYnV0b3JzPjxhdXRoLWFkZHJlc3M+
RGVwYXJ0bWVudCBvZiBTb2NpYWwgYW5kIENvbW11bmljYXRpb24gUHN5Y2hvbG9neSwgR2Vvcmct
RWxpYXMtTcO8bGxlciBJbnN0aXR1dGUgb2YgUHN5Y2hvbG9neSwgR2VvcmctQXVndXN0LVVuaXZl
cnNpdHkgR8O2dHRpbmdlbiwgR29zc2xlcnN0cmHDn2UgMTQsIEfDtnR0aW5nZW4sIDM3MDczLCBH
ZXJtYW55JiN4RDtEZXBhcnRtZW50IG9mIEFuYWVzdGhlc2lvbG9neSwgVW5pdmVyc2l0eSBNZWRp
Y2FsIENlbnRyZSBHw7Z0dGluZ2VuLCBSb2JlcnQtS29jaC1TdHJhw59lIDQwLCBHw7Z0dGluZ2Vu
LCAzNzA3NSwgR2VybWFueSYjeEQ7RGVwYXJ0bWVudCBvZiBBbmFlc3RoZXNpYSwgUGFlZGlhdHJp
YyBJbnRlbnNpdmUgQ2FyZSBhbmQgRW1lcmdlbmN5IE1lZGljaW5lLCBBdWYgZGVyIEJ1bHQgQ2hp
bGRyZW4mYXBvcztzIEhvc3BpdGFsLCBKYW51c3otS29yY3phay1BbGxlZSAxMiwgSGFubm92ZXIs
IDMwMTczLCBHZXJtYW55PC9hdXRoLWFkZHJlc3M+PHRpdGxlcz48dGl0bGU+RWZmZWN0IG9mIENS
TSB0ZWFtIGxlYWRlciB0cmFpbmluZyBvbiB0ZWFtIHBlcmZvcm1hbmNlIGFuZCBsZWFkZXJzaGlw
IGJlaGF2aW9yIGluIHNpbXVsYXRlZCBjYXJkaWFjIGFycmVzdCBzY2VuYXJpb3M6IGEgcHJvc3Bl
Y3RpdmUsIHJhbmRvbWl6ZWQsIGNvbnRyb2xsZWQgc3R1ZHk8L3RpdGxlPjxzZWNvbmRhcnktdGl0
bGU+Qk1DIE1lZGljYWwgRWR1Y2F0aW9uPC9zZWNvbmRhcnktdGl0bGU+PGFsdC10aXRsZT5CTUMg
TWVkLiBFZHVjLjwvYWx0LXRpdGxlPjwvdGl0bGVzPjxwZXJpb2RpY2FsPjxmdWxsLXRpdGxlPkJN
QyBNZWRpY2FsIEVkdWNhdGlvbjwvZnVsbC10aXRsZT48YWJici0xPkJNQyBNZWQuIEVkdWMuPC9h
YmJyLTE+PGFiYnItMj5CTUMgTWVkIEVkdWM8L2FiYnItMj48L3BlcmlvZGljYWw+PGFsdC1wZXJp
b2RpY2FsPjxmdWxsLXRpdGxlPkJNQyBNZWRpY2FsIEVkdWNhdGlvbjwvZnVsbC10aXRsZT48YWJi
ci0xPkJNQyBNZWQuIEVkdWMuPC9hYmJyLTE+PGFiYnItMj5CTUMgTWVkIEVkdWM8L2FiYnItMj48
L2FsdC1wZXJpb2RpY2FsPjx2b2x1bWU+MTU8L3ZvbHVtZT48bnVtYmVyPjE8L251bWJlcj48a2V5
d29yZHM+PGtleXdvcmQ+YWR1bHQ8L2tleXdvcmQ+PGtleXdvcmQ+Y29udHJvbGxlZCBzdHVkeTwv
a2V5d29yZD48a2V5d29yZD5lZHVjYXRpb248L2tleXdvcmQ+PGtleXdvcmQ+ZmVtYWxlPC9rZXl3
b3JkPjxrZXl3b3JkPmhlYWx0aCBjYXJlIHBlcnNvbm5lbCBtYW5hZ2VtZW50PC9rZXl3b3JkPjxr
ZXl3b3JkPmhlYXJ0IGFycmVzdDwva2V5d29yZD48a2V5d29yZD5odW1hbjwva2V5d29yZD48a2V5
d29yZD5pbnRlcnBlcnNvbmFsIGNvbW11bmljYXRpb248L2tleXdvcmQ+PGtleXdvcmQ+bGVhZGVy
c2hpcDwva2V5d29yZD48a2V5d29yZD5tYWxlPC9rZXl3b3JkPjxrZXl3b3JkPnBhdGllbnQgY2Fy
ZTwva2V5d29yZD48a2V5d29yZD5wcm9jZWR1cmVzPC9rZXl3b3JkPjxrZXl3b3JkPnJhbmRvbWl6
ZWQgY29udHJvbGxlZCB0cmlhbDwva2V5d29yZD48a2V5d29yZD5yZXN1c2NpdGF0aW9uPC9rZXl3
b3JkPjxrZXl3b3JkPnNpbXVsYXRpb24gdHJhaW5pbmc8L2tleXdvcmQ+PGtleXdvcmQ+c3RhbmRh
cmRzPC9rZXl3b3JkPjxrZXl3b3JkPkNhcmRpb3B1bG1vbmFyeSBSZXN1c2NpdGF0aW9uPC9rZXl3
b3JkPjxrZXl3b3JkPkNvbW11bmljYXRpb248L2tleXdvcmQ+PGtleXdvcmQ+Q3JldyBSZXNvdXJj
ZSBNYW5hZ2VtZW50LCBIZWFsdGhjYXJlPC9rZXl3b3JkPjxrZXl3b3JkPkh1bWFuczwva2V5d29y
ZD48a2V5d29yZD5QYXRpZW50IENhcmUgVGVhbTwva2V5d29yZD48L2tleXdvcmRzPjxkYXRlcz48
eWVhcj4yMDE1PC95ZWFyPjwvZGF0ZXM+PHB1Ymxpc2hlcj5CaW9NZWQgQ2VudHJhbDwvcHVibGlz
aGVyPjxpc2JuPjE0NzI2OTIwIChJU1NOKTwvaXNibj48d29yay10eXBlPkFydGljbGU8L3dvcmst
dHlwZT48dXJscz48cmVsYXRlZC11cmxzPjx1cmw+aHR0cHM6Ly93d3cuc2NvcHVzLmNvbS9pbndh
cmQvcmVjb3JkLnVyaT9laWQ9Mi1zMi4wLTg0OTM4Nzk1MzU2JmFtcDtkb2k9MTAuMTE4NiUyZnMx
MjkwOS0wMTUtMDM4OS16JmFtcDtwYXJ0bmVySUQ9NDAmYW1wO21kNT03MmY0YTQ3YTkxNTZlOTE4
ODJjOTY3MWQ3MGVkODMxNjwvdXJsPjwvcmVsYXRlZC11cmxzPjwvdXJscz48Y3VzdG9tMj4yNjIw
NTk2MjwvY3VzdG9tMj48Y3VzdG9tNz4xMTY8L2N1c3RvbTc+PGVsZWN0cm9uaWMtcmVzb3VyY2Ut
bnVtPjEwLjExODYvczEyOTA5LTAxNS0wMzg5LXo8L2VsZWN0cm9uaWMtcmVzb3VyY2UtbnVtPjxy
ZW1vdGUtZGF0YWJhc2UtbmFtZT5TY29wdXM8L3JlbW90ZS1kYXRhYmFzZS1uYW1lPjxsYW5ndWFn
ZT5FbmdsaXNoPC9sYW5ndWFnZT48L3JlY29yZD48L0NpdGU+PENpdGU+PEF1dGhvcj5PZG9hcmRp
PC9BdXRob3I+PFllYXI+MjAxNTwvWWVhcj48UmVjTnVtPjc5ODg8L1JlY051bT48cmVjb3JkPjxy
ZWMtbnVtYmVyPjc5ODg8L3JlYy1udW1iZXI+PGZvcmVpZ24ta2V5cz48a2V5IGFwcD0iRU4iIGRi
LWlkPSIweDlzMjlweDhkcmVhc2VzejJvNTlzZGZ0ZWQ1MnZ0dHJ2ZTUiIHRpbWVzdGFtcD0iMTY1
MzQxMDAxMSI+Nzk4ODwva2V5PjwvZm9yZWlnbi1rZXlzPjxyZWYtdHlwZSBuYW1lPSJKb3VybmFs
IEFydGljbGUiPjE3PC9yZWYtdHlwZT48Y29udHJpYnV0b3JzPjxhdXRob3JzPjxhdXRob3I+T2Rv
YXJkaSwgQy48L2F1dGhvcj48YXV0aG9yPk1vbnRhbmksIEYuPC9hdXRob3I+PGF1dGhvcj5Cb3Vk
cmlhcywgSi4gUy48L2F1dGhvcj48YXV0aG9yPkJhdHRpc3RlbGxpLCBBLjwvYXV0aG9yPjwvYXV0
aG9ycz48L2NvbnRyaWJ1dG9ycz48YXV0aC1hZGRyZXNzPkRlcGFydG1lbnQgb2YgUHN5Y2hvbG9n
eSwgVW5pdmVyc2l0eSBvZiBGbG9yZW5jZSwgRmxvcmVuY2UsIEl0YWx5JiN4RDtEZXBhcnRtZW50
IG9mIFBzeWNob2xvZ3ksIFVuaXZlcnNpdHkgb2YgU2hlcmJyb29rZSwgU2hlcmJyb29rZSwgQ2Fu
YWRhJiN4RDtEZXBhcnRtZW50IG9mIFBzeWNob2xvZ3ksIFVuaXZlcnNpdHkgb2YgTW9udHLDqWFs
LCBNb250csOpYWwsIENhbmFkYSYjeEQ7TGFib3JhdG9yeSBvZiBQc3ljaG9sb2d5LCBIZWFsdGgg
YW5kIFF1YWxpdHkgb2YgTGlmZSBFQSA0MTM5LCBVbml2ZXJzaXR5IEJvcmRlYXV4LCBCb3JkZWF1
eCwgRnJhbmNlPC9hdXRoLWFkZHJlc3M+PHRpdGxlcz48dGl0bGU+TGlua2luZyBtYW5hZ2VyaWFs
IHByYWN0aWNlcyBhbmQgbGVhZGVyc2hpcCBzdHlsZSB0byBpbm5vdmF0aXZlIHdvcmsgYmVoYXZp
b3I6IFRoZSByb2xlIG9mIGdyb3VwIGFuZCBwc3ljaG9sb2dpY2FsIHByb2Nlc3NlczwvdGl0bGU+
PHNlY29uZGFyeS10aXRsZT5MZWFkZXJzaGlwIGFuZCBPcmdhbml6YXRpb24gRGV2ZWxvcG1lbnQg
Sm91cm5hbDwvc2Vjb25kYXJ5LXRpdGxlPjxhbHQtdGl0bGU+TGVhZGVyc2guIE9yZ2FuLiBEZXYu
IEouPC9hbHQtdGl0bGU+PC90aXRsZXM+PHBlcmlvZGljYWw+PGZ1bGwtdGl0bGU+TGVhZGVyc2hp
cCBhbmQgT3JnYW5pemF0aW9uIERldmVsb3BtZW50IEpvdXJuYWw8L2Z1bGwtdGl0bGU+PGFiYnIt
MT5MZWFkZXJzaC4gT3JnYW4uIERldi4gSi48L2FiYnItMT48L3BlcmlvZGljYWw+PGFsdC1wZXJp
b2RpY2FsPjxmdWxsLXRpdGxlPkxlYWRlcnNoaXAgYW5kIE9yZ2FuaXphdGlvbiBEZXZlbG9wbWVu
dCBKb3VybmFsPC9mdWxsLXRpdGxlPjxhYmJyLTE+TGVhZGVyc2guIE9yZ2FuLiBEZXYuIEouPC9h
YmJyLTE+PC9hbHQtcGVyaW9kaWNhbD48cGFnZXM+NTQ1LTU2OTwvcGFnZXM+PHZvbHVtZT4zNjwv
dm9sdW1lPjxudW1iZXI+NTwvbnVtYmVyPjxrZXl3b3Jkcz48a2V5d29yZD5Hcm91cCBwcm9jZXNz
ZXM8L2tleXdvcmQ+PGtleXdvcmQ+SW5ub3ZhdGl2ZSB3b3JrIGJlaGF2aW91cjwva2V5d29yZD48
a2V5d29yZD5MZWFkZXJzaGlwPC9rZXl3b3JkPjxrZXl3b3JkPk1hbmFnZXJpYWwgcHJhY3RpY2Vz
PC9rZXl3b3JkPjxrZXl3b3JkPlBzeWNob2xvZ2ljYWwgZW1wb3dlcm1lbnQ8L2tleXdvcmQ+PC9r
ZXl3b3Jkcz48ZGF0ZXM+PHllYXI+MjAxNTwveWVhcj48L2RhdGVzPjxwdWJsaXNoZXI+RW1lcmFs
ZCBHcm91cCBIb2xkaW5ncyBMdGQuPC9wdWJsaXNoZXI+PGlzYm4+MDE0Mzc3MzkgKElTU04pPC9p
c2JuPjx3b3JrLXR5cGU+QXJ0aWNsZTwvd29yay10eXBlPjx1cmxzPjxyZWxhdGVkLXVybHM+PHVy
bD5odHRwczovL3d3dy5zY29wdXMuY29tL2lud2FyZC9yZWNvcmQudXJpP2VpZD0yLXMyLjAtODQ5
MzEwMzk0MzUmYW1wO2RvaT0xMC4xMTA4JTJmTE9ESi0xMC0yMDEzLTAxMzEmYW1wO3BhcnRuZXJJ
RD00MCZhbXA7bWQ1PWI1ZDE0MTQzOTA0MzI0ZDg4YzhhYWNhNzlkNzY4N2Q3PC91cmw+PC9yZWxh
dGVkLXVybHM+PC91cmxzPjxlbGVjdHJvbmljLXJlc291cmNlLW51bT4xMC4xMTA4L0xPREotMTAt
MjAxMy0wMTMxPC9lbGVjdHJvbmljLXJlc291cmNlLW51bT48cmVtb3RlLWRhdGFiYXNlLW5hbWU+
U2NvcHVzPC9yZW1vdGUtZGF0YWJhc2UtbmFtZT48bGFuZ3VhZ2U+RW5nbGlzaDwvbGFuZ3VhZ2U+
PC9yZWNvcmQ+PC9DaXRlPjxDaXRlPjxBdXRob3I+Rm9yc2x1bmQgRnJ5a2VkYWw8L0F1dGhvcj48
WWVhcj4yMDE1PC9ZZWFyPjxSZWNOdW0+Nzk4OTwvUmVjTnVtPjxyZWNvcmQ+PHJlYy1udW1iZXI+
Nzk4OTwvcmVjLW51bWJlcj48Zm9yZWlnbi1rZXlzPjxrZXkgYXBwPSJFTiIgZGItaWQ9IjB4OXMy
OXB4OGRyZWFzZXN6Mm81OXNkZnRlZDUydnR0cnZlNSIgdGltZXN0YW1wPSIxNjUzNDEwMDExIj43
OTg5PC9rZXk+PC9mb3JlaWduLWtleXM+PHJlZi10eXBlIG5hbWU9IkpvdXJuYWwgQXJ0aWNsZSI+
MTc8L3JlZi10eXBlPjxjb250cmlidXRvcnM+PGF1dGhvcnM+PGF1dGhvcj5Gb3JzbHVuZCBGcnlr
ZWRhbCwgSy48L2F1dGhvcj48YXV0aG9yPlJvc2FuZGVyLCBNLjwvYXV0aG9yPjwvYXV0aG9ycz48
L2NvbnRyaWJ1dG9ycz48YXV0aC1hZGRyZXNzPkRlcGFydG1lbnQgb2YgQmVoYXZpb3VyYWwgU2Np
ZW5jZXMgYW5kIExlYXJuaW5nLCBMaW5rw7ZwaW5nIFVuaXZlcnNpdHksIExpbmvDtnBpbmcsIFN3
ZWRlbjwvYXV0aC1hZGRyZXNzPjx0aXRsZXM+PHRpdGxlPlRoZSByb2xlIGFzIG1vZGVyYXRvciBh
bmQgbWVkaWF0b3IgaW4gcGFyZW50IGVkdWNhdGlvbiBncm91cHMgLSBhIGxlYWRlcnNoaXAgYW5k
IHRlYWNoaW5nIGFwcHJvYWNoIG1vZGVsIGZyb20gYSBwYXJlbnQgcGVyc3BlY3RpdmU8L3RpdGxl
PjxzZWNvbmRhcnktdGl0bGU+Sm91cm5hbCBvZiBDbGluaWNhbCBOdXJzaW5nPC9zZWNvbmRhcnkt
dGl0bGU+PGFsdC10aXRsZT5KLiBDbGluLiBOdXJzLjwvYWx0LXRpdGxlPjwvdGl0bGVzPjxhbHQt
cGVyaW9kaWNhbD48ZnVsbC10aXRsZT5Kb3VybmFsIG9mIENsaW5pY2FsIE51cnNpbmc8L2Z1bGwt
dGl0bGU+PGFiYnItMT5KLiBDbGluLiBOdXJzLjwvYWJici0xPjxhYmJyLTI+SiBDbGluIE51cnM8
L2FiYnItMj48L2FsdC1wZXJpb2RpY2FsPjxwYWdlcz4xOTY2LTE5NzQ8L3BhZ2VzPjx2b2x1bWU+
MjQ8L3ZvbHVtZT48bnVtYmVyPjEzLTE0PC9udW1iZXI+PGtleXdvcmRzPjxrZXl3b3JkPkVkdWNh
dGlvbjwva2V5d29yZD48a2V5d29yZD5JbnRlcnZpZXdzPC9rZXl3b3JkPjxrZXl3b3JkPkxlYWRl
cnNoaXA8L2tleXdvcmQ+PGtleXdvcmQ+TnVyc2Ugcm9sZXM8L2tleXdvcmQ+PGtleXdvcmQ+UGFy
ZW50aW5nPC9rZXl3b3JkPjxrZXl3b3JkPlF1YWxpdGF0aXZlIHJlc2VhcmNoPC9rZXl3b3JkPjxr
ZXl3b3JkPmFkdWx0PC9rZXl3b3JkPjxrZXl3b3JkPmVkdWNhdGlvbmFsIG1vZGVsPC9rZXl3b3Jk
PjxrZXl3b3JkPmZlbWFsZTwva2V5d29yZD48a2V5d29yZD5oZWFsdGggZWR1Y2F0aW9uPC9rZXl3
b3JkPjxrZXl3b3JkPmh1bWFuPC9rZXl3b3JkPjxrZXl3b3JkPm1hbGU8L2tleXdvcmQ+PGtleXdv
cmQ+bnVyc2UgYXR0aXR1ZGU8L2tleXdvcmQ+PGtleXdvcmQ+cGFyZW50PC9rZXl3b3JkPjxrZXl3
b3JkPnBzeWNob2xvZ3k8L2tleXdvcmQ+PGtleXdvcmQ+eW91bmcgYWR1bHQ8L2tleXdvcmQ+PGtl
eXdvcmQ+SHVtYW5zPC9rZXl3b3JkPjxrZXl3b3JkPk1vZGVscywgRWR1Y2F0aW9uYWw8L2tleXdv
cmQ+PGtleXdvcmQ+TnVyc2UmYXBvcztzIFJvbGU8L2tleXdvcmQ+PGtleXdvcmQ+UGFyZW50czwv
a2V5d29yZD48L2tleXdvcmRzPjxkYXRlcz48eWVhcj4yMDE1PC95ZWFyPjwvZGF0ZXM+PGlzYm4+
MDk2MjEwNjcgKElTU04pPC9pc2JuPjx3b3JrLXR5cGU+QXJ0aWNsZTwvd29yay10eXBlPjx1cmxz
PjxyZWxhdGVkLXVybHM+PHVybD5odHRwczovL3d3dy5zY29wdXMuY29tL2lud2FyZC9yZWNvcmQu
dXJpP2VpZD0yLXMyLjAtODQ5MzE5NTY3MTEmYW1wO2RvaT0xMC4xMTExJTJmam9jbi4xMjg1NiZh
bXA7cGFydG5lcklEPTQwJmFtcDttZDU9MjhjMzIxMDI1YTdkOGE3YWY3YjYxNDQ5MDg2NWFmMzA8
L3VybD48L3JlbGF0ZWQtdXJscz48L3VybHM+PGN1c3RvbTI+MjU5NTk2MTA8L2N1c3RvbTI+PGVs
ZWN0cm9uaWMtcmVzb3VyY2UtbnVtPjEwLjExMTEvam9jbi4xMjg1NjwvZWxlY3Ryb25pYy1yZXNv
dXJjZS1udW0+PHJlbW90ZS1kYXRhYmFzZS1uYW1lPlNjb3B1czwvcmVtb3RlLWRhdGFiYXNlLW5h
bWU+PGxhbmd1YWdlPkVuZ2xpc2g8L2xhbmd1YWdlPjwvcmVjb3JkPjwvQ2l0ZT48Q2l0ZT48QXV0
aG9yPkxpZmY8L0F1dGhvcj48WWVhcj4yMDE1PC9ZZWFyPjxSZWNOdW0+Nzk5MDwvUmVjTnVtPjxy
ZWNvcmQ+PHJlYy1udW1iZXI+Nzk5MDwvcmVjLW51bWJlcj48Zm9yZWlnbi1rZXlzPjxrZXkgYXBw
PSJFTiIgZGItaWQ9IjB4OXMyOXB4OGRyZWFzZXN6Mm81OXNkZnRlZDUydnR0cnZlNSIgdGltZXN0
YW1wPSIxNjUzNDEwMDExIj43OTkwPC9rZXk+PC9mb3JlaWduLWtleXM+PHJlZi10eXBlIG5hbWU9
IkpvdXJuYWwgQXJ0aWNsZSI+MTc8L3JlZi10eXBlPjxjb250cmlidXRvcnM+PGF1dGhvcnM+PGF1
dGhvcj5MaWZmLCBSLjwvYXV0aG9yPjxhdXRob3I+V2lrc3Ryw7ZtLCBFLjwvYXV0aG9yPjwvYXV0
aG9ycz48L2NvbnRyaWJ1dG9ycz48YXV0aC1hZGRyZXNzPkdvdGhlbmJ1cmcgUmVzZWFyY2ggSW5z
dGl0dXRlLCBTY2hvb2wgb2YgQnVzaW5lc3MsIEVjb25vbWljcyBhbmQgTGF3LCBVbml2ZXJzaXR5
IG9mIEdvdGhlbmJ1cmcsIMOWdnJlIEZvZ2VsYmVyZ3NnYXRhbiA2LCBCb3ggNjAzLCBHb3RoZW5i
dXJnLCBTRSA0MDUgMzAsIFN3ZWRlbiYjeEQ7RGVwYXJ0bWVudCBvZiBCdXNpbmVzcyBBZG1pbmlz
dHJhdGlvbiwgU2Nob29sIG9mIEJ1c2luZXNzLCBFY29ub21pY3MgYW5kIExhdywgVW5pdmVyc2l0
eSBvZiBHb3RoZW5idXJnLCBCb3ggNjEwLCBHb3RoZW5idXJnLCBTRSA0MDUgMzAsIFN3ZWRlbjwv
YXV0aC1hZGRyZXNzPjx0aXRsZXM+PHRpdGxlPlRoZSBwcm9ibGVtLWF2b2lkaW5nIG11bHRpIHBy
b2Zlc3Npb25hbCB0ZWFtLU9uIHRoZSBuZWVkIHRvIG92ZXJjb21lIHByb3RlY3RpdmUgcm91dGlu
ZXM8L3RpdGxlPjxzZWNvbmRhcnktdGl0bGU+U2NhbmRpbmF2aWFuIEpvdXJuYWwgb2YgTWFuYWdl
bWVudDwvc2Vjb25kYXJ5LXRpdGxlPjxhbHQtdGl0bGU+U2NhbmQuIEouIE1hbmFnZS48L2FsdC10
aXRsZT48L3RpdGxlcz48cGVyaW9kaWNhbD48ZnVsbC10aXRsZT5TY2FuZGluYXZpYW4gSm91cm5h
bCBvZiBNYW5hZ2VtZW50PC9mdWxsLXRpdGxlPjwvcGVyaW9kaWNhbD48cGFnZXM+MjY2LTI3ODwv
cGFnZXM+PHZvbHVtZT4zMTwvdm9sdW1lPjxudW1iZXI+MjwvbnVtYmVyPjxrZXl3b3Jkcz48a2V5
d29yZD5IZWFsdGhjYXJlPC9rZXl3b3JkPjxrZXl3b3JkPk11bHRpLXByb2Zlc3Npb25hbCB0ZWFt
czwva2V5d29yZD48a2V5d29yZD5Qcm9mZXNzaW9uYWwgaWRlbnRpdHk8L2tleXdvcmQ+PGtleXdv
cmQ+UHJvdGVjdGl2ZSByb3V0aW5lczwva2V5d29yZD48a2V5d29yZD5Qc3ljaGlhdHJpYyBjYXJl
PC9rZXl3b3JkPjxrZXl3b3JkPlRlYW0gaWRlbnRpdHk8L2tleXdvcmQ+PGtleXdvcmQ+VGVhbSBs
ZWFkZXJzaGlwPC9rZXl3b3JkPjwva2V5d29yZHM+PGRhdGVzPjx5ZWFyPjIwMTU8L3llYXI+PC9k
YXRlcz48cHVibGlzaGVyPkVsc2V2aWVyIEx0ZDwvcHVibGlzaGVyPjxpc2JuPjA5NTY1MjIxIChJ
U1NOKTwvaXNibj48d29yay10eXBlPkFydGljbGU8L3dvcmstdHlwZT48dXJscz48cmVsYXRlZC11
cmxzPjx1cmw+aHR0cHM6Ly93d3cuc2NvcHVzLmNvbS9pbndhcmQvcmVjb3JkLnVyaT9laWQ9Mi1z
Mi4wLTg0OTI5Mjc3MDM1JmFtcDtkb2k9MTAuMTAxNiUyZmouc2NhbWFuLjIwMTQuMTIuMDAxJmFt
cDtwYXJ0bmVySUQ9NDAmYW1wO21kNT0xMjBkYmE1Mjc1NDk5Y2IxMjY4N2NjNDg0MWE3OTMzYzwv
dXJsPjwvcmVsYXRlZC11cmxzPjwvdXJscz48ZWxlY3Ryb25pYy1yZXNvdXJjZS1udW0+MTAuMTAx
Ni9qLnNjYW1hbi4yMDE0LjEyLjAwMTwvZWxlY3Ryb25pYy1yZXNvdXJjZS1udW0+PHJlbW90ZS1k
YXRhYmFzZS1uYW1lPlNjb3B1czwvcmVtb3RlLWRhdGFiYXNlLW5hbWU+PGxhbmd1YWdlPkVuZ2xp
c2g8L2xhbmd1YWdlPjwvcmVjb3JkPjwvQ2l0ZT48Q2l0ZT48QXV0aG9yPk1hdGhpZXU8L0F1dGhv
cj48WWVhcj4yMDE1PC9ZZWFyPjxSZWNOdW0+Nzk5MTwvUmVjTnVtPjxyZWNvcmQ+PHJlYy1udW1i
ZXI+Nzk5MTwvcmVjLW51bWJlcj48Zm9yZWlnbi1rZXlzPjxrZXkgYXBwPSJFTiIgZGItaWQ9IjB4
OXMyOXB4OGRyZWFzZXN6Mm81OXNkZnRlZDUydnR0cnZlNSIgdGltZXN0YW1wPSIxNjUzNDEwMDEx
Ij43OTkxPC9rZXk+PC9mb3JlaWduLWtleXM+PHJlZi10eXBlIG5hbWU9IkpvdXJuYWwgQXJ0aWNs
ZSI+MTc8L3JlZi10eXBlPjxjb250cmlidXRvcnM+PGF1dGhvcnM+PGF1dGhvcj5NYXRoaWV1LCBK
LiBFLjwvYXV0aG9yPjxhdXRob3I+S3VrZW5iZXJnZXIsIE0uIFIuPC9hdXRob3I+PGF1dGhvcj5E
JmFwb3M7SW5ub2NlbnpvLCBMLjwvYXV0aG9yPjxhdXRob3I+UmVpbGx5LCBHLjwvYXV0aG9yPjwv
YXV0aG9ycz48L2NvbnRyaWJ1dG9ycz48YXV0aC1hZGRyZXNzPlNjaG9vbCBvZiBCdXNpbmVzcywg
VW5pdmVyc2l0eSBvZiBDb25uZWN0aWN1dCwgVW5pdGVkIFN0YXRlcyYjeEQ7UGV0ZXIgVC4gUGF1
bCBDb2xsZWdlIG9mIEJ1c2luZXNzIGFuZCBFY29ub21pY3MsIFVuaXZlcnNpdHkgb2YgTmV3IEhh
bXBzaGlyZSwgVW5pdGVkIFN0YXRlcyYjeEQ7TGVCb3cgQ29sbGVnZSBvZiBCdXNpbmVzcywgRHJl
eGVsIFVuaXZlcnNpdHksIFVuaXRlZCBTdGF0ZXM8L2F1dGgtYWRkcmVzcz48dGl0bGVzPjx0aXRs
ZT5Nb2RlbGluZyByZWNpcHJvY2FsIHRlYW0gY29oZXNpb24tcGVyZm9ybWFuY2UgcmVsYXRpb25z
aGlwcywgYXMgaW1wYWN0ZWQgYnkgc2hhcmVkIGxlYWRlcnNoaXAgYW5kIG1lbWJlcnMmYXBvczsg
Y29tcGV0ZW5jZTwvdGl0bGU+PHNlY29uZGFyeS10aXRsZT5Kb3VybmFsIG9mIEFwcGxpZWQgUHN5
Y2hvbG9neTwvc2Vjb25kYXJ5LXRpdGxlPjxhbHQtdGl0bGU+Si4gQXBwbC4gUHN5Y2hvbC48L2Fs
dC10aXRsZT48L3RpdGxlcz48cGVyaW9kaWNhbD48ZnVsbC10aXRsZT5Kb3VybmFsIG9mIEFwcGxp
ZWQgUHN5Y2hvbG9neTwvZnVsbC10aXRsZT48YWJici0xPkouIEFwcGwuIFBzeWNob2wuPC9hYmJy
LTE+PGFiYnItMj5KIEFwcGwgUHN5Y2hvbDwvYWJici0yPjwvcGVyaW9kaWNhbD48YWx0LXBlcmlv
ZGljYWw+PGZ1bGwtdGl0bGU+Sm91cm5hbCBvZiBBcHBsaWVkIFBzeWNob2xvZ3k8L2Z1bGwtdGl0
bGU+PGFiYnItMT5KLiBBcHBsLiBQc3ljaG9sLjwvYWJici0xPjxhYmJyLTI+SiBBcHBsIFBzeWNo
b2w8L2FiYnItMj48L2FsdC1wZXJpb2RpY2FsPjxwYWdlcz43MTMtNzM0PC9wYWdlcz48dm9sdW1l
PjEwMDwvdm9sdW1lPjxudW1iZXI+MzwvbnVtYmVyPjxrZXl3b3Jkcz48a2V5d29yZD5Db2hlc2lv
bjwva2V5d29yZD48a2V5d29yZD5SZWNpcHJvY2FsIHJlbGF0aW9uc2hpcHM8L2tleXdvcmQ+PGtl
eXdvcmQ+VGVhbXM8L2tleXdvcmQ+PGtleXdvcmQ+YWR1bHQ8L2tleXdvcmQ+PGtleXdvcmQ+Z3Jv
dXAgcHJvY2Vzczwva2V5d29yZD48a2V5d29yZD5odW1hbjwva2V5d29yZD48a2V5d29yZD5odW1h
biByZWxhdGlvbjwva2V5d29yZD48a2V5d29yZD5sZWFkZXJzaGlwPC9rZXl3b3JkPjxrZXl3b3Jk
Pm1ldGEgYW5hbHlzaXM8L2tleXdvcmQ+PGtleXdvcmQ+cHJvZmVzc2lvbmFsIGNvbXBldGVuY2U8
L2tleXdvcmQ+PGtleXdvcmQ+eW91bmcgYWR1bHQ8L2tleXdvcmQ+PGtleXdvcmQ+R3JvdXAgUHJv
Y2Vzc2VzPC9rZXl3b3JkPjxrZXl3b3JkPkh1bWFuczwva2V5d29yZD48a2V5d29yZD5JbnRlcnBl
cnNvbmFsIFJlbGF0aW9uczwva2V5d29yZD48L2tleXdvcmRzPjxkYXRlcz48eWVhcj4yMDE1PC95
ZWFyPjwvZGF0ZXM+PHB1Ymxpc2hlcj5BbWVyaWNhbiBQc3ljaG9sb2dpY2FsIEFzc29jaWF0aW9u
PC9wdWJsaXNoZXI+PGlzYm4+MDAyMTkwMTAgKElTU04pPC9pc2JuPjx3b3JrLXR5cGU+QXJ0aWNs
ZTwvd29yay10eXBlPjx1cmxzPjxyZWxhdGVkLXVybHM+PHVybD5odHRwczovL3d3dy5zY29wdXMu
Y29tL2lud2FyZC9yZWNvcmQudXJpP2VpZD0yLXMyLjAtODQ5MjkwMjY3MjUmYW1wO2RvaT0xMC4x
MDM3JTJmYTAwMzg4OTgmYW1wO3BhcnRuZXJJRD00MCZhbXA7bWQ1PTczMThhNTBhN2FlY2M1N2Zm
MzA1YmFjNGM3ZDlhNDcyPC91cmw+PC9yZWxhdGVkLXVybHM+PC91cmxzPjxjdXN0b20yPjI1NzUx
NzQ5PC9jdXN0b20yPjxlbGVjdHJvbmljLXJlc291cmNlLW51bT4xMC4xMDM3L2EwMDM4ODk4PC9l
bGVjdHJvbmljLXJlc291cmNlLW51bT48cmVtb3RlLWRhdGFiYXNlLW5hbWU+U2NvcHVzPC9yZW1v
dGUtZGF0YWJhc2UtbmFtZT48bGFuZ3VhZ2U+RW5nbGlzaDwvbGFuZ3VhZ2U+PC9yZWNvcmQ+PC9D
aXRlPjxDaXRlPjxBdXRob3I+U2ltczwvQXV0aG9yPjxZZWFyPjIwMTU8L1llYXI+PFJlY051bT43
OTkyPC9SZWNOdW0+PHJlY29yZD48cmVjLW51bWJlcj43OTkyPC9yZWMtbnVtYmVyPjxmb3JlaWdu
LWtleXM+PGtleSBhcHA9IkVOIiBkYi1pZD0iMHg5czI5cHg4ZHJlYXNlc3oybzU5c2RmdGVkNTJ2
dHRydmU1IiB0aW1lc3RhbXA9IjE2NTM0MTAwMTEiPjc5OTI8L2tleT48L2ZvcmVpZ24ta2V5cz48
cmVmLXR5cGUgbmFtZT0iSm91cm5hbCBBcnRpY2xlIj4xNzwvcmVmLXR5cGU+PGNvbnRyaWJ1dG9y
cz48YXV0aG9ycz48YXV0aG9yPlNpbXMsIFMuPC9hdXRob3I+PGF1dGhvcj5IZXdpdHQsIEcuPC9h
dXRob3I+PGF1dGhvcj5IYXJyaXMsIFIuPC9hdXRob3I+PC9hdXRob3JzPjwvY29udHJpYnV0b3Jz
PjxhdXRoLWFkZHJlc3M+RmFjdWx0eSBvZiBIZWFsdGgsIFNvY2lhbCBDYXJlIGFuZCBFZHVjYXRp
b24sIEtpbmdzdG9uIFVuaXZlcnNpdHksIFN0IEdlb3JnZSZhcG9zO3MgVW5pdmVyc2l0eSBvZiBM
b25kb24sIEtpbmdzdG9uIFVwb24gVGhhbWVzLCBTdXJyZXksIExvbmRvbiwgS1QyIDdMQiwgVW5p
dGVkIEtpbmdkb20mI3hEO0NhcmRpZmYgU2Nob29sIG9mIFNvY2lhbCBTY2llbmNlcywgQ2FyZGlm
ZiBVbml2ZXJzaXR5LCBDYXJkaWZmLCBVbml0ZWQgS2luZ2RvbTwvYXV0aC1hZGRyZXNzPjx0aXRs
ZXM+PHRpdGxlPkV2aWRlbmNlIG9mIGEgc2hhcmVkIHB1cnBvc2UsIGNyaXRpY2FsIHJlZmxlY3Rp
b24sIGlubm92YXRpb24gYW5kIGxlYWRlcnNoaXAgaW4gaW50ZXJwcm9mZXNzaW9uYWwgaGVhbHRo
Y2FyZSB0ZWFtczogQSByZWFsaXN0IHN5bnRoZXNpczwvdGl0bGU+PHNlY29uZGFyeS10aXRsZT5K
b3VybmFsIG9mIEludGVycHJvZmVzc2lvbmFsIENhcmU8L3NlY29uZGFyeS10aXRsZT48YWx0LXRp
dGxlPkouIEludGVycHJvZi4gQ2FyZTwvYWx0LXRpdGxlPjwvdGl0bGVzPjxwZXJpb2RpY2FsPjxm
dWxsLXRpdGxlPkpvdXJuYWwgb2YgSW50ZXJwcm9mZXNzaW9uYWwgQ2FyZTwvZnVsbC10aXRsZT48
L3BlcmlvZGljYWw+PHBhZ2VzPjIwOS0yMTU8L3BhZ2VzPjx2b2x1bWU+Mjk8L3ZvbHVtZT48bnVt
YmVyPjM8L251bWJlcj48a2V5d29yZHM+PGtleXdvcmQ+SW50ZXJwcm9mZXNzaW9uYWwgcHJhY3Rp
Y2U8L2tleXdvcmQ+PGtleXdvcmQ+UmVhbGlzdCBzeW50aGVzaXM8L2tleXdvcmQ+PGtleXdvcmQ+
VGVhbXdvcms8L2tleXdvcmQ+PGtleXdvcmQ+Y29vcGVyYXRpb248L2tleXdvcmQ+PGtleXdvcmQ+
aGVhbHRoIHBlcnNvbm5lbCBhdHRpdHVkZTwva2V5d29yZD48a2V5d29yZD5odW1hbjwva2V5d29y
ZD48a2V5d29yZD5pbnRlcnBlcnNvbmFsIGNvbW11bmljYXRpb248L2tleXdvcmQ+PGtleXdvcmQ+
bGVhZGVyc2hpcDwva2V5d29yZD48a2V5d29yZD5sZWFybmluZzwva2V5d29yZD48a2V5d29yZD5v
cmdhbml6YXRpb24gYW5kIG1hbmFnZW1lbnQ8L2tleXdvcmQ+PGtleXdvcmQ+cGF0aWVudCBjYXJl
PC9rZXl3b3JkPjxrZXl3b3JkPnByb2Zlc3Npb25hbCBzdGFuZGFyZDwva2V5d29yZD48a2V5d29y
ZD5wdWJsaWMgcmVsYXRpb25zPC9rZXl3b3JkPjxrZXl3b3JkPkF0dGl0dWRlIG9mIEhlYWx0aCBQ
ZXJzb25uZWw8L2tleXdvcmQ+PGtleXdvcmQ+Q29tbXVuaWNhdGlvbjwva2V5d29yZD48a2V5d29y
ZD5Db29wZXJhdGl2ZSBCZWhhdmlvcjwva2V5d29yZD48a2V5d29yZD5IdW1hbnM8L2tleXdvcmQ+
PGtleXdvcmQ+SW50ZXJwcm9mZXNzaW9uYWwgUmVsYXRpb25zPC9rZXl3b3JkPjxrZXl3b3JkPlBh
dGllbnQgQ2FyZSBUZWFtPC9rZXl3b3JkPjxrZXl3b3JkPlByb2Zlc3Npb25hbCBSb2xlPC9rZXl3
b3JkPjwva2V5d29yZHM+PGRhdGVzPjx5ZWFyPjIwMTU8L3llYXI+PC9kYXRlcz48cHVibGlzaGVy
PkluZm9ybWEgSGVhbHRoY2FyZTwvcHVibGlzaGVyPjxpc2JuPjEzNTYxODIwIChJU1NOKTwvaXNi
bj48d29yay10eXBlPkFydGljbGU8L3dvcmstdHlwZT48dXJscz48cmVsYXRlZC11cmxzPjx1cmw+
aHR0cHM6Ly93d3cuc2NvcHVzLmNvbS9pbndhcmQvcmVjb3JkLnVyaT9laWQ9Mi1zMi4wLTg0OTI4
NjE1MzgxJmFtcDtkb2k9MTAuMzEwOSUyZjEzNTYxODIwLjIwMTQuOTQxNDU5JmFtcDtwYXJ0bmVy
SUQ9NDAmYW1wO21kNT04MTYzNzE0YmYwZDQwZjM1MWFmYzc1NGNiY2JjYjJiNjwvdXJsPjwvcmVs
YXRlZC11cmxzPjwvdXJscz48Y3VzdG9tMj4yNTA1MTA4OTwvY3VzdG9tMj48ZWxlY3Ryb25pYy1y
ZXNvdXJjZS1udW0+MTAuMzEwOS8xMzU2MTgyMC4yMDE0Ljk0MTQ1OTwvZWxlY3Ryb25pYy1yZXNv
dXJjZS1udW0+PHJlbW90ZS1kYXRhYmFzZS1uYW1lPlNjb3B1czwvcmVtb3RlLWRhdGFiYXNlLW5h
bWU+PGxhbmd1YWdlPkVuZ2xpc2g8L2xhbmd1YWdlPjwvcmVjb3JkPjwvQ2l0ZT48Q2l0ZT48QXV0
aG9yPkxpdTwvQXV0aG9yPjxZZWFyPjIwMTU8L1llYXI+PFJlY051bT43OTkzPC9SZWNOdW0+PHJl
Y29yZD48cmVjLW51bWJlcj43OTkzPC9yZWMtbnVtYmVyPjxmb3JlaWduLWtleXM+PGtleSBhcHA9
IkVOIiBkYi1pZD0iMHg5czI5cHg4ZHJlYXNlc3oybzU5c2RmdGVkNTJ2dHRydmU1IiB0aW1lc3Rh
bXA9IjE2NTM0MTAwMTEiPjc5OTM8L2tleT48L2ZvcmVpZ24ta2V5cz48cmVmLXR5cGUgbmFtZT0i
Sm91cm5hbCBBcnRpY2xlIj4xNzwvcmVmLXR5cGU+PGNvbnRyaWJ1dG9ycz48YXV0aG9ycz48YXV0
aG9yPkxpdSwgSC4gSC48L2F1dGhvcj48YXV0aG9yPlNoaWVoLCBDLiBKLjwvYXV0aG9yPjwvYXV0
aG9ycz48L2NvbnRyaWJ1dG9ycz48YXV0aC1hZGRyZXNzPkRlcGFydG1lbnQgb2YgVG91cmlzbSwg
TmF0aW9uYWwgS2FvaHNpdW5nIFVuaXZlcnNpdHkgb2YgQXBwbGllZCBTY2llbmNlcywgTm8uNDE1
LCBKaWFuZ29uZyBSZC4sIFNhbm1pbiBEaXN0LCBLYW9oc2l1bmcgQ2l0eSwgODA3LCBUYWl3YW4m
I3hEO0RlcGFydG1lbnQgb2YgSW50ZXJuYXRpb25hbCBCdXNpbmVzcywgQ2hhbmcgSnVuZyBDaHJp
c3RpYW4gVW5pdmVyc2l0eSwgVGFpd2FuIE5vLjEsIENoYW5nZGEgUmQuIEd1ZWlyZW4gRGlzdHJp
Y3QsIFRhaW5hbiBDaXR5LCA3MTEwMSwgVGFpd2FuPC9hdXRoLWFkZHJlc3M+PHRpdGxlcz48dGl0
bGU+QSBzdHVkeSBvbiB0aGUgY29ycmVsYXRpb25zIGFtb25nIGVtcG93ZXJpbmcgbGVhZGVyc2hp
cCwgb3JnYW5pemF0aW9uYWwgaWRlbnRpZmljYXRpb24sIGFuZCB0ZWFtIHBlcmZvcm1hbmNlIGlu
IG1lZGljYWwgaW5kdXN0cnk8L3RpdGxlPjxzZWNvbmRhcnktdGl0bGU+U3R1ZGllcyBvbiBFdGhu
by1NZWRpY2luZTwvc2Vjb25kYXJ5LXRpdGxlPjxhbHQtdGl0bGU+U3R1ZC4gRXRobm8tbWVkLjwv
YWx0LXRpdGxlPjwvdGl0bGVzPjxwZXJpb2RpY2FsPjxmdWxsLXRpdGxlPlN0dWRpZXMgb24gRXRo
bm8tTWVkaWNpbmU8L2Z1bGwtdGl0bGU+PC9wZXJpb2RpY2FsPjxwYWdlcz45LTE3PC9wYWdlcz48
dm9sdW1lPjk8L3ZvbHVtZT48bnVtYmVyPjE8L251bWJlcj48a2V5d29yZHM+PGtleXdvcmQ+RW1w
b3dlcmluZyBsZWFkZXJzaGlwPC9rZXl3b3JkPjxrZXl3b3JkPk1hbmFnZW1lbnQgcHN5Y2hvbG9n
eTwva2V5d29yZD48a2V5d29yZD5NZWRpY2FsIGluZHVzdHJ5PC9rZXl3b3JkPjxrZXl3b3JkPk9y
Z2FuaXphdGlvbmFsIGlkZW50aWZpY2F0aW9uPC9rZXl3b3JkPjxrZXl3b3JkPlRlYW0gcGVyZm9y
bWFuY2U8L2tleXdvcmQ+PGtleXdvcmQ+aG9zcGl0YWw8L2tleXdvcmQ+PGtleXdvcmQ+aHVtYW48
L2tleXdvcmQ+PGtleXdvcmQ+aHVtYW4gZXhwZXJpbWVudDwva2V5d29yZD48a2V5d29yZD5pbmZv
cm1hdGlvbiByZXRyaWV2YWw8L2tleXdvcmQ+PGtleXdvcmQ+bGVhZGVyc2hpcDwva2V5d29yZD48
a2V5d29yZD5tZWRpY2FsIHBlcnNvbm5lbDwva2V5d29yZD48a2V5d29yZD5xdWVzdGlvbm5haXJl
PC9rZXl3b3JkPjwva2V5d29yZHM+PGRhdGVzPjx5ZWFyPjIwMTU8L3llYXI+PC9kYXRlcz48cHVi
bGlzaGVyPkthbWxhLVJhaiBFbnRlcnByaXNlczwvcHVibGlzaGVyPjxpc2JuPjA5NzM1MDcwIChJ
U1NOKTwvaXNibj48d29yay10eXBlPkFydGljbGU8L3dvcmstdHlwZT48dXJscz48cmVsYXRlZC11
cmxzPjx1cmw+aHR0cHM6Ly93d3cuc2NvcHVzLmNvbS9pbndhcmQvcmVjb3JkLnVyaT9laWQ9Mi1z
Mi4wLTg0OTYwMTI2NjY1JmFtcDtkb2k9MTAuMTA4MCUyZjA5NzM1MDcwLjIwMTUuMTE5MDU0MTcm
YW1wO3BhcnRuZXJJRD00MCZhbXA7bWQ1PTlkZjMyMDZlNGEwMDI1MTI0MDIxZTE4MjViYTgxNDdk
PC91cmw+PC9yZWxhdGVkLXVybHM+PC91cmxzPjxlbGVjdHJvbmljLXJlc291cmNlLW51bT4xMC4x
MDgwLzA5NzM1MDcwLjIwMTUuMTE5MDU0MTc8L2VsZWN0cm9uaWMtcmVzb3VyY2UtbnVtPjxyZW1v
dGUtZGF0YWJhc2UtbmFtZT5TY29wdXM8L3JlbW90ZS1kYXRhYmFzZS1uYW1lPjxsYW5ndWFnZT5F
bmdsaXNoPC9sYW5ndWFnZT48L3JlY29yZD48L0NpdGU+PENpdGU+PEF1dGhvcj5aYWNoZXI8L0F1
dGhvcj48WWVhcj4yMDE1PC9ZZWFyPjxSZWNOdW0+Nzk5NTwvUmVjTnVtPjxyZWNvcmQ+PHJlYy1u
dW1iZXI+Nzk5NTwvcmVjLW51bWJlcj48Zm9yZWlnbi1rZXlzPjxrZXkgYXBwPSJFTiIgZGItaWQ9
IjB4OXMyOXB4OGRyZWFzZXN6Mm81OXNkZnRlZDUydnR0cnZlNSIgdGltZXN0YW1wPSIxNjUzNDEw
MDExIj43OTk1PC9rZXk+PC9mb3JlaWduLWtleXM+PHJlZi10eXBlIG5hbWU9IkpvdXJuYWwgQXJ0
aWNsZSI+MTc8L3JlZi10eXBlPjxjb250cmlidXRvcnM+PGF1dGhvcnM+PGF1dGhvcj5aYWNoZXIs
IEguPC9hdXRob3I+PGF1dGhvcj5Sb3NpbmcsIEsuPC9hdXRob3I+PC9hdXRob3JzPjwvY29udHJp
YnV0b3JzPjxhdXRoLWFkZHJlc3M+U2Nob29sIG9mIFBzeWNob2xvZ3ksIFRoZSBVbml2ZXJzaXR5
IG9mIFF1ZWVuc2xhbmQsIEJyaXNiYW5lLCBBdXN0cmFsaWEmI3hEO0luc3RpdHV0ZSBvZiBTdHJh
dGVnaWMgUGVyc29ubmVsIE1hbmFnZW1lbnQgYW5kIEluc3RpdHV0ZSBvZiBDb3Jwb3JhdGUgRGV2
ZWxvcG1lbnQsIExldXBoYW5hIFVuaXZlcnNpdHksIEzDvG5lYnVyZywgR2VybWFueTwvYXV0aC1h
ZGRyZXNzPjx0aXRsZXM+PHRpdGxlPkFtYmlkZXh0cm91cyBsZWFkZXJzaGlwIGFuZCB0ZWFtIGlu
bm92YXRpb248L3RpdGxlPjxzZWNvbmRhcnktdGl0bGU+TGVhZGVyc2hpcCBhbmQgT3JnYW5pemF0
aW9uIERldmVsb3BtZW50IEpvdXJuYWw8L3NlY29uZGFyeS10aXRsZT48YWx0LXRpdGxlPkxlYWRl
cnNoLiBPcmdhbi4gRGV2LiBKLjwvYWx0LXRpdGxlPjwvdGl0bGVzPjxwZXJpb2RpY2FsPjxmdWxs
LXRpdGxlPkxlYWRlcnNoaXAgYW5kIE9yZ2FuaXphdGlvbiBEZXZlbG9wbWVudCBKb3VybmFsPC9m
dWxsLXRpdGxlPjxhYmJyLTE+TGVhZGVyc2guIE9yZ2FuLiBEZXYuIEouPC9hYmJyLTE+PC9wZXJp
b2RpY2FsPjxhbHQtcGVyaW9kaWNhbD48ZnVsbC10aXRsZT5MZWFkZXJzaGlwIGFuZCBPcmdhbml6
YXRpb24gRGV2ZWxvcG1lbnQgSm91cm5hbDwvZnVsbC10aXRsZT48YWJici0xPkxlYWRlcnNoLiBP
cmdhbi4gRGV2LiBKLjwvYWJici0xPjwvYWx0LXBlcmlvZGljYWw+PHBhZ2VzPjU0LTY4PC9wYWdl
cz48dm9sdW1lPjM2PC92b2x1bWU+PG51bWJlcj4xPC9udW1iZXI+PGtleXdvcmRzPjxrZXl3b3Jk
PkFtYmlkZXh0cm91cyBsZWFkZXJzaGlwPC9rZXl3b3JkPjxrZXl3b3JkPkNsb3Npbmc8L2tleXdv
cmQ+PGtleXdvcmQ+Q3JlYXRpdml0eTwva2V5d29yZD48a2V5d29yZD5Jbm5vdmF0aW9uPC9rZXl3
b3JkPjxrZXl3b3JkPk9wZW5pbmc8L2tleXdvcmQ+PGtleXdvcmQ+VHJhbnNmb3JtYXRpb25hbCBs
ZWFkZXJzaGlwPC9rZXl3b3JkPjwva2V5d29yZHM+PGRhdGVzPjx5ZWFyPjIwMTU8L3llYXI+PC9k
YXRlcz48cHVibGlzaGVyPkVtZXJhbGQgR3JvdXAgSG9sZGluZ3MgTHRkLjwvcHVibGlzaGVyPjxp
c2JuPjAxNDM3NzM5IChJU1NOKTwvaXNibj48d29yay10eXBlPkFydGljbGU8L3dvcmstdHlwZT48
dXJscz48cmVsYXRlZC11cmxzPjx1cmw+aHR0cHM6Ly93d3cuc2NvcHVzLmNvbS9pbndhcmQvcmVj
b3JkLnVyaT9laWQ9Mi1zMi4wLTg0OTIzMzI1NzE5JmFtcDtkb2k9MTAuMTEwOCUyZkxPREotMTEt
MjAxMi0wMTQxJmFtcDtwYXJ0bmVySUQ9NDAmYW1wO21kNT03ZTY3MGM1NzE0NjE2YWFlN2ExYzI1
NDY4ODIzMmU5MTwvdXJsPjwvcmVsYXRlZC11cmxzPjwvdXJscz48ZWxlY3Ryb25pYy1yZXNvdXJj
ZS1udW0+MTAuMTEwOC9MT0RKLTExLTIwMTItMDE0MTwvZWxlY3Ryb25pYy1yZXNvdXJjZS1udW0+
PHJlbW90ZS1kYXRhYmFzZS1uYW1lPlNjb3B1czwvcmVtb3RlLWRhdGFiYXNlLW5hbWU+PGxhbmd1
YWdlPkVuZ2xpc2g8L2xhbmd1YWdlPjwvcmVjb3JkPjwvQ2l0ZT48Q2l0ZT48QXV0aG9yPkJyYW5k
dDwvQXV0aG9yPjxZZWFyPjIwMTU8L1llYXI+PFJlY051bT43OTk2PC9SZWNOdW0+PHJlY29yZD48
cmVjLW51bWJlcj43OTk2PC9yZWMtbnVtYmVyPjxmb3JlaWduLWtleXM+PGtleSBhcHA9IkVOIiBk
Yi1pZD0iMHg5czI5cHg4ZHJlYXNlc3oybzU5c2RmdGVkNTJ2dHRydmU1IiB0aW1lc3RhbXA9IjE2
NTM0MTAwMTEiPjc5OTY8L2tleT48L2ZvcmVpZ24ta2V5cz48cmVmLXR5cGUgbmFtZT0iSm91cm5h
bCBBcnRpY2xlIj4xNzwvcmVmLXR5cGU+PGNvbnRyaWJ1dG9ycz48YXV0aG9ycz48YXV0aG9yPkJy
YW5kdCwgVC4gTS48L2F1dGhvcj48YXV0aG9yPkVkaW5nZXIsIFAuPC9hdXRob3I+PC9hdXRob3Jz
PjwvY29udHJpYnV0b3JzPjxhdXRoLWFkZHJlc3M+RGVwYXJ0bWVudCBvZiBNYW5hZ2VtZW50IGFu
ZCBPcmdhbml6YXRpb24sIFVuaXZlcnNpdHkgb2YgVmFhc2EsIFZhYXNhLCBGaW5sYW5kPC9hdXRo
LWFkZHJlc3M+PHRpdGxlcz48dGl0bGU+VHJhbnNmb3JtYXRpb25hbCBsZWFkZXJzaGlwIGluIHRl
YW1z4oCTdGhlIGVmZmVjdHMgb2YgYSB0ZWFtIGxlYWRlcuKAmXMgc2V4IGFuZCBwZXJzb25hbGl0
eTwvdGl0bGU+PHNlY29uZGFyeS10aXRsZT5HZW5kZXIgaW4gTWFuYWdlbWVudDwvc2Vjb25kYXJ5
LXRpdGxlPjxhbHQtdGl0bGU+R2VuZGVyIE1hbmFnZS48L2FsdC10aXRsZT48L3RpdGxlcz48cGVy
aW9kaWNhbD48ZnVsbC10aXRsZT5HZW5kZXIgaW4gTWFuYWdlbWVudDwvZnVsbC10aXRsZT48L3Bl
cmlvZGljYWw+PHBhZ2VzPjQ0LTY4PC9wYWdlcz48dm9sdW1lPjMwPC92b2x1bWU+PG51bWJlcj4x
PC9udW1iZXI+PGtleXdvcmRzPjxrZXl3b3JkPkdlbmRlcjwva2V5d29yZD48a2V5d29yZD5QZXJz
b25hbGl0eTwva2V5d29yZD48a2V5d29yZD5TZXg8L2tleXdvcmQ+PGtleXdvcmQ+VGVhbSBsZWFk
ZXJzaGlwPC9rZXl3b3JkPjxrZXl3b3JkPlRlYW1zPC9rZXl3b3JkPjxrZXl3b3JkPlRyYW5zZm9y
bWF0aW9uYWwgbGVhZGVyc2hpcDwva2V5d29yZD48L2tleXdvcmRzPjxkYXRlcz48eWVhcj4yMDE1
PC95ZWFyPjwvZGF0ZXM+PHB1Ymxpc2hlcj5FbWVyYWxkIEdyb3VwIEhvbGRpbmdzIEx0ZC48L3B1
Ymxpc2hlcj48aXNibj4xNzU0MjQxMyAoSVNTTik8L2lzYm4+PHdvcmstdHlwZT5BcnRpY2xlPC93
b3JrLXR5cGU+PHVybHM+PHJlbGF0ZWQtdXJscz48dXJsPmh0dHBzOi8vd3d3LnNjb3B1cy5jb20v
aW53YXJkL3JlY29yZC51cmk/ZWlkPTItczIuMC04NDkyMjc0ODA5OCZhbXA7ZG9pPTEwLjExMDgl
MmZHTS0wOC0yMDEzLTAxMDAmYW1wO3BhcnRuZXJJRD00MCZhbXA7bWQ1PWVmODg3MTUyNmM5YzQ1
ZjBhYWI2MWU4OGFiNGYxNTY0PC91cmw+PC9yZWxhdGVkLXVybHM+PC91cmxzPjxlbGVjdHJvbmlj
LXJlc291cmNlLW51bT4xMC4xMTA4L0dNLTA4LTIwMTMtMDEwMDwvZWxlY3Ryb25pYy1yZXNvdXJj
ZS1udW0+PHJlbW90ZS1kYXRhYmFzZS1uYW1lPlNjb3B1czwvcmVtb3RlLWRhdGFiYXNlLW5hbWU+
PGxhbmd1YWdlPkVuZ2xpc2g8L2xhbmd1YWdlPjwvcmVjb3JkPjwvQ2l0ZT48Q2l0ZT48QXV0aG9y
Plpob3U8L0F1dGhvcj48WWVhcj4yMDE1PC9ZZWFyPjxSZWNOdW0+Nzk5NzwvUmVjTnVtPjxyZWNv
cmQ+PHJlYy1udW1iZXI+Nzk5NzwvcmVjLW51bWJlcj48Zm9yZWlnbi1rZXlzPjxrZXkgYXBwPSJF
TiIgZGItaWQ9IjB4OXMyOXB4OGRyZWFzZXN6Mm81OXNkZnRlZDUydnR0cnZlNSIgdGltZXN0YW1w
PSIxNjUzNDEwMDExIj43OTk3PC9rZXk+PC9mb3JlaWduLWtleXM+PHJlZi10eXBlIG5hbWU9Ikpv
dXJuYWwgQXJ0aWNsZSI+MTc8L3JlZi10eXBlPjxjb250cmlidXRvcnM+PGF1dGhvcnM+PGF1dGhv
cj5aaG91LCBXLjwvYXV0aG9yPjxhdXRob3I+VnJlZGVuYnVyZ2gsIEQuPC9hdXRob3I+PGF1dGhv
cj5Sb2dvZmYsIEUuIEcuPC9hdXRob3I+PC9hdXRob3JzPjwvY29udHJpYnV0b3JzPjxhdT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dGgtYWRkcmVzcz5EZXBhcnRtZW50IG9mIE1hbmFnZW1lbnQsIFNjaG9vbCBvZiBCdXNpbmVzcywg
TW9udGNsYWlyIFN0YXRlIFVuaXZlcnNpdHksIE1vbnRjbGFpciwgTkosIFVuaXRlZCBTdGF0ZXMm
I3hEO0RlcGFydG1lbnQgb2YgTWFuYWdlbWVudCwgQmFydWNoIENvbGxlZ2UsIFRoZSBDaXR5IFVu
aXZlcnNpdHkgb2YgTmV3IFlvcmssIE5ldyBZb3JrLCBOWSwgVW5pdGVkIFN0YXRlczwvYXV0aC1h
ZGRyZXNzPjx0aXRsZXM+PHRpdGxlPkluZm9ybWF0aW9uYWwgZGl2ZXJzaXR5IGFuZCBlbnRyZXBy
ZW5ldXJpYWwgdGVhbSBwZXJmb3JtYW5jZTogbW9kZXJhdGluZyBlZmZlY3Qgb2Ygc2hhcmVkIGxl
YWRlcnNoaXA8L3RpdGxlPjxzZWNvbmRhcnktdGl0bGU+SW50ZXJuYXRpb25hbCBFbnRyZXByZW5l
dXJzaGlwIGFuZCBNYW5hZ2VtZW50IEpvdXJuYWw8L3NlY29uZGFyeS10aXRsZT48YWx0LXRpdGxl
PkludC4gRW50cmVwLiBNYW5hZ2UuIEouPC9hbHQtdGl0bGU+PC90aXRsZXM+PHBlcmlvZGljYWw+
PGZ1bGwtdGl0bGU+SW50ZXJuYXRpb25hbCBFbnRyZXByZW5ldXJzaGlwIGFuZCBNYW5hZ2VtZW50
IEpvdXJuYWw8L2Z1bGwtdGl0bGU+PC9wZXJpb2RpY2FsPjxwYWdlcz4zOS01NTwvcGFnZXM+PHZv
bHVtZT4xMTwvdm9sdW1lPjxudW1iZXI+MTwvbnVtYmVyPjxrZXl3b3Jkcz48a2V5d29yZD5FbnRy
ZXByZW5ldXJpYWwgdGVhbXM8L2tleXdvcmQ+PGtleXdvcmQ+U2hhcmVkIGxlYWRlcnNoaXA8L2tl
eXdvcmQ+PGtleXdvcmQ+VGVhbSBkaXZlcnNpdHk8L2tleXdvcmQ+PC9rZXl3b3Jkcz48ZGF0ZXM+
PHllYXI+MjAxNTwveWVhcj48L2RhdGVzPjxwdWJsaXNoZXI+U3ByaW5nZXIgU2NpZW5jZSBhbmQg
QnVzaW5lc3MgTWVkaWEsIExMQzwvcHVibGlzaGVyPjxpc2JuPjE1NTQ3MTkxIChJU1NOKTwvaXNi
bj48d29yay10eXBlPkFydGljbGU8L3dvcmstdHlwZT48dXJscz48cmVsYXRlZC11cmxzPjx1cmw+
aHR0cHM6Ly93d3cuc2NvcHVzLmNvbS9pbndhcmQvcmVjb3JkLnVyaT9laWQ9Mi1zMi4wLTg0ODgx
MzYxNDU2JmFtcDtkb2k9MTAuMTAwNyUyZnMxMTM2NS0wMTMtMDI3NC0zJmFtcDtwYXJ0bmVySUQ9
NDAmYW1wO21kNT0zMzYxYTZjYzFkYTFhNTYzMTFiMjlkNmM2NWExZGQxNDwvdXJsPjwvcmVsYXRl
ZC11cmxzPjwvdXJscz48ZWxlY3Ryb25pYy1yZXNvdXJjZS1udW0+MTAuMTAwNy9zMTEzNjUtMDEz
LTAyNzQtMzwvZWxlY3Ryb25pYy1yZXNvdXJjZS1udW0+PHJlbW90ZS1kYXRhYmFzZS1uYW1lPlNj
b3B1czwvcmVtb3RlLWRhdGFiYXNlLW5hbWU+PGxhbmd1YWdlPkVuZ2xpc2g8L2xhbmd1YWdlPjwv
cmVjb3JkPjwvQ2l0ZT48Q2l0ZT48QXV0aG9yPlJvc3NiZXJnZXI8L0F1dGhvcj48WWVhcj4yMDE1
PC9ZZWFyPjxSZWNOdW0+Nzk5ODwvUmVjTnVtPjxyZWNvcmQ+PHJlYy1udW1iZXI+Nzk5ODwvcmVj
LW51bWJlcj48Zm9yZWlnbi1rZXlzPjxrZXkgYXBwPSJFTiIgZGItaWQ9IjB4OXMyOXB4OGRyZWFz
ZXN6Mm81OXNkZnRlZDUydnR0cnZlNSIgdGltZXN0YW1wPSIxNjUzNDEwMDExIj43OTk4PC9rZXk+
PC9mb3JlaWduLWtleXM+PHJlZi10eXBlIG5hbWU9IkpvdXJuYWwgQXJ0aWNsZSI+MTc8L3JlZi10
eXBlPjxjb250cmlidXRvcnM+PGF1dGhvcnM+PGF1dGhvcj5Sb3NzYmVyZ2VyLCBSLiBKLjwvYXV0
aG9yPjxhdXRob3I+S3JhdXNlLCBELiBFLjwvYXV0aG9yPjwvYXV0aG9ycz48L2NvbnRyaWJ1dG9y
cz48YXV0aC1hZGRyZXNzPkRlZ2dlbmRvcmYgSW5zdGl0dXRlIG9mIFRlY2hub2xvZ3ksIEdlcm1h
bnkmI3hEO1VuaXZlcnNpdHkgb2YgS2xhZ2VuZnVydCwgQXVzdHJpYTwvYXV0aC1hZGRyZXNzPjx0
aXRsZXM+PHRpdGxlPlBhcnRpY2lwYXRpdmUgYW5kIFRlYW0tT3JpZW50ZWQgTGVhZGVyc2hpcCBT
dHlsZXMsIENvdW50cmllc+KAmSBFZHVjYXRpb24gTGV2ZWwsIGFuZCBOYXRpb25hbCBJbm5vdmF0
aW9uOiBUaGUgTWVkaWF0aW5nIFJvbGUgb2YgRWNvbm9taWMgRmFjdG9ycyBhbmQgTmF0aW9uYWwg
Q3VsdHVyYWwgUHJhY3RpY2VzPC90aXRsZT48c2Vjb25kYXJ5LXRpdGxlPkNyb3NzLUN1bHR1cmFs
IFJlc2VhcmNoPC9zZWNvbmRhcnktdGl0bGU+PGFsdC10aXRsZT5Dcm9zcy1DdWx0LiBSZXMuPC9h
bHQtdGl0bGU+PC90aXRsZXM+PHBlcmlvZGljYWw+PGZ1bGwtdGl0bGU+Q3Jvc3MtQ3VsdHVyYWwg
UmVzZWFyY2g8L2Z1bGwtdGl0bGU+PC9wZXJpb2RpY2FsPjxwYWdlcz4yMC01NjwvcGFnZXM+PHZv
bHVtZT40OTwvdm9sdW1lPjxudW1iZXI+MTwvbnVtYmVyPjxrZXl3b3Jkcz48a2V5d29yZD5lZHVj
YXRpb248L2tleXdvcmQ+PGtleXdvcmQ+R0xPQkU8L2tleXdvcmQ+PGtleXdvcmQ+aW5ub3ZhdGlv
bjwva2V5d29yZD48a2V5d29yZD5sZWFkZXJzaGlwPC9rZXl3b3JkPjxrZXl3b3JkPm5hdGlvbmFs
IGN1bHR1cmFsIHByYWN0aWNlczwva2V5d29yZD48a2V5d29yZD5zdGFiaWxpdHk8L2tleXdvcmQ+
PC9rZXl3b3Jkcz48ZGF0ZXM+PHllYXI+MjAxNTwveWVhcj48L2RhdGVzPjxwdWJsaXNoZXI+U0FH
RSBQdWJsaWNhdGlvbnMgSW5jLjwvcHVibGlzaGVyPjxpc2JuPjEwNjkzOTcxIChJU1NOKTwvaXNi
bj48d29yay10eXBlPkFydGljbGU8L3dvcmstdHlwZT48dXJscz48cmVsYXRlZC11cmxzPjx1cmw+
aHR0cHM6Ly93d3cuc2NvcHVzLmNvbS9pbndhcmQvcmVjb3JkLnVyaT9laWQ9Mi1zMi4wLTg0OTE5
NzUyNjE0JmFtcDtkb2k9MTAuMTE3NyUyZjEwNjkzOTcxMTQ1MzQ4MjUmYW1wO3BhcnRuZXJJRD00
MCZhbXA7bWQ1PTVmZTkzNjg2NzEwYjMxZmIxYzVlOTNjZWE3Y2VjNmI5PC91cmw+PC9yZWxhdGVk
LXVybHM+PC91cmxzPjxlbGVjdHJvbmljLXJlc291cmNlLW51bT4xMC4xMTc3LzEwNjkzOTcxMTQ1
MzQ4MjU8L2VsZWN0cm9uaWMtcmVzb3VyY2UtbnVtPjxyZW1vdGUtZGF0YWJhc2UtbmFtZT5TY29w
dXM8L3JlbW90ZS1kYXRhYmFzZS1uYW1lPjxsYW5ndWFnZT5FbmdsaXNoPC9sYW5ndWFnZT48L3Jl
Y29yZD48L0NpdGU+PENpdGU+PEF1dGhvcj5FZmZlbHNiZXJnPC9BdXRob3I+PFllYXI+MjAxNTwv
WWVhcj48UmVjTnVtPjc5OTk8L1JlY051bT48cmVjb3JkPjxyZWMtbnVtYmVyPjc5OTk8L3JlYy1u
dW1iZXI+PGZvcmVpZ24ta2V5cz48a2V5IGFwcD0iRU4iIGRiLWlkPSIweDlzMjlweDhkcmVhc2Vz
ejJvNTlzZGZ0ZWQ1MnZ0dHJ2ZTUiIHRpbWVzdGFtcD0iMTY1MzQxMDAxMSI+Nzk5OTwva2V5Pjwv
Zm9yZWlnbi1rZXlzPjxyZWYtdHlwZSBuYW1lPSJKb3VybmFsIEFydGljbGUiPjE3PC9yZWYtdHlw
ZT48Y29udHJpYnV0b3JzPjxhdXRob3JzPjxhdXRob3I+RWZmZWxzYmVyZywgRC48L2F1dGhvcj48
YXV0aG9yPlNvbGdhLCBNLjwvYXV0aG9yPjwvYXV0aG9ycz48L2NvbnRyaWJ1dG9ycz48YXV0aC1h
ZGRyZXNzPkZhY3VsdHkgb2YgUHN5Y2hvbG9neSwgUnVoci1Vbml2ZXJzaXR5IEJvY2h1bSwgVW5p
dmVyc2l0w6R0c3N0ci4gMTUwIChHQUZPIDA0LzYwMyksIEJvY2h1bSwgNDQ3ODAsIEdlcm1hbnk8
L2F1dGgtYWRkcmVzcz48dGl0bGVzPjx0aXRsZT5UcmFuc2Zvcm1hdGlvbmFsIExlYWRlcnPigJkg
SW4tR3JvdXAgdmVyc3VzIE91dC1Hcm91cCBPcmllbnRhdGlvbjogVGVzdGluZyB0aGUgTGluayBC
ZXR3ZWVuIExlYWRlcnPigJkgT3JnYW5pemF0aW9uYWwgSWRlbnRpZmljYXRpb24sIHRoZWlyIFdp
bGxpbmduZXNzIHRvIEVuZ2FnZSBpbiBVbmV0aGljYWwgUHJvLU9yZ2FuaXphdGlvbmFsIEJlaGF2
aW9yLCBhbmQgRm9sbG93ZXItUGVyY2VpdmVkIFRyYW5zZm9ybWF0aW9uYWwgTGVhZGVyc2hpcDwv
dGl0bGU+PHNlY29uZGFyeS10aXRsZT5Kb3VybmFsIG9mIEJ1c2luZXNzIEV0aGljczwvc2Vjb25k
YXJ5LXRpdGxlPjxhbHQtdGl0bGU+Si4gQnVzLiBFdGhpY3M8L2FsdC10aXRsZT48L3RpdGxlcz48
cGVyaW9kaWNhbD48ZnVsbC10aXRsZT5Kb3VybmFsIG9mIEJ1c2luZXNzIEV0aGljczwvZnVsbC10
aXRsZT48L3BlcmlvZGljYWw+PHBhZ2VzPjU4MS01OTA8L3BhZ2VzPjx2b2x1bWU+MTI2PC92b2x1
bWU+PG51bWJlcj40PC9udW1iZXI+PGtleXdvcmRzPjxrZXl3b3JkPkV0aGljczwva2V5d29yZD48
a2V5d29yZD5Jbi1ncm91cCB2ZXJzdXMgb3V0LWdyb3VwIG9yaWVudGF0aW9uPC9rZXl3b3JkPjxr
ZXl3b3JkPk9yZ2FuaXphdGlvbmFsIGlkZW50aWZpY2F0aW9uPC9rZXl3b3JkPjxrZXl3b3JkPlRy
YW5zZm9ybWF0aW9uYWwgbGVhZGVyc2hpcDwva2V5d29yZD48a2V5d29yZD5VbmV0aGljYWwgcHJv
LW9yZ2FuaXphdGlvbmFsIGJlaGF2aW9yPC9rZXl3b3JkPjwva2V5d29yZHM+PGRhdGVzPjx5ZWFy
PjIwMTU8L3llYXI+PC9kYXRlcz48cHVibGlzaGVyPktsdXdlciBBY2FkZW1pYyBQdWJsaXNoZXJz
PC9wdWJsaXNoZXI+PGlzYm4+MDE2NzQ1NDQgKElTU04pPC9pc2JuPjx3b3JrLXR5cGU+QXJ0aWNs
ZTwvd29yay10eXBlPjx1cmxzPjxyZWxhdGVkLXVybHM+PHVybD5odHRwczovL3d3dy5zY29wdXMu
Y29tL2lud2FyZC9yZWNvcmQudXJpP2VpZD0yLXMyLjAtODQ4ODc3MDMwNzQmYW1wO2RvaT0xMC4x
MDA3JTJmczEwNTUxLTAxMy0xOTcyLXomYW1wO3BhcnRuZXJJRD00MCZhbXA7bWQ1PThiYjQwODlm
Zjg0ZDhiY2QyZmM5NjRmZDA3ZDJjMWZhPC91cmw+PC9yZWxhdGVkLXVybHM+PC91cmxzPjxlbGVj
dHJvbmljLXJlc291cmNlLW51bT4xMC4xMDA3L3MxMDU1MS0wMTMtMTk3Mi16PC9lbGVjdHJvbmlj
LXJlc291cmNlLW51bT48cmVtb3RlLWRhdGFiYXNlLW5hbWU+U2NvcHVzPC9yZW1vdGUtZGF0YWJh
c2UtbmFtZT48bGFuZ3VhZ2U+RW5nbGlzaDwvbGFuZ3VhZ2U+PC9yZWNvcmQ+PC9DaXRlPjxDaXRl
PjxBdXRob3I+RGl6Z2FoPC9BdXRob3I+PFllYXI+MjAxNTwvWWVhcj48UmVjTnVtPjgwMDA8L1Jl
Y051bT48cmVjb3JkPjxyZWMtbnVtYmVyPjgwMDA8L3JlYy1udW1iZXI+PGZvcmVpZ24ta2V5cz48
a2V5IGFwcD0iRU4iIGRiLWlkPSIweDlzMjlweDhkcmVhc2VzejJvNTlzZGZ0ZWQ1MnZ0dHJ2ZTUi
IHRpbWVzdGFtcD0iMTY1MzQxMDAxMSI+ODAwMDwva2V5PjwvZm9yZWlnbi1rZXlzPjxyZWYtdHlw
ZSBuYW1lPSJKb3VybmFsIEFydGljbGUiPjE3PC9yZWYtdHlwZT48Y29udHJpYnV0b3JzPjxhdXRo
b3JzPjxhdXRob3I+RGl6Z2FoLCBNLiBSLjwvYXV0aG9yPjxhdXRob3I+S2VzaGF2YXJ6LCBBLjwv
YXV0aG9yPjwvYXV0aG9ycz48L2NvbnRyaWJ1dG9ycz48YXV0aC1hZGRyZXNzPlJhc2h0IEJyYW5j
aCwgSXNsYW1pYyBBemFkIFVuaXZlcnNpdHksIFJhc2h0LCBJcmFuPC9hdXRoLWFkZHJlc3M+PHRp
dGxlcz48dGl0bGU+SW52ZXN0aWdhdGluZyB0aGUgUmVsYXRpb25zaGlwIEJldHdlZW4gRW1vdGlv
bmFsIEludGVsbGlnZW5jZSwgVHJhbnNmb3JtYXRpb25hbCBMZWFkZXJzaGlwIGFuZCBUZWFtIEVm
ZmVjdGl2ZW5lc3MgaW4gdGhlIEJhbmtzIG9mIEd1aWxhbiBQcm92aW5jZS1JcmFuPC90aXRsZT48
c2Vjb25kYXJ5LXRpdGxlPkFkdmFuY2VzIGluIEVudmlyb25tZW50YWwgQmlvbG9neTwvc2Vjb25k
YXJ5LXRpdGxlPjxhbHQtdGl0bGU+QWR2LiBFbnZpcm9uLiBCaW9sLjwvYWx0LXRpdGxlPjwvdGl0
bGVzPjxwZXJpb2RpY2FsPjxmdWxsLXRpdGxlPkFkdmFuY2VzIGluIEVudmlyb25tZW50YWwgQmlv
bG9neTwvZnVsbC10aXRsZT48YWJici0xPkFkdi4gRW52aXJvbi4gQmlvbC48L2FiYnItMT48L3Bl
cmlvZGljYWw+PGFsdC1wZXJpb2RpY2FsPjxmdWxsLXRpdGxlPkFkdmFuY2VzIGluIEVudmlyb25t
ZW50YWwgQmlvbG9neTwvZnVsbC10aXRsZT48YWJici0xPkFkdi4gRW52aXJvbi4gQmlvbC48L2Fi
YnItMT48L2FsdC1wZXJpb2RpY2FsPjxwYWdlcz45OTItMTAwMDwvcGFnZXM+PHZvbHVtZT45PC92
b2x1bWU+PG51bWJlcj4zPC9udW1iZXI+PGtleXdvcmRzPjxrZXl3b3JkPkJhbmtzPC9rZXl3b3Jk
PjxrZXl3b3JkPkVtb3Rpb25hbCBpbnRlbGxpZ2VuY2U8L2tleXdvcmQ+PGtleXdvcmQ+VGVhbSBl
ZmZlY3RpdmVuZXNzPC9rZXl3b3JkPjxrZXl3b3JkPlRyYW5zZm9ybWF0aW9uYWwgbGVhZGVyc2hp
cDwva2V5d29yZD48L2tleXdvcmRzPjxkYXRlcz48eWVhcj4yMDE1PC95ZWFyPjwvZGF0ZXM+PHB1
Ymxpc2hlcj5BbWVyaWNhbi1FdXJhc2lhbiBOZXR3b3JrIGZvciBTY2llbnRpZmljIEluZm9ybWF0
aW9uPC9wdWJsaXNoZXI+PGlzYm4+MTk5NTA3NTYgKElTU04pPC9pc2JuPjx3b3JrLXR5cGU+QXJ0
aWNsZTwvd29yay10eXBlPjx1cmxzPjxyZWxhdGVkLXVybHM+PHVybD5odHRwczovL3d3dy5zY29w
dXMuY29tL2lud2FyZC9yZWNvcmQudXJpP2VpZD0yLXMyLjAtODUwNjM4MjYyMTAmYW1wO3BhcnRu
ZXJJRD00MCZhbXA7bWQ1PTllZDA5NTg4NDc1OWU4Y2YzMWYxY2UwZDQ4NjY2MzgxPC91cmw+PC9y
ZWxhdGVkLXVybHM+PC91cmxzPjxyZW1vdGUtZGF0YWJhc2UtbmFtZT5TY29wdXM8L3JlbW90ZS1k
YXRhYmFzZS1uYW1lPjxsYW5ndWFnZT5FbmdsaXNoPC9sYW5ndWFnZT48L3JlY29yZD48L0NpdGU+
PENpdGU+PEF1dGhvcj5TYW50b3M8L0F1dGhvcj48WWVhcj4yMDE1PC9ZZWFyPjxSZWNOdW0+ODAw
MTwvUmVjTnVtPjxyZWNvcmQ+PHJlYy1udW1iZXI+ODAwMTwvcmVjLW51bWJlcj48Zm9yZWlnbi1r
ZXlzPjxrZXkgYXBwPSJFTiIgZGItaWQ9IjB4OXMyOXB4OGRyZWFzZXN6Mm81OXNkZnRlZDUydnR0
cnZlNSIgdGltZXN0YW1wPSIxNjUzNDEwMDExIj44MDAxPC9rZXk+PC9mb3JlaWduLWtleXM+PHJl
Zi10eXBlIG5hbWU9IkpvdXJuYWwgQXJ0aWNsZSI+MTc8L3JlZi10eXBlPjxjb250cmlidXRvcnM+
PGF1dGhvcnM+PGF1dGhvcj5TYW50b3MsIEouIFAuPC9hdXRob3I+PGF1dGhvcj5DYWV0YW5vLCBB
LjwvYXV0aG9yPjxhdXRob3I+VGF2YXJlcywgUy4gTS48L2F1dGhvcj48L2F1dGhvcnM+PC9jb250
cmlidXRvcnM+PGF1dGgtYWRkcmVzcz5Qb3J0dWd1ZXNlIE5hdnkgUmVzZWFyY2ggQ2VudGVyIChD
SU5BViksIExpc2JvYSwgUG9ydHVnYWwmI3hEO0luc3RpdHV0byBVbml2ZXJzaXTDoXJpbyBkZSBM
aXNib2EgKElTQ1RFLUlVTCksIEJ1c2luZXNzIFJlc2VhcmNoIFVuaXQgLSBCUlUgKFVOSURFLUlV
TCksIExpc2JvYSwgUG9ydHVnYWw8L2F1dGgtYWRkcmVzcz48dGl0bGVzPjx0aXRsZT5JcyB0cmFp
bmluZyBsZWFkZXJzIGluIGZ1bmN0aW9uYWwgbGVhZGVyc2hpcCBhIHVzZWZ1bCB0b29sIGZvciBp
bXByb3ZpbmcgdGhlIHBlcmZvcm1hbmNlIG9mIGxlYWRlcnNoaXAgZnVuY3Rpb25zIGFuZCB0ZWFt
IGVmZmVjdGl2ZW5lc3M/PC90aXRsZT48c2Vjb25kYXJ5LXRpdGxlPkxlYWRlcnNoaXAgUXVhcnRl
cmx5PC9zZWNvbmRhcnktdGl0bGU+PGFsdC10aXRsZT5MZWFkZXJzaC4gUS48L2FsdC10aXRsZT48
L3RpdGxlcz48cGVyaW9kaWNhbD48ZnVsbC10aXRsZT5MZWFkZXJzaGlwIFF1YXJ0ZXJseTwvZnVs
bC10aXRsZT48L3BlcmlvZGljYWw+PHBhZ2VzPjQ3MC00ODQ8L3BhZ2VzPjx2b2x1bWU+MjY8L3Zv
bHVtZT48bnVtYmVyPjM8L251bWJlcj48a2V5d29yZHM+PGtleXdvcmQ+RnVuY3Rpb25hbCBsZWFk
ZXJzaGlwPC9rZXl3b3JkPjxrZXl3b3JkPkxlYWRlcnNoaXAgdHJhaW5pbmc8L2tleXdvcmQ+PGtl
eXdvcmQ+VGVhbSBlZmZlY3RpdmVuZXNzPC9rZXl3b3JkPjwva2V5d29yZHM+PGRhdGVzPjx5ZWFy
PjIwMTU8L3llYXI+PC9kYXRlcz48cHVibGlzaGVyPkVsc2V2aWVyIEluYy48L3B1Ymxpc2hlcj48
aXNibj4xMDQ4OTg0MyAoSVNTTik8L2lzYm4+PHdvcmstdHlwZT5BcnRpY2xlPC93b3JrLXR5cGU+
PHVybHM+PHJlbGF0ZWQtdXJscz48dXJsPmh0dHBzOi8vd3d3LnNjb3B1cy5jb20vaW53YXJkL3Jl
Y29yZC51cmk/ZWlkPTItczIuMC04NDk0Mjk5MDYyNCZhbXA7ZG9pPTEwLjEwMTYlMmZqLmxlYXF1
YS4yMDE1LjAyLjAxMCZhbXA7cGFydG5lcklEPTQwJmFtcDttZDU9ZDlhMjA2YmI2ZGY5NWE3MjJl
ZDhhNWYwNjY3NjBhYTc8L3VybD48L3JlbGF0ZWQtdXJscz48L3VybHM+PGVsZWN0cm9uaWMtcmVz
b3VyY2UtbnVtPjEwLjEwMTYvai5sZWFxdWEuMjAxNS4wMi4wMTA8L2VsZWN0cm9uaWMtcmVzb3Vy
Y2UtbnVtPjxyZW1vdGUtZGF0YWJhc2UtbmFtZT5TY29wdXM8L3JlbW90ZS1kYXRhYmFzZS1uYW1l
PjxsYW5ndWFnZT5FbmdsaXNoPC9sYW5ndWFnZT48L3JlY29yZD48L0NpdGU+PENpdGU+PEF1dGhv
cj5BbCBRdWJhaXNpPC9BdXRob3I+PFllYXI+MjAxNTwvWWVhcj48UmVjTnVtPjgwMDI8L1JlY051
bT48cmVjb3JkPjxyZWMtbnVtYmVyPjgwMDI8L3JlYy1udW1iZXI+PGZvcmVpZ24ta2V5cz48a2V5
IGFwcD0iRU4iIGRiLWlkPSIweDlzMjlweDhkcmVhc2VzejJvNTlzZGZ0ZWQ1MnZ0dHJ2ZTUiIHRp
bWVzdGFtcD0iMTY1MzQxMDAxMSI+ODAwMjwva2V5PjwvZm9yZWlnbi1rZXlzPjxyZWYtdHlwZSBu
YW1lPSJKb3VybmFsIEFydGljbGUiPjE3PC9yZWYtdHlwZT48Y29udHJpYnV0b3JzPjxhdXRob3Jz
PjxhdXRob3I+QWwgUXViYWlzaSwgSi4gTS4gTC4gRi48L2F1dGhvcj48YXV0aG9yPkFidSBFbGFu
YWluLCBILiBNLjwvYXV0aG9yPjxhdXRob3I+QmFkcmksIE0uIEEuPC9hdXRob3I+PGF1dGhvcj5B
am1hbCwgTS4gTS48L2F1dGhvcj48L2F1dGhvcnM+PC9jb250cmlidXRvcnM+PGF1dGgtYWRkcmVz
cz5BYnUgRGhhYmkgVW5pdmVyc2l0eSwgQWJ1IERoYWJpLCBVbml0ZWQgQXJhYiBFbWlyYXRlcyYj
eEQ7Q29sbGVnZSBvZiBCdXNpbmVzcyBBZG1pbmlzdHJhdGlvbiwgQWJ1IERoYWJpIFVuaXZlcnNp
dHksIEFidSBEaGFiaSwgVW5pdGVkIEFyYWIgRW1pcmF0ZXMmI3hEO0FidSBEaGFiaSBFZHVjYXRp
b24gQ291bmNpbCwgQWJ1IERoYWJpLCBVbml0ZWQgQXJhYiBFbWlyYXRlczwvYXV0aC1hZGRyZXNz
Pjx0aXRsZXM+PHRpdGxlPkxlYWRlcnNoaXAsIGN1bHR1cmUgYW5kIHRlYW0gY29tbXVuaWNhdGlv
bjogQW5hbHlzaXMgb2YgcHJvamVjdCBzdWNjZXNzIGNhdXNhbGl0eSAtIEEgVUFFIGNhc2U8L3Rp
dGxlPjxzZWNvbmRhcnktdGl0bGU+SW50ZXJuYXRpb25hbCBKb3VybmFsIG9mIEFwcGxpZWQgTWFu
YWdlbWVudCBTY2llbmNlPC9zZWNvbmRhcnktdGl0bGU+PGFsdC10aXRsZT5JbnQuIEouIEFwcGwu
IE1hbmFnZS4gU2NpLjwvYWx0LXRpdGxlPjwvdGl0bGVzPjxwZXJpb2RpY2FsPjxmdWxsLXRpdGxl
PkludGVybmF0aW9uYWwgSm91cm5hbCBvZiBBcHBsaWVkIE1hbmFnZW1lbnQgU2NpZW5jZTwvZnVs
bC10aXRsZT48YWJici0xPkludC4gSi4gQXBwbC4gTWFuYWdlLiBTY2kuPC9hYmJyLTE+PC9wZXJp
b2RpY2FsPjxhbHQtcGVyaW9kaWNhbD48ZnVsbC10aXRsZT5JbnRlcm5hdGlvbmFsIEpvdXJuYWwg
b2YgQXBwbGllZCBNYW5hZ2VtZW50IFNjaWVuY2U8L2Z1bGwtdGl0bGU+PGFiYnItMT5JbnQuIEou
IEFwcGwuIE1hbmFnZS4gU2NpLjwvYWJici0xPjwvYWx0LXBlcmlvZGljYWw+PHBhZ2VzPjIyMy0y
NDM8L3BhZ2VzPjx2b2x1bWU+Nzwvdm9sdW1lPjxudW1iZXI+MzwvbnVtYmVyPjxrZXl3b3Jkcz48
a2V5d29yZD5BYnUgRGhhYmk8L2tleXdvcmQ+PGtleXdvcmQ+TGVhZGVyc2hpcCBtZW1iZXJzIGV4
Y2hhbmdlPC9rZXl3b3JkPjxrZXl3b3JkPkxNWDwva2V5d29yZD48a2V5d29yZD5PcmdhbmlzYXRp
b24gYmVoYXZpb3VyPC9rZXl3b3JkPjxrZXl3b3JkPlByb2plY3Qgc3VjY2Vzczwva2V5d29yZD48
a2V5d29yZD5TRU08L2tleXdvcmQ+PGtleXdvcmQ+U3RydWN0dXJhbCBlcXVhdGlvbiBtb2RlbDwv
a2V5d29yZD48a2V5d29yZD5UZWFtIGNvbW11bmljYXRpb248L2tleXdvcmQ+PGtleXdvcmQ+VUFF
PC9rZXl3b3JkPjwva2V5d29yZHM+PGRhdGVzPjx5ZWFyPjIwMTU8L3llYXI+PC9kYXRlcz48cHVi
bGlzaGVyPkluZGVyc2NpZW5jZSBQdWJsaXNoZXJzPC9wdWJsaXNoZXI+PGlzYm4+MTc1NTg5MTMg
KElTU04pPC9pc2JuPjx3b3JrLXR5cGU+QXJ0aWNsZTwvd29yay10eXBlPjx1cmxzPjxyZWxhdGVk
LXVybHM+PHVybD5odHRwczovL3d3dy5zY29wdXMuY29tL2lud2FyZC9yZWNvcmQudXJpP2VpZD0y
LXMyLjAtODQ5NDAxODUxNjgmYW1wO2RvaT0xMC4xNTA0JTJmSUpBTVMuMjAxNS4wNzExNDkmYW1w
O3BhcnRuZXJJRD00MCZhbXA7bWQ1PTM0NTViNThlZDU5OWJmZThmM2U1OWY5NzkwNWE5OWU5PC91
cmw+PC9yZWxhdGVkLXVybHM+PC91cmxzPjxlbGVjdHJvbmljLXJlc291cmNlLW51bT4xMC4xNTA0
L0lKQU1TLjIwMTUuMDcxMTQ5PC9lbGVjdHJvbmljLXJlc291cmNlLW51bT48cmVtb3RlLWRhdGFi
YXNlLW5hbWU+U2NvcHVzPC9yZW1vdGUtZGF0YWJhc2UtbmFtZT48bGFuZ3VhZ2U+RW5nbGlzaDwv
bGFuZ3VhZ2U+PC9yZWNvcmQ+PC9DaXRlPjxDaXRlPjxBdXRob3I+Q2hlbjwvQXV0aG9yPjxZZWFy
PjIwMTU8L1llYXI+PFJlY051bT44MDAzPC9SZWNOdW0+PHJlY29yZD48cmVjLW51bWJlcj44MDAz
PC9yZWMtbnVtYmVyPjxmb3JlaWduLWtleXM+PGtleSBhcHA9IkVOIiBkYi1pZD0iMHg5czI5cHg4
ZHJlYXNlc3oybzU5c2RmdGVkNTJ2dHRydmU1IiB0aW1lc3RhbXA9IjE2NTM0MTAwMTEiPjgwMDM8
L2tleT48L2ZvcmVpZ24ta2V5cz48cmVmLXR5cGUgbmFtZT0iSm91cm5hbCBBcnRpY2xlIj4xNzwv
cmVmLXR5cGU+PGNvbnRyaWJ1dG9ycz48YXV0aG9ycz48YXV0aG9yPkNoZW4sIFouPC9hdXRob3I+
PGF1dGhvcj5aaHUsIEouPC9hdXRob3I+PGF1dGhvcj5aaG91LCBNLjwvYXV0aG9yPjwvYXV0aG9y
cz48L2NvbnRyaWJ1dG9ycz48YXV0aC1hZGRyZXNzPkRlcGFydG1lbnQgb2YgTWFuYWdlbWVudCBh
bmQgT3JnYW5pemF0aW9ucywgQnVzaW5lc3MgU2Nob29sLCBVbml2ZXJzaXR5IG9mIFdlc3Rlcm4g
QXVzdHJhbGlhLCBBdXN0cmFsaWEmI3hEO0RlcGFydG1lbnQgb2YgTWFuYWdlbWVudCwgU2Nob29s
IG9mIEJ1c2luZXNzIGFuZCBNYW5hZ2VtZW50LCBIb25nIEtvbmcgVW5pdmVyc2l0eSBvZiBTY2ll
bmNlIGFuZCBUZWNobm9sb2d5LCBIb25nIEtvbmcmI3hEO0RlcGFydG1lbnQgb2YgQnVzaW5lc3Mg
QWRtaW5pc3RyYXRpb24sIFNjaG9vbCBvZiBNYW5hZ2VtZW50LCBIYXJiaW4gSW5zdGl0dXRlIG9m
IFRlY2hub2xvZ3kgYXQgU2hlbnpoZW4sIENoaW5hPC9hdXRoLWFkZHJlc3M+PHRpdGxlcz48dGl0
bGU+SG93IGRvZXMgYSBzZXJ2YW50IGxlYWRlciBmdWVsIHRoZSBzZXJ2aWNlIGZpcmU/IEEgbXVs
dGlsZXZlbCBtb2RlbCBvZiBzZXJ2YW50IGxlYWRlcnNoaXAsIGluZGl2aWR1YWwgc2VsZiBpZGVu
dGl0eSwgZ3JvdXAgY29tcGV0aXRpb24gY2xpbWF0ZSwgYW5kIGN1c3RvbWVyIHNlcnZpY2UgcGVy
Zm9ybWFuY2U8L3RpdGxlPjxzZWNvbmRhcnktdGl0bGU+Sm91cm5hbCBvZiBBcHBsaWVkIFBzeWNo
b2xvZ3k8L3NlY29uZGFyeS10aXRsZT48YWx0LXRpdGxlPkouIEFwcGwuIFBzeWNob2wuPC9hbHQt
dGl0bGU+PC90aXRsZXM+PHBlcmlvZGljYWw+PGZ1bGwtdGl0bGU+Sm91cm5hbCBvZiBBcHBsaWVk
IFBzeWNob2xvZ3k8L2Z1bGwtdGl0bGU+PGFiYnItMT5KLiBBcHBsLiBQc3ljaG9sLjwvYWJici0x
PjxhYmJyLTI+SiBBcHBsIFBzeWNob2w8L2FiYnItMj48L3BlcmlvZGljYWw+PGFsdC1wZXJpb2Rp
Y2FsPjxmdWxsLXRpdGxlPkpvdXJuYWwgb2YgQXBwbGllZCBQc3ljaG9sb2d5PC9mdWxsLXRpdGxl
PjxhYmJyLTE+Si4gQXBwbC4gUHN5Y2hvbC48L2FiYnItMT48YWJici0yPkogQXBwbCBQc3ljaG9s
PC9hYmJyLTI+PC9hbHQtcGVyaW9kaWNhbD48cGFnZXM+NTExLTUyMTwvcGFnZXM+PHZvbHVtZT4x
MDA8L3ZvbHVtZT48bnVtYmVyPjI8L251bWJlcj48a2V5d29yZHM+PGtleXdvcmQ+Q29tcGV0aXRp
b24gY2xpbWF0ZTwva2V5d29yZD48a2V5d29yZD5TZXJ2YW50IGxlYWRlcnNoaXA8L2tleXdvcmQ+
PGtleXdvcmQ+U2VydmljZSBwZXJmb3JtYW5jZTwva2V5d29yZD48a2V5d29yZD5Tb2NpYWwgaWRl
bnRpdHksIG11bHRpbGV2ZWw8L2tleXdvcmQ+PGtleXdvcmQ+VHJhbnNmb3JtYXRpb25hbCBsZWFk
ZXJzaGlwPC9rZXl3b3JkPjxrZXl3b3JkPmFkdWx0PC9rZXl3b3JkPjxrZXl3b3JkPmNvc21ldGlj
IGluZHVzdHJ5PC9rZXl3b3JkPjxrZXl3b3JkPmZlbWFsZTwva2V5d29yZD48a2V5d29yZD5odW1h
bjwva2V5d29yZD48a2V5d29yZD5qb2IgcGVyZm9ybWFuY2U8L2tleXdvcmQ+PGtleXdvcmQ+bGVh
ZGVyc2hpcDwva2V5d29yZD48a2V5d29yZD5tYWxlPC9rZXl3b3JkPjxrZXl3b3JkPnNvY2lhbCBi
ZWhhdmlvcjwva2V5d29yZD48a2V5d29yZD5CZWF1dHkgQ3VsdHVyZTwva2V5d29yZD48a2V5d29y
ZD5IdW1hbnM8L2tleXdvcmQ+PGtleXdvcmQ+U29jaWFsIElkZW50aWZpY2F0aW9uPC9rZXl3b3Jk
PjxrZXl3b3JkPldvcmsgUGVyZm9ybWFuY2U8L2tleXdvcmQ+PC9rZXl3b3Jkcz48ZGF0ZXM+PHll
YXI+MjAxNTwveWVhcj48L2RhdGVzPjxwdWJsaXNoZXI+QW1lcmljYW4gUHN5Y2hvbG9naWNhbCBB
c3NvY2lhdGlvbiBJbmMuPC9wdWJsaXNoZXI+PGlzYm4+MDAyMTkwMTAgKElTU04pPC9pc2JuPjx3
b3JrLXR5cGU+QXJ0aWNsZTwvd29yay10eXBlPjx1cmxzPjxyZWxhdGVkLXVybHM+PHVybD5odHRw
czovL3d3dy5zY29wdXMuY29tL2lud2FyZC9yZWNvcmQudXJpP2VpZD0yLXMyLjAtODQ5Mjk4NDQx
NjEmYW1wO2RvaT0xMC4xMDM3JTJmYTAwMzgwMzYmYW1wO3BhcnRuZXJJRD00MCZhbXA7bWQ1PTdi
OWIxZGIyYjI2MzI1ZWUzODExMzA2ZjZmNzBmMmEzPC91cmw+PC9yZWxhdGVkLXVybHM+PC91cmxz
PjxjdXN0b20yPjI1MzE0MzY2PC9jdXN0b20yPjxlbGVjdHJvbmljLXJlc291cmNlLW51bT4xMC4x
MDM3L2EwMDM4MDM2PC9lbGVjdHJvbmljLXJlc291cmNlLW51bT48cmVtb3RlLWRhdGFiYXNlLW5h
bWU+U2NvcHVzPC9yZW1vdGUtZGF0YWJhc2UtbmFtZT48bGFuZ3VhZ2U+RW5nbGlzaDwvbGFuZ3Vh
Z2U+PC9yZWNvcmQ+PC9DaXRlPjxDaXRlPjxBdXRob3I+QmFsYW1vaGFuPC9BdXRob3I+PFllYXI+
MjAxNTwvWWVhcj48UmVjTnVtPjgwMDQ8L1JlY051bT48cmVjb3JkPjxyZWMtbnVtYmVyPjgwMDQ8
L3JlYy1udW1iZXI+PGZvcmVpZ24ta2V5cz48a2V5IGFwcD0iRU4iIGRiLWlkPSIweDlzMjlweDhk
cmVhc2VzejJvNTlzZGZ0ZWQ1MnZ0dHJ2ZTUiIHRpbWVzdGFtcD0iMTY1MzQxMDAxMSI+ODAwNDwv
a2V5PjwvZm9yZWlnbi1rZXlzPjxyZWYtdHlwZSBuYW1lPSJKb3VybmFsIEFydGljbGUiPjE3PC9y
ZWYtdHlwZT48Y29udHJpYnV0b3JzPjxhdXRob3JzPjxhdXRob3I+QmFsYW1vaGFuLCBQLjwvYXV0
aG9yPjxhdXRob3I+VGVjaCwgTS48L2F1dGhvcj48YXV0aG9yPkdvbWF0aGksIFMuPC9hdXRob3I+
PC9hdXRob3JzPjwvY29udHJpYnV0b3JzPjxhdXRoLWFkZHJlc3M+VmVsbG9yZSBJbnN0aXR1dGUg
b2YgVGVjaG5vbG9neSBCdXNpbmVzcyBTY2hvb2wgKFZJVEJTKSwgVmVsbG9yZSwgVGFtaWxOYWR1
LCBJbmRpYSYjeEQ7VklUIEJ1c2luZXNzIFNjaG9vbCwgVklUIFVuaXZlcnNpdHksIFZlbGxvcmUs
IFRhbWlsTmFkdSA2MzIwMTQsIEluZGlhPC9hdXRoLWFkZHJlc3M+PHRpdGxlcz48dGl0bGU+RW1v
dGlvbmFsIGludGVsbGlnZW5jZSDigJMgSXRzIGltcG9ydGFuY2UgYW5kIHJlbGF0aW9uc2hpcCB3
aXRoIGluZGl2aWR1YWwgcGVmb3JtYW5jZSx0ZWFtLWVmZmVjdGl2ZW5lc3MsIGxlYWRlcnNoaXAg
YW5kIG1hcmtldGluZyBlZmZlY3RpdmVuZXNzPC90aXRsZT48c2Vjb25kYXJ5LXRpdGxlPk1lZGl0
ZXJyYW5lYW4gSm91cm5hbCBvZiBTb2NpYWwgU2NpZW5jZXM8L3NlY29uZGFyeS10aXRsZT48YWx0
LXRpdGxlPk1lZGl0ZXJyYW5lYW4gSi4gU29jLiBTY2kuPC9hbHQtdGl0bGU+PC90aXRsZXM+PHBl
cmlvZGljYWw+PGZ1bGwtdGl0bGU+TWVkaXRlcnJhbmVhbiBKb3VybmFsIG9mIFNvY2lhbCBTY2ll
bmNlczwvZnVsbC10aXRsZT48YWJici0xPk1lZGl0ZXJyYW5lYW4gSi4gU29jLiBTY2kuPC9hYmJy
LTE+PC9wZXJpb2RpY2FsPjxhbHQtcGVyaW9kaWNhbD48ZnVsbC10aXRsZT5NZWRpdGVycmFuZWFu
IEpvdXJuYWwgb2YgU29jaWFsIFNjaWVuY2VzPC9mdWxsLXRpdGxlPjxhYmJyLTE+TWVkaXRlcnJh
bmVhbiBKLiBTb2MuIFNjaS48L2FiYnItMT48L2FsdC1wZXJpb2RpY2FsPjxwYWdlcz4xMjAtMTI4
PC9wYWdlcz48dm9sdW1lPjY8L3ZvbHVtZT48bnVtYmVyPjE8L251bWJlcj48a2V5d29yZHM+PGtl
eXdvcmQ+RW1vdGlvbmFsIGludGVsbGlnZW5jZTwva2V5d29yZD48a2V5d29yZD5FbXBsb3llZXM8
L2tleXdvcmQ+PGtleXdvcmQ+TGVhZGVyc2hpcDwva2V5d29yZD48a2V5d29yZD5Pcmdhbml6YXRp
b248L2tleXdvcmQ+PGtleXdvcmQ+UGVyZm9ybWFuY2U8L2tleXdvcmQ+PGtleXdvcmQ+UmVsYXRp
b25zaGlwIG1hcmtldGluZzwva2V5d29yZD48a2V5d29yZD5TYXRpc2ZhY3Rpb248L2tleXdvcmQ+
PGtleXdvcmQ+VGVhbTwva2V5d29yZD48L2tleXdvcmRzPjxkYXRlcz48eWVhcj4yMDE1PC95ZWFy
PjwvZGF0ZXM+PHB1Ymxpc2hlcj5NZWRpdGVycmFuZWFuIENlbnRlciBvZiBTb2NpYWwgYW5kIEVk
dWNhdGlvbmFsIFJlc2VhcmNoPC9wdWJsaXNoZXI+PGlzYm4+MjAzOTkzNDAgKElTU04pPC9pc2Ju
Pjx3b3JrLXR5cGU+QXJ0aWNsZTwvd29yay10eXBlPjx1cmxzPjxyZWxhdGVkLXVybHM+PHVybD5o
dHRwczovL3d3dy5zY29wdXMuY29tL2lud2FyZC9yZWNvcmQudXJpP2VpZD0yLXMyLjAtODQ5MjMx
MTUwMTUmYW1wO2RvaT0xMC41OTAxJTJmbWpzcy4yMDE1LnY2bjFwMTIwJmFtcDtwYXJ0bmVySUQ9
NDAmYW1wO21kNT0xMzFmMmRjZjM5NjQwM2MwZmRkYWQ1MDAyMjBiMDg1OTwvdXJsPjwvcmVsYXRl
ZC11cmxzPjwvdXJscz48ZWxlY3Ryb25pYy1yZXNvdXJjZS1udW0+MTAuNTkwMS9tanNzLjIwMTUu
djZuMXAxMjA8L2VsZWN0cm9uaWMtcmVzb3VyY2UtbnVtPjxyZW1vdGUtZGF0YWJhc2UtbmFtZT5T
Y29wdXM8L3JlbW90ZS1kYXRhYmFzZS1uYW1lPjxsYW5ndWFnZT5FbmdsaXNoPC9sYW5ndWFnZT48
L3JlY29yZD48L0NpdGU+PENpdGU+PEF1dGhvcj5NYXJjaGlvbmRvPC9BdXRob3I+PFllYXI+MjAx
NTwvWWVhcj48UmVjTnVtPjgyMDQ8L1JlY051bT48cmVjb3JkPjxyZWMtbnVtYmVyPjgyMDQ8L3Jl
Yy1udW1iZXI+PGZvcmVpZ24ta2V5cz48a2V5IGFwcD0iRU4iIGRiLWlkPSIweDlzMjlweDhkcmVh
c2VzejJvNTlzZGZ0ZWQ1MnZ0dHJ2ZTUiIHRpbWVzdGFtcD0iMTY1MzQxMDM3MCI+ODIwNDwva2V5
PjwvZm9yZWlnbi1rZXlzPjxyZWYtdHlwZSBuYW1lPSJKb3VybmFsIEFydGljbGUiPjE3PC9yZWYt
dHlwZT48Y29udHJpYnV0b3JzPjxhdXRob3JzPjxhdXRob3I+TWFyY2hpb25kbywgTGlzYSBBLjwv
YXV0aG9yPjxhdXRob3I+TXllcnMsIENocmlzdG9waGVyIEcuPC9hdXRob3I+PGF1dGhvcj5Lb3Bl
bG1hbiwgU2hpcmxpPC9hdXRob3I+PC9hdXRob3JzPjwvY29udHJpYnV0b3JzPjx0aXRsZXM+PHRp
dGxlPlRoZSByZWxhdGlvbmFsIG5hdHVyZSBvZiBsZWFkZXJzaGlwIGlkZW50aXR5IGNvbnN0cnVj
dGlvbjogSG93IGFuZCB3aGVuIGl0IGluZmx1ZW5jZXMgcGVyY2VpdmVkIGxlYWRlcnNoaXAgYW5k
IGRlY2lzaW9uLW1ha2luZzwvdGl0bGU+PHNlY29uZGFyeS10aXRsZT5MZWFkZXJzaGlwIFF1YXJ0
ZXJseTwvc2Vjb25kYXJ5LXRpdGxlPjwvdGl0bGVzPjxwZXJpb2RpY2FsPjxmdWxsLXRpdGxlPkxl
YWRlcnNoaXAgUXVhcnRlcmx5PC9mdWxsLXRpdGxlPjwvcGVyaW9kaWNhbD48cGFnZXM+ODkyLTkw
ODwvcGFnZXM+PHZvbHVtZT4yNjwvdm9sdW1lPjxudW1iZXI+NTwvbnVtYmVyPjxkYXRlcz48eWVh
cj4yMDE1PC95ZWFyPjxwdWItZGF0ZXM+PGRhdGU+T2N0PC9kYXRlPjwvcHViLWRhdGVzPjwvZGF0
ZXM+PGlzYm4+MTA0OC05ODQzPC9pc2JuPjxhY2Nlc3Npb24tbnVtPldPUzowMDAzNjM0MzY0MDAw
MTY8L2FjY2Vzc2lvbi1udW0+PHVybHM+PC91cmxzPjxlbGVjdHJvbmljLXJlc291cmNlLW51bT4x
MC4xMDE2L2oubGVhcXVhLjIwMTUuMDYuMDA2PC9lbGVjdHJvbmljLXJlc291cmNlLW51bT48L3Jl
Y29yZD48L0NpdGU+PENpdGU+PEF1dGhvcj5HYXJjw61hLUd1aXU8L0F1dGhvcj48WWVhcj4yMDE2
PC9ZZWFyPjxSZWNOdW0+Nzk0NzwvUmVjTnVtPjxyZWNvcmQ+PHJlYy1udW1iZXI+Nzk0NzwvcmVj
LW51bWJlcj48Zm9yZWlnbi1rZXlzPjxrZXkgYXBwPSJFTiIgZGItaWQ9IjB4OXMyOXB4OGRyZWFz
ZXN6Mm81OXNkZnRlZDUydnR0cnZlNSIgdGltZXN0YW1wPSIxNjUzNDEwMDExIj43OTQ3PC9rZXk+
PC9mb3JlaWduLWtleXM+PHJlZi10eXBlIG5hbWU9IkpvdXJuYWwgQXJ0aWNsZSI+MTc8L3JlZi10
eXBlPjxjb250cmlidXRvcnM+PGF1dGhvcnM+PGF1dGhvcj5HYXJjw61hLUd1aXUsIEMuPC9hdXRo
b3I+PGF1dGhvcj5Nb3lhLCBNLjwvYXV0aG9yPjxhdXRob3I+TW9sZXJvLCBGLjwvYXV0aG9yPjxh
dXRob3I+TW9yaWFubywgSi4gQS48L2F1dGhvcj48L2F1dGhvcnM+PC9jb250cmlidXRvcnM+PGF1
dGgtYWRkcmVzcz5Vbml2ZXJzaWRhZCBkZSBHcmFuYWRhLCBTcGFpbiYjeEQ7VW5pdmVyc2lkYWQg
TmFjaW9uYWwgZGUgRWR1Y2FjacOzbiBhIERpc3RhbmNpYSwgTWFkcmlkLCBTcGFpbjwvYXV0aC1h
ZGRyZXNzPjx0aXRsZXM+PHRpdGxlPlRyYW5zZm9ybWF0aW9uYWwgbGVhZGVyc2hpcCBhbmQgZ3Jv
dXAgcG90ZW5jeSBpbiBzbWFsbCBtaWxpdGFyeSB1bml0czogVGhlIG1lZGlhdGluZyByb2xlIG9m
IGdyb3VwIGlkZW50aWZpY2F0aW9uIGFuZCBjb2hlc2lvbjwvdGl0bGU+PHNlY29uZGFyeS10aXRs
ZT5SZXZpc3RhIGRlIFBzaWNvbG9naWEgZGVsIFRyYWJham8geSBkZSBsYXMgT3JnYW5pemFjaW9u
ZXM8L3NlY29uZGFyeS10aXRsZT48YWx0LXRpdGxlPlJldi4gUHNpY29sLiBUcmFiLiBPcmdhLjwv
YWx0LXRpdGxlPjxzaG9ydC10aXRsZT5FbCBsaWRlcmF6Z28gdHJhbnNmb3JtYWNpb25hbCB5IGxh
IHBvdGVuY2lhIGdydXBhbCBlbiB1bmlkYWRlcyBtaWxpdGFyZXMgcGVxdWXDsWFzOiBlbCBwYXBl
bCBtZWRpYWRvciBkZSBsYSBpZGVudGlmaWNhY2nDs24geSBjb2hlc2nDs24gZ3J1cGFsZXM8L3No
b3J0LXRpdGxlPjwvdGl0bGVzPjxwZXJpb2RpY2FsPjxmdWxsLXRpdGxlPlJldmlzdGEgZGUgUHNp
Y29sb2dpYSBkZWwgVHJhYmFqbyB5IGRlIGxhcyBPcmdhbml6YWNpb25lczwvZnVsbC10aXRsZT48
YWJici0xPlJldi4gUHNpY29sLiBUcmFiLiBPcmdhLjwvYWJici0xPjwvcGVyaW9kaWNhbD48YWx0
LXBlcmlvZGljYWw+PGZ1bGwtdGl0bGU+UmV2aXN0YSBkZSBQc2ljb2xvZ2lhIGRlbCBUcmFiYWpv
IHkgZGUgbGFzIE9yZ2FuaXphY2lvbmVzPC9mdWxsLXRpdGxlPjxhYmJyLTE+UmV2LiBQc2ljb2wu
IFRyYWIuIE9yZ2EuPC9hYmJyLTE+PC9hbHQtcGVyaW9kaWNhbD48cGFnZXM+MTQ1LTE1MjwvcGFn
ZXM+PHZvbHVtZT4zMjwvdm9sdW1lPjxudW1iZXI+MzwvbnVtYmVyPjxrZXl3b3Jkcz48a2V5d29y
ZD5Hcm91cCBjb2hlc2lvbjwva2V5d29yZD48a2V5d29yZD5Hcm91cCBpZGVudGlmaWNhdGlvbjwv
a2V5d29yZD48a2V5d29yZD5Hcm91cCBwb3RlbmN5PC9rZXl3b3JkPjxrZXl3b3JkPlNxdWFkPC9r
ZXl3b3JkPjxrZXl3b3JkPlRyYW5zZm9ybWF0aW9uYWwgbGVhZGVyc2hpcDwva2V5d29yZD48L2tl
eXdvcmRzPjxkYXRlcz48eWVhcj4yMDE2PC95ZWFyPjwvZGF0ZXM+PHB1Ymxpc2hlcj5FbHNldmll
ciBEb3ltYTwvcHVibGlzaGVyPjxpc2JuPjE1NzY1OTYyIChJU1NOKTwvaXNibj48d29yay10eXBl
PkFydGljbGU8L3dvcmstdHlwZT48dXJscz48cmVsYXRlZC11cmxzPjx1cmw+aHR0cHM6Ly93d3cu
c2NvcHVzLmNvbS9pbndhcmQvcmVjb3JkLnVyaT9laWQ9Mi1zMi4wLTg0OTk1NjEwNDQ1JmFtcDtk
b2k9MTAuMTAxNiUyZmoucnB0by4yMDE2LjA2LjAwMiZhbXA7cGFydG5lcklEPTQwJmFtcDttZDU9
MjkyZDc5MWJiN2EyMjYxNTZjMmM2NzE2YjI1M2M2ZWI8L3VybD48L3JlbGF0ZWQtdXJscz48L3Vy
bHM+PGVsZWN0cm9uaWMtcmVzb3VyY2UtbnVtPjEwLjEwMTYvai5ycHRvLjIwMTYuMDYuMDAyPC9l
bGVjdHJvbmljLXJlc291cmNlLW51bT48cmVtb3RlLWRhdGFiYXNlLW5hbWU+U2NvcHVzPC9yZW1v
dGUtZGF0YWJhc2UtbmFtZT48bGFuZ3VhZ2U+RW5nbGlzaDsgU3BhbmlzaDwvbGFuZ3VhZ2U+PC9y
ZWNvcmQ+PC9DaXRlPjxDaXRlPjxBdXRob3I+Q2hpdTwvQXV0aG9yPjxZZWFyPjIwMTY8L1llYXI+
PFJlY051bT43OTQ4PC9SZWNOdW0+PHJlY29yZD48cmVjLW51bWJlcj43OTQ4PC9yZWMtbnVtYmVy
Pjxmb3JlaWduLWtleXM+PGtleSBhcHA9IkVOIiBkYi1pZD0iMHg5czI5cHg4ZHJlYXNlc3oybzU5
c2RmdGVkNTJ2dHRydmU1IiB0aW1lc3RhbXA9IjE2NTM0MTAwMTEiPjc5NDg8L2tleT48L2ZvcmVp
Z24ta2V5cz48cmVmLXR5cGUgbmFtZT0iSm91cm5hbCBBcnRpY2xlIj4xNzwvcmVmLXR5cGU+PGNv
bnRyaWJ1dG9ycz48YXV0aG9ycz48YXV0aG9yPkNoaXUsIEMuIFkuIEMuPC9hdXRob3I+PGF1dGhv
cj5Pd2VucywgQi4gUC48L2F1dGhvcj48YXV0aG9yPlRlc2x1aywgUC4gRS48L2F1dGhvcj48L2F1
dGhvcnM+PC9jb250cmlidXRvcnM+PGF1dGgtYWRkcmVzcz5DZW50cmUgZm9yIFdvcmtwbGFjZSBF
eGNlbGxlbmNlLCBVbml2ZXJzaXR5IG9mIFNvdXRoIEF1c3RyYWxpYSwgQXVzdHJhbGlhJiN4RDtN
YXJyaW90dCBTY2hvb2wgb2YgTWFuYWdlbWVudCwgQnJpZ2hhbSBZb3VuZyBVbml2ZXJzaXR5LCBV
bml0ZWQgU3RhdGVzJiN4RDtEZXBhcnRtZW50IG9mIE9yZ2FuaXphdGlvbiBhbmQgSHVtYW4gUmVz
b3VyY2VzLCBVbml2ZXJzaXR5IGF0IEJ1ZmZhbG8sIFN0YXRlIFVuaXZlcnNpdHkgb2YgTmV3IFlv
cmssIFVuaXRlZCBTdGF0ZXM8L2F1dGgtYWRkcmVzcz48dGl0bGVzPjx0aXRsZT5Jbml0aWF0aW5n
IGFuZCB1dGlsaXppbmcgc2hhcmVkIGxlYWRlcnNoaXAgaW4gdGVhbXM6IFRoZSByb2xlIG9mIGxl
YWRlciBodW1pbGl0eSwgdGVhbSBwcm9hY3RpdmUgcGVyc29uYWxpdHksIGFuZCB0ZWFtIHBlcmZv
cm1hbmNlIGNhcGFiaWxpdHk8L3RpdGxlPjxzZWNvbmRhcnktdGl0bGU+Sm91cm5hbCBvZiBBcHBs
aWVkIFBzeWNob2xvZ3k8L3NlY29uZGFyeS10aXRsZT48YWx0LXRpdGxlPkouIEFwcGwuIFBzeWNo
b2wuPC9hbHQtdGl0bGU+PC90aXRsZXM+PHBlcmlvZGljYWw+PGZ1bGwtdGl0bGU+Sm91cm5hbCBv
ZiBBcHBsaWVkIFBzeWNob2xvZ3k8L2Z1bGwtdGl0bGU+PGFiYnItMT5KLiBBcHBsLiBQc3ljaG9s
LjwvYWJici0xPjxhYmJyLTI+SiBBcHBsIFBzeWNob2w8L2FiYnItMj48L3BlcmlvZGljYWw+PGFs
dC1wZXJpb2RpY2FsPjxmdWxsLXRpdGxlPkpvdXJuYWwgb2YgQXBwbGllZCBQc3ljaG9sb2d5PC9m
dWxsLXRpdGxlPjxhYmJyLTE+Si4gQXBwbC4gUHN5Y2hvbC48L2FiYnItMT48YWJici0yPkogQXBw
bCBQc3ljaG9sPC9hYmJyLTI+PC9hbHQtcGVyaW9kaWNhbD48cGFnZXM+MTcwNS0xNzIwPC9wYWdl
cz48dm9sdW1lPjEwMTwvdm9sdW1lPjxudW1iZXI+MTI8L251bWJlcj48a2V5d29yZHM+PGtleXdv
cmQ+TGVhZGVyIGh1bWlsaXR5PC9rZXl3b3JkPjxrZXl3b3JkPlNoYXJlZCBsZWFkZXJzaGlwPC9r
ZXl3b3JkPjxrZXl3b3JkPlRlYW0gY2hhcmFjdGVyaXN0aWNzPC9rZXl3b3JkPjxrZXl3b3JkPlRl
YW0gbGVhZGVyc2hpcDwva2V5d29yZD48a2V5d29yZD5kcmF3aW5nPC9rZXl3b3JkPjxrZXl3b3Jk
Pmh1bWFuPC9rZXl3b3JkPjxrZXl3b3JkPmh1bWFuIGV4cGVyaW1lbnQ8L2tleXdvcmQ+PGtleXdv
cmQ+aW5mb3JtYXRpb24gcHJvY2Vzc2luZzwva2V5d29yZD48a2V5d29yZD5sZWFkZXJzaGlwPC9r
ZXl3b3JkPjxrZXl3b3JkPlBzeWNJTkZPPC9rZXl3b3JkPjxrZXl3b3JkPnRoZW9yZXRpY2FsIG1v
ZGVsPC9rZXl3b3JkPjxrZXl3b3JkPmFkdWx0PC9rZXl3b3JkPjxrZXl3b3JkPmVtcGxveW1lbnQ8
L2tleXdvcmQ+PGtleXdvcmQ+ZmVtYWxlPC9rZXl3b3JkPjxrZXl3b3JkPmdyb3VwIHByb2Nlc3M8
L2tleXdvcmQ+PGtleXdvcmQ+am9iIHBlcmZvcm1hbmNlPC9rZXl3b3JkPjxrZXl3b3JkPm1hbGU8
L2tleXdvcmQ+PGtleXdvcmQ+cGVyc29uYWxpdHk8L2tleXdvcmQ+PGtleXdvcmQ+cHN5Y2hvbG9n
eTwva2V5d29yZD48a2V5d29yZD5UYWl3YW48L2tleXdvcmQ+PGtleXdvcmQ+R3JvdXAgUHJvY2Vz
c2VzPC9rZXl3b3JkPjxrZXl3b3JkPkh1bWFuczwva2V5d29yZD48a2V5d29yZD5Xb3JrIFBlcmZv
cm1hbmNlPC9rZXl3b3JkPjwva2V5d29yZHM+PGRhdGVzPjx5ZWFyPjIwMTY8L3llYXI+PC9kYXRl
cz48cHVibGlzaGVyPkFtZXJpY2FuIFBzeWNob2xvZ2ljYWwgQXNzb2NpYXRpb24gSW5jLjwvcHVi
bGlzaGVyPjxpc2JuPjAwMjE5MDEwIChJU1NOKTwvaXNibj48d29yay10eXBlPkFydGljbGU8L3dv
cmstdHlwZT48dXJscz48cmVsYXRlZC11cmxzPjx1cmw+aHR0cHM6Ly93d3cuc2NvcHVzLmNvbS9p
bndhcmQvcmVjb3JkLnVyaT9laWQ9Mi1zMi4wLTg0OTg2NTcwODA4JmFtcDtkb2k9MTAuMTAzNyUy
ZmFwbDAwMDAxNTkmYW1wO3BhcnRuZXJJRD00MCZhbXA7bWQ1PWFjMGMwZDljMDk1NTE1ZmM2NzU4
NDc4ZGNlMjg2NjQ2PC91cmw+PC9yZWxhdGVkLXVybHM+PC91cmxzPjxjdXN0b20yPjI3NjE4NDA5
PC9jdXN0b20yPjxlbGVjdHJvbmljLXJlc291cmNlLW51bT4xMC4xMDM3L2FwbDAwMDAxNTk8L2Vs
ZWN0cm9uaWMtcmVzb3VyY2UtbnVtPjxyZW1vdGUtZGF0YWJhc2UtbmFtZT5TY29wdXM8L3JlbW90
ZS1kYXRhYmFzZS1uYW1lPjxsYW5ndWFnZT5FbmdsaXNoPC9sYW5ndWFnZT48L3JlY29yZD48L0Np
dGU+PENpdGU+PEF1dGhvcj5E4oCZSW5ub2NlbnpvPC9BdXRob3I+PFllYXI+MjAxNjwvWWVhcj48
UmVjTnVtPjc5NDk8L1JlY051bT48cmVjb3JkPjxyZWMtbnVtYmVyPjc5NDk8L3JlYy1udW1iZXI+
PGZvcmVpZ24ta2V5cz48a2V5IGFwcD0iRU4iIGRiLWlkPSIweDlzMjlweDhkcmVhc2VzejJvNTlz
ZGZ0ZWQ1MnZ0dHJ2ZTUiIHRpbWVzdGFtcD0iMTY1MzQxMDAxMSI+Nzk0OTwva2V5PjwvZm9yZWln
bi1rZXlzPjxyZWYtdHlwZSBuYW1lPSJKb3VybmFsIEFydGljbGUiPjE3PC9yZWYtdHlwZT48Y29u
dHJpYnV0b3JzPjxhdXRob3JzPjxhdXRob3I+ROKAmUlubm9jZW56bywgTC48L2F1dGhvcj48YXV0
aG9yPk1hdGhpZXUsIEouIEUuPC9hdXRob3I+PGF1dGhvcj5LdWtlbmJlcmdlciwgTS4gUi48L2F1
dGhvcj48L2F1dGhvcnM+PC9jb250cmlidXRvcnM+PGF1dGgtYWRkcmVzcz5Vbml2ZXJzaXR5IG9m
IENvbm5lY3RpY3V0LCBVbml0ZWQgU3RhdGVzJiN4RDtSdXRnZXJzIFVuaXZlcnNpdHksIFVuaXRl
ZCBTdGF0ZXM8L2F1dGgtYWRkcmVzcz48dGl0bGVzPjx0aXRsZT5BIE1ldGEtQW5hbHlzaXMgb2Yg
RGlmZmVyZW50IEZvcm1zIG9mIFNoYXJlZCBMZWFkZXJzaGlw4oCTVGVhbSBQZXJmb3JtYW5jZSBS
ZWxhdGlvbnM8L3RpdGxlPjxzZWNvbmRhcnktdGl0bGU+Sm91cm5hbCBvZiBNYW5hZ2VtZW50PC9z
ZWNvbmRhcnktdGl0bGU+PGFsdC10aXRsZT5KLiBNYW5hZ2UuPC9hbHQtdGl0bGU+PC90aXRsZXM+
PHBlcmlvZGljYWw+PGZ1bGwtdGl0bGU+Sm91cm5hbCBvZiBNYW5hZ2VtZW50PC9mdWxsLXRpdGxl
PjwvcGVyaW9kaWNhbD48cGFnZXM+MTk2NC0xOTkxPC9wYWdlcz48dm9sdW1lPjQyPC92b2x1bWU+
PG51bWJlcj43PC9udW1iZXI+PGtleXdvcmRzPjxrZXl3b3JkPm1ldGEtYW5hbHlzaXM8L2tleXdv
cmQ+PGtleXdvcmQ+bmV0d29ya3M8L2tleXdvcmQ+PGtleXdvcmQ+c2hhcmVkIGxlYWRlcnNoaXA8
L2tleXdvcmQ+PGtleXdvcmQ+dGVhbXM8L2tleXdvcmQ+PC9rZXl3b3Jkcz48ZGF0ZXM+PHllYXI+
MjAxNjwveWVhcj48L2RhdGVzPjxwdWJsaXNoZXI+U0FHRSBQdWJsaWNhdGlvbnMgSW5jLjwvcHVi
bGlzaGVyPjxpc2JuPjAxNDkyMDYzIChJU1NOKTwvaXNibj48d29yay10eXBlPkFydGljbGU8L3dv
cmstdHlwZT48dXJscz48cmVsYXRlZC11cmxzPjx1cmw+aHR0cHM6Ly93d3cuc2NvcHVzLmNvbS9p
bndhcmQvcmVjb3JkLnVyaT9laWQ9Mi1zMi4wLTg0OTg4OTI3NjY4JmFtcDtkb2k9MTAuMTE3NyUy
ZjAxNDkyMDYzMTQ1MjUyMDUmYW1wO3BhcnRuZXJJRD00MCZhbXA7bWQ1PWMzZTlkNTMwMjVlZjgz
YmI5YWExNmU3MjdjY2FiOWZlPC91cmw+PC9yZWxhdGVkLXVybHM+PC91cmxzPjxlbGVjdHJvbmlj
LXJlc291cmNlLW51bT4xMC4xMTc3LzAxNDkyMDYzMTQ1MjUyMDU8L2VsZWN0cm9uaWMtcmVzb3Vy
Y2UtbnVtPjxyZW1vdGUtZGF0YWJhc2UtbmFtZT5TY29wdXM8L3JlbW90ZS1kYXRhYmFzZS1uYW1l
PjxsYW5ndWFnZT5FbmdsaXNoPC9sYW5ndWFnZT48L3JlY29yZD48L0NpdGU+PENpdGU+PEF1dGhv
cj5NZXllcjwvQXV0aG9yPjxZZWFyPjIwMTY8L1llYXI+PFJlY051bT43OTUwPC9SZWNOdW0+PHJl
Y29yZD48cmVjLW51bWJlcj43OTUwPC9yZWMtbnVtYmVyPjxmb3JlaWduLWtleXM+PGtleSBhcHA9
IkVOIiBkYi1pZD0iMHg5czI5cHg4ZHJlYXNlc3oybzU5c2RmdGVkNTJ2dHRydmU1IiB0aW1lc3Rh
bXA9IjE2NTM0MTAwMTEiPjc5NTA8L2tleT48L2ZvcmVpZ24ta2V5cz48cmVmLXR5cGUgbmFtZT0i
Sm91cm5hbCBBcnRpY2xlIj4xNzwvcmVmLXR5cGU+PGNvbnRyaWJ1dG9ycz48YXV0aG9ycz48YXV0
aG9yPk1leWVyLCBCLjwvYXV0aG9yPjxhdXRob3I+QnVydHNjaGVyLCBNLiBKLjwvYXV0aG9yPjxh
dXRob3I+Sm9uYXMsIEsuPC9hdXRob3I+PGF1dGhvcj5GZWVzZSwgUy48L2F1dGhvcj48YXV0aG9y
PkFybnJpY2gsIEIuPC9hdXRob3I+PGF1dGhvcj5UcsO2c3RlciwgRy48L2F1dGhvcj48YXV0aG9y
PlNjaGVybXVseSwgQy4gQy48L2F1dGhvcj48L2F1dGhvcnM+PC9jb250cmlidXRvcnM+PGF1dGgt
YWRkcmVzcz5EZXBhcnRtZW50IG9mIFBzeWNob2xvZ3ksIE9yZ2FuaXNhdGlvbmFsIGFuZCBCdXNp
bmVzcyBQc3ljaG9sb2d5LCBUZWNobmlzY2hlIFVuaXZlcnNpdMOkdCBDaGVtbml0eiwgQ2hlbW5p
dHosIEdlcm1hbnkmI3hEO0RlcGFydG1lbnQgb2YgUHN5Y2hvbG9neSwgU29jaWFsIGFuZCBCdXNp
bmVzcyBQc3ljaG9sb2d5LCBVbml2ZXJzaXR5IG9mIFp1cmljaCwgWnVyaWNoLCBTd2l0emVybGFu
ZCYjeEQ7RWxlY3Ryb25pY3MgTGFib3JhdG9yeSDigJMgV2VhcmFibGUgQ29tcHV0aW5nLCBTd2lz
cyBGZWRlcmFsIEluc3RpdHV0ZSBvZiBUZWNobm9sb2d5LCBadXJpY2gsIFN3aXR6ZXJsYW5kJiN4
RDtEZXBhcnRtZW50IG9mIENvbXB1dGVyIEVuZ2luZWVyaW5nLCBCb8SfYXppw6dpIFVuaXZlcnNp
dHlJc3RhbmJ1bCwgVHVya2V5JiN4RDtEZXBhcnRtZW50IG9mIEJ1c2luZXNzIFBzeWNob2xvZ3ks
IFNSSCBIb2Noc2NodWxlIEJlcmxpbiwgQmVybGluLCBHZXJtYW55PC9hdXRoLWFkZHJlc3M+PHRp
dGxlcz48dGl0bGU+V2hhdCBnb29kIGxlYWRlcnMgYWN0dWFsbHkgZG86IG1pY3JvLWxldmVsIGxl
YWRlcnNoaXAgYmVoYXZpb3VyLCBsZWFkZXIgZXZhbHVhdGlvbnMsIGFuZCB0ZWFtIGRlY2lzaW9u
IHF1YWxpdHk8L3RpdGxlPjxzZWNvbmRhcnktdGl0bGU+RXVyb3BlYW4gSm91cm5hbCBvZiBXb3Jr
IGFuZCBPcmdhbml6YXRpb25hbCBQc3ljaG9sb2d5PC9zZWNvbmRhcnktdGl0bGU+PGFsdC10aXRs
ZT5FdXIuIEouIFdvcmsgT3JnYW4uIFBzeWNob2wuPC9hbHQtdGl0bGU+PC90aXRsZXM+PHBlcmlv
ZGljYWw+PGZ1bGwtdGl0bGU+RXVyb3BlYW4gSm91cm5hbCBvZiBXb3JrIGFuZCBPcmdhbml6YXRp
b25hbCBQc3ljaG9sb2d5PC9mdWxsLXRpdGxlPjxhYmJyLTE+RXVyLiBKLiBXb3JrIE9yZy4gUHN5
Y2hvbC48L2FiYnItMT48YWJici0yPkV1ciBKIFdvcmsgT3JnIFBzeWNob2w8L2FiYnItMj48L3Bl
cmlvZGljYWw+PHBhZ2VzPjc3My03ODk8L3BhZ2VzPjx2b2x1bWU+MjU8L3ZvbHVtZT48bnVtYmVy
PjY8L251bWJlcj48a2V5d29yZHM+PGtleXdvcmQ+ZGVjaXNpb24tbWFraW5nPC9rZXl3b3JkPjxr
ZXl3b3JkPmludGVyYWN0aW9uczwva2V5d29yZD48a2V5d29yZD5sZWFkZXJzaGlwPC9rZXl3b3Jk
PjxrZXl3b3JkPm1pbWljcnk8L2tleXdvcmQ+PGtleXdvcmQ+dGVhbXM8L2tleXdvcmQ+PC9rZXl3
b3Jkcz48ZGF0ZXM+PHllYXI+MjAxNjwveWVhcj48L2RhdGVzPjxwdWJsaXNoZXI+Um91dGxlZGdl
PC9wdWJsaXNoZXI+PGlzYm4+MTM1OTQzMlggKElTU04pPC9pc2JuPjx3b3JrLXR5cGU+QXJ0aWNs
ZTwvd29yay10eXBlPjx1cmxzPjxyZWxhdGVkLXVybHM+PHVybD5odHRwczovL3d3dy5zY29wdXMu
Y29tL2lud2FyZC9yZWNvcmQudXJpP2VpZD0yLXMyLjAtODQ5NzQ2ODExNzImYW1wO2RvaT0xMC4x
MDgwJTJmMTM1OTQzMlguMjAxNi4xMTg5OTAzJmFtcDtwYXJ0bmVySUQ9NDAmYW1wO21kNT01MTI0
MjExZmU0ZTNmZWFlZWNlMGFiNDhjYWRhZmJmMzwvdXJsPjwvcmVsYXRlZC11cmxzPjwvdXJscz48
ZWxlY3Ryb25pYy1yZXNvdXJjZS1udW0+MTAuMTA4MC8xMzU5NDMyWC4yMDE2LjExODk5MDM8L2Vs
ZWN0cm9uaWMtcmVzb3VyY2UtbnVtPjxyZW1vdGUtZGF0YWJhc2UtbmFtZT5TY29wdXM8L3JlbW90
ZS1kYXRhYmFzZS1uYW1lPjxsYW5ndWFnZT5FbmdsaXNoPC9sYW5ndWFnZT48L3JlY29yZD48L0Np
dGU+PENpdGU+PEF1dGhvcj5DaGFybGllcjwvQXV0aG9yPjxZZWFyPjIwMTY8L1llYXI+PFJlY051
bT43OTUyPC9SZWNOdW0+PHJlY29yZD48cmVjLW51bWJlcj43OTUyPC9yZWMtbnVtYmVyPjxmb3Jl
aWduLWtleXM+PGtleSBhcHA9IkVOIiBkYi1pZD0iMHg5czI5cHg4ZHJlYXNlc3oybzU5c2RmdGVk
NTJ2dHRydmU1IiB0aW1lc3RhbXA9IjE2NTM0MTAwMTEiPjc5NTI8L2tleT48L2ZvcmVpZ24ta2V5
cz48cmVmLXR5cGUgbmFtZT0iSm91cm5hbCBBcnRpY2xlIj4xNzwvcmVmLXR5cGU+PGNvbnRyaWJ1
dG9ycz48YXV0aG9ycz48YXV0aG9yPkNoYXJsaWVyLCBTLiBELjwvYXV0aG9yPjxhdXRob3I+U3Rl
d2FydCwgRy4gTC48L2F1dGhvcj48YXV0aG9yPkdyZWNvLCBMLiBNLjwvYXV0aG9yPjxhdXRob3I+
UmVldmVzLCBDLiBKLjwvYXV0aG9yPjwvYXV0aG9ycz48L2NvbnRyaWJ1dG9ycz48YXV0aC1hZGRy
ZXNzPkRlcGFydG1lbnQgb2YgTWFuYWdlbWVudCwgR2VvcmdpYSBTb3V0aGVybiBVbml2ZXJzaXR5
LCBQLk8uIEJveCA4MTUxLCBTdGF0ZXNib3JvLCBHQSAzMDQ1OCwgVW5pdGVkIFN0YXRlcyYjeEQ7
RGVwYXJ0bWVudCBvZiBNYW5hZ2VtZW50ICZhbXA7IE9yZ2FuaXphdGlvbnMsIFVuaXZlcnNpdHkg
b2YgSW93YSwgMTA4IEpvaG4gUGFwcGFqb2huIEJ1c2luZXNzIEJ1aWxkaW5nLCBJb3dhIENpdHks
IElBIDUyMjQyLTE5OTQsIFVuaXRlZCBTdGF0ZXMmI3hEO0RlcGFydG1lbnQgb2YgTWFuYWdlbWVu
dCwgT2tsYWhvbWEgU3RhdGUgVW5pdmVyc2l0eSwgMzIwQSBCdXNpbmVzcyBCdWlsZGluZywgU3Rp
bGx3YXRlciwgT0sgNzQwNzgsIFVuaXRlZCBTdGF0ZXMmI3hEO0RlcGFydG1lbnQgb2YgT3JnYW5p
emF0aW9uYWwgTGVhZGVyc2hpcCBhbmQgU3RyYXRlZ3ksIEJyaWdoYW0gWW91bmcgVW5pdmVyc2l0
eSwgNzMwIFROUkIsIFByb3ZvLCBVVCA4NDYwMiwgVW5pdGVkIFN0YXRlczwvYXV0aC1hZGRyZXNz
Pjx0aXRsZXM+PHRpdGxlPkVtZXJnZW50IGxlYWRlcnNoaXAgaW4gdmlydHVhbCB0ZWFtczogQSBt
dWx0aWxldmVsIGludmVzdGlnYXRpb24gb2YgaW5kaXZpZHVhbCBjb21tdW5pY2F0aW9uIGFuZCB0
ZWFtIGRpc3BlcnNpb24gYW50ZWNlZGVudHM8L3RpdGxlPjxzZWNvbmRhcnktdGl0bGU+TGVhZGVy
c2hpcCBRdWFydGVybHk8L3NlY29uZGFyeS10aXRsZT48YWx0LXRpdGxlPkxlYWRlcnNoLiBRLjwv
YWx0LXRpdGxlPjwvdGl0bGVzPjxwZXJpb2RpY2FsPjxmdWxsLXRpdGxlPkxlYWRlcnNoaXAgUXVh
cnRlcmx5PC9mdWxsLXRpdGxlPjwvcGVyaW9kaWNhbD48cGFnZXM+NzQ1LTc2NDwvcGFnZXM+PHZv
bHVtZT4yNzwvdm9sdW1lPjxudW1iZXI+NTwvbnVtYmVyPjxrZXl3b3Jkcz48a2V5d29yZD5JbmRp
dmlkdWFsIGRpZmZlcmVuY2VzPC9rZXl3b3JkPjxrZXl3b3JkPkxlYWRlcnNoaXA8L2tleXdvcmQ+
PGtleXdvcmQ+VGVhbSBjb25maWd1cmF0aW9uPC9rZXl3b3JkPjxrZXl3b3JkPlZpcnR1YWwgdGVh
bXM8L2tleXdvcmQ+PC9rZXl3b3Jkcz48ZGF0ZXM+PHllYXI+MjAxNjwveWVhcj48L2RhdGVzPjxw
dWJsaXNoZXI+RWxzZXZpZXIgSW5jLjwvcHVibGlzaGVyPjxpc2JuPjEwNDg5ODQzIChJU1NOKTwv
aXNibj48d29yay10eXBlPkFydGljbGU8L3dvcmstdHlwZT48dXJscz48cmVsYXRlZC11cmxzPjx1
cmw+aHR0cHM6Ly93d3cuc2NvcHVzLmNvbS9pbndhcmQvcmVjb3JkLnVyaT9laWQ9Mi1zMi4wLTg0
OTcwMDE2MzI5JmFtcDtkb2k9MTAuMTAxNiUyZmoubGVhcXVhLjIwMTYuMDUuMDAyJmFtcDtwYXJ0
bmVySUQ9NDAmYW1wO21kNT01MDQwZDJhZDI2ZWFmOTc3ZmZmOWQ2MGQ5NWZjMDhiNjwvdXJsPjwv
cmVsYXRlZC11cmxzPjwvdXJscz48ZWxlY3Ryb25pYy1yZXNvdXJjZS1udW0+MTAuMTAxNi9qLmxl
YXF1YS4yMDE2LjA1LjAwMjwvZWxlY3Ryb25pYy1yZXNvdXJjZS1udW0+PHJlbW90ZS1kYXRhYmFz
ZS1uYW1lPlNjb3B1czwvcmVtb3RlLWRhdGFiYXNlLW5hbWU+PGxhbmd1YWdlPkVuZ2xpc2g8L2xh
bmd1YWdlPjwvcmVjb3JkPjwvQ2l0ZT48Q2l0ZT48QXV0aG9yPkJhaTwvQXV0aG9yPjxZZWFyPjIw
MTY8L1llYXI+PFJlY051bT43OTUzPC9SZWNOdW0+PHJlY29yZD48cmVjLW51bWJlcj43OTUzPC9y
ZWMtbnVtYmVyPjxmb3JlaWduLWtleXM+PGtleSBhcHA9IkVOIiBkYi1pZD0iMHg5czI5cHg4ZHJl
YXNlc3oybzU5c2RmdGVkNTJ2dHRydmU1IiB0aW1lc3RhbXA9IjE2NTM0MTAwMTEiPjc5NTM8L2tl
eT48L2ZvcmVpZ24ta2V5cz48cmVmLXR5cGUgbmFtZT0iSm91cm5hbCBBcnRpY2xlIj4xNzwvcmVm
LXR5cGU+PGNvbnRyaWJ1dG9ycz48YXV0aG9ycz48YXV0aG9yPkJhaSwgWS48L2F1dGhvcj48YXV0
aG9yPkxpbiwgTC48L2F1dGhvcj48YXV0aG9yPkxpLCBQLiBQLjwvYXV0aG9yPjwvYXV0aG9ycz48
L2NvbnRyaWJ1dG9ycz48YXV0aC1hZGRyZXNzPlNjaG9vbCBvZiBNYW5hZ2VtZW50LCBYaWFtZW4g
VW5pdmVyc2l0eSwgWGlhbWVuLCBDaGluYSYjeEQ7U2Nob29sIG9mIEVjb25vbWljcywgVXRyZWNo
dCBVbml2ZXJzaXR5LCBOZXRoZXJsYW5kcyYjeEQ7SW50ZXJuYXRpb25hbCBCdXNpbmVzcyBTY2hv
b2wgU3V6aG91LCBYaSZhcG9zO2FuIEppYW90b25nLUxpdmVycG9vbCBVbml2ZXJzaXR5LCBTdXpo
b3UsIENoaW5hPC9hdXRoLWFkZHJlc3M+PHRpdGxlcz48dGl0bGU+SG93IHRvIGVuYWJsZSBlbXBs
b3llZSBjcmVhdGl2aXR5IGluIGEgdGVhbSBjb250ZXh0OiBBIGNyb3NzLWxldmVsIG1lZGlhdGlu
ZyBwcm9jZXNzIG9mIHRyYW5zZm9ybWF0aW9uYWwgbGVhZGVyc2hpcDwvdGl0bGU+PHNlY29uZGFy
eS10aXRsZT5Kb3VybmFsIG9mIEJ1c2luZXNzIFJlc2VhcmNoPC9zZWNvbmRhcnktdGl0bGU+PGFs
dC10aXRsZT5KLiBCdXMuIFJlcy48L2FsdC10aXRsZT48L3RpdGxlcz48cGVyaW9kaWNhbD48ZnVs
bC10aXRsZT5Kb3VybmFsIG9mIEJ1c2luZXNzIFJlc2VhcmNoPC9mdWxsLXRpdGxlPjwvcGVyaW9k
aWNhbD48cGFnZXM+MzI0MC0zMjUwPC9wYWdlcz48dm9sdW1lPjY5PC92b2x1bWU+PG51bWJlcj45
PC9udW1iZXI+PGtleXdvcmRzPjxrZXl3b3JkPkNyZWF0aXZpdHk8L2tleXdvcmQ+PGtleXdvcmQ+
S25vd2xlZGdlIHNoYXJpbmc8L2tleXdvcmQ+PGtleXdvcmQ+VGVhbSBjb25mbGljdDwva2V5d29y
ZD48a2V5d29yZD5UcmFuc2Zvcm1hdGlvbmFsIGxlYWRlcnNoaXA8L2tleXdvcmQ+PC9rZXl3b3Jk
cz48ZGF0ZXM+PHllYXI+MjAxNjwveWVhcj48L2RhdGVzPjxwdWJsaXNoZXI+RWxzZXZpZXIgSW5j
LjwvcHVibGlzaGVyPjxpc2JuPjAxNDgyOTYzIChJU1NOKTwvaXNibj48d29yay10eXBlPkFydGlj
bGU8L3dvcmstdHlwZT48dXJscz48cmVsYXRlZC11cmxzPjx1cmw+aHR0cHM6Ly93d3cuc2NvcHVz
LmNvbS9pbndhcmQvcmVjb3JkLnVyaT9laWQ9Mi1zMi4wLTg0OTYwNTEwNzk4JmFtcDtkb2k9MTAu
MTAxNiUyZmouamJ1c3Jlcy4yMDE2LjAyLjAyNSZhbXA7cGFydG5lcklEPTQwJmFtcDttZDU9NWJm
NWMyYjNmNDg0YTdkODIwMWNhZmQyMDI3MDljYjI8L3VybD48L3JlbGF0ZWQtdXJscz48L3VybHM+
PGVsZWN0cm9uaWMtcmVzb3VyY2UtbnVtPjEwLjEwMTYvai5qYnVzcmVzLjIwMTYuMDIuMDI1PC9l
bGVjdHJvbmljLXJlc291cmNlLW51bT48cmVtb3RlLWRhdGFiYXNlLW5hbWU+U2NvcHVzPC9yZW1v
dGUtZGF0YWJhc2UtbmFtZT48bGFuZ3VhZ2U+RW5nbGlzaDwvbGFuZ3VhZ2U+PC9yZWNvcmQ+PC9D
aXRlPjxDaXRlPjxBdXRob3I+V2FuZzwvQXV0aG9yPjxZZWFyPjIwMTY8L1llYXI+PFJlY051bT43
OTU0PC9SZWNOdW0+PHJlY29yZD48cmVjLW51bWJlcj43OTU0PC9yZWMtbnVtYmVyPjxmb3JlaWdu
LWtleXM+PGtleSBhcHA9IkVOIiBkYi1pZD0iMHg5czI5cHg4ZHJlYXNlc3oybzU5c2RmdGVkNTJ2
dHRydmU1IiB0aW1lc3RhbXA9IjE2NTM0MTAwMTEiPjc5NTQ8L2tleT48L2ZvcmVpZ24ta2V5cz48
cmVmLXR5cGUgbmFtZT0iSm91cm5hbCBBcnRpY2xlIj4xNzwvcmVmLXR5cGU+PGNvbnRyaWJ1dG9y
cz48YXV0aG9ycz48YXV0aG9yPldhbmcsIFguIEguPC9hdXRob3I+PGF1dGhvcj5LaW0sIFQuIFku
PC9hdXRob3I+PGF1dGhvcj5MZWUsIEQuIFIuPC9hdXRob3I+PC9hdXRob3JzPjwvY29udHJpYnV0
b3JzPjxhdXRoLWFkZHJlc3M+RGVwYXJ0bWVudCBvZiBPcmdhbml6YXRpb24gYW5kIEh1bWFuIFJl
c291cmNlcywgU2Nob29sIG9mIEJ1c2luZXNzLCBSZW5taW4gVW5pdmVyc2l0eSBvZiBDaGluYSwg
QmVpamluZywgMTAwODcyLCBDaGluYSYjeEQ7Q2hpbmEgRXVyb3BlIEludGVybmF0aW9uYWwgQnVz
aW5lc3MgU2Nob29sLCA2OTkgSG9uZ2ZlbmcgUm9hZCwgUHVkb25nLCBTaGFuZ2hhaSwgMjAxMjA2
LCBDaGluYSYjeEQ7U2Nob29sIG9mIEJ1c2luZXNzLCBTZW93b24gVW5pdmVyc2l0eSwgMjQxIE11
c2ltc2Vvcm8sIEhldW5nZGVvay1ndSwgQ2hlb25nanUsIENodW5nYnVrLCAzNjEtNzQyLCBTb3V0
aCBLb3JlYTwvYXV0aC1hZGRyZXNzPjx0aXRsZXM+PHRpdGxlPkNvZ25pdGl2ZSBkaXZlcnNpdHkg
YW5kIHRlYW0gY3JlYXRpdml0eTogRWZmZWN0cyBvZiB0ZWFtIGludHJpbnNpYyBtb3RpdmF0aW9u
IGFuZCB0cmFuc2Zvcm1hdGlvbmFsIGxlYWRlcnNoaXA8L3RpdGxlPjxzZWNvbmRhcnktdGl0bGU+
Sm91cm5hbCBvZiBCdXNpbmVzcyBSZXNlYXJjaDwvc2Vjb25kYXJ5LXRpdGxlPjxhbHQtdGl0bGU+
Si4gQnVzLiBSZXMuPC9hbHQtdGl0bGU+PC90aXRsZXM+PHBlcmlvZGljYWw+PGZ1bGwtdGl0bGU+
Sm91cm5hbCBvZiBCdXNpbmVzcyBSZXNlYXJjaDwvZnVsbC10aXRsZT48L3BlcmlvZGljYWw+PHBh
Z2VzPjMyMzEtMzIzOTwvcGFnZXM+PHZvbHVtZT42OTwvdm9sdW1lPjxudW1iZXI+OTwvbnVtYmVy
PjxrZXl3b3Jkcz48a2V5d29yZD5Db2duaXRpdmUgZGl2ZXJzaXR5PC9rZXl3b3JkPjxrZXl3b3Jk
PlRlYW0gY3JlYXRpdml0eTwva2V5d29yZD48a2V5d29yZD5UZWFtIGludHJpbnNpYyBtb3RpdmF0
aW9uPC9rZXl3b3JkPjxrZXl3b3JkPlRyYW5zZm9ybWF0aW9uYWwgbGVhZGVyc2hpcDwva2V5d29y
ZD48L2tleXdvcmRzPjxkYXRlcz48eWVhcj4yMDE2PC95ZWFyPjwvZGF0ZXM+PHB1Ymxpc2hlcj5F
bHNldmllciBJbmMuPC9wdWJsaXNoZXI+PGlzYm4+MDE0ODI5NjMgKElTU04pPC9pc2JuPjx3b3Jr
LXR5cGU+QXJ0aWNsZTwvd29yay10eXBlPjx1cmxzPjxyZWxhdGVkLXVybHM+PHVybD5odHRwczov
L3d3dy5zY29wdXMuY29tL2lud2FyZC9yZWNvcmQudXJpP2VpZD0yLXMyLjAtODQ5NTk5MDI5NjAm
YW1wO2RvaT0xMC4xMDE2JTJmai5qYnVzcmVzLjIwMTYuMDIuMDI2JmFtcDtwYXJ0bmVySUQ9NDAm
YW1wO21kNT1jOWFhODkxNzNkYjJkMzJjN2IxYzQzYWI5MmQxYzBhNDwvdXJsPjwvcmVsYXRlZC11
cmxzPjwvdXJscz48ZWxlY3Ryb25pYy1yZXNvdXJjZS1udW0+MTAuMTAxNi9qLmpidXNyZXMuMjAx
Ni4wMi4wMjY8L2VsZWN0cm9uaWMtcmVzb3VyY2UtbnVtPjxyZW1vdGUtZGF0YWJhc2UtbmFtZT5T
Y29wdXM8L3JlbW90ZS1kYXRhYmFzZS1uYW1lPjxsYW5ndWFnZT5FbmdsaXNoPC9sYW5ndWFnZT48
L3JlY29yZD48L0NpdGU+PENpdGU+PEF1dGhvcj5CYXJuZXR0PC9BdXRob3I+PFllYXI+MjAxNjwv
WWVhcj48UmVjTnVtPjc5NTU8L1JlY051bT48cmVjb3JkPjxyZWMtbnVtYmVyPjc5NTU8L3JlYy1u
dW1iZXI+PGZvcmVpZ24ta2V5cz48a2V5IGFwcD0iRU4iIGRiLWlkPSIweDlzMjlweDhkcmVhc2Vz
ejJvNTlzZGZ0ZWQ1MnZ0dHJ2ZTUiIHRpbWVzdGFtcD0iMTY1MzQxMDAxMSI+Nzk1NTwva2V5Pjwv
Zm9yZWlnbi1rZXlzPjxyZWYtdHlwZSBuYW1lPSJKb3VybmFsIEFydGljbGUiPjE3PC9yZWYtdHlw
ZT48Y29udHJpYnV0b3JzPjxhdXRob3JzPjxhdXRob3I+QmFybmV0dCwgUi4gQy48L2F1dGhvcj48
YXV0aG9yPldlaWRlbmZlbGxlciwgTi4gSy48L2F1dGhvcj48L2F1dGhvcnM+PC9jb250cmlidXRv
cnM+PGF1dGgtYWRkcmVzcz5NaW5uZWFwb2xpcywgTU4sIFVuaXRlZCBTdGF0ZXM8L2F1dGgtYWRk
cmVzcz48dGl0bGVzPjx0aXRsZT5TaGFyZWQgTGVhZGVyc2hpcCBhbmQgVGVhbSBQZXJmb3JtYW5j
ZTwvdGl0bGU+PHNlY29uZGFyeS10aXRsZT5BZHZhbmNlcyBpbiBEZXZlbG9waW5nIEh1bWFuIFJl
c291cmNlczwvc2Vjb25kYXJ5LXRpdGxlPjxhbHQtdGl0bGU+QWR2LiBEZXYuIEh1bS4gUmVzb3Vy
LjwvYWx0LXRpdGxlPjwvdGl0bGVzPjxwZXJpb2RpY2FsPjxmdWxsLXRpdGxlPkFkdmFuY2VzIGlu
IERldmVsb3BpbmcgSHVtYW4gUmVzb3VyY2VzPC9mdWxsLXRpdGxlPjwvcGVyaW9kaWNhbD48cGFn
ZXM+MzM0LTM1MTwvcGFnZXM+PHZvbHVtZT4xODwvdm9sdW1lPjxudW1iZXI+MzwvbnVtYmVyPjxr
ZXl3b3Jkcz48a2V5d29yZD5kaXN0cmlidXRlZCBsZWFkZXJzaGlwPC9rZXl3b3JkPjxrZXl3b3Jk
PnNoYXJlZCBsZWFkZXJzaGlwPC9rZXl3b3JkPjxrZXl3b3JkPnRlYW0gbGVhZGVyc2hpcDwva2V5
d29yZD48a2V5d29yZD50ZWFtIHBlcmZvcm1hbmNlPC9rZXl3b3JkPjxrZXl3b3JkPnRlYW1zPC9r
ZXl3b3JkPjwva2V5d29yZHM+PGRhdGVzPjx5ZWFyPjIwMTY8L3llYXI+PC9kYXRlcz48cHVibGlz
aGVyPlNBR0UgUHVibGljYXRpb25zIEluYy48L3B1Ymxpc2hlcj48aXNibj4xNTIzNDIyMyAoSVNT
Tik8L2lzYm4+PHdvcmstdHlwZT5BcnRpY2xlPC93b3JrLXR5cGU+PHVybHM+PHJlbGF0ZWQtdXJs
cz48dXJsPmh0dHBzOi8vd3d3LnNjb3B1cy5jb20vaW53YXJkL3JlY29yZC51cmk/ZWlkPTItczIu
MC04NDk3NzU4NTk5NCZhbXA7ZG9pPTEwLjExNzclMmYxNTIzNDIyMzE2NjQ1ODg1JmFtcDtwYXJ0
bmVySUQ9NDAmYW1wO21kNT1kZWE1MGQ3Y2ZkZTExODM0MmUwZjg4NTk1NGI5YTZlMjwvdXJsPjwv
cmVsYXRlZC11cmxzPjwvdXJscz48ZWxlY3Ryb25pYy1yZXNvdXJjZS1udW0+MTAuMTE3Ny8xNTIz
NDIyMzE2NjQ1ODg1PC9lbGVjdHJvbmljLXJlc291cmNlLW51bT48cmVtb3RlLWRhdGFiYXNlLW5h
bWU+U2NvcHVzPC9yZW1vdGUtZGF0YWJhc2UtbmFtZT48bGFuZ3VhZ2U+RW5nbGlzaDwvbGFuZ3Vh
Z2U+PC9yZWNvcmQ+PC9DaXRlPjxDaXRlPjxBdXRob3I+QmFua3M8L0F1dGhvcj48WWVhcj4yMDE2
PC9ZZWFyPjxSZWNOdW0+Nzk1NjwvUmVjTnVtPjxyZWNvcmQ+PHJlYy1udW1iZXI+Nzk1NjwvcmVj
LW51bWJlcj48Zm9yZWlnbi1rZXlzPjxrZXkgYXBwPSJFTiIgZGItaWQ9IjB4OXMyOXB4OGRyZWFz
ZXN6Mm81OXNkZnRlZDUydnR0cnZlNSIgdGltZXN0YW1wPSIxNjUzNDEwMDExIj43OTU2PC9rZXk+
PC9mb3JlaWduLWtleXM+PHJlZi10eXBlIG5hbWU9IkpvdXJuYWwgQXJ0aWNsZSI+MTc8L3JlZi10
eXBlPjxjb250cmlidXRvcnM+PGF1dGhvcnM+PGF1dGhvcj5CYW5rcywgRy4gQy48L2F1dGhvcj48
YXV0aG9yPk1jQ2F1bGV5LCBLLiBELjwvYXV0aG9yPjxhdXRob3I+R2FyZG5lciwgVy4gTC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LjwvYXV0aG9yPjxhdXRob3I+R3VsZXIsIEMuIEUuPC9hdXRob3I+PC9hdXRob3JzPjwvY29udHJp
YnV0b3JzPjxhdXRoLWFkZHJlc3M+VW5pdmVyc2l0eSBvZiBOb3J0aCBDYXJvbGluYSBhdCBDaGFy
bG90dGUsIENoYXJsb3R0ZSwgTkMsIFVuaXRlZCBTdGF0ZXMmI3hEO1dlc3QgVGV4YXMgQSZhbXA7
TSBVbml2ZXJzaXR5LCBDYW55b24sIFRYLCBVbml0ZWQgU3RhdGVzJiN4RDtUZXhhcyBUZWNoIFVu
aXZlcnNpdHksIEx1YmJvY2ssIFRYLCBVbml0ZWQgU3RhdGVzPC9hdXRoLWFkZHJlc3M+PHRpdGxl
cz48dGl0bGU+QSBtZXRhLWFuYWx5dGljIHJldmlldyBvZiBhdXRoZW50aWMgYW5kIHRyYW5zZm9y
bWF0aW9uYWwgbGVhZGVyc2hpcDogQSB0ZXN0IGZvciByZWR1bmRhbmN5PC90aXRsZT48c2Vjb25k
YXJ5LXRpdGxlPkxlYWRlcnNoaXAgUXVhcnRlcmx5PC9zZWNvbmRhcnktdGl0bGU+PGFsdC10aXRs
ZT5MZWFkZXJzaC4gUS48L2FsdC10aXRsZT48L3RpdGxlcz48cGVyaW9kaWNhbD48ZnVsbC10aXRs
ZT5MZWFkZXJzaGlwIFF1YXJ0ZXJseTwvZnVsbC10aXRsZT48L3BlcmlvZGljYWw+PHBhZ2VzPjYz
NC02NTI8L3BhZ2VzPjx2b2x1bWU+Mjc8L3ZvbHVtZT48bnVtYmVyPjQ8L251bWJlcj48a2V5d29y
ZHM+PGtleXdvcmQ+QXV0aGVudGljIGxlYWRlcnNoaXA8L2tleXdvcmQ+PGtleXdvcmQ+TWV0YS1h
bmFseXNpczwva2V5d29yZD48a2V5d29yZD5UcmFuc2Zvcm1hdGlvbmFsIGxlYWRlcnNoaXA8L2tl
eXdvcmQ+PC9rZXl3b3Jkcz48ZGF0ZXM+PHllYXI+MjAxNjwveWVhcj48L2RhdGVzPjxwdWJsaXNo
ZXI+RWxzZXZpZXIgSW5jLjwvcHVibGlzaGVyPjxpc2JuPjEwNDg5ODQzIChJU1NOKTwvaXNibj48
d29yay10eXBlPkFydGljbGU8L3dvcmstdHlwZT48dXJscz48L3VybHM+PGVsZWN0cm9uaWMtcmVz
b3VyY2UtbnVtPjEwLjEwMTYvai5sZWFxdWEuMjAxNi4wMi4wMDY8L2VsZWN0cm9uaWMtcmVzb3Vy
Y2UtbnVtPjxyZW1vdGUtZGF0YWJhc2UtbmFtZT5TY29wdXM8L3JlbW90ZS1kYXRhYmFzZS1uYW1l
PjxsYW5ndWFnZT5FbmdsaXNoPC9sYW5ndWFnZT48L3JlY29yZD48L0NpdGU+PENpdGU+PEF1dGhv
cj5TYW50b3M8L0F1dGhvcj48WWVhcj4yMDE2PC9ZZWFyPjxSZWNOdW0+Nzk1NzwvUmVjTnVtPjxy
ZWNvcmQ+PHJlYy1udW1iZXI+Nzk1NzwvcmVjLW51bWJlcj48Zm9yZWlnbi1rZXlzPjxrZXkgYXBw
PSJFTiIgZGItaWQ9IjB4OXMyOXB4OGRyZWFzZXN6Mm81OXNkZnRlZDUydnR0cnZlNSIgdGltZXN0
YW1wPSIxNjUzNDEwMDExIj43OTU3PC9rZXk+PC9mb3JlaWduLWtleXM+PHJlZi10eXBlIG5hbWU9
IkpvdXJuYWwgQXJ0aWNsZSI+MTc8L3JlZi10eXBlPjxjb250cmlidXRvcnM+PGF1dGhvcnM+PGF1
dGhvcj5TYW50b3MsIEMuIE0uPC9hdXRob3I+PGF1dGhvcj5QYXNzb3MsIEEuIE0uPC9hdXRob3I+
PGF1dGhvcj5VaXRkZXdpbGxpZ2VuLCBTLjwvYXV0aG9yPjxhdXRob3I+TsO8Ym9sZCwgQS48L2F1
dGhvcj48L2F1dGhvcnM+PC9jb250cmlidXRvcnM+PGF1dGgtYWRkcmVzcz5JbnN0aXR1dG8gVW5p
dmVyc2l0w6FyaW8gZGUgTGlzYm9hIOKAlCBJU0NURS1JVUwsIEJ1c2luZXNzIFJlc2VhcmNoIFVu
aXQg4oCUIEJSVS1JVUwsIEF2ZW5pZGEgZGFzIEZvcsOnYXMgQXJtYWRhcywgRWRpZmljaW8gSVND
VEUsIEJSVS1JVUwsIExpc2JvYSwgMTY0OS0wMjYsIFBvcnR1Z2FsJiN4RDtNYWFzdHJpY2h0IFVu
aXZlcnNpdHksIERlcGFydG1lbnQgb2YgV29yayBhbmQgU29jaWFsIFBzeWNob2xvZ3ksIEZhY3Vs
dHkgb2YgUHN5Y2hvbG9neSBhbmQgTmV1cm9zY2llbmNlLCBVbml2ZXJzaXRlaXRzc2luZ2VsIDUs
IE1hYXN0cmljaHQsIEVTIDYyMjksIE5ldGhlcmxhbmRzPC9hdXRoLWFkZHJlc3M+PHRpdGxlcz48
dGl0bGU+U2hhcmVkIHRlbXBvcmFsIGNvZ25pdGlvbnMgYXMgc3Vic3RpdHV0ZSBmb3IgdGVtcG9y
YWwgbGVhZGVyc2hpcDogQW4gYW5hbHlzaXMgb2YgdGhlaXIgZWZmZWN0cyBvbiB0ZW1wb3JhbCBj
b25mbGljdCBhbmQgdGVhbSBwZXJmb3JtYW5jZTwvdGl0bGU+PHNlY29uZGFyeS10aXRsZT5MZWFk
ZXJzaGlwIFF1YXJ0ZXJseTwvc2Vjb25kYXJ5LXRpdGxlPjxhbHQtdGl0bGU+TGVhZGVyc2guIFEu
PC9hbHQtdGl0bGU+PC90aXRsZXM+PHBlcmlvZGljYWw+PGZ1bGwtdGl0bGU+TGVhZGVyc2hpcCBR
dWFydGVybHk8L2Z1bGwtdGl0bGU+PC9wZXJpb2RpY2FsPjxwYWdlcz41NzQtNTg3PC9wYWdlcz48
dm9sdW1lPjI3PC92b2x1bWU+PG51bWJlcj40PC9udW1iZXI+PGtleXdvcmRzPjxrZXl3b3JkPlNo
YXJlZCB0ZW1wb3JhbCBjb2duaXRpb25zPC9rZXl3b3JkPjxrZXl3b3JkPlN1YnN0aXR1dGUgZm9y
IGxlYWRlcnNoaXA8L2tleXdvcmQ+PGtleXdvcmQ+VGVhbSBwZXJmb3JtYW5jZTwva2V5d29yZD48
a2V5d29yZD5UZW1wb3JhbCBjb25mbGljdDwva2V5d29yZD48a2V5d29yZD5UZW1wb3JhbCBsZWFk
ZXJzaGlwPC9rZXl3b3JkPjwva2V5d29yZHM+PGRhdGVzPjx5ZWFyPjIwMTY8L3llYXI+PC9kYXRl
cz48cHVibGlzaGVyPkVsc2V2aWVyIEluYy48L3B1Ymxpc2hlcj48aXNibj4xMDQ4OTg0MyAoSVNT
Tik8L2lzYm4+PHdvcmstdHlwZT5BcnRpY2xlPC93b3JrLXR5cGU+PHVybHM+PHJlbGF0ZWQtdXJs
cz48dXJsPmh0dHBzOi8vd3d3LnNjb3B1cy5jb20vaW53YXJkL3JlY29yZC51cmk/ZWlkPTItczIu
MC04NDk1MzQyNjAwMCZhbXA7ZG9pPTEwLjEwMTYlMmZqLmxlYXF1YS4yMDE1LjEyLjAwMiZhbXA7
cGFydG5lcklEPTQwJmFtcDttZDU9MDVmM2NlYmIzYTQwYWJjNDhlMTBhM2IzMjI0NDU2Y2M8L3Vy
bD48L3JlbGF0ZWQtdXJscz48L3VybHM+PGVsZWN0cm9uaWMtcmVzb3VyY2UtbnVtPjEwLjEwMTYv
ai5sZWFxdWEuMjAxNS4xMi4wMDI8L2VsZWN0cm9uaWMtcmVzb3VyY2UtbnVtPjxyZW1vdGUtZGF0
YWJhc2UtbmFtZT5TY29wdXM8L3JlbW90ZS1kYXRhYmFzZS1uYW1lPjxsYW5ndWFnZT5FbmdsaXNo
PC9sYW5ndWFnZT48L3JlY29yZD48L0NpdGU+PENpdGU+PEF1dGhvcj5BZ2E8L0F1dGhvcj48WWVh
cj4yMDE2PC9ZZWFyPjxSZWNOdW0+Nzk1OTwvUmVjTnVtPjxyZWNvcmQ+PHJlYy1udW1iZXI+Nzk1
OTwvcmVjLW51bWJlcj48Zm9yZWlnbi1rZXlzPjxrZXkgYXBwPSJFTiIgZGItaWQ9IjB4OXMyOXB4
OGRyZWFzZXN6Mm81OXNkZnRlZDUydnR0cnZlNSIgdGltZXN0YW1wPSIxNjUzNDEwMDExIj43OTU5
PC9rZXk+PC9mb3JlaWduLWtleXM+PHJlZi10eXBlIG5hbWU9IkpvdXJuYWwgQXJ0aWNsZSI+MTc8
L3JlZi10eXBlPjxjb250cmlidXRvcnM+PGF1dGhvcnM+PGF1dGhvcj5BZ2EsIEQuIEEuPC9hdXRo
b3I+PGF1dGhvcj5Ob29yZGVyaGF2ZW4sIE4uPC9hdXRob3I+PGF1dGhvcj5WYWxsZWpvLCBCLjwv
YXV0aG9yPjwvYXV0aG9ycz48L2NvbnRyaWJ1dG9ycz48YXV0aC1hZGRyZXNzPlRpbGJ1cmcgU2No
b29sIG9mIEVjb25vbWljcyBhbmQgTWFuYWdlbWVudCAoVGlTRU0pLCBUaWxidXJnIFVuaXZlcnNp
dHksIFRpbGJ1cmcsIE5ldGhlcmxhbmRzJiN4RDtFdGhpb3BpYW4gQ2l2aWwgU2VydmljZSBVbml2
ZXJzaXR5LCBBZGRpcyBBYmFiYSwgRXRoaW9waWE8L2F1dGgtYWRkcmVzcz48dGl0bGVzPjx0aXRs
ZT5UcmFuc2Zvcm1hdGlvbmFsIGxlYWRlcnNoaXAgYW5kIHByb2plY3Qgc3VjY2VzczogVGhlIG1l
ZGlhdGluZyByb2xlIG9mIHRlYW0tYnVpbGRpbmc8L3RpdGxlPjxzZWNvbmRhcnktdGl0bGU+SW50
ZXJuYXRpb25hbCBKb3VybmFsIG9mIFByb2plY3QgTWFuYWdlbWVudDwvc2Vjb25kYXJ5LXRpdGxl
PjxhbHQtdGl0bGU+SW50LiBKLiBQcm9qLiBNYW5hZ2UuPC9hbHQtdGl0bGU+PC90aXRsZXM+PHBl
cmlvZGljYWw+PGZ1bGwtdGl0bGU+SW50ZXJuYXRpb25hbCBKb3VybmFsIG9mIFByb2plY3QgTWFu
YWdlbWVudDwvZnVsbC10aXRsZT48L3BlcmlvZGljYWw+PHBhZ2VzPjgwNi04MTg8L3BhZ2VzPjx2
b2x1bWU+MzQ8L3ZvbHVtZT48bnVtYmVyPjU8L251bWJlcj48a2V5d29yZHM+PGtleXdvcmQ+UHJv
amVjdCBzdWNjZXNzPC9rZXl3b3JkPjxrZXl3b3JkPlRlYW0tYnVpbGRpbmc8L2tleXdvcmQ+PGtl
eXdvcmQ+VHJhbnNmb3JtYXRpb25hbCBsZWFkZXJzaGlwPC9rZXl3b3JkPjxrZXl3b3JkPklubm92
YXRpb248L2tleXdvcmQ+PGtleXdvcmQ+UHJvamVjdCBtYW5hZ2VtZW50PC9rZXl3b3JkPjxrZXl3
b3JkPkRldmVsb3BtZW50IHByb2plY3Q8L2tleXdvcmQ+PGtleXdvcmQ+RmllbGQgc3VydmV5czwv
a2V5d29yZD48a2V5d29yZD5NZWRpYXRpbmcgcm9sZXM8L2tleXdvcmQ+PGtleXdvcmQ+Tm9uZ292
ZXJubWVudGFsIG9yZ2FuaXphdGlvbnM8L2tleXdvcmQ+PGtleXdvcmQ+VGVhbSBidWlsZGluZzwv
a2V5d29yZD48a2V5d29yZD5IdW1hbiByZXNvdXJjZSBtYW5hZ2VtZW50PC9rZXl3b3JkPjxrZXl3
b3JkPmNhcGFjaXR5IGJ1aWxkaW5nPC9rZXl3b3JkPjxrZXl3b3JkPnByb2plY3QgYXNzZXNzbWVu
dDwva2V5d29yZD48L2tleXdvcmRzPjxkYXRlcz48eWVhcj4yMDE2PC95ZWFyPjwvZGF0ZXM+PHB1
Ymxpc2hlcj5FbHNldmllciBMdGQ8L3B1Ymxpc2hlcj48aXNibj4wMjYzNzg2MyAoSVNTTik8L2lz
Ym4+PHdvcmstdHlwZT5BcnRpY2xlPC93b3JrLXR5cGU+PHVybHM+PHJlbGF0ZWQtdXJscz48dXJs
Pmh0dHBzOi8vd3d3LnNjb3B1cy5jb20vaW53YXJkL3JlY29yZC51cmk/ZWlkPTItczIuMC04NDk2
MjAyODI0OCZhbXA7ZG9pPTEwLjEwMTYlMmZqLmlqcHJvbWFuLjIwMTYuMDIuMDEyJmFtcDtwYXJ0
bmVySUQ9NDAmYW1wO21kNT1mNWFiNDRmNDZmMDliMzhmMGUyMmMxNWFhMmRjYTRlZTwvdXJsPjwv
cmVsYXRlZC11cmxzPjwvdXJscz48ZWxlY3Ryb25pYy1yZXNvdXJjZS1udW0+MTAuMTAxNi9qLmlq
cHJvbWFuLjIwMTYuMDIuMDEyPC9lbGVjdHJvbmljLXJlc291cmNlLW51bT48cmVtb3RlLWRhdGFi
YXNlLW5hbWU+U2NvcHVzPC9yZW1vdGUtZGF0YWJhc2UtbmFtZT48bGFuZ3VhZ2U+RW5nbGlzaDwv
bGFuZ3VhZ2U+PC9yZWNvcmQ+PC9DaXRlPjxDaXRlPjxBdXRob3I+VmFuZGVyYm9vbTwvQXV0aG9y
PjxZZWFyPjIwMTY8L1llYXI+PFJlY051bT43OTYwPC9SZWNOdW0+PHJlY29yZD48cmVjLW51bWJl
cj43OTYwPC9yZWMtbnVtYmVyPjxmb3JlaWduLWtleXM+PGtleSBhcHA9IkVOIiBkYi1pZD0iMHg5
czI5cHg4ZHJlYXNlc3oybzU5c2RmdGVkNTJ2dHRydmU1IiB0aW1lc3RhbXA9IjE2NTM0MTAwMTEi
Pjc5NjA8L2tleT48L2ZvcmVpZ24ta2V5cz48cmVmLXR5cGUgbmFtZT0iSm91cm5hbCBBcnRpY2xl
Ij4xNzwvcmVmLXR5cGU+PGNvbnRyaWJ1dG9ycz48YXV0aG9ycz48YXV0aG9yPlZhbmRlcmJvb20s
IEMuIEUuPC9hdXRob3I+PGF1dGhvcj5TY2hlcmIsIEMuIEEuPC9hdXRob3I+PGF1dGhvcj5LaXJj
aG5lciwgUi4gQi48L2F1dGhvcj48YXV0aG9yPktvaGxlciwgQy4gTS48L2F1dGhvcj48YXV0aG9y
PkZlcnJpZXIsIEouIEouPC9hdXRob3I+PGF1dGhvcj5TdGFuY2wsIE0uIEEuPC9hdXRob3I+PGF1
dGhvcj5TdXRoZXIsIFQuIFcuPC9hdXRob3I+PGF1dGhvcj5Db3gsIEQuIEwuPC9hdXRob3I+PC9h
dXRob3JzPjwvY29udHJpYnV0b3JzPjxhdXRoLWFkZHJlc3M+RGVwYXJ0bWVudCBvZiBOdXJzaW5n
LCBDb2xsZWdlIG9mIE1lZGljaW5lLCBNYXlvIENsaW5pYywgUm9jaGVzdGVyLCBNTiwgVW5pdGVk
IFN0YXRlcyYjeEQ7RGVwYXJ0bWVudCBvZiBOdXJzaW5nLCBHcmFkdWF0ZSBQcm9ncmFtcyBpbiBO
dXJzaW5nLCBXaW5vbmEgU3RhdGUgVW5pdmVyc2l0eSwgV2lub25hLCBNTiwgVW5pdGVkIFN0YXRl
czwvYXV0aC1hZGRyZXNzPjx0aXRsZXM+PHRpdGxlPkxlYWRlcnNoaXAgc3RyYXRlZ2llcywgYW4g
aW50ZXJkaXNjaXBsaW5hcnkgdGVhbSwgYW5kIG9uZ29pbmcgbnVyc2UgZmVlZGJhY2s6IEluZ3Jl
ZGllbnRzIGZvciBhIHN1Y2Nlc3NmdWwgQkNNQSBwcm9qZWN0PC90aXRsZT48c2Vjb25kYXJ5LXRp
dGxlPk51cnNpbmcgRWNvbm9taWNzPC9zZWNvbmRhcnktdGl0bGU+PGFsdC10aXRsZT5OdXJzLiBF
Y29uLjwvYWx0LXRpdGxlPjwvdGl0bGVzPjxwZXJpb2RpY2FsPjxmdWxsLXRpdGxlPk51cnNpbmcg
RWNvbm9taWNzPC9mdWxsLXRpdGxlPjxhYmJyLTE+TnVycy4gRWNvbi48L2FiYnItMT48YWJici0y
Pk51cnMgRWNvbjwvYWJici0yPjwvcGVyaW9kaWNhbD48YWx0LXBlcmlvZGljYWw+PGZ1bGwtdGl0
bGU+TnVyc2luZyBFY29ub21pY3M8L2Z1bGwtdGl0bGU+PGFiYnItMT5OdXJzLiBFY29uLjwvYWJi
ci0xPjxhYmJyLTI+TnVycyBFY29uPC9hYmJyLTI+PC9hbHQtcGVyaW9kaWNhbD48cGFnZXM+MTE3
LTEyNTwvcGFnZXM+PHZvbHVtZT4zNDwvdm9sdW1lPjxudW1iZXI+MzwvbnVtYmVyPjxrZXl3b3Jk
cz48a2V5d29yZD5mZWVkYmFjayBzeXN0ZW08L2tleXdvcmQ+PGtleXdvcmQ+bGVhZGVyc2hpcDwv
a2V5d29yZD48a2V5d29yZD5udXJzaW5nIHN0YWZmPC9rZXl3b3JkPjxrZXl3b3JkPnBhdGllbnQg
Y2FyZTwva2V5d29yZD48a2V5d29yZD5GZWVkYmFjazwva2V5d29yZD48a2V5d29yZD5QYXRpZW50
IENhcmUgVGVhbTwva2V5d29yZD48L2tleXdvcmRzPjxkYXRlcz48eWVhcj4yMDE2PC95ZWFyPjwv
ZGF0ZXM+PHB1Ymxpc2hlcj5BbnRob255IEouIEphbm5ldHRpIEluYy48L3B1Ymxpc2hlcj48aXNi
bj4wNzQ2MTczOSAoSVNTTik8L2lzYm4+PHdvcmstdHlwZT5BcnRpY2xlPC93b3JrLXR5cGU+PHVy
bHM+PHJlbGF0ZWQtdXJscz48dXJsPmh0dHBzOi8vd3d3LnNjb3B1cy5jb20vaW53YXJkL3JlY29y
ZC51cmk/ZWlkPTItczIuMC04NDk4MzUwMjkxMCZhbXA7cGFydG5lcklEPTQwJmFtcDttZDU9MWEw
YjY2ZGJhOTRlMGZiNjMxYWQ2YmEyMWU4Y2NhYTI8L3VybD48L3JlbGF0ZWQtdXJscz48L3VybHM+
PGN1c3RvbTI+Mjc0MzkyNDg8L2N1c3RvbTI+PHJlbW90ZS1kYXRhYmFzZS1uYW1lPlNjb3B1czwv
cmVtb3RlLWRhdGFiYXNlLW5hbWU+PGxhbmd1YWdlPkVuZ2xpc2g8L2xhbmd1YWdlPjwvcmVjb3Jk
PjwvQ2l0ZT48Q2l0ZT48QXV0aG9yPkxhdWNrPC9BdXRob3I+PFllYXI+MjAxNjwvWWVhcj48UmVj
TnVtPjc5NjE8L1JlY051bT48cmVjb3JkPjxyZWMtbnVtYmVyPjc5NjE8L3JlYy1udW1iZXI+PGZv
cmVpZ24ta2V5cz48a2V5IGFwcD0iRU4iIGRiLWlkPSIweDlzMjlweDhkcmVhc2VzejJvNTlzZGZ0
ZWQ1MnZ0dHJ2ZTUiIHRpbWVzdGFtcD0iMTY1MzQxMDAxMSI+Nzk2MTwva2V5PjwvZm9yZWlnbi1r
ZXlzPjxyZWYtdHlwZSBuYW1lPSJKb3VybmFsIEFydGljbGUiPjE3PC9yZWYtdHlwZT48Y29udHJp
YnV0b3JzPjxhdXRob3JzPjxhdXRob3I+TGF1Y2ssIFMuIEIuPC9hdXRob3I+PGF1dGhvcj5NY0ds
YWRyZXksIEouPC9hdXRob3I+PGF1dGhvcj5MYXdsb3IsIEMuPC9hdXRob3I+PGF1dGhvcj5XZWJi
LCBKLiBHLjwvYXV0aG9yPjwvYXV0aG9ycz48L2NvbnRyaWJ1dG9ycz48YXV0aC1hZGRyZXNzPkNl
bnRyZSBmb3IgSGVhcnQgVmFsdmUgSW5ub3ZhdGlvbiwgU3QuIFBhdWwmYXBvcztzIEhvc3BpdGFs
LCBWYW5jb3V2ZXIsIEJDLCBDYW5hZGEmI3hEO1VuaXZlcnNpdHkgb2YgQnJpdGlzaCBDb2x1bWJp
YSwgVmFuY291dmVyLCBCQywgQ2FuYWRhPC9hdXRoLWFkZHJlc3M+PHRpdGxlcz48dGl0bGU+TnVy
c2luZyBsZWFkZXJzaGlwIG9mIHRoZSB0cmFuc2NhdGhldGVyIGFvcnRpYyB2YWx2ZSBpbXBsYW50
YXRpb24gSGVhcnQgVGVhbTogU3VwcG9ydGluZyBpbm5vdmF0aW9uLCBleGNlbGxlbmNlLCBhbmQg
c3VzdGFpbmFiaWxpdHk8L3RpdGxlPjxzZWNvbmRhcnktdGl0bGU+SGVhbHRoY2FyZSBNYW5hZ2Vt
ZW50IEZvcnVtPC9zZWNvbmRhcnktdGl0bGU+PGFsdC10aXRsZT5IZWFsdGhjLiBNYW5hZ2UuIEZv
cnVtPC9hbHQtdGl0bGU+PC90aXRsZXM+PHBlcmlvZGljYWw+PGZ1bGwtdGl0bGU+SGVhbHRoY2Fy
ZSBNYW5hZ2VtZW50IEZvcnVtPC9mdWxsLXRpdGxlPjxhYmJyLTE+SGVhbHRoYy4gTWFuYWdlLiBG
b3J1bTwvYWJici0xPjxhYmJyLTI+SGVhbHRoYyBNYW5hZ2UgRm9ydW08L2FiYnItMj48L3Blcmlv
ZGljYWw+PGFsdC1wZXJpb2RpY2FsPjxmdWxsLXRpdGxlPkhlYWx0aGNhcmUgTWFuYWdlbWVudCBG
b3J1bTwvZnVsbC10aXRsZT48YWJici0xPkhlYWx0aGMuIE1hbmFnZS4gRm9ydW08L2FiYnItMT48
YWJici0yPkhlYWx0aGMgTWFuYWdlIEZvcnVtPC9hYmJyLTI+PC9hbHQtcGVyaW9kaWNhbD48cGFn
ZXM+MTI2LTEzMDwvcGFnZXM+PHZvbHVtZT4yOTwvdm9sdW1lPjxudW1iZXI+MzwvbnVtYmVyPjxr
ZXl3b3Jkcz48a2V5d29yZD5BcnRpY2xlPC9rZXl3b3JkPjxrZXl3b3JkPmh1bWFuPC9rZXl3b3Jk
PjxrZXl3b3JkPmxlYWRlcnNoaXA8L2tleXdvcmQ+PGtleXdvcmQ+bnVyc2luZyBleHBlcnRpc2U8
L2tleXdvcmQ+PGtleXdvcmQ+bnVyc2luZyBtYW5hZ2VtZW50PC9rZXl3b3JkPjxrZXl3b3JkPm51
cnNpbmcgcHJhY3RpY2U8L2tleXdvcmQ+PGtleXdvcmQ+cHJpb3JpdHkgam91cm5hbDwva2V5d29y
ZD48a2V5d29yZD5wcm9ncmFtIGRldmVsb3BtZW50PC9rZXl3b3JkPjxrZXl3b3JkPnRyYW5zY2F0
aGV0ZXIgYW9ydGljIHZhbHZlIGltcGxhbnRhdGlvbjwva2V5d29yZD48a2V5d29yZD52YWx2dWxh
ciBoZWFydCBkaXNlYXNlPC9rZXl3b3JkPjxrZXl3b3JkPmFvcnRpYyB2YWx2ZSBzdGVub3Npczwv
a2V5d29yZD48a2V5d29yZD5oZWFydCBjYXRoZXRlcml6YXRpb248L2tleXdvcmQ+PGtleXdvcmQ+
aGVhcnQgdmFsdmUgcmVwbGFjZW1lbnQ8L2tleXdvcmQ+PGtleXdvcmQ+bnVyc2luZzwva2V5d29y
ZD48a2V5d29yZD5vcmdhbml6YXRpb24gYW5kIG1hbmFnZW1lbnQ8L2tleXdvcmQ+PGtleXdvcmQ+
cGF0aWVudCBjYXJlPC9rZXl3b3JkPjxrZXl3b3JkPnJpc2sgZmFjdG9yPC9rZXl3b3JkPjxrZXl3
b3JkPnRyZWF0bWVudCBvdXRjb21lPC9rZXl3b3JkPjxrZXl3b3JkPkNhcmRpYWMgQ2F0aGV0ZXJp
emF0aW9uPC9rZXl3b3JkPjxrZXl3b3JkPkhlYXJ0IFZhbHZlIFByb3N0aGVzaXMgSW1wbGFudGF0
aW9uPC9rZXl3b3JkPjxrZXl3b3JkPkh1bWFuczwva2V5d29yZD48a2V5d29yZD5QYXRpZW50IENh
cmUgVGVhbTwva2V5d29yZD48a2V5d29yZD5SaXNrIEZhY3RvcnM8L2tleXdvcmQ+PGtleXdvcmQ+
VHJhbnNjYXRoZXRlciBBb3J0aWMgVmFsdmUgUmVwbGFjZW1lbnQ8L2tleXdvcmQ+PC9rZXl3b3Jk
cz48ZGF0ZXM+PHllYXI+MjAxNjwveWVhcj48L2RhdGVzPjxwdWJsaXNoZXI+U0FHRSBQdWJsaWNh
dGlvbnMgSW5jLjwvcHVibGlzaGVyPjxpc2JuPjA4NDA0NzA0IChJU1NOKTwvaXNibj48d29yay10
eXBlPkFydGljbGU8L3dvcmstdHlwZT48dXJscz48cmVsYXRlZC11cmxzPjx1cmw+aHR0cHM6Ly93
d3cuc2NvcHVzLmNvbS9pbndhcmQvcmVjb3JkLnVyaT9laWQ9Mi1zMi4wLTg0OTc4OTIwMDI3JmFt
cDtkb2k9MTAuMTE3NyUyZjA4NDA0NzA0MTY2MzIwMDQmYW1wO3BhcnRuZXJJRD00MCZhbXA7bWQ1
PWVlYmRjYTU5M2I5ZGQ0NTQ5NGI5MjVjOWY3MjZhOGY1PC91cmw+PC9yZWxhdGVkLXVybHM+PC91
cmxzPjxjdXN0b20yPjI3MDYwODAyPC9jdXN0b20yPjxlbGVjdHJvbmljLXJlc291cmNlLW51bT4x
MC4xMTc3LzA4NDA0NzA0MTY2MzIwMDQ8L2VsZWN0cm9uaWMtcmVzb3VyY2UtbnVtPjxyZW1vdGUt
ZGF0YWJhc2UtbmFtZT5TY29wdXM8L3JlbW90ZS1kYXRhYmFzZS1uYW1lPjxsYW5ndWFnZT5Fbmds
aXNoPC9sYW5ndWFnZT48L3JlY29yZD48L0NpdGU+PENpdGU+PEF1dGhvcj5Fa3BlPC9BdXRob3I+
PFllYXI+MjAxNjwvWWVhcj48UmVjTnVtPjc5NjI8L1JlY051bT48cmVjb3JkPjxyZWMtbnVtYmVy
Pjc5NjI8L3JlYy1udW1iZXI+PGZvcmVpZ24ta2V5cz48a2V5IGFwcD0iRU4iIGRiLWlkPSIweDlz
MjlweDhkcmVhc2VzejJvNTlzZGZ0ZWQ1MnZ0dHJ2ZTUiIHRpbWVzdGFtcD0iMTY1MzQxMDAxMSI+
Nzk2Mjwva2V5PjwvZm9yZWlnbi1rZXlzPjxyZWYtdHlwZSBuYW1lPSJKb3VybmFsIEFydGljbGUi
PjE3PC9yZWYtdHlwZT48Y29udHJpYnV0b3JzPjxhdXRob3JzPjxhdXRob3I+RWtwZSwgSS48L2F1
dGhvcj48YXV0aG9yPk1hdCwgTi48L2F1dGhvcj48L2F1dGhvcnM+PC9jb250cmlidXRvcnM+PGF1
dGgtYWRkcmVzcz5GYWN1bHR5IG9mIEVudHJlcHJlbmV1cnNoaXAgYW5kIEJ1c2luZXNzLCBVbml2
ZXJzaXRpIE1hbGF5c2lhIEtlbGFudGFuLCBMb2NrZWQgQmFnIDM2LCBQZW5na2FsYW4gQ2hlcGEs
IEtvdGEgQmhhcnUsIEtlbGFudGFuLCBNYWxheXNpYSYjeEQ7SHVtYW4gUmVzb3VyY2VzIE1hbmFn
ZW1lbnQsIENvbGxlZ2Ugb2YgQnVzaW5lc3MsIFVuaXZlcnNpdGkgVXRhcmEgTWFsYXlzaWEsIFNp
bnRvaywgS2VkYWgsIE1hbGF5c2lhPC9hdXRoLWFkZHJlc3M+PHRpdGxlcz48dGl0bGU+Q2FuIGFj
YWRlbWljIHBlcmZvcm1hbmNlIGVuaGFuY2UgZ3JvdXAgbWVtYmVyc2hpcCBhbmQgbGVhZGVyc2hp
cCBhbW9uZyBzdHVkZW50IGVudHJlcHJlbmV1cnMgaW4gTWFsYXlzaWE/PC90aXRsZT48c2Vjb25k
YXJ5LXRpdGxlPkFzaWFuIFNvY2lhbCBTY2llbmNlPC9zZWNvbmRhcnktdGl0bGU+PGFsdC10aXRs
ZT5Bc2lhbiBTb2MuIFNjaS48L2FsdC10aXRsZT48L3RpdGxlcz48cGVyaW9kaWNhbD48ZnVsbC10
aXRsZT5Bc2lhbiBTb2NpYWwgU2NpZW5jZTwvZnVsbC10aXRsZT48YWJici0xPkFzaWFuIFNvYy4g
U2NpLjwvYWJici0xPjwvcGVyaW9kaWNhbD48YWx0LXBlcmlvZGljYWw+PGZ1bGwtdGl0bGU+QXNp
YW4gU29jaWFsIFNjaWVuY2U8L2Z1bGwtdGl0bGU+PGFiYnItMT5Bc2lhbiBTb2MuIFNjaS48L2Fi
YnItMT48L2FsdC1wZXJpb2RpY2FsPjxwYWdlcz44Ny05MjwvcGFnZXM+PHZvbHVtZT4xMjwvdm9s
dW1lPjxudW1iZXI+NDwvbnVtYmVyPjxrZXl3b3Jkcz48a2V5d29yZD5BY2FkZW1pYyBwZXJmb3Jt
YW5jZTwva2V5d29yZD48a2V5d29yZD5Hcm91cCBtZW1iZXJzaGlwPC9rZXl3b3JkPjxrZXl3b3Jk
PkxlYWRlcnNoaXA8L2tleXdvcmQ+PGtleXdvcmQ+TWFsYXlzaWE8L2tleXdvcmQ+PGtleXdvcmQ+
U3R1ZGVudCBlbnRyZXByZW5ldXJzPC9rZXl3b3JkPjwva2V5d29yZHM+PGRhdGVzPjx5ZWFyPjIw
MTY8L3llYXI+PC9kYXRlcz48cHVibGlzaGVyPkNhbmFkaWFuIENlbnRlciBvZiBTY2llbmNlIGFu
ZCBFZHVjYXRpb248L3B1Ymxpc2hlcj48aXNibj4xOTExMjAxNyAoSVNTTik8L2lzYm4+PHdvcmst
dHlwZT5BcnRpY2xlPC93b3JrLXR5cGU+PHVybHM+PHJlbGF0ZWQtdXJscz48dXJsPmh0dHBzOi8v
d3d3LnNjb3B1cy5jb20vaW53YXJkL3JlY29yZC51cmk/ZWlkPTItczIuMC04NDk4ODAzNjg2NSZh
bXA7ZG9pPTEwLjU1MzklMmZhc3MudjEybjRwODcmYW1wO3BhcnRuZXJJRD00MCZhbXA7bWQ1PTQ4
ZmEyMDQ0NTJjYzNjYjM5ZjU0ZjBiYjVlMDM2ODU2PC91cmw+PC9yZWxhdGVkLXVybHM+PC91cmxz
PjxlbGVjdHJvbmljLXJlc291cmNlLW51bT4xMC41NTM5L2Fzcy52MTJuNHA4NzwvZWxlY3Ryb25p
Yy1yZXNvdXJjZS1udW0+PHJlbW90ZS1kYXRhYmFzZS1uYW1lPlNjb3B1czwvcmVtb3RlLWRhdGFi
YXNlLW5hbWU+PGxhbmd1YWdlPkVuZ2xpc2g8L2xhbmd1YWdlPjwvcmVjb3JkPjwvQ2l0ZT48Q2l0
ZT48QXV0aG9yPlF1aW50ZWlybzwvQXV0aG9yPjxZZWFyPjIwMTY8L1llYXI+PFJlY051bT43OTYz
PC9SZWNOdW0+PHJlY29yZD48cmVjLW51bWJlcj43OTYzPC9yZWMtbnVtYmVyPjxmb3JlaWduLWtl
eXM+PGtleSBhcHA9IkVOIiBkYi1pZD0iMHg5czI5cHg4ZHJlYXNlc3oybzU5c2RmdGVkNTJ2dHRy
dmU1IiB0aW1lc3RhbXA9IjE2NTM0MTAwMTEiPjc5NjM8L2tleT48L2ZvcmVpZ24ta2V5cz48cmVm
LXR5cGUgbmFtZT0iSm91cm5hbCBBcnRpY2xlIj4xNzwvcmVmLXR5cGU+PGNvbnRyaWJ1dG9ycz48
YXV0aG9ycz48YXV0aG9yPlF1aW50ZWlybywgUC4gTS48L2F1dGhvcj48YXV0aG9yPlBhc3Nvcywg
QS48L2F1dGhvcj48YXV0aG9yPkN1cnJhbCwgTC48L2F1dGhvcj48L2F1dGhvcnM+PC9jb250cmli
dXRvcnM+PGF1dGgtYWRkcmVzcz5JbnN0aXR1dG8gVW5pdmVyc2l0w6FyaW8gZGUgTGlzYm9hIChJ
U0NURS1JVUwpIExpc2JvYSwgUG9ydHVnYWwmI3hEO1VuaXZlcnNpZGFkZSBkZSBMaXNib2EsIExp
c2JvbiwgUG9ydHVnYWw8L2F1dGgtYWRkcmVzcz48dGl0bGVzPjx0aXRsZT5UaG91Z2h0IHNlbGYt
bGVhZGVyc2hpcCBhbmQgZWZmZWN0aXZlbmVzcyBpbiBzZWxmLW1hbmFnZW1lbnQgdGVhbXM8L3Rp
dGxlPjxzZWNvbmRhcnktdGl0bGU+TGVhZGVyc2hpcDwvc2Vjb25kYXJ5LXRpdGxlPjxhbHQtdGl0
bGU+TGVhZGVyc2hpcDwvYWx0LXRpdGxlPjwvdGl0bGVzPjxwZXJpb2RpY2FsPjxmdWxsLXRpdGxl
PkxlYWRlcnNoaXA8L2Z1bGwtdGl0bGU+PC9wZXJpb2RpY2FsPjxhbHQtcGVyaW9kaWNhbD48ZnVs
bC10aXRsZT5MZWFkZXJzaGlwPC9mdWxsLXRpdGxlPjwvYWx0LXBlcmlvZGljYWw+PHBhZ2VzPjEx
MC0xMjY8L3BhZ2VzPjx2b2x1bWU+MTI8L3ZvbHVtZT48bnVtYmVyPjE8L251bWJlcj48a2V5d29y
ZHM+PGtleXdvcmQ+TXVsdGlsZXZlbCBjb25maXJtYXRvcnkgZmFjdG9yIGFuYWx5c2lzPC9rZXl3
b3JkPjxrZXl3b3JkPnNlbGYtbWFuYWdlbWVudCB0ZWFtczwva2V5d29yZD48a2V5d29yZD50ZWFt
IGNvbGxlY3RpdmUgZWZmaWNhY3k8L2tleXdvcmQ+PGtleXdvcmQ+dGVhbSBlZmZlY3RpdmVuZXNz
PC9rZXl3b3JkPjxrZXl3b3JkPnRlYW0gdGhvdWdodCBzZWxmLWxlYWRlcnNoaXA8L2tleXdvcmQ+
PC9rZXl3b3Jkcz48ZGF0ZXM+PHllYXI+MjAxNjwveWVhcj48L2RhdGVzPjxwdWJsaXNoZXI+U0FH
RSBQdWJsaWNhdGlvbnMgTHRkPC9wdWJsaXNoZXI+PGlzYm4+MTc0MjcxNTAgKElTU04pPC9pc2Ju
Pjx3b3JrLXR5cGU+QXJ0aWNsZTwvd29yay10eXBlPjx1cmxzPjxyZWxhdGVkLXVybHM+PHVybD5o
dHRwczovL3d3dy5zY29wdXMuY29tL2lud2FyZC9yZWNvcmQudXJpP2VpZD0yLXMyLjAtODQ5NTgw
NTAwNjgmYW1wO2RvaT0xMC4xMTc3JTJmMTc0MjcxNTAxNDU0MzU3OSZhbXA7cGFydG5lcklEPTQw
JmFtcDttZDU9NGRiOGIxMTg3ODQwMDJjMzFlNjllMDZkMzVmNjViNjY8L3VybD48L3JlbGF0ZWQt
dXJscz48L3VybHM+PGVsZWN0cm9uaWMtcmVzb3VyY2UtbnVtPjEwLjExNzcvMTc0MjcxNTAxNDU0
MzU3OTwvZWxlY3Ryb25pYy1yZXNvdXJjZS1udW0+PHJlbW90ZS1kYXRhYmFzZS1uYW1lPlNjb3B1
czwvcmVtb3RlLWRhdGFiYXNlLW5hbWU+PGxhbmd1YWdlPkVuZ2xpc2g8L2xhbmd1YWdlPjwvcmVj
b3JkPjwvQ2l0ZT48Q2l0ZT48QXV0aG9yPkxpPC9BdXRob3I+PFllYXI+MjAxNjwvWWVhcj48UmVj
TnVtPjc5NjQ8L1JlY051bT48cmVjb3JkPjxyZWMtbnVtYmVyPjc5NjQ8L3JlYy1udW1iZXI+PGZv
cmVpZ24ta2V5cz48a2V5IGFwcD0iRU4iIGRiLWlkPSIweDlzMjlweDhkcmVhc2VzejJvNTlzZGZ0
ZWQ1MnZ0dHJ2ZTUiIHRpbWVzdGFtcD0iMTY1MzQxMDAxMSI+Nzk2NDwva2V5PjwvZm9yZWlnbi1r
ZXlzPjxyZWYtdHlwZSBuYW1lPSJKb3VybmFsIEFydGljbGUiPjE3PC9yZWYtdHlwZT48Y29udHJp
YnV0b3JzPjxhdXRob3JzPjxhdXRob3I+TGksIFYuPC9hdXRob3I+PGF1dGhvcj5NaXRjaGVsbCwg
Ui48L2F1dGhvcj48YXV0aG9yPkJveWxlLCBCLjwvYXV0aG9yPjwvYXV0aG9ycz48L2NvbnRyaWJ1
dG9ycz48YXV0aC1hZGRyZXNzPkhvbmcgS29uZyBQb2x5dGVjaG5pYyBVbml2ZXJzaXR5LCBLb3ds
b29uLCBIb25nIEtvbmcmI3hEO1VuaXZlcnNpdHkgb2YgTmV3Y2FzdGxlLCBDYWxsYWdoYW4sIE5T
VywgQXVzdHJhbGlhPC9hdXRoLWFkZHJlc3M+PHRpdGxlcz48dGl0bGU+VGhlIERpdmVyZ2VudCBF
ZmZlY3RzIG9mIFRyYW5zZm9ybWF0aW9uYWwgTGVhZGVyc2hpcCBvbiBJbmRpdmlkdWFsIGFuZCBU
ZWFtIElubm92YXRpb248L3RpdGxlPjxzZWNvbmRhcnktdGl0bGU+R3JvdXAgYW5kIE9yZ2FuaXph
dGlvbiBNYW5hZ2VtZW50PC9zZWNvbmRhcnktdGl0bGU+PGFsdC10aXRsZT5Hcm91cCBPcmdhbi4g
TWFuYWdlLjwvYWx0LXRpdGxlPjwvdGl0bGVzPjxwZXJpb2RpY2FsPjxmdWxsLXRpdGxlPkdyb3Vw
IGFuZCBPcmdhbml6YXRpb24gTWFuYWdlbWVudDwvZnVsbC10aXRsZT48YWJici0xPkdyb3VwIE9y
Z2FuLiBNYW5hZ2UuPC9hYmJyLTE+PC9wZXJpb2RpY2FsPjxhbHQtcGVyaW9kaWNhbD48ZnVsbC10
aXRsZT5Hcm91cCBhbmQgT3JnYW5pemF0aW9uIE1hbmFnZW1lbnQ8L2Z1bGwtdGl0bGU+PGFiYnIt
MT5Hcm91cCBPcmdhbi4gTWFuYWdlLjwvYWJici0xPjwvYWx0LXBlcmlvZGljYWw+PHBhZ2VzPjY2
LTk3PC9wYWdlcz48dm9sdW1lPjQxPC92b2x1bWU+PG51bWJlcj4xPC9udW1iZXI+PGtleXdvcmRz
PjxrZXl3b3JkPmluZGl2aWR1YWwgaW5ub3ZhdGlvbjwva2V5d29yZD48a2V5d29yZD50ZWFtIGlu
bm92YXRpb248L2tleXdvcmQ+PGtleXdvcmQ+dHJhbnNmb3JtYXRpb25hbCBsZWFkZXJzaGlwPC9r
ZXl3b3JkPjwva2V5d29yZHM+PGRhdGVzPjx5ZWFyPjIwMTY8L3llYXI+PC9kYXRlcz48cHVibGlz
aGVyPlNBR0UgUHVibGljYXRpb25zIEluYy48L3B1Ymxpc2hlcj48aXNibj4xMDU5NjAxMSAoSVNT
Tik8L2lzYm4+PHdvcmstdHlwZT5BcnRpY2xlPC93b3JrLXR5cGU+PHVybHM+PHJlbGF0ZWQtdXJs
cz48dXJsPmh0dHBzOi8vd3d3LnNjb3B1cy5jb20vaW53YXJkL3JlY29yZC51cmk/ZWlkPTItczIu
MC04NDk1NDQyMzQ5MiZhbXA7ZG9pPTEwLjExNzclMmYxMDU5NjAxMTE1NTczNzkyJmFtcDtwYXJ0
bmVySUQ9NDAmYW1wO21kNT04MjFmZjhhNDJjYjhlMWQyZjBlNGYxMDFhZjMxNzAzNzwvdXJsPjwv
cmVsYXRlZC11cmxzPjwvdXJscz48ZWxlY3Ryb25pYy1yZXNvdXJjZS1udW0+MTAuMTE3Ny8xMDU5
NjAxMTE1NTczNzkyPC9lbGVjdHJvbmljLXJlc291cmNlLW51bT48cmVtb3RlLWRhdGFiYXNlLW5h
bWU+U2NvcHVzPC9yZW1vdGUtZGF0YWJhc2UtbmFtZT48bGFuZ3VhZ2U+RW5nbGlzaDwvbGFuZ3Vh
Z2U+PC9yZWNvcmQ+PC9DaXRlPjxDaXRlPjxBdXRob3I+TG9zY2g8L0F1dGhvcj48WWVhcj4yMDE2
PC9ZZWFyPjxSZWNOdW0+Nzk2NjwvUmVjTnVtPjxyZWNvcmQ+PHJlYy1udW1iZXI+Nzk2NjwvcmVj
LW51bWJlcj48Zm9yZWlnbi1rZXlzPjxrZXkgYXBwPSJFTiIgZGItaWQ9IjB4OXMyOXB4OGRyZWFz
ZXN6Mm81OXNkZnRlZDUydnR0cnZlNSIgdGltZXN0YW1wPSIxNjUzNDEwMDExIj43OTY2PC9rZXk+
PC9mb3JlaWduLWtleXM+PHJlZi10eXBlIG5hbWU9IkpvdXJuYWwgQXJ0aWNsZSI+MTc8L3JlZi10
eXBlPjxjb250cmlidXRvcnM+PGF1dGhvcnM+PGF1dGhvcj5Mb3NjaCwgUy48L2F1dGhvcj48YXV0
aG9yPlRyYXV0LU1hdHRhdXNjaCwgRS48L2F1dGhvcj48YXV0aG9yPk3DvGhsYmVyZ2VyLCBNLiBE
LjwvYXV0aG9yPjxhdXRob3I+Sm9uYXMsIEUuPC9hdXRob3I+PC9hdXRob3JzPjwvY29udHJpYnV0
b3JzPjxhdXRoLWFkZHJlc3M+RGl2aXNpb24gb2YgRWNvbm9taWMgYW5kIE9yZ2FuaXphdGlvbmFs
IFBzeWNob2xvZ3ksIERlcGFydG1lbnQgb2YgUHN5Y2hvbG9neSwgVW5pdmVyc2l0eSBvZiBTYWx6
YnVyZywgU2FsemJ1cmcsIEF1c3RyaWEmI3hEO0RpdmlzaW9uIG9mIFNvY2lhbCBQc3ljaG9sb2d5
LCBEZXBhcnRtZW50IG9mIFBzeWNob2xvZ3ksIFVuaXZlcnNpdHkgb2YgU2FsemJ1cmcsIFNhbHpi
dXJnLCBBdXN0cmlhPC9hdXRoLWFkZHJlc3M+PHRpdGxlcz48dGl0bGU+Q29tcGFyaW5nIHRoZSBl
ZmZlY3RpdmVuZXNzIG9mIGluZGl2aWR1YWwgY29hY2hpbmcsIHNlbGYtY29hY2hpbmcsIGFuZCBn
cm91cCB0cmFpbmluZzogSG93IGxlYWRlcnNoaXAgbWFrZXMgdGhlIGRpZmZlcmVuY2U8L3RpdGxl
PjxzZWNvbmRhcnktdGl0bGU+RnJvbnRpZXJzIGluIFBzeWNob2xvZ3k8L3NlY29uZGFyeS10aXRs
ZT48YWx0LXRpdGxlPkZyb250LiBQc3ljaG9sLjwvYWx0LXRpdGxlPjwvdGl0bGVzPjxwZXJpb2Rp
Y2FsPjxmdWxsLXRpdGxlPkZyb250aWVycyBpbiBQc3ljaG9sb2d5PC9mdWxsLXRpdGxlPjxhYmJy
LTE+RnJvbnQuIFBzeWNob2wuPC9hYmJyLTE+PGFiYnItMj5Gcm9udCBQc3ljaG9sPC9hYmJyLTI+
PC9wZXJpb2RpY2FsPjxhbHQtcGVyaW9kaWNhbD48ZnVsbC10aXRsZT5Gcm9udGllcnMgaW4gUHN5
Y2hvbG9neTwvZnVsbC10aXRsZT48YWJici0xPkZyb250LiBQc3ljaG9sLjwvYWJici0xPjxhYmJy
LTI+RnJvbnQgUHN5Y2hvbDwvYWJici0yPjwvYWx0LXBlcmlvZGljYWw+PHZvbHVtZT43PC92b2x1
bWU+PG51bWJlcj5NQVk8L251bWJlcj48a2V5d29yZHM+PGtleXdvcmQ+QXV0b25vbXkgc3VwcG9y
dDwva2V5d29yZD48a2V5d29yZD5Db2FjaGluZzwva2V5d29yZD48a2V5d29yZD5FZmZlY3RpdmVu
ZXNzPC9rZXl3b3JkPjxrZXl3b3JkPkludHJpbnNpYyBtb3RpdmF0aW9uPC9rZXl3b3JkPjxrZXl3
b3JkPlByb2NyYXN0aW5hdGlvbjwva2V5d29yZD48a2V5d29yZD5UcmFpbmluZzwva2V5d29yZD48
a2V5d29yZD5UcmFuc2FjdGlvbmFsIGxlYWRlcnNoaXA8L2tleXdvcmQ+PGtleXdvcmQ+VHJhbnNm
b3JtYXRpb25hbCBsZWFkZXJzaGlwPC9rZXl3b3JkPjwva2V5d29yZHM+PGRhdGVzPjx5ZWFyPjIw
MTY8L3llYXI+PC9kYXRlcz48cHVibGlzaGVyPkZyb250aWVycyBSZXNlYXJjaCBGb3VuZGF0aW9u
PC9wdWJsaXNoZXI+PGlzYm4+MTY2NDEwNzggKElTU04pPC9pc2JuPjx3b3JrLXR5cGU+QXJ0aWNs
ZTwvd29yay10eXBlPjx1cmxzPjxyZWxhdGVkLXVybHM+PHVybD5odHRwczovL3d3dy5zY29wdXMu
Y29tL2lud2FyZC9yZWNvcmQudXJpP2VpZD0yLXMyLjAtODQ5NzQ4MDI3MzkmYW1wO2RvaT0xMC4z
Mzg5JTJmZnBzeWcuMjAxNi4wMDYyOSZhbXA7cGFydG5lcklEPTQwJmFtcDttZDU9NTBmZjcwNzUy
Mzc4YWFiOGExOTZlNGNiYmJjNmMyNDI8L3VybD48L3JlbGF0ZWQtdXJscz48L3VybHM+PGN1c3Rv
bTc+NjI5PC9jdXN0b203PjxlbGVjdHJvbmljLXJlc291cmNlLW51bT4xMC4zMzg5L2Zwc3lnLjIw
MTYuMDA2Mjk8L2VsZWN0cm9uaWMtcmVzb3VyY2UtbnVtPjxyZW1vdGUtZGF0YWJhc2UtbmFtZT5T
Y29wdXM8L3JlbW90ZS1kYXRhYmFzZS1uYW1lPjxsYW5ndWFnZT5FbmdsaXNoPC9sYW5ndWFnZT48
L3JlY29yZD48L0NpdGU+PENpdGU+PEF1dGhvcj5Tb3VzYTwvQXV0aG9yPjxZZWFyPjIwMTY8L1ll
YXI+PFJlY051bT43OTY3PC9SZWNOdW0+PHJlY29yZD48cmVjLW51bWJlcj43OTY3PC9yZWMtbnVt
YmVyPjxmb3JlaWduLWtleXM+PGtleSBhcHA9IkVOIiBkYi1pZD0iMHg5czI5cHg4ZHJlYXNlc3oy
bzU5c2RmdGVkNTJ2dHRydmU1IiB0aW1lc3RhbXA9IjE2NTM0MTAwMTEiPjc5Njc8L2tleT48L2Zv
cmVpZ24ta2V5cz48cmVmLXR5cGUgbmFtZT0iSm91cm5hbCBBcnRpY2xlIj4xNzwvcmVmLXR5cGU+
PGNvbnRyaWJ1dG9ycz48YXV0aG9ycz48YXV0aG9yPlNvdXNhLCBNLjwvYXV0aG9yPjxhdXRob3I+
VmFuIERpZXJlbmRvbmNrLCBELjwvYXV0aG9yPjwvYXV0aG9ycz48L2NvbnRyaWJ1dG9ycz48YXV0
aC1hZGRyZXNzPkxlYWRlcnNoaXAgS25vd2xlZGdlIENlbnRyZSwgTm92YSBTY2hvb2wgb2YgQnVz
aW5lc3MgYW5kIEVjb25vbWljcywgTGlzYm9uLCBQb3J0dWdhbCYjeEQ7Q2VudHJlIGZvciBMZWFk
ZXJzaGlwIFN0dWRpZXMsIFJvdHRlcmRhbSBTY2hvb2wgb2YgTWFuYWdlbWVudCwgRXJhc211cyBV
bml2ZXJzaXR5LCBSb3R0ZXJkYW0sIE5ldGhlcmxhbmRzPC9hdXRoLWFkZHJlc3M+PHRpdGxlcz48
dGl0bGU+SW50cm9kdWNpbmcgYSBzaG9ydCBtZWFzdXJlIG9mIHNoYXJlZCBzZXJ2YW50IGxlYWRl
cnNoaXAgaW1wYWN0aW5nIHRlYW0gcGVyZm9ybWFuY2UgdGhyb3VnaCB0ZWFtIGJlaGF2aW9yYWwg
aW50ZWdyYXRpb248L3RpdGxlPjxzZWNvbmRhcnktdGl0bGU+RnJvbnRpZXJzIGluIFBzeWNob2xv
Z3k8L3NlY29uZGFyeS10aXRsZT48YWx0LXRpdGxlPkZyb250LiBQc3ljaG9sLjwvYWx0LXRpdGxl
PjwvdGl0bGVzPjxwZXJpb2RpY2FsPjxmdWxsLXRpdGxlPkZyb250aWVycyBpbiBQc3ljaG9sb2d5
PC9mdWxsLXRpdGxlPjxhYmJyLTE+RnJvbnQuIFBzeWNob2wuPC9hYmJyLTE+PGFiYnItMj5Gcm9u
dCBQc3ljaG9sPC9hYmJyLTI+PC9wZXJpb2RpY2FsPjxhbHQtcGVyaW9kaWNhbD48ZnVsbC10aXRs
ZT5Gcm9udGllcnMgaW4gUHN5Y2hvbG9neTwvZnVsbC10aXRsZT48YWJici0xPkZyb250LiBQc3lj
aG9sLjwvYWJici0xPjxhYmJyLTI+RnJvbnQgUHN5Y2hvbDwvYWJici0yPjwvYWx0LXBlcmlvZGlj
YWw+PHZvbHVtZT42PC92b2x1bWU+PG51bWJlcj5KQU48L251bWJlcj48a2V5d29yZHM+PGtleXdv
cmQ+TWVhc3VyZTwva2V5d29yZD48a2V5d29yZD5TZWxmLW1hbmFnZWQgdGVhbXM8L2tleXdvcmQ+
PGtleXdvcmQ+U2VydmFudCBsZWFkZXJzaGlwPC9rZXl3b3JkPjxrZXl3b3JkPlNoYXJlZCBsZWFk
ZXJzaGlwPC9rZXl3b3JkPjxrZXl3b3JkPlRlYW0gYmVoYXZpb3JhbCBpbnRlZ3JhdGlvbjwva2V5
d29yZD48L2tleXdvcmRzPjxkYXRlcz48eWVhcj4yMDE2PC95ZWFyPjwvZGF0ZXM+PHB1Ymxpc2hl
cj5Gcm9udGllcnMgUmVzZWFyY2ggRm91bmRhdGlvbjwvcHVibGlzaGVyPjxpc2JuPjE2NjQxMDc4
IChJU1NOKTwvaXNibj48d29yay10eXBlPkFydGljbGU8L3dvcmstdHlwZT48dXJscz48cmVsYXRl
ZC11cmxzPjx1cmw+aHR0cHM6Ly93d3cuc2NvcHVzLmNvbS9pbndhcmQvcmVjb3JkLnVyaT9laWQ9
Mi1zMi4wLTg0OTU5NDMyODY1JmFtcDtkb2k9MTAuMzM4OSUyZmZwc3lnLjIwMTUuMDIwMDImYW1w
O3BhcnRuZXJJRD00MCZhbXA7bWQ1PTRjY2ZhNjIwYTUxNzE4NDEzOGRhMDk0ZmIyNDcxMjM2PC91
cmw+PC9yZWxhdGVkLXVybHM+PC91cmxzPjxjdXN0b203PjIwMDI8L2N1c3RvbTc+PGVsZWN0cm9u
aWMtcmVzb3VyY2UtbnVtPjEwLjMzODkvZnBzeWcuMjAxNS4wMjAwMjwvZWxlY3Ryb25pYy1yZXNv
dXJjZS1udW0+PHJlbW90ZS1kYXRhYmFzZS1uYW1lPlNjb3B1czwvcmVtb3RlLWRhdGFiYXNlLW5h
bWU+PGxhbmd1YWdlPkVuZ2xpc2g8L2xhbmd1YWdlPjwvcmVjb3JkPjwv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012406">
        <w:rPr>
          <w:noProof/>
          <w:vertAlign w:val="superscript"/>
        </w:rPr>
        <w:t>1-146</w:t>
      </w:r>
      <w:r>
        <w:fldChar w:fldCharType="end"/>
      </w:r>
      <w:r>
        <w:fldChar w:fldCharType="begin">
          <w:fldData xml:space="preserve">d29yZD48a2V5d29yZD5Qcm9qZWN0IHRlYW0gbWVtYmVyIHNpbGVuY2U8L2tleXdvcmQ+PGtleXdv
cmQ+VGVhbSBtZW1iZXJzPC9rZXl3b3JkPjxrZXl3b3JkPkNvbnN0cnVjdGlvbiBpbmR1c3RyeTwv
a2V5d29yZD48L2tleXdvcmRzPjxkYXRlcz48eWVhcj4yMDIyPC95ZWFyPjwvZGF0ZXM+PHB1Ymxp
c2hlcj5FbWVyYWxkIEdyb3VwIEhvbGRpbmdzIEx0ZC48L3B1Ymxpc2hlcj48aXNibj4wOTY5OTk4
OCAoSVNTTik8L2lzYm4+PHdvcmstdHlwZT5BcnRpY2xlPC93b3JrLXR5cGU+PHVybHM+PHJlbGF0
ZWQtdXJscz48dXJsPmh0dHBzOi8vd3d3LnNjb3B1cy5jb20vaW53YXJkL3JlY29yZC51cmk/ZWlk
PTItczIuMC04NTEyNjI4NTEyOSZhbXA7ZG9pPTEwLjExMDglMmZFQ0FNLTA4LTIwMjEtMDc1NSZh
bXA7cGFydG5lcklEPTQwJmFtcDttZDU9MzM4ZDM1NTdmYTg4MmE1N2Q2ZjNhYmMzMWNjZWY3ZTA8
L3VybD48L3JlbGF0ZWQtdXJscz48L3VybHM+PGVsZWN0cm9uaWMtcmVzb3VyY2UtbnVtPjEwLjEx
MDgvRUNBTS0wOC0yMDIxLTA3NTU8L2VsZWN0cm9uaWMtcmVzb3VyY2UtbnVtPjxyZW1vdGUtZGF0
YWJhc2UtbmFtZT5TY29wdXM8L3JlbW90ZS1kYXRhYmFzZS1uYW1lPjxsYW5ndWFnZT5FbmdsaXNo
PC9sYW5ndWFnZT48L3JlY29yZD48L0NpdGU+PENpdGU+PEF1dGhvcj5TdG9sbGJlcmdlcjwvQXV0
aG9yPjxZZWFyPjIwMjI8L1llYXI+PFJlY051bT43NzQxPC9SZWNOdW0+PHJlY29yZD48cmVjLW51
bWJlcj43NzQxPC9yZWMtbnVtYmVyPjxmb3JlaWduLWtleXM+PGtleSBhcHA9IkVOIiBkYi1pZD0i
MHg5czI5cHg4ZHJlYXNlc3oybzU5c2RmdGVkNTJ2dHRydmU1IiB0aW1lc3RhbXA9IjE2NTM0MTAw
MTEiPjc3NDE8L2tleT48L2ZvcmVpZ24ta2V5cz48cmVmLXR5cGUgbmFtZT0iSm91cm5hbCBBcnRp
Y2xlIj4xNzwvcmVmLXR5cGU+PGNvbnRyaWJ1dG9ycz48YXV0aG9ycz48YXV0aG9yPlN0b2xsYmVy
Z2VyLCBKLjwvYXV0aG9yPjxhdXRob3I+QWxpIEFsLUF0d2ksIEEuPC9hdXRob3I+PGF1dGhvcj5E
ZSBDcmVtZXIsIEQuPC9hdXRob3I+PC9hdXRob3JzPjwvY29udHJpYnV0b3JzPjxhdXRoLWFkZHJl
c3M+VlUgQW1zdGVyZGFtLCBOZXRoZXJsYW5kcyYjeEQ7QWwgTXV0aGFubmEgVW5pdmVyc2l0eSwg
SXJhcSYjeEQ7TmF0aW9uYWwgVW5pdmVyc2l0eSBvZiBTaW5nYXBvcmUsIFNpbmdhcG9yZTwvYXV0
aC1hZGRyZXNzPjx0aXRsZXM+PHRpdGxlPlVudGFuZ2xpbmcgdGhlIHRlYW0gc29jaWFsIGNhcGl0
YWzigJN0ZWFtIGlubm92YXRpb24gbGluazogVGhlIHJvbGUgb2YgcHJvcG9ydGlvbmFsIHRhc2sg
Y29uZmxpY3QgYXMgd2VsbCBhcyBncm91cC0gYW5kIGRpZmZlcmVudGlhdGVkIGluZGl2aWR1YWwt
Zm9jdXNlZCB0cmFuc2Zvcm1hdGlvbmFsIGxlYWRlcnNoaXA8L3RpdGxlPjxzZWNvbmRhcnktdGl0
bGU+SHVtYW4gUmVsYXRpb25zPC9zZWNvbmRhcnktdGl0bGU+PGFsdC10aXRsZT5IdW0uIFJlbGF0
LjwvYWx0LXRpdGxlPjwvdGl0bGVzPjxwZXJpb2RpY2FsPjxmdWxsLXRpdGxlPkh1bWFuIFJlbGF0
aW9uczwvZnVsbC10aXRsZT48L3BlcmlvZGljYWw+PGtleXdvcmRzPjxrZXl3b3JkPnRlYW0gaW5u
b3ZhdGlvbjwva2V5d29yZD48a2V5d29yZD50ZWFtIHByb3BvcnRpb25hbCB0YXNrIGNvbmZsaWN0
PC9rZXl3b3JkPjxrZXl3b3JkPnRlYW0gc29jaWFsIGNhcGl0YWw8L2tleXdvcmQ+PGtleXdvcmQ+
dHJhbnNmb3JtYXRpb25hbCBsZWFkZXJzaGlwPC9rZXl3b3JkPjwva2V5d29yZHM+PGRhdGVzPjx5
ZWFyPjIwMjI8L3llYXI+PC9kYXRlcz48cHVibGlzaGVyPlNBR0UgUHVibGljYXRpb25zIEx0ZDwv
cHVibGlzaGVyPjxpc2JuPjAwMTg3MjY3IChJU1NOKTwvaXNibj48d29yay10eXBlPkFydGljbGU8
L3dvcmstdHlwZT48dXJscz48cmVsYXRlZC11cmxzPjx1cmw+aHR0cHM6Ly93d3cuc2NvcHVzLmNv
bS9pbndhcmQvcmVjb3JkLnVyaT9laWQ9Mi1zMi4wLTg1MTI2MTM1NzE2JmFtcDtkb2k9MTAuMTE3
NyUyZjAwMTg3MjY3MjIxMDgwOTk1JmFtcDtwYXJ0bmVySUQ9NDAmYW1wO21kNT0wMGI4Zjc0YjNj
ZjE2MDA1NTgwMzAxZDFhMTU4MmE0YzwvdXJsPjwvcmVsYXRlZC11cmxzPjwvdXJscz48ZWxlY3Ry
b25pYy1yZXNvdXJjZS1udW0+MTAuMTE3Ny8wMDE4NzI2NzIyMTA4MDk5NTwvZWxlY3Ryb25pYy1y
ZXNvdXJjZS1udW0+PHJlbW90ZS1kYXRhYmFzZS1uYW1lPlNjb3B1czwvcmVtb3RlLWRhdGFiYXNl
LW5hbWU+PGxhbmd1YWdlPkVuZ2xpc2g8L2xhbmd1YWdlPjwvcmVjb3JkPjwvQ2l0ZT48Q2l0ZT48
QXV0aG9yPktyb21wYTwvQXV0aG9yPjxZZWFyPjIwMjI8L1llYXI+PFJlY051bT43NzQyPC9SZWNO
dW0+PHJlY29yZD48cmVjLW51bWJlcj43NzQyPC9yZWMtbnVtYmVyPjxmb3JlaWduLWtleXM+PGtl
eSBhcHA9IkVOIiBkYi1pZD0iMHg5czI5cHg4ZHJlYXNlc3oybzU5c2RmdGVkNTJ2dHRydmU1IiB0
aW1lc3RhbXA9IjE2NTM0MTAwMTEiPjc3NDI8L2tleT48L2ZvcmVpZ24ta2V5cz48cmVmLXR5cGUg
bmFtZT0iSm91cm5hbCBBcnRpY2xlIj4xNzwvcmVmLXR5cGU+PGNvbnRyaWJ1dG9ycz48YXV0aG9y
cz48YXV0aG9yPktyb21wYSwgRy4gTS48L2F1dGhvcj48YXV0aG9yPk/igJlNYWhvbnksIEUuPC9h
dXRob3I+PGF1dGhvcj5UYW4sIEouPC9hdXRob3I+PGF1dGhvcj5NdWxsaWdhbiwgTy48L2F1dGhv
cj48YXV0aG9yPkFkYW1pcywgRC48L2F1dGhvcj48L2F1dGhvcnM+PC9jb250cmlidXRvcnM+PGF1
dGgtYWRkcmVzcz5TbGlnby9MZWl0cmltIE1lbnRhbCBIZWFsdGggU2VydmljZXMsIEJ1c2luZXNz
IFNjaG9vbCwgRHVibGluIENpdHkgVW5pdmVyc2l0eSwgRHVibGluIDksIElyZWxhbmQmI3hEO1Ns
aWdvL0xlaXRyaW0gTWVudGFsIEhlYWx0aCBTZXJ2aWNlcywgQ2xhcmlvbiBSZCwgU2xpZ28sIEY5
MSBDRDM0LCBJcmVsYW5kPC9hdXRoLWFkZHJlc3M+PHRpdGxlcz48dGl0bGU+VGhlIEVmZmVjdGl2
ZW5lc3Mgb2YgQ29tbXVuaXR5IE1lbnRhbCBIZWFsdGggVGVhbXMgaW4gUmVsYXRpb24gdG8gVGVh
bSBDb2hlc2lvbiwgQXV0aGVudGljIExlYWRlcnNoaXAgYW5kIFNpemUgb2YgdGhlIFRlYW06IEEg
c3R1ZHkgaW4gdGhlIE5vcnRoIFdlc3Qgb2YgSXJlbGFuZDwvdGl0bGU+PHNlY29uZGFyeS10aXRs
ZT5Db21tdW5pdHkgTWVudGFsIEhlYWx0aCBKb3VybmFsPC9zZWNvbmRhcnktdGl0bGU+PGFsdC10
aXRsZT5Db21tdW5pdHkgTWVudC4gSGVhbHRoIEouPC9hbHQtdGl0bGU+PC90aXRsZXM+PHBlcmlv
ZGljYWw+PGZ1bGwtdGl0bGU+Q29tbXVuaXR5IE1lbnRhbCBIZWFsdGggSm91cm5hbDwvZnVsbC10
aXRsZT48YWJici0xPkNvbW11bml0eSBNZW50LiBIZWFsdGggSi48L2FiYnItMT48YWJici0yPkNv
bW11bml0eSBNZW50IEhlYWx0aCBKPC9hYmJyLTI+PC9wZXJpb2RpY2FsPjxhbHQtcGVyaW9kaWNh
bD48ZnVsbC10aXRsZT5Db21tdW5pdHkgTWVudGFsIEhlYWx0aCBKb3VybmFsPC9mdWxsLXRpdGxl
PjxhYmJyLTE+Q29tbXVuaXR5IE1lbnQuIEhlYWx0aCBKLjwvYWJici0xPjxhYmJyLTI+Q29tbXVu
aXR5IE1lbnQgSGVhbHRoIEo8L2FiYnItMj48L2FsdC1wZXJpb2RpY2FsPjxrZXl3b3Jkcz48a2V5
d29yZD5BdXRoZW50aWMgbGVhZGVyc2hpcDwva2V5d29yZD48a2V5d29yZD5DTUhUczwva2V5d29y
ZD48a2V5d29yZD5Db21tdW5pdHkgTWVudGFsIEhlYWx0aCBUZWFtczwva2V5d29yZD48a2V5d29y
ZD5UZWFtIGNvaGVzaW9uPC9rZXl3b3JkPjxrZXl3b3JkPlRlYW0gZWZmZWN0aXZlbmVzczwva2V5
d29yZD48L2tleXdvcmRzPjxkYXRlcz48eWVhcj4yMDIyPC95ZWFyPjwvZGF0ZXM+PHB1Ymxpc2hl
cj5TcHJpbmdlcjwvcHVibGlzaGVyPjxpc2JuPjAwMTAzODUzIChJU1NOKTwvaXNibj48d29yay10
eXBlPkFydGljbGU8L3dvcmstdHlwZT48dXJscz48cmVsYXRlZC11cmxzPjx1cmw+aHR0cHM6Ly93
d3cuc2NvcHVzLmNvbS9pbndhcmQvcmVjb3JkLnVyaT9laWQ9Mi1zMi4wLTg1MTI0MzA0NTUzJmFt
cDtkb2k9MTAuMTAwNyUyZnMxMDU5Ny0wMjItMDA5NTEtOSZhbXA7cGFydG5lcklEPTQwJmFtcDtt
ZDU9ZjZiOTE0YjVjYzQwMzBlNjlmNjJhNmNkZjIyMDYxZDM8L3VybD48L3JlbGF0ZWQtdXJscz48
L3VybHM+PGVsZWN0cm9uaWMtcmVzb3VyY2UtbnVtPjEwLjEwMDcvczEwNTk3LTAyMi0wMDk1MS05
PC9lbGVjdHJvbmljLXJlc291cmNlLW51bT48cmVtb3RlLWRhdGFiYXNlLW5hbWU+U2NvcHVzPC9y
ZW1vdGUtZGF0YWJhc2UtbmFtZT48bGFuZ3VhZ2U+RW5nbGlzaDwvbGFuZ3VhZ2U+PC9yZWNvcmQ+
PC9DaXRlPjxDaXRlPjxBdXRob3I+THVuZ2VhbnU8L0F1dGhvcj48WWVhcj4yMDIyPC9ZZWFyPjxS
ZWNOdW0+Nzc0MzwvUmVjTnVtPjxyZWNvcmQ+PHJlYy1udW1iZXI+Nzc0MzwvcmVjLW51bWJlcj48
Zm9yZWlnbi1rZXlzPjxrZXkgYXBwPSJFTiIgZGItaWQ9IjB4OXMyOXB4OGRyZWFzZXN6Mm81OXNk
ZnRlZDUydnR0cnZlNSIgdGltZXN0YW1wPSIxNjUzNDEwMDExIj43NzQzPC9rZXk+PC9mb3JlaWdu
LWtleXM+PHJlZi10eXBlIG5hbWU9IkpvdXJuYWwgQXJ0aWNsZSI+MTc8L3JlZi10eXBlPjxjb250
cmlidXRvcnM+PGF1dGhvcnM+PGF1dGhvcj5MdW5nZWFudSwgQS48L2F1dGhvcj48YXV0aG9yPkRl
Q2h1cmNoLCBMLiBBLjwvYXV0aG9yPjxhdXRob3I+Q29udHJhY3RvciwgTi4gUy48L2F1dGhvcj48
L2F1dGhvcnM+PC9jb250cmlidXRvcnM+PGF1dGgtYWRkcmVzcz5Ob3J0aHdlc3Rlcm4gVW5pdmVy
c2l0eSwgMjI0MCBDYW1wdXMgRHJpdmUsIEV2YW5zdG9uLCBJTCA2MDIwOCwgVW5pdGVkIFN0YXRl
czwvYXV0aC1hZGRyZXNzPjx0aXRsZXM+PHRpdGxlPkxlYWRpbmcgdGVhbXMgb3ZlciB0aW1lIHRo
cm91Z2ggc3BhY2U6IENvbXB1dGF0aW9uYWwgZXhwZXJpbWVudHMgb24gbGVhZGVyc2hpcCBuZXR3
b3JrIGFyY2hldHlwZXM8L3RpdGxlPjxzZWNvbmRhcnktdGl0bGU+TGVhZGVyc2hpcCBRdWFydGVy
bHk8L3NlY29uZGFyeS10aXRsZT48YWx0LXRpdGxlPkxlYWRlcnNoLiBRLjwvYWx0LXRpdGxlPjwv
dGl0bGVzPjxwZXJpb2RpY2FsPjxmdWxsLXRpdGxlPkxlYWRlcnNoaXAgUXVhcnRlcmx5PC9mdWxs
LXRpdGxlPjwvcGVyaW9kaWNhbD48a2V5d29yZHM+PGtleXdvcmQ+TGVhZGVyc2hpcCBuZXR3b3Jr
czwva2V5d29yZD48a2V5d29yZD5TaGFyZWQgbGVhZGVyc2hpcDwva2V5d29yZD48a2V5d29yZD5U
ZWFtIG1lbnRhbCBtb2RlbHM8L2tleXdvcmQ+PC9rZXl3b3Jkcz48ZGF0ZXM+PHllYXI+MjAyMjwv
eWVhcj48L2RhdGVzPjxwdWJsaXNoZXI+RWxzZXZpZXIgSW5jLjwvcHVibGlzaGVyPjxpc2JuPjEw
NDg5ODQzIChJU1NOKTwvaXNibj48d29yay10eXBlPkFydGljbGU8L3dvcmstdHlwZT48dXJscz48
cmVsYXRlZC11cmxzPjx1cmw+aHR0cHM6Ly93d3cuc2NvcHVzLmNvbS9pbndhcmQvcmVjb3JkLnVy
aT9laWQ9Mi1zMi4wLTg1MTIyNjMyNTA1JmFtcDtkb2k9MTAuMTAxNiUyZmoubGVhcXVhLjIwMjEu
MTAxNTk1JmFtcDtwYXJ0bmVySUQ9NDAmYW1wO21kNT1iOWRkZTY4YWZlYWVkZDc5ZWFkOWEzOGRi
MDhjMWI2YTwvdXJsPjwvcmVsYXRlZC11cmxzPjwvdXJscz48Y3VzdG9tNz4xMDE1OTU8L2N1c3Rv
bTc+PGVsZWN0cm9uaWMtcmVzb3VyY2UtbnVtPjEwLjEwMTYvai5sZWFxdWEuMjAyMS4xMDE1OTU8
L2VsZWN0cm9uaWMtcmVzb3VyY2UtbnVtPjxyZW1vdGUtZGF0YWJhc2UtbmFtZT5TY29wdXM8L3Jl
bW90ZS1kYXRhYmFzZS1uYW1lPjxsYW5ndWFnZT5FbmdsaXNoPC9sYW5ndWFnZT48L3JlY29yZD48
L0NpdGU+PENpdGU+PEF1dGhvcj5MaW48L0F1dGhvcj48WWVhcj4yMDIyPC9ZZWFyPjxSZWNOdW0+
Nzc0NDwvUmVjTnVtPjxyZWNvcmQ+PHJlYy1udW1iZXI+Nzc0NDwvcmVjLW51bWJlcj48Zm9yZWln
bi1rZXlzPjxrZXkgYXBwPSJFTiIgZGItaWQ9IjB4OXMyOXB4OGRyZWFzZXN6Mm81OXNkZnRlZDUy
dnR0cnZlNSIgdGltZXN0YW1wPSIxNjUzNDEwMDExIj43NzQ0PC9rZXk+PC9mb3JlaWduLWtleXM+
PHJlZi10eXBlIG5hbWU9IkpvdXJuYWwgQXJ0aWNsZSI+MTc8L3JlZi10eXBlPjxjb250cmlidXRv
cnM+PGF1dGhvcnM+PGF1dGhvcj5MaW4sIEMuIFAuPC9hdXRob3I+PGF1dGhvcj5MaXUsIEMuIE0u
PC9hdXRob3I+PGF1dGhvcj5Ic2lhbywgQy4gWS48L2F1dGhvcj48L2F1dGhvcnM+PC9jb250cmli
dXRvcnM+PGF1dGgtYWRkcmVzcz5OYXRpb25hbCBZYW5nIE1pbmcgQ2hpYW8gVHVuZyBVbml2ZXJz
aXR5LCBUYWlwZWksIFRhaXdhbiYjeEQ7VGFta2FuZyBVbml2ZXJzaXR5LCBUYWlwZWksIFRhaXdh
biYjeEQ7TmF0aW9uYWwgQ2hpYW8gVHVuZyBVbml2ZXJzaXR5LCBUYWlwZWksIFRhaXdhbjwvYXV0
aC1hZGRyZXNzPjx0aXRsZXM+PHRpdGxlPkFzc2Vzc2luZyB0cmFuc2FjdGl2ZSBtZW1vcnkgc3lz
dGVtIGFuZCB0ZWFtIHBlcmZvcm1hbmNlOiB0aGUgbW9kZXJhdGluZyByb2xlIG9mIGxlYWRlcnNo
aXAgZWZmaWNhY3k8L3RpdGxlPjxzZWNvbmRhcnktdGl0bGU+VG90YWwgUXVhbGl0eSBNYW5hZ2Vt
ZW50IGFuZCBCdXNpbmVzcyBFeGNlbGxlbmNlPC9zZWNvbmRhcnktdGl0bGU+PGFsdC10aXRsZT5U
b3RhbCBRdWFsLiBNYW5hZ2UuIEJ1cy4gRXhjZWxsZW5jZTwvYWx0LXRpdGxlPjwvdGl0bGVzPjxw
ZXJpb2RpY2FsPjxmdWxsLXRpdGxlPlRvdGFsIFF1YWxpdHkgTWFuYWdlbWVudCBhbmQgQnVzaW5l
c3MgRXhjZWxsZW5jZTwvZnVsbC10aXRsZT48YWJici0xPlRvdGFsIFF1YWwuIE1hbmFnZS4gQnVz
LiBFeGNlbGxlbmNlPC9hYmJyLTE+PC9wZXJpb2RpY2FsPjxhbHQtcGVyaW9kaWNhbD48ZnVsbC10
aXRsZT5Ub3RhbCBRdWFsaXR5IE1hbmFnZW1lbnQgYW5kIEJ1c2luZXNzIEV4Y2VsbGVuY2U8L2Z1
bGwtdGl0bGU+PGFiYnItMT5Ub3RhbCBRdWFsLiBNYW5hZ2UuIEJ1cy4gRXhjZWxsZW5jZTwvYWJi
ci0xPjwvYWx0LXBlcmlvZGljYWw+PHBhZ2VzPjY4My02OTk8L3BhZ2VzPjx2b2x1bWU+MzM8L3Zv
bHVtZT48bnVtYmVyPjUtNjwvbnVtYmVyPjxrZXl3b3Jkcz48a2V5d29yZD5sZWFkZXJzaGlwIGVm
ZmljYWN5PC9rZXl3b3JkPjxrZXl3b3JkPmxlYXJuaW5nIGdvYWwgb3JpZW50YXRpb248L2tleXdv
cmQ+PGtleXdvcmQ+cG9saXRpY3M8L2tleXdvcmQ+PGtleXdvcmQ+c29jaWFsIGludGVyYWN0aW9u
PC9rZXl3b3JkPjxrZXl3b3JkPnRlYW0gcGVyZm9ybWFuY2U8L2tleXdvcmQ+PGtleXdvcmQ+dHJh
bnNhY3RpdmUgbWVtb3J5IHN5c3RlbTwva2V5d29yZD48L2tleXdvcmRzPjxkYXRlcz48eWVhcj4y
MDIyPC95ZWFyPjwvZGF0ZXM+PHB1Ymxpc2hlcj5Sb3V0bGVkZ2U8L3B1Ymxpc2hlcj48aXNibj4x
NDc4MzM2MyAoSVNTTik8L2lzYm4+PHdvcmstdHlwZT5BcnRpY2xlPC93b3JrLXR5cGU+PHVybHM+
PHJlbGF0ZWQtdXJscz48dXJsPmh0dHBzOi8vd3d3LnNjb3B1cy5jb20vaW53YXJkL3JlY29yZC51
cmk/ZWlkPTItczIuMC04NTEwMjQ0ODA4MiZhbXA7ZG9pPTEwLjEwODAlMmYxNDc4MzM2My4yMDIx
LjE4ODg2NDEmYW1wO3BhcnRuZXJJRD00MCZhbXA7bWQ1PWUwNTYxMzMwNzhiMmYxYTk3OTJlMjUw
YTg4MDkzYjgwPC91cmw+PC9yZWxhdGVkLXVybHM+PC91cmxzPjxlbGVjdHJvbmljLXJlc291cmNl
LW51bT4xMC4xMDgwLzE0NzgzMzYzLjIwMjEuMTg4ODY0MTwvZWxlY3Ryb25pYy1yZXNvdXJjZS1u
dW0+PHJlbW90ZS1kYXRhYmFzZS1uYW1lPlNjb3B1czwvcmVtb3RlLWRhdGFiYXNlLW5hbWU+PGxh
bmd1YWdlPkVuZ2xpc2g8L2xhbmd1YWdlPjwvcmVjb3Jk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HYXJjw61hLUd1aXU8L0F1dGhvcj48WWVhcj4yMDE2PC9Z
ZWFyPjxSZWNOdW0+Nzk0NzwvUmVjTnVtPjxEaXNwbGF5VGV4dD48c3R5bGUgZmFjZT0ic3VwZXJz
Y3JpcHQiPjEyOS0zNDQ8L3N0eWxlPjwvRGlzcGxheVRleHQ+PHJlY29yZD48cmVjLW51bWJlcj43
OTQ3PC9yZWMtbnVtYmVyPjxmb3JlaWduLWtleXM+PGtleSBhcHA9IkVOIiBkYi1pZD0iMHg5czI5
cHg4ZHJlYXNlc3oybzU5c2RmdGVkNTJ2dHRydmU1IiB0aW1lc3RhbXA9IjE2NTM0MTAwMTEiPjc5
NDc8L2tleT48L2ZvcmVpZ24ta2V5cz48cmVmLXR5cGUgbmFtZT0iSm91cm5hbCBBcnRpY2xlIj4x
NzwvcmVmLXR5cGU+PGNvbnRyaWJ1dG9ycz48YXV0aG9ycz48YXV0aG9yPkdhcmPDrWEtR3VpdSwg
Qy48L2F1dGhvcj48YXV0aG9yPk1veWEsIE0uPC9hdXRob3I+PGF1dGhvcj5Nb2xlcm8sIEYuPC9h
dXRob3I+PGF1dGhvcj5Nb3JpYW5vLCBKLiBBLjwvYXV0aG9yPjwvYXV0aG9ycz48L2NvbnRyaWJ1
dG9ycz48YXV0aC1hZGRyZXNzPlVuaXZlcnNpZGFkIGRlIEdyYW5hZGEsIFNwYWluJiN4RDtVbml2
ZXJzaWRhZCBOYWNpb25hbCBkZSBFZHVjYWNpw7NuIGEgRGlzdGFuY2lhLCBNYWRyaWQsIFNwYWlu
PC9hdXRoLWFkZHJlc3M+PHRpdGxlcz48dGl0bGU+VHJhbnNmb3JtYXRpb25hbCBsZWFkZXJzaGlw
IGFuZCBncm91cCBwb3RlbmN5IGluIHNtYWxsIG1pbGl0YXJ5IHVuaXRzOiBUaGUgbWVkaWF0aW5n
IHJvbGUgb2YgZ3JvdXAgaWRlbnRpZmljYXRpb24gYW5kIGNvaGVzaW9uPC90aXRsZT48c2Vjb25k
YXJ5LXRpdGxlPlJldmlzdGEgZGUgUHNpY29sb2dpYSBkZWwgVHJhYmFqbyB5IGRlIGxhcyBPcmdh
bml6YWNpb25lczwvc2Vjb25kYXJ5LXRpdGxlPjxhbHQtdGl0bGU+UmV2LiBQc2ljb2wuIFRyYWIu
IE9yZ2EuPC9hbHQtdGl0bGU+PHNob3J0LXRpdGxlPkVsIGxpZGVyYXpnbyB0cmFuc2Zvcm1hY2lv
bmFsIHkgbGEgcG90ZW5jaWEgZ3J1cGFsIGVuIHVuaWRhZGVzIG1pbGl0YXJlcyBwZXF1ZcOxYXM6
IGVsIHBhcGVsIG1lZGlhZG9yIGRlIGxhIGlkZW50aWZpY2FjacOzbiB5IGNvaGVzacOzbiBncnVw
YWxlczwvc2hvcnQtdGl0bGU+PC90aXRsZXM+PHBlcmlvZGljYWw+PGZ1bGwtdGl0bGU+UmV2aXN0
YSBkZSBQc2ljb2xvZ2lhIGRlbCBUcmFiYWpvIHkgZGUgbGFzIE9yZ2FuaXphY2lvbmVzPC9mdWxs
LXRpdGxlPjxhYmJyLTE+UmV2LiBQc2ljb2wuIFRyYWIuIE9yZ2EuPC9hYmJyLTE+PC9wZXJpb2Rp
Y2FsPjxhbHQtcGVyaW9kaWNhbD48ZnVsbC10aXRsZT5SZXZpc3RhIGRlIFBzaWNvbG9naWEgZGVs
IFRyYWJham8geSBkZSBsYXMgT3JnYW5pemFjaW9uZXM8L2Z1bGwtdGl0bGU+PGFiYnItMT5SZXYu
IFBzaWNvbC4gVHJhYi4gT3JnYS48L2FiYnItMT48L2FsdC1wZXJpb2RpY2FsPjxwYWdlcz4xNDUt
MTUyPC9wYWdlcz48dm9sdW1lPjMyPC92b2x1bWU+PG51bWJlcj4zPC9udW1iZXI+PGtleXdvcmRz
PjxrZXl3b3JkPkdyb3VwIGNvaGVzaW9uPC9rZXl3b3JkPjxrZXl3b3JkPkdyb3VwIGlkZW50aWZp
Y2F0aW9uPC9rZXl3b3JkPjxrZXl3b3JkPkdyb3VwIHBvdGVuY3k8L2tleXdvcmQ+PGtleXdvcmQ+
U3F1YWQ8L2tleXdvcmQ+PGtleXdvcmQ+VHJhbnNmb3JtYXRpb25hbCBsZWFkZXJzaGlwPC9rZXl3
b3JkPjwva2V5d29yZHM+PGRhdGVzPjx5ZWFyPjIwMTY8L3llYXI+PC9kYXRlcz48cHVibGlzaGVy
PkVsc2V2aWVyIERveW1hPC9wdWJsaXNoZXI+PGlzYm4+MTU3NjU5NjIgKElTU04pPC9pc2JuPjx3
b3JrLXR5cGU+QXJ0aWNsZTwvd29yay10eXBlPjx1cmxzPjxyZWxhdGVkLXVybHM+PHVybD5odHRw
czovL3d3dy5zY29wdXMuY29tL2lud2FyZC9yZWNvcmQudXJpP2VpZD0yLXMyLjAtODQ5OTU2MTA0
NDUmYW1wO2RvaT0xMC4xMDE2JTJmai5ycHRvLjIwMTYuMDYuMDAyJmFtcDtwYXJ0bmVySUQ9NDAm
YW1wO21kNT0yOTJkNzkxYmI3YTIyNjE1NmMyYzY3MTZiMjUzYzZlYjwvdXJsPjwvcmVsYXRlZC11
cmxzPjwvdXJscz48ZWxlY3Ryb25pYy1yZXNvdXJjZS1udW0+MTAuMTAxNi9qLnJwdG8uMjAxNi4w
Ni4wMDI8L2VsZWN0cm9uaWMtcmVzb3VyY2UtbnVtPjxyZW1vdGUtZGF0YWJhc2UtbmFtZT5TY29w
dXM8L3JlbW90ZS1kYXRhYmFzZS1uYW1lPjxsYW5ndWFnZT5FbmdsaXNoOyBTcGFuaXNoPC9sYW5n
dWFnZT48L3JlY29yZD48L0NpdGU+PENpdGU+PEF1dGhvcj5DaGl1PC9BdXRob3I+PFllYXI+MjAx
NjwvWWVhcj48UmVjTnVtPjc5NDg8L1JlY051bT48cmVjb3JkPjxyZWMtbnVtYmVyPjc5NDg8L3Jl
Yy1udW1iZXI+PGZvcmVpZ24ta2V5cz48a2V5IGFwcD0iRU4iIGRiLWlkPSIweDlzMjlweDhkcmVh
c2VzejJvNTlzZGZ0ZWQ1MnZ0dHJ2ZTUiIHRpbWVzdGFtcD0iMTY1MzQxMDAxMSI+Nzk0ODwva2V5
PjwvZm9yZWlnbi1rZXlzPjxyZWYtdHlwZSBuYW1lPSJKb3VybmFsIEFydGljbGUiPjE3PC9yZWYt
dHlwZT48Y29udHJpYnV0b3JzPjxhdXRob3JzPjxhdXRob3I+Q2hpdSwgQy4gWS4gQy48L2F1dGhv
cj48YXV0aG9yPk93ZW5zLCBCLiBQLjwvYXV0aG9yPjxhdXRob3I+VGVzbHVrLCBQLiBFLjwvYXV0
aG9yPjwvYXV0aG9ycz48L2NvbnRyaWJ1dG9ycz48YXV0aC1hZGRyZXNzPkNlbnRyZSBmb3IgV29y
a3BsYWNlIEV4Y2VsbGVuY2UsIFVuaXZlcnNpdHkgb2YgU291dGggQXVzdHJhbGlhLCBBdXN0cmFs
aWEmI3hEO01hcnJpb3R0IFNjaG9vbCBvZiBNYW5hZ2VtZW50LCBCcmlnaGFtIFlvdW5nIFVuaXZl
cnNpdHksIFVuaXRlZCBTdGF0ZXMmI3hEO0RlcGFydG1lbnQgb2YgT3JnYW5pemF0aW9uIGFuZCBI
dW1hbiBSZXNvdXJjZXMsIFVuaXZlcnNpdHkgYXQgQnVmZmFsbywgU3RhdGUgVW5pdmVyc2l0eSBv
ZiBOZXcgWW9yaywgVW5pdGVkIFN0YXRlczwvYXV0aC1hZGRyZXNzPjx0aXRsZXM+PHRpdGxlPklu
aXRpYXRpbmcgYW5kIHV0aWxpemluZyBzaGFyZWQgbGVhZGVyc2hpcCBpbiB0ZWFtczogVGhlIHJv
bGUgb2YgbGVhZGVyIGh1bWlsaXR5LCB0ZWFtIHByb2FjdGl2ZSBwZXJzb25hbGl0eSwgYW5kIHRl
YW0gcGVyZm9ybWFuY2UgY2FwYWJpbGl0eTwvdGl0bGU+PHNlY29uZGFyeS10aXRsZT5Kb3VybmFs
IG9mIEFwcGxpZWQgUHN5Y2hvbG9neTwvc2Vjb25kYXJ5LXRpdGxlPjxhbHQtdGl0bGU+Si4gQXBw
bC4gUHN5Y2hvbC48L2FsdC10aXRsZT48L3RpdGxlcz48cGVyaW9kaWNhbD48ZnVsbC10aXRsZT5K
b3VybmFsIG9mIEFwcGxpZWQgUHN5Y2hvbG9neTwvZnVsbC10aXRsZT48YWJici0xPkouIEFwcGwu
IFBzeWNob2wuPC9hYmJyLTE+PGFiYnItMj5KIEFwcGwgUHN5Y2hvbDwvYWJici0yPjwvcGVyaW9k
aWNhbD48YWx0LXBlcmlvZGljYWw+PGZ1bGwtdGl0bGU+Sm91cm5hbCBvZiBBcHBsaWVkIFBzeWNo
b2xvZ3k8L2Z1bGwtdGl0bGU+PGFiYnItMT5KLiBBcHBsLiBQc3ljaG9sLjwvYWJici0xPjxhYmJy
LTI+SiBBcHBsIFBzeWNob2w8L2FiYnItMj48L2FsdC1wZXJpb2RpY2FsPjxwYWdlcz4xNzA1LTE3
MjA8L3BhZ2VzPjx2b2x1bWU+MTAxPC92b2x1bWU+PG51bWJlcj4xMjwvbnVtYmVyPjxrZXl3b3Jk
cz48a2V5d29yZD5MZWFkZXIgaHVtaWxpdHk8L2tleXdvcmQ+PGtleXdvcmQ+U2hhcmVkIGxlYWRl
cnNoaXA8L2tleXdvcmQ+PGtleXdvcmQ+VGVhbSBjaGFyYWN0ZXJpc3RpY3M8L2tleXdvcmQ+PGtl
eXdvcmQ+VGVhbSBsZWFkZXJzaGlwPC9rZXl3b3JkPjxrZXl3b3JkPmRyYXdpbmc8L2tleXdvcmQ+
PGtleXdvcmQ+aHVtYW48L2tleXdvcmQ+PGtleXdvcmQ+aHVtYW4gZXhwZXJpbWVudDwva2V5d29y
ZD48a2V5d29yZD5pbmZvcm1hdGlvbiBwcm9jZXNzaW5nPC9rZXl3b3JkPjxrZXl3b3JkPmxlYWRl
cnNoaXA8L2tleXdvcmQ+PGtleXdvcmQ+UHN5Y0lORk88L2tleXdvcmQ+PGtleXdvcmQ+dGhlb3Jl
dGljYWwgbW9kZWw8L2tleXdvcmQ+PGtleXdvcmQ+YWR1bHQ8L2tleXdvcmQ+PGtleXdvcmQ+ZW1w
bG95bWVudDwva2V5d29yZD48a2V5d29yZD5mZW1hbGU8L2tleXdvcmQ+PGtleXdvcmQ+Z3JvdXAg
cHJvY2Vzczwva2V5d29yZD48a2V5d29yZD5qb2IgcGVyZm9ybWFuY2U8L2tleXdvcmQ+PGtleXdv
cmQ+bWFsZTwva2V5d29yZD48a2V5d29yZD5wZXJzb25hbGl0eTwva2V5d29yZD48a2V5d29yZD5w
c3ljaG9sb2d5PC9rZXl3b3JkPjxrZXl3b3JkPlRhaXdhbjwva2V5d29yZD48a2V5d29yZD5Hcm91
cCBQcm9jZXNzZXM8L2tleXdvcmQ+PGtleXdvcmQ+SHVtYW5zPC9rZXl3b3JkPjxrZXl3b3JkPldv
cmsgUGVyZm9ybWFuY2U8L2tleXdvcmQ+PC9rZXl3b3Jkcz48ZGF0ZXM+PHllYXI+MjAxNjwveWVh
cj48L2RhdGVzPjxwdWJsaXNoZXI+QW1lcmljYW4gUHN5Y2hvbG9naWNhbCBBc3NvY2lhdGlvbiBJ
bmMuPC9wdWJsaXNoZXI+PGlzYm4+MDAyMTkwMTAgKElTU04pPC9pc2JuPjx3b3JrLXR5cGU+QXJ0
aWNsZTwvd29yay10eXBlPjx1cmxzPjxyZWxhdGVkLXVybHM+PHVybD5odHRwczovL3d3dy5zY29w
dXMuY29tL2lud2FyZC9yZWNvcmQudXJpP2VpZD0yLXMyLjAtODQ5ODY1NzA4MDgmYW1wO2RvaT0x
MC4xMDM3JTJmYXBsMDAwMDE1OSZhbXA7cGFydG5lcklEPTQwJmFtcDttZDU9YWMwYzBkOWMwOTU1
MTVmYzY3NTg0NzhkY2UyODY2NDY8L3VybD48L3JlbGF0ZWQtdXJscz48L3VybHM+PGN1c3RvbTI+
Mjc2MTg0MDk8L2N1c3RvbTI+PGVsZWN0cm9uaWMtcmVzb3VyY2UtbnVtPjEwLjEwMzcvYXBsMDAw
MDE1OTwvZWxlY3Ryb25pYy1yZXNvdXJjZS1udW0+PHJlbW90ZS1kYXRhYmFzZS1uYW1lPlNjb3B1
czwvcmVtb3RlLWRhdGFiYXNlLW5hbWU+PGxhbmd1YWdlPkVuZ2xpc2g8L2xhbmd1YWdlPjwvcmVj
b3JkPjwvQ2l0ZT48Q2l0ZT48QXV0aG9yPkTigJlJbm5vY2Vuem88L0F1dGhvcj48WWVhcj4yMDE2
PC9ZZWFyPjxSZWNOdW0+Nzk0OTwvUmVjTnVtPjxyZWNvcmQ+PHJlYy1udW1iZXI+Nzk0OTwvcmVj
LW51bWJlcj48Zm9yZWlnbi1rZXlzPjxrZXkgYXBwPSJFTiIgZGItaWQ9IjB4OXMyOXB4OGRyZWFz
ZXN6Mm81OXNkZnRlZDUydnR0cnZlNSIgdGltZXN0YW1wPSIxNjUzNDEwMDExIj43OTQ5PC9rZXk+
PC9mb3JlaWduLWtleXM+PHJlZi10eXBlIG5hbWU9IkpvdXJuYWwgQXJ0aWNsZSI+MTc8L3JlZi10
eXBlPjxjb250cmlidXRvcnM+PGF1dGhvcnM+PGF1dGhvcj5E4oCZSW5ub2NlbnpvLCBMLjwvYXV0
aG9yPjxhdXRob3I+TWF0aGlldSwgSi4gRS48L2F1dGhvcj48YXV0aG9yPkt1a2VuYmVyZ2VyLCBN
LiBSLjwvYXV0aG9yPjwvYXV0aG9ycz48L2NvbnRyaWJ1dG9ycz48YXV0aC1hZGRyZXNzPlVuaXZl
cnNpdHkgb2YgQ29ubmVjdGljdXQsIFVuaXRlZCBTdGF0ZXMmI3hEO1J1dGdlcnMgVW5pdmVyc2l0
eSwgVW5pdGVkIFN0YXRlczwvYXV0aC1hZGRyZXNzPjx0aXRsZXM+PHRpdGxlPkEgTWV0YS1BbmFs
eXNpcyBvZiBEaWZmZXJlbnQgRm9ybXMgb2YgU2hhcmVkIExlYWRlcnNoaXDigJNUZWFtIFBlcmZv
cm1hbmNlIFJlbGF0aW9uczwvdGl0bGU+PHNlY29uZGFyeS10aXRsZT5Kb3VybmFsIG9mIE1hbmFn
ZW1lbnQ8L3NlY29uZGFyeS10aXRsZT48YWx0LXRpdGxlPkouIE1hbmFnZS48L2FsdC10aXRsZT48
L3RpdGxlcz48cGVyaW9kaWNhbD48ZnVsbC10aXRsZT5Kb3VybmFsIG9mIE1hbmFnZW1lbnQ8L2Z1
bGwtdGl0bGU+PC9wZXJpb2RpY2FsPjxwYWdlcz4xOTY0LTE5OTE8L3BhZ2VzPjx2b2x1bWU+NDI8
L3ZvbHVtZT48bnVtYmVyPjc8L251bWJlcj48a2V5d29yZHM+PGtleXdvcmQ+bWV0YS1hbmFseXNp
czwva2V5d29yZD48a2V5d29yZD5uZXR3b3Jrczwva2V5d29yZD48a2V5d29yZD5zaGFyZWQgbGVh
ZGVyc2hpcDwva2V5d29yZD48a2V5d29yZD50ZWFtczwva2V5d29yZD48L2tleXdvcmRzPjxkYXRl
cz48eWVhcj4yMDE2PC95ZWFyPjwvZGF0ZXM+PHB1Ymxpc2hlcj5TQUdFIFB1YmxpY2F0aW9ucyBJ
bmMuPC9wdWJsaXNoZXI+PGlzYm4+MDE0OTIwNjMgKElTU04pPC9pc2JuPjx3b3JrLXR5cGU+QXJ0
aWNsZTwvd29yay10eXBlPjx1cmxzPjxyZWxhdGVkLXVybHM+PHVybD5odHRwczovL3d3dy5zY29w
dXMuY29tL2lud2FyZC9yZWNvcmQudXJpP2VpZD0yLXMyLjAtODQ5ODg5Mjc2NjgmYW1wO2RvaT0x
MC4xMTc3JTJmMDE0OTIwNjMxNDUyNTIwNSZhbXA7cGFydG5lcklEPTQwJmFtcDttZDU9YzNlOWQ1
MzAyNWVmODNiYjlhYTE2ZTcyN2NjYWI5ZmU8L3VybD48L3JlbGF0ZWQtdXJscz48L3VybHM+PGVs
ZWN0cm9uaWMtcmVzb3VyY2UtbnVtPjEwLjExNzcvMDE0OTIwNjMxNDUyNTIwNTwvZWxlY3Ryb25p
Yy1yZXNvdXJjZS1udW0+PHJlbW90ZS1kYXRhYmFzZS1uYW1lPlNjb3B1czwvcmVtb3RlLWRhdGFi
YXNlLW5hbWU+PGxhbmd1YWdlPkVuZ2xpc2g8L2xhbmd1YWdlPjwvcmVjb3JkPjwvQ2l0ZT48Q2l0
ZT48QXV0aG9yPk1leWVyPC9BdXRob3I+PFllYXI+MjAxNjwvWWVhcj48UmVjTnVtPjc5NTA8L1Jl
Y051bT48cmVjb3JkPjxyZWMtbnVtYmVyPjc5NTA8L3JlYy1udW1iZXI+PGZvcmVpZ24ta2V5cz48
a2V5IGFwcD0iRU4iIGRiLWlkPSIweDlzMjlweDhkcmVhc2VzejJvNTlzZGZ0ZWQ1MnZ0dHJ2ZTUi
IHRpbWVzdGFtcD0iMTY1MzQxMDAxMSI+Nzk1MDwva2V5PjwvZm9yZWlnbi1rZXlzPjxyZWYtdHlw
ZSBuYW1lPSJKb3VybmFsIEFydGljbGUiPjE3PC9yZWYtdHlwZT48Y29udHJpYnV0b3JzPjxhdXRo
b3JzPjxhdXRob3I+TWV5ZXIsIEIuPC9hdXRob3I+PGF1dGhvcj5CdXJ0c2NoZXIsIE0uIEouPC9h
dXRob3I+PGF1dGhvcj5Kb25hcywgSy48L2F1dGhvcj48YXV0aG9yPkZlZXNlLCBTLjwvYXV0aG9y
PjxhdXRob3I+QXJucmljaCwgQi48L2F1dGhvcj48YXV0aG9yPlRyw7ZzdGVyLCBHLjwvYXV0aG9y
PjxhdXRob3I+U2NoZXJtdWx5LCBDLiBDLjwvYXV0aG9yPjwvYXV0aG9ycz48L2NvbnRyaWJ1dG9y
cz48YXV0aC1hZGRyZXNzPkRlcGFydG1lbnQgb2YgUHN5Y2hvbG9neSwgT3JnYW5pc2F0aW9uYWwg
YW5kIEJ1c2luZXNzIFBzeWNob2xvZ3ksIFRlY2huaXNjaGUgVW5pdmVyc2l0w6R0IENoZW1uaXR6
LCBDaGVtbml0eiwgR2VybWFueSYjeEQ7RGVwYXJ0bWVudCBvZiBQc3ljaG9sb2d5LCBTb2NpYWwg
YW5kIEJ1c2luZXNzIFBzeWNob2xvZ3ksIFVuaXZlcnNpdHkgb2YgWnVyaWNoLCBadXJpY2gsIFN3
aXR6ZXJsYW5kJiN4RDtFbGVjdHJvbmljcyBMYWJvcmF0b3J5IOKAkyBXZWFyYWJsZSBDb21wdXRp
bmcsIFN3aXNzIEZlZGVyYWwgSW5zdGl0dXRlIG9mIFRlY2hub2xvZ3ksIFp1cmljaCwgU3dpdHpl
cmxhbmQmI3hEO0RlcGFydG1lbnQgb2YgQ29tcHV0ZXIgRW5naW5lZXJpbmcsIEJvxJ9hemnDp2kg
VW5pdmVyc2l0eUlzdGFuYnVsLCBUdXJrZXkmI3hEO0RlcGFydG1lbnQgb2YgQnVzaW5lc3MgUHN5
Y2hvbG9neSwgU1JIIEhvY2hzY2h1bGUgQmVybGluLCBCZXJsaW4sIEdlcm1hbnk8L2F1dGgtYWRk
cmVzcz48dGl0bGVzPjx0aXRsZT5XaGF0IGdvb2QgbGVhZGVycyBhY3R1YWxseSBkbzogbWljcm8t
bGV2ZWwgbGVhZGVyc2hpcCBiZWhhdmlvdXIsIGxlYWRlciBldmFsdWF0aW9ucywgYW5kIHRlYW0g
ZGVjaXNpb24gcXVhbGl0eTwvdGl0bGU+PHNlY29uZGFyeS10aXRsZT5FdXJvcGVhbiBKb3VybmFs
IG9mIFdvcmsgYW5kIE9yZ2FuaXphdGlvbmFsIFBzeWNob2xvZ3k8L3NlY29uZGFyeS10aXRsZT48
YWx0LXRpdGxlPkV1ci4gSi4gV29yayBPcmdhbi4gUHN5Y2hvbC48L2FsdC10aXRsZT48L3RpdGxl
cz48cGVyaW9kaWNhbD48ZnVsbC10aXRsZT5FdXJvcGVhbiBKb3VybmFsIG9mIFdvcmsgYW5kIE9y
Z2FuaXphdGlvbmFsIFBzeWNob2xvZ3k8L2Z1bGwtdGl0bGU+PGFiYnItMT5FdXIuIEouIFdvcmsg
T3JnLiBQc3ljaG9sLjwvYWJici0xPjxhYmJyLTI+RXVyIEogV29yayBPcmcgUHN5Y2hvbDwvYWJi
ci0yPjwvcGVyaW9kaWNhbD48cGFnZXM+NzczLTc4OTwvcGFnZXM+PHZvbHVtZT4yNTwvdm9sdW1l
PjxudW1iZXI+NjwvbnVtYmVyPjxrZXl3b3Jkcz48a2V5d29yZD5kZWNpc2lvbi1tYWtpbmc8L2tl
eXdvcmQ+PGtleXdvcmQ+aW50ZXJhY3Rpb25zPC9rZXl3b3JkPjxrZXl3b3JkPmxlYWRlcnNoaXA8
L2tleXdvcmQ+PGtleXdvcmQ+bWltaWNyeTwva2V5d29yZD48a2V5d29yZD50ZWFtczwva2V5d29y
ZD48L2tleXdvcmRzPjxkYXRlcz48eWVhcj4yMDE2PC95ZWFyPjwvZGF0ZXM+PHB1Ymxpc2hlcj5S
b3V0bGVkZ2U8L3B1Ymxpc2hlcj48aXNibj4xMzU5NDMyWCAoSVNTTik8L2lzYm4+PHdvcmstdHlw
ZT5BcnRpY2xlPC93b3JrLXR5cGU+PHVybHM+PHJlbGF0ZWQtdXJscz48dXJsPmh0dHBzOi8vd3d3
LnNjb3B1cy5jb20vaW53YXJkL3JlY29yZC51cmk/ZWlkPTItczIuMC04NDk3NDY4MTE3MiZhbXA7
ZG9pPTEwLjEwODAlMmYxMzU5NDMyWC4yMDE2LjExODk5MDMmYW1wO3BhcnRuZXJJRD00MCZhbXA7
bWQ1PTUxMjQyMTFmZTRlM2ZlYWVlY2UwYWI0OGNhZGFmYmYzPC91cmw+PC9yZWxhdGVkLXVybHM+
PC91cmxzPjxlbGVjdHJvbmljLXJlc291cmNlLW51bT4xMC4xMDgwLzEzNTk0MzJYLjIwMTYuMTE4
OTkwMzwvZWxlY3Ryb25pYy1yZXNvdXJjZS1udW0+PHJlbW90ZS1kYXRhYmFzZS1uYW1lPlNjb3B1
czwvcmVtb3RlLWRhdGFiYXNlLW5hbWU+PGxhbmd1YWdlPkVuZ2xpc2g8L2xhbmd1YWdlPjwvcmVj
b3JkPjwvQ2l0ZT48Q2l0ZT48QXV0aG9yPkNoYXJsaWVyPC9BdXRob3I+PFllYXI+MjAxNjwvWWVh
cj48UmVjTnVtPjc5NTI8L1JlY051bT48cmVjb3JkPjxyZWMtbnVtYmVyPjc5NTI8L3JlYy1udW1i
ZXI+PGZvcmVpZ24ta2V5cz48a2V5IGFwcD0iRU4iIGRiLWlkPSIweDlzMjlweDhkcmVhc2VzejJv
NTlzZGZ0ZWQ1MnZ0dHJ2ZTUiIHRpbWVzdGFtcD0iMTY1MzQxMDAxMSI+Nzk1Mjwva2V5PjwvZm9y
ZWlnbi1rZXlzPjxyZWYtdHlwZSBuYW1lPSJKb3VybmFsIEFydGljbGUiPjE3PC9yZWYtdHlwZT48
Y29udHJpYnV0b3JzPjxhdXRob3JzPjxhdXRob3I+Q2hhcmxpZXIsIFMuIEQuPC9hdXRob3I+PGF1
dGhvcj5TdGV3YXJ0LCBHLiBMLjwvYXV0aG9yPjxhdXRob3I+R3JlY28sIEwuIE0uPC9hdXRob3I+
PGF1dGhvcj5SZWV2ZXMsIEMuIEouPC9hdXRob3I+PC9hdXRob3JzPjwvY29udHJpYnV0b3JzPjxh
dXRoLWFkZHJlc3M+RGVwYXJ0bWVudCBvZiBNYW5hZ2VtZW50LCBHZW9yZ2lhIFNvdXRoZXJuIFVu
aXZlcnNpdHksIFAuTy4gQm94IDgxNTEsIFN0YXRlc2Jvcm8sIEdBIDMwNDU4LCBVbml0ZWQgU3Rh
dGVzJiN4RDtEZXBhcnRtZW50IG9mIE1hbmFnZW1lbnQgJmFtcDsgT3JnYW5pemF0aW9ucywgVW5p
dmVyc2l0eSBvZiBJb3dhLCAxMDggSm9obiBQYXBwYWpvaG4gQnVzaW5lc3MgQnVpbGRpbmcsIElv
d2EgQ2l0eSwgSUEgNTIyNDItMTk5NCwgVW5pdGVkIFN0YXRlcyYjeEQ7RGVwYXJ0bWVudCBvZiBN
YW5hZ2VtZW50LCBPa2xhaG9tYSBTdGF0ZSBVbml2ZXJzaXR5LCAzMjBBIEJ1c2luZXNzIEJ1aWxk
aW5nLCBTdGlsbHdhdGVyLCBPSyA3NDA3OCwgVW5pdGVkIFN0YXRlcyYjeEQ7RGVwYXJ0bWVudCBv
ZiBPcmdhbml6YXRpb25hbCBMZWFkZXJzaGlwIGFuZCBTdHJhdGVneSwgQnJpZ2hhbSBZb3VuZyBV
bml2ZXJzaXR5LCA3MzAgVE5SQiwgUHJvdm8sIFVUIDg0NjAyLCBVbml0ZWQgU3RhdGVzPC9hdXRo
LWFkZHJlc3M+PHRpdGxlcz48dGl0bGU+RW1lcmdlbnQgbGVhZGVyc2hpcCBpbiB2aXJ0dWFsIHRl
YW1zOiBBIG11bHRpbGV2ZWwgaW52ZXN0aWdhdGlvbiBvZiBpbmRpdmlkdWFsIGNvbW11bmljYXRp
b24gYW5kIHRlYW0gZGlzcGVyc2lvbiBhbnRlY2VkZW50czwvdGl0bGU+PHNlY29uZGFyeS10aXRs
ZT5MZWFkZXJzaGlwIFF1YXJ0ZXJseTwvc2Vjb25kYXJ5LXRpdGxlPjxhbHQtdGl0bGU+TGVhZGVy
c2guIFEuPC9hbHQtdGl0bGU+PC90aXRsZXM+PHBlcmlvZGljYWw+PGZ1bGwtdGl0bGU+TGVhZGVy
c2hpcCBRdWFydGVybHk8L2Z1bGwtdGl0bGU+PC9wZXJpb2RpY2FsPjxwYWdlcz43NDUtNzY0PC9w
YWdlcz48dm9sdW1lPjI3PC92b2x1bWU+PG51bWJlcj41PC9udW1iZXI+PGtleXdvcmRzPjxrZXl3
b3JkPkluZGl2aWR1YWwgZGlmZmVyZW5jZXM8L2tleXdvcmQ+PGtleXdvcmQ+TGVhZGVyc2hpcDwv
a2V5d29yZD48a2V5d29yZD5UZWFtIGNvbmZpZ3VyYXRpb248L2tleXdvcmQ+PGtleXdvcmQ+Vmly
dHVhbCB0ZWFtczwva2V5d29yZD48L2tleXdvcmRzPjxkYXRlcz48eWVhcj4yMDE2PC95ZWFyPjwv
ZGF0ZXM+PHB1Ymxpc2hlcj5FbHNldmllciBJbmMuPC9wdWJsaXNoZXI+PGlzYm4+MTA0ODk4NDMg
KElTU04pPC9pc2JuPjx3b3JrLXR5cGU+QXJ0aWNsZTwvd29yay10eXBlPjx1cmxzPjxyZWxhdGVk
LXVybHM+PHVybD5odHRwczovL3d3dy5zY29wdXMuY29tL2lud2FyZC9yZWNvcmQudXJpP2VpZD0y
LXMyLjAtODQ5NzAwMTYzMjkmYW1wO2RvaT0xMC4xMDE2JTJmai5sZWFxdWEuMjAxNi4wNS4wMDIm
YW1wO3BhcnRuZXJJRD00MCZhbXA7bWQ1PTUwNDBkMmFkMjZlYWY5NzdmZmY5ZDYwZDk1ZmMwOGI2
PC91cmw+PC9yZWxhdGVkLXVybHM+PC91cmxzPjxlbGVjdHJvbmljLXJlc291cmNlLW51bT4xMC4x
MDE2L2oubGVhcXVhLjIwMTYuMDUuMDAyPC9lbGVjdHJvbmljLXJlc291cmNlLW51bT48cmVtb3Rl
LWRhdGFiYXNlLW5hbWU+U2NvcHVzPC9yZW1vdGUtZGF0YWJhc2UtbmFtZT48bGFuZ3VhZ2U+RW5n
bGlzaDwvbGFuZ3VhZ2U+PC9yZWNvcmQ+PC9DaXRlPjxDaXRlPjxBdXRob3I+QmFpPC9BdXRob3I+
PFllYXI+MjAxNjwvWWVhcj48UmVjTnVtPjc5NTM8L1JlY051bT48cmVjb3JkPjxyZWMtbnVtYmVy
Pjc5NTM8L3JlYy1udW1iZXI+PGZvcmVpZ24ta2V5cz48a2V5IGFwcD0iRU4iIGRiLWlkPSIweDlz
MjlweDhkcmVhc2VzejJvNTlzZGZ0ZWQ1MnZ0dHJ2ZTUiIHRpbWVzdGFtcD0iMTY1MzQxMDAxMSI+
Nzk1Mzwva2V5PjwvZm9yZWlnbi1rZXlzPjxyZWYtdHlwZSBuYW1lPSJKb3VybmFsIEFydGljbGUi
PjE3PC9yZWYtdHlwZT48Y29udHJpYnV0b3JzPjxhdXRob3JzPjxhdXRob3I+QmFpLCBZLjwvYXV0
aG9yPjxhdXRob3I+TGluLCBMLjwvYXV0aG9yPjxhdXRob3I+TGksIFAuIFAuPC9hdXRob3I+PC9h
dXRob3JzPjwvY29udHJpYnV0b3JzPjxhdXRoLWFkZHJlc3M+U2Nob29sIG9mIE1hbmFnZW1lbnQs
IFhpYW1lbiBVbml2ZXJzaXR5LCBYaWFtZW4sIENoaW5hJiN4RDtTY2hvb2wgb2YgRWNvbm9taWNz
LCBVdHJlY2h0IFVuaXZlcnNpdHksIE5ldGhlcmxhbmRzJiN4RDtJbnRlcm5hdGlvbmFsIEJ1c2lu
ZXNzIFNjaG9vbCBTdXpob3UsIFhpJmFwb3M7YW4gSmlhb3RvbmctTGl2ZXJwb29sIFVuaXZlcnNp
dHksIFN1emhvdSwgQ2hpbmE8L2F1dGgtYWRkcmVzcz48dGl0bGVzPjx0aXRsZT5Ib3cgdG8gZW5h
YmxlIGVtcGxveWVlIGNyZWF0aXZpdHkgaW4gYSB0ZWFtIGNvbnRleHQ6IEEgY3Jvc3MtbGV2ZWwg
bWVkaWF0aW5nIHByb2Nlc3Mgb2YgdHJhbnNmb3JtYXRpb25hbCBsZWFkZXJzaGlwPC90aXRsZT48
c2Vjb25kYXJ5LXRpdGxlPkpvdXJuYWwgb2YgQnVzaW5lc3MgUmVzZWFyY2g8L3NlY29uZGFyeS10
aXRsZT48YWx0LXRpdGxlPkouIEJ1cy4gUmVzLjwvYWx0LXRpdGxlPjwvdGl0bGVzPjxwZXJpb2Rp
Y2FsPjxmdWxsLXRpdGxlPkpvdXJuYWwgb2YgQnVzaW5lc3MgUmVzZWFyY2g8L2Z1bGwtdGl0bGU+
PC9wZXJpb2RpY2FsPjxwYWdlcz4zMjQwLTMyNTA8L3BhZ2VzPjx2b2x1bWU+Njk8L3ZvbHVtZT48
bnVtYmVyPjk8L251bWJlcj48a2V5d29yZHM+PGtleXdvcmQ+Q3JlYXRpdml0eTwva2V5d29yZD48
a2V5d29yZD5Lbm93bGVkZ2Ugc2hhcmluZzwva2V5d29yZD48a2V5d29yZD5UZWFtIGNvbmZsaWN0
PC9rZXl3b3JkPjxrZXl3b3JkPlRyYW5zZm9ybWF0aW9uYWwgbGVhZGVyc2hpcDwva2V5d29yZD48
L2tleXdvcmRzPjxkYXRlcz48eWVhcj4yMDE2PC95ZWFyPjwvZGF0ZXM+PHB1Ymxpc2hlcj5FbHNl
dmllciBJbmMuPC9wdWJsaXNoZXI+PGlzYm4+MDE0ODI5NjMgKElTU04pPC9pc2JuPjx3b3JrLXR5
cGU+QXJ0aWNsZTwvd29yay10eXBlPjx1cmxzPjxyZWxhdGVkLXVybHM+PHVybD5odHRwczovL3d3
dy5zY29wdXMuY29tL2lud2FyZC9yZWNvcmQudXJpP2VpZD0yLXMyLjAtODQ5NjA1MTA3OTgmYW1w
O2RvaT0xMC4xMDE2JTJmai5qYnVzcmVzLjIwMTYuMDIuMDI1JmFtcDtwYXJ0bmVySUQ9NDAmYW1w
O21kNT01YmY1YzJiM2Y0ODRhN2Q4MjAxY2FmZDIwMjcwOWNiMjwvdXJsPjwvcmVsYXRlZC11cmxz
PjwvdXJscz48ZWxlY3Ryb25pYy1yZXNvdXJjZS1udW0+MTAuMTAxNi9qLmpidXNyZXMuMjAxNi4w
Mi4wMjU8L2VsZWN0cm9uaWMtcmVzb3VyY2UtbnVtPjxyZW1vdGUtZGF0YWJhc2UtbmFtZT5TY29w
dXM8L3JlbW90ZS1kYXRhYmFzZS1uYW1lPjxsYW5ndWFnZT5FbmdsaXNoPC9sYW5ndWFnZT48L3Jl
Y29yZD48L0NpdGU+PENpdGU+PEF1dGhvcj5XYW5nPC9BdXRob3I+PFllYXI+MjAxNjwvWWVhcj48
UmVjTnVtPjc5NTQ8L1JlY051bT48cmVjb3JkPjxyZWMtbnVtYmVyPjc5NTQ8L3JlYy1udW1iZXI+
PGZvcmVpZ24ta2V5cz48a2V5IGFwcD0iRU4iIGRiLWlkPSIweDlzMjlweDhkcmVhc2VzejJvNTlz
ZGZ0ZWQ1MnZ0dHJ2ZTUiIHRpbWVzdGFtcD0iMTY1MzQxMDAxMSI+Nzk1NDwva2V5PjwvZm9yZWln
bi1rZXlzPjxyZWYtdHlwZSBuYW1lPSJKb3VybmFsIEFydGljbGUiPjE3PC9yZWYtdHlwZT48Y29u
dHJpYnV0b3JzPjxhdXRob3JzPjxhdXRob3I+V2FuZywgWC4gSC48L2F1dGhvcj48YXV0aG9yPktp
bSwgVC4gWS48L2F1dGhvcj48YXV0aG9yPkxlZSwgRC4gUi48L2F1dGhvcj48L2F1dGhvcnM+PC9j
b250cmlidXRvcnM+PGF1dGgtYWRkcmVzcz5EZXBhcnRtZW50IG9mIE9yZ2FuaXphdGlvbiBhbmQg
SHVtYW4gUmVzb3VyY2VzLCBTY2hvb2wgb2YgQnVzaW5lc3MsIFJlbm1pbiBVbml2ZXJzaXR5IG9m
IENoaW5hLCBCZWlqaW5nLCAxMDA4NzIsIENoaW5hJiN4RDtDaGluYSBFdXJvcGUgSW50ZXJuYXRp
b25hbCBCdXNpbmVzcyBTY2hvb2wsIDY5OSBIb25nZmVuZyBSb2FkLCBQdWRvbmcsIFNoYW5naGFp
LCAyMDEyMDYsIENoaW5hJiN4RDtTY2hvb2wgb2YgQnVzaW5lc3MsIFNlb3dvbiBVbml2ZXJzaXR5
LCAyNDEgTXVzaW1zZW9ybywgSGV1bmdkZW9rLWd1LCBDaGVvbmdqdSwgQ2h1bmdidWssIDM2MS03
NDIsIFNvdXRoIEtvcmVhPC9hdXRoLWFkZHJlc3M+PHRpdGxlcz48dGl0bGU+Q29nbml0aXZlIGRp
dmVyc2l0eSBhbmQgdGVhbSBjcmVhdGl2aXR5OiBFZmZlY3RzIG9mIHRlYW0gaW50cmluc2ljIG1v
dGl2YXRpb24gYW5kIHRyYW5zZm9ybWF0aW9uYWwgbGVhZGVyc2hpcDwvdGl0bGU+PHNlY29uZGFy
eS10aXRsZT5Kb3VybmFsIG9mIEJ1c2luZXNzIFJlc2VhcmNoPC9zZWNvbmRhcnktdGl0bGU+PGFs
dC10aXRsZT5KLiBCdXMuIFJlcy48L2FsdC10aXRsZT48L3RpdGxlcz48cGVyaW9kaWNhbD48ZnVs
bC10aXRsZT5Kb3VybmFsIG9mIEJ1c2luZXNzIFJlc2VhcmNoPC9mdWxsLXRpdGxlPjwvcGVyaW9k
aWNhbD48cGFnZXM+MzIzMS0zMjM5PC9wYWdlcz48dm9sdW1lPjY5PC92b2x1bWU+PG51bWJlcj45
PC9udW1iZXI+PGtleXdvcmRzPjxrZXl3b3JkPkNvZ25pdGl2ZSBkaXZlcnNpdHk8L2tleXdvcmQ+
PGtleXdvcmQ+VGVhbSBjcmVhdGl2aXR5PC9rZXl3b3JkPjxrZXl3b3JkPlRlYW0gaW50cmluc2lj
IG1vdGl2YXRpb248L2tleXdvcmQ+PGtleXdvcmQ+VHJhbnNmb3JtYXRpb25hbCBsZWFkZXJzaGlw
PC9rZXl3b3JkPjwva2V5d29yZHM+PGRhdGVzPjx5ZWFyPjIwMTY8L3llYXI+PC9kYXRlcz48cHVi
bGlzaGVyPkVsc2V2aWVyIEluYy48L3B1Ymxpc2hlcj48aXNibj4wMTQ4Mjk2MyAoSVNTTik8L2lz
Ym4+PHdvcmstdHlwZT5BcnRpY2xlPC93b3JrLXR5cGU+PHVybHM+PHJlbGF0ZWQtdXJscz48dXJs
Pmh0dHBzOi8vd3d3LnNjb3B1cy5jb20vaW53YXJkL3JlY29yZC51cmk/ZWlkPTItczIuMC04NDk1
OTkwMjk2MCZhbXA7ZG9pPTEwLjEwMTYlMmZqLmpidXNyZXMuMjAxNi4wMi4wMjYmYW1wO3BhcnRu
ZXJJRD00MCZhbXA7bWQ1PWM5YWE4OTE3M2RiMmQzMmM3YjFjNDNhYjkyZDFjMGE0PC91cmw+PC9y
ZWxhdGVkLXVybHM+PC91cmxzPjxlbGVjdHJvbmljLXJlc291cmNlLW51bT4xMC4xMDE2L2ouamJ1
c3Jlcy4yMDE2LjAyLjAyNjwvZWxlY3Ryb25pYy1yZXNvdXJjZS1udW0+PHJlbW90ZS1kYXRhYmFz
ZS1uYW1lPlNjb3B1czwvcmVtb3RlLWRhdGFiYXNlLW5hbWU+PGxhbmd1YWdlPkVuZ2xpc2g8L2xh
bmd1YWdlPjwvcmVjb3JkPjwvQ2l0ZT48Q2l0ZT48QXV0aG9yPkJhcm5ldHQ8L0F1dGhvcj48WWVh
cj4yMDE2PC9ZZWFyPjxSZWNOdW0+Nzk1NTwvUmVjTnVtPjxyZWNvcmQ+PHJlYy1udW1iZXI+Nzk1
NTwvcmVjLW51bWJlcj48Zm9yZWlnbi1rZXlzPjxrZXkgYXBwPSJFTiIgZGItaWQ9IjB4OXMyOXB4
OGRyZWFzZXN6Mm81OXNkZnRlZDUydnR0cnZlNSIgdGltZXN0YW1wPSIxNjUzNDEwMDExIj43OTU1
PC9rZXk+PC9mb3JlaWduLWtleXM+PHJlZi10eXBlIG5hbWU9IkpvdXJuYWwgQXJ0aWNsZSI+MTc8
L3JlZi10eXBlPjxjb250cmlidXRvcnM+PGF1dGhvcnM+PGF1dGhvcj5CYXJuZXR0LCBSLiBDLjwv
YXV0aG9yPjxhdXRob3I+V2VpZGVuZmVsbGVyLCBOLiBLLjwvYXV0aG9yPjwvYXV0aG9ycz48L2Nv
bnRyaWJ1dG9ycz48YXV0aC1hZGRyZXNzPk1pbm5lYXBvbGlzLCBNTiwgVW5pdGVkIFN0YXRlczwv
YXV0aC1hZGRyZXNzPjx0aXRsZXM+PHRpdGxlPlNoYXJlZCBMZWFkZXJzaGlwIGFuZCBUZWFtIFBl
cmZvcm1hbmNlPC90aXRsZT48c2Vjb25kYXJ5LXRpdGxlPkFkdmFuY2VzIGluIERldmVsb3Bpbmcg
SHVtYW4gUmVzb3VyY2VzPC9zZWNvbmRhcnktdGl0bGU+PGFsdC10aXRsZT5BZHYuIERldi4gSHVt
LiBSZXNvdXIuPC9hbHQtdGl0bGU+PC90aXRsZXM+PHBlcmlvZGljYWw+PGZ1bGwtdGl0bGU+QWR2
YW5jZXMgaW4gRGV2ZWxvcGluZyBIdW1hbiBSZXNvdXJjZXM8L2Z1bGwtdGl0bGU+PC9wZXJpb2Rp
Y2FsPjxwYWdlcz4zMzQtMzUxPC9wYWdlcz48dm9sdW1lPjE4PC92b2x1bWU+PG51bWJlcj4zPC9u
dW1iZXI+PGtleXdvcmRzPjxrZXl3b3JkPmRpc3RyaWJ1dGVkIGxlYWRlcnNoaXA8L2tleXdvcmQ+
PGtleXdvcmQ+c2hhcmVkIGxlYWRlcnNoaXA8L2tleXdvcmQ+PGtleXdvcmQ+dGVhbSBsZWFkZXJz
aGlwPC9rZXl3b3JkPjxrZXl3b3JkPnRlYW0gcGVyZm9ybWFuY2U8L2tleXdvcmQ+PGtleXdvcmQ+
dGVhbXM8L2tleXdvcmQ+PC9rZXl3b3Jkcz48ZGF0ZXM+PHllYXI+MjAxNjwveWVhcj48L2RhdGVz
PjxwdWJsaXNoZXI+U0FHRSBQdWJsaWNhdGlvbnMgSW5jLjwvcHVibGlzaGVyPjxpc2JuPjE1MjM0
MjIzIChJU1NOKTwvaXNibj48d29yay10eXBlPkFydGljbGU8L3dvcmstdHlwZT48dXJscz48cmVs
YXRlZC11cmxzPjx1cmw+aHR0cHM6Ly93d3cuc2NvcHVzLmNvbS9pbndhcmQvcmVjb3JkLnVyaT9l
aWQ9Mi1zMi4wLTg0OTc3NTg1OTk0JmFtcDtkb2k9MTAuMTE3NyUyZjE1MjM0MjIzMTY2NDU4ODUm
YW1wO3BhcnRuZXJJRD00MCZhbXA7bWQ1PWRlYTUwZDdjZmRlMTE4MzQyZTBmODg1OTU0YjlhNmUy
PC91cmw+PC9yZWxhdGVkLXVybHM+PC91cmxzPjxlbGVjdHJvbmljLXJlc291cmNlLW51bT4xMC4x
MTc3LzE1MjM0MjIzMTY2NDU4ODU8L2VsZWN0cm9uaWMtcmVzb3VyY2UtbnVtPjxyZW1vdGUtZGF0
YWJhc2UtbmFtZT5TY29wdXM8L3JlbW90ZS1kYXRhYmFzZS1uYW1lPjxsYW5ndWFnZT5FbmdsaXNo
PC9sYW5ndWFnZT48L3JlY29yZD48L0NpdGU+PENpdGU+PEF1dGhvcj5CYW5rczwvQXV0aG9yPjxZ
ZWFyPjIwMTY8L1llYXI+PFJlY051bT43OTU2PC9SZWNOdW0+PHJlY29yZD48cmVjLW51bWJlcj43
OTU2PC9yZWMtbnVtYmVyPjxmb3JlaWduLWtleXM+PGtleSBhcHA9IkVOIiBkYi1pZD0iMHg5czI5
cHg4ZHJlYXNlc3oybzU5c2RmdGVkNTJ2dHRydmU1IiB0aW1lc3RhbXA9IjE2NTM0MTAwMTEiPjc5
NTY8L2tleT48L2ZvcmVpZ24ta2V5cz48cmVmLXR5cGUgbmFtZT0iSm91cm5hbCBBcnRpY2xlIj4x
NzwvcmVmLXR5cGU+PGNvbnRyaWJ1dG9ycz48YXV0aG9ycz48YXV0aG9yPkJhbmtzLCBHLiBDLjwv
YXV0aG9yPjxhdXRob3I+TWNDYXVsZXksIEsuIEQuPC9hdXRob3I+PGF1dGhvcj5HYXJkbmVyLCBX
LiBMLjwvYXV0aG9yPjxhdXRob3I+R3VsZXIsIEMuIEUuPC9hdXRob3I+PC9hdXRob3JzPjwvY29u
dHJpYnV0b3JzPjxhdXRoLWFkZHJlc3M+VW5pdmVyc2l0eSBvZiBOb3J0aCBDYXJvbGluYSBhdCBD
aGFybG90dGUsIENoYXJsb3R0ZSwgTkMsIFVuaXRlZCBTdGF0ZXMmI3hEO1dlc3QgVGV4YXMgQSZh
bXA7TSBVbml2ZXJzaXR5LCBDYW55b24sIFRYLCBVbml0ZWQgU3RhdGVzJiN4RDtUZXhhcyBUZWNo
IFVuaXZlcnNpdHksIEx1YmJvY2ssIFRYLCBVbml0ZWQgU3RhdGVzPC9hdXRoLWFkZHJlc3M+PHRp
dGxlcz48dGl0bGU+QSBtZXRhLWFuYWx5dGljIHJldmlldyBvZiBhdXRoZW50aWMgYW5kIHRyYW5z
Zm9ybWF0aW9uYWwgbGVhZGVyc2hpcDogQSB0ZXN0IGZvciByZWR1bmRhbmN5PC90aXRsZT48c2Vj
b25kYXJ5LXRpdGxlPkxlYWRlcnNoaXAgUXVhcnRlcmx5PC9zZWNvbmRhcnktdGl0bGU+PGFsdC10
aXRsZT5MZWFkZXJzaC4gUS48L2FsdC10aXRsZT48L3RpdGxlcz48cGVyaW9kaWNhbD48ZnVsbC10
aXRsZT5MZWFkZXJzaGlwIFF1YXJ0ZXJseTwvZnVsbC10aXRsZT48L3BlcmlvZGljYWw+PHBhZ2Vz
PjYzNC02NTI8L3BhZ2VzPjx2b2x1bWU+Mjc8L3ZvbHVtZT48bnVtYmVyPjQ8L251bWJlcj48a2V5
d29yZHM+PGtleXdvcmQ+QXV0aGVudGljIGxlYWRlcnNoaXA8L2tleXdvcmQ+PGtleXdvcmQ+TWV0
YS1hbmFseXNpczwva2V5d29yZD48a2V5d29yZD5UcmFuc2Zvcm1hdGlvbmFsIGxlYWRlcnNoaXA8
L2tleXdvcmQ+PC9rZXl3b3Jkcz48ZGF0ZXM+PHllYXI+MjAxNjwveWVhcj48L2RhdGVzPjxwdWJs
aXNoZXI+RWxzZXZpZXIgSW5jLjwvcHVibGlzaGVyPjxpc2JuPjEwNDg5ODQzIChJU1NOKTwvaXNi
bj48d29yay10eXBlPkFydGljbGU8L3dvcmstdHlwZT48dXJscz48L3VybHM+PGVsZWN0cm9uaWMt
cmVzb3VyY2UtbnVtPjEwLjEwMTYvai5sZWFxdWEuMjAxNi4wMi4wMDY8L2VsZWN0cm9uaWMtcmVz
b3VyY2UtbnVtPjxyZW1vdGUtZGF0YWJhc2UtbmFtZT5TY29wdXM8L3JlbW90ZS1kYXRhYmFzZS1u
YW1lPjxsYW5ndWFnZT5FbmdsaXNoPC9sYW5ndWFnZT48L3JlY29yZD48L0NpdGU+PENpdGU+PEF1
dGhvcj5TYW50b3M8L0F1dGhvcj48WWVhcj4yMDE2PC9ZZWFyPjxSZWNOdW0+Nzk1NzwvUmVjTnVt
PjxyZWNvcmQ+PHJlYy1udW1iZXI+Nzk1NzwvcmVjLW51bWJlcj48Zm9yZWlnbi1rZXlzPjxrZXkg
YXBwPSJFTiIgZGItaWQ9IjB4OXMyOXB4OGRyZWFzZXN6Mm81OXNkZnRlZDUydnR0cnZlNSIgdGlt
ZXN0YW1wPSIxNjUzNDEwMDExIj43OTU3PC9rZXk+PC9mb3JlaWduLWtleXM+PHJlZi10eXBlIG5h
bWU9IkpvdXJuYWwgQXJ0aWNsZSI+MTc8L3JlZi10eXBlPjxjb250cmlidXRvcnM+PGF1dGhvcnM+
PGF1dGhvcj5TYW50b3MsIEMuIE0uPC9hdXRob3I+PGF1dGhvcj5QYXNzb3MsIEEuIE0uPC9hdXRo
b3I+PGF1dGhvcj5VaXRkZXdpbGxpZ2VuLCBTLjwvYXV0aG9yPjxhdXRob3I+TsO8Ym9sZCwgQS48
L2F1dGhvcj48L2F1dGhvcnM+PC9jb250cmlidXRvcnM+PGF1dGgtYWRkcmVzcz5JbnN0aXR1dG8g
VW5pdmVyc2l0w6FyaW8gZGUgTGlzYm9hIOKAlCBJU0NURS1JVUwsIEJ1c2luZXNzIFJlc2VhcmNo
IFVuaXQg4oCUIEJSVS1JVUwsIEF2ZW5pZGEgZGFzIEZvcsOnYXMgQXJtYWRhcywgRWRpZmljaW8g
SVNDVEUsIEJSVS1JVUwsIExpc2JvYSwgMTY0OS0wMjYsIFBvcnR1Z2FsJiN4RDtNYWFzdHJpY2h0
IFVuaXZlcnNpdHksIERlcGFydG1lbnQgb2YgV29yayBhbmQgU29jaWFsIFBzeWNob2xvZ3ksIEZh
Y3VsdHkgb2YgUHN5Y2hvbG9neSBhbmQgTmV1cm9zY2llbmNlLCBVbml2ZXJzaXRlaXRzc2luZ2Vs
IDUsIE1hYXN0cmljaHQsIEVTIDYyMjksIE5ldGhlcmxhbmRzPC9hdXRoLWFkZHJlc3M+PHRpdGxl
cz48dGl0bGU+U2hhcmVkIHRlbXBvcmFsIGNvZ25pdGlvbnMgYXMgc3Vic3RpdHV0ZSBmb3IgdGVt
cG9yYWwgbGVhZGVyc2hpcDogQW4gYW5hbHlzaXMgb2YgdGhlaXIgZWZmZWN0cyBvbiB0ZW1wb3Jh
bCBjb25mbGljdCBhbmQgdGVhbSBwZXJmb3JtYW5jZTwvdGl0bGU+PHNlY29uZGFyeS10aXRsZT5M
ZWFkZXJzaGlwIFF1YXJ0ZXJseTwvc2Vjb25kYXJ5LXRpdGxlPjxhbHQtdGl0bGU+TGVhZGVyc2gu
IFEuPC9hbHQtdGl0bGU+PC90aXRsZXM+PHBlcmlvZGljYWw+PGZ1bGwtdGl0bGU+TGVhZGVyc2hp
cCBRdWFydGVybHk8L2Z1bGwtdGl0bGU+PC9wZXJpb2RpY2FsPjxwYWdlcz41NzQtNTg3PC9wYWdl
cz48dm9sdW1lPjI3PC92b2x1bWU+PG51bWJlcj40PC9udW1iZXI+PGtleXdvcmRzPjxrZXl3b3Jk
PlNoYXJlZCB0ZW1wb3JhbCBjb2duaXRpb25zPC9rZXl3b3JkPjxrZXl3b3JkPlN1YnN0aXR1dGUg
Zm9yIGxlYWRlcnNoaXA8L2tleXdvcmQ+PGtleXdvcmQ+VGVhbSBwZXJmb3JtYW5jZTwva2V5d29y
ZD48a2V5d29yZD5UZW1wb3JhbCBjb25mbGljdDwva2V5d29yZD48a2V5d29yZD5UZW1wb3JhbCBs
ZWFkZXJzaGlwPC9rZXl3b3JkPjwva2V5d29yZHM+PGRhdGVzPjx5ZWFyPjIwMTY8L3llYXI+PC9k
YXRlcz48cHVibGlzaGVyPkVsc2V2aWVyIEluYy48L3B1Ymxpc2hlcj48aXNibj4xMDQ4OTg0MyAo
SVNTTik8L2lzYm4+PHdvcmstdHlwZT5BcnRpY2xlPC93b3JrLXR5cGU+PHVybHM+PHJlbGF0ZWQt
dXJscz48dXJsPmh0dHBzOi8vd3d3LnNjb3B1cy5jb20vaW53YXJkL3JlY29yZC51cmk/ZWlkPTIt
czIuMC04NDk1MzQyNjAwMCZhbXA7ZG9pPTEwLjEwMTYlMmZqLmxlYXF1YS4yMDE1LjEyLjAwMiZh
bXA7cGFydG5lcklEPTQwJmFtcDttZDU9MDVmM2NlYmIzYTQwYWJjNDhlMTBhM2IzMjI0NDU2Y2M8
L3VybD48L3JlbGF0ZWQtdXJscz48L3VybHM+PGVsZWN0cm9uaWMtcmVzb3VyY2UtbnVtPjEwLjEw
MTYvai5sZWFxdWEuMjAxNS4xMi4wMDI8L2VsZWN0cm9uaWMtcmVzb3VyY2UtbnVtPjxyZW1vdGUt
ZGF0YWJhc2UtbmFtZT5TY29wdXM8L3JlbW90ZS1kYXRhYmFzZS1uYW1lPjxsYW5ndWFnZT5Fbmds
aXNoPC9sYW5ndWFnZT48L3JlY29yZD48L0NpdGU+PENpdGU+PEF1dGhvcj5Sb3Nlbm1hbjwvQXV0
aG9yPjxZZWFyPjIwMTY8L1llYXI+PFJlY051bT43OTU4PC9SZWNOdW0+PHJlY29yZD48cmVjLW51
bWJlcj43OTU4PC9yZWMtbnVtYmVyPjxmb3JlaWduLWtleXM+PGtleSBhcHA9IkVOIiBkYi1pZD0i
MHg5czI5cHg4ZHJlYXNlc3oybzU5c2RmdGVkNTJ2dHRydmU1IiB0aW1lc3RhbXA9IjE2NTM0MTAw
MTEiPjc5NTg8L2tleT48L2ZvcmVpZ24ta2V5cz48cmVmLXR5cGUgbmFtZT0iSm91cm5hbCBBcnRp
Y2xlIj4xNzwvcmVmLXR5cGU+PGNvbnRyaWJ1dG9ycz48YXV0aG9ycz48YXV0aG9yPlJvc2VubWFu
LCBFLiBELjwvYXV0aG9yPjxhdXRob3I+QnJhbnpldHRpLCBKLiBCLjwvYXV0aG9yPjxhdXRob3I+
RmVybmFuZGV6LCBSLjwvYXV0aG9yPjwvYXV0aG9ycz48L2NvbnRyaWJ1dG9ycz48dGl0bGVzPjx0
aXRsZT5Bc3Nlc3NpbmcgVGVhbSBMZWFkZXJzaGlwIGluIEVtZXJnZW5jeSBNZWRpY2luZTogVGhl
IE1pbGVzdG9uZXMgYW5kIEJleW9uZDwvdGl0bGU+PHNlY29uZGFyeS10aXRsZT5Kb3VybmFsIG9m
IGdyYWR1YXRlIG1lZGljYWwgZWR1Y2F0aW9uPC9zZWNvbmRhcnktdGl0bGU+PGFsdC10aXRsZT5K
IEdyYWQgTWVkIEVkdWM8L2FsdC10aXRsZT48L3RpdGxlcz48cGVyaW9kaWNhbD48ZnVsbC10aXRs
ZT5Kb3VybmFsIG9mIEdyYWR1YXRlIE1lZGljYWwgRWR1Y2F0aW9uPC9mdWxsLXRpdGxlPjxhYmJy
LTE+Si4gR3JhZC4gTWVkLiBFZHVjLjwvYWJici0xPjxhYmJyLTI+SiBHcmFkIE1lZCBFZHVjPC9h
YmJyLTI+PC9wZXJpb2RpY2FsPjxhbHQtcGVyaW9kaWNhbD48ZnVsbC10aXRsZT5Kb3VybmFsIG9m
IEdyYWR1YXRlIE1lZGljYWwgRWR1Y2F0aW9uPC9mdWxsLXRpdGxlPjxhYmJyLTE+Si4gR3JhZC4g
TWVkLiBFZHVjLjwvYWJici0xPjxhYmJyLTI+SiBHcmFkIE1lZCBFZHVjPC9hYmJyLTI+PC9hbHQt
cGVyaW9kaWNhbD48cGFnZXM+MzMyLTM0MDwvcGFnZXM+PHZvbHVtZT44PC92b2x1bWU+PG51bWJl
cj4zPC9udW1iZXI+PGtleXdvcmRzPjxrZXl3b3JkPmVtZXJnZW5jeSBtZWRpY2luZTwva2V5d29y
ZD48a2V5d29yZD5odW1hbjwva2V5d29yZD48a2V5d29yZD5sZWFkZXJzaGlwPC9rZXl3b3JkPjxr
ZXl3b3JkPm1lZGljYWwgZWR1Y2F0aW9uPC9rZXl3b3JkPjxrZXl3b3JkPm9yZ2FuaXphdGlvbiBh
bmQgbWFuYWdlbWVudDwva2V5d29yZD48a2V5d29yZD5wYXRpZW50IGNhcmU8L2tleXdvcmQ+PGtl
eXdvcmQ+RWR1Y2F0aW9uLCBNZWRpY2FsLCBHcmFkdWF0ZTwva2V5d29yZD48a2V5d29yZD5IdW1h
bnM8L2tleXdvcmQ+PGtleXdvcmQ+SW50ZXJuc2hpcCBhbmQgUmVzaWRlbmN5PC9rZXl3b3JkPjxr
ZXl3b3JkPlBhdGllbnQgQ2FyZSBUZWFtPC9rZXl3b3JkPjwva2V5d29yZHM+PGRhdGVzPjx5ZWFy
PjIwMTY8L3llYXI+PC9kYXRlcz48aXNibj4xOTQ5ODM1NyAoSVNTTik8L2lzYm4+PHdvcmstdHlw
ZT5SZXZpZXc8L3dvcmstdHlwZT48dXJscz48cmVsYXRlZC11cmxzPjx1cmw+aHR0cHM6Ly93d3cu
c2NvcHVzLmNvbS9pbndhcmQvcmVjb3JkLnVyaT9laWQ9Mi1zMi4wLTg1MDE1NTc5NzUxJmFtcDtk
b2k9MTAuNDMwMCUyZkpHTUUtRC0xNS0wMDQwMC4xJmFtcDtwYXJ0bmVySUQ9NDAmYW1wO21kNT03
YmM0ZDNlMjQ3YjUxZGE5MmYyNWNhNzc0NDk4MTlmNTwvdXJsPjwvcmVsYXRlZC11cmxzPjwvdXJs
cz48Y3VzdG9tMj4yNzQxMzQzNDwvY3VzdG9tMj48ZWxlY3Ryb25pYy1yZXNvdXJjZS1udW0+MTAu
NDMwMC9KR01FLUQtMTUtMDA0MDAuMTwvZWxlY3Ryb25pYy1yZXNvdXJjZS1udW0+PHJlbW90ZS1k
YXRhYmFzZS1uYW1lPlNjb3B1czwvcmVtb3RlLWRhdGFiYXNlLW5hbWU+PGxhbmd1YWdlPkVuZ2xp
c2g8L2xhbmd1YWdlPjwvcmVjb3JkPjwvQ2l0ZT48Q2l0ZT48QXV0aG9yPkFnYTwvQXV0aG9yPjxZ
ZWFyPjIwMTY8L1llYXI+PFJlY051bT43OTU5PC9SZWNOdW0+PHJlY29yZD48cmVjLW51bWJlcj43
OTU5PC9yZWMtbnVtYmVyPjxmb3JlaWduLWtleXM+PGtleSBhcHA9IkVOIiBkYi1pZD0iMHg5czI5
cHg4ZHJlYXNlc3oybzU5c2RmdGVkNTJ2dHRydmU1IiB0aW1lc3RhbXA9IjE2NTM0MTAwMTEiPjc5
NTk8L2tleT48L2ZvcmVpZ24ta2V5cz48cmVmLXR5cGUgbmFtZT0iSm91cm5hbCBBcnRpY2xlIj4x
NzwvcmVmLXR5cGU+PGNvbnRyaWJ1dG9ycz48YXV0aG9ycz48YXV0aG9yPkFnYSwgRC4gQS48L2F1
dGhvcj48YXV0aG9yPk5vb3JkZXJoYXZlbiwgTi48L2F1dGhvcj48YXV0aG9yPlZhbGxlam8sIEIu
PC9hdXRob3I+PC9hdXRob3JzPjwvY29udHJpYnV0b3JzPjxhdXRoLWFkZHJlc3M+VGlsYnVyZyBT
Y2hvb2wgb2YgRWNvbm9taWNzIGFuZCBNYW5hZ2VtZW50IChUaVNFTSksIFRpbGJ1cmcgVW5pdmVy
c2l0eSwgVGlsYnVyZywgTmV0aGVybGFuZHMmI3hEO0V0aGlvcGlhbiBDaXZpbCBTZXJ2aWNlIFVu
aXZlcnNpdHksIEFkZGlzIEFiYWJhLCBFdGhpb3BpYTwvYXV0aC1hZGRyZXNzPjx0aXRsZXM+PHRp
dGxlPlRyYW5zZm9ybWF0aW9uYWwgbGVhZGVyc2hpcCBhbmQgcHJvamVjdCBzdWNjZXNzOiBUaGUg
bWVkaWF0aW5nIHJvbGUgb2YgdGVhbS1idWlsZGluZzwvdGl0bGU+PHNlY29uZGFyeS10aXRsZT5J
bnRlcm5hdGlvbmFsIEpvdXJuYWwgb2YgUHJvamVjdCBNYW5hZ2VtZW50PC9zZWNvbmRhcnktdGl0
bGU+PGFsdC10aXRsZT5JbnQuIEouIFByb2ouIE1hbmFnZS48L2FsdC10aXRsZT48L3RpdGxlcz48
cGVyaW9kaWNhbD48ZnVsbC10aXRsZT5JbnRlcm5hdGlvbmFsIEpvdXJuYWwgb2YgUHJvamVjdCBN
YW5hZ2VtZW50PC9mdWxsLXRpdGxlPjwvcGVyaW9kaWNhbD48cGFnZXM+ODA2LTgxODwvcGFnZXM+
PHZvbHVtZT4zNDwvdm9sdW1lPjxudW1iZXI+NTwvbnVtYmVyPjxrZXl3b3Jkcz48a2V5d29yZD5Q
cm9qZWN0IHN1Y2Nlc3M8L2tleXdvcmQ+PGtleXdvcmQ+VGVhbS1idWlsZGluZzwva2V5d29yZD48
a2V5d29yZD5UcmFuc2Zvcm1hdGlvbmFsIGxlYWRlcnNoaXA8L2tleXdvcmQ+PGtleXdvcmQ+SW5u
b3ZhdGlvbjwva2V5d29yZD48a2V5d29yZD5Qcm9qZWN0IG1hbmFnZW1lbnQ8L2tleXdvcmQ+PGtl
eXdvcmQ+RGV2ZWxvcG1lbnQgcHJvamVjdDwva2V5d29yZD48a2V5d29yZD5GaWVsZCBzdXJ2ZXlz
PC9rZXl3b3JkPjxrZXl3b3JkPk1lZGlhdGluZyByb2xlczwva2V5d29yZD48a2V5d29yZD5Ob25n
b3Zlcm5tZW50YWwgb3JnYW5pemF0aW9uczwva2V5d29yZD48a2V5d29yZD5UZWFtIGJ1aWxkaW5n
PC9rZXl3b3JkPjxrZXl3b3JkPkh1bWFuIHJlc291cmNlIG1hbmFnZW1lbnQ8L2tleXdvcmQ+PGtl
eXdvcmQ+Y2FwYWNpdHkgYnVpbGRpbmc8L2tleXdvcmQ+PGtleXdvcmQ+cHJvamVjdCBhc3Nlc3Nt
ZW50PC9rZXl3b3JkPjwva2V5d29yZHM+PGRhdGVzPjx5ZWFyPjIwMTY8L3llYXI+PC9kYXRlcz48
cHVibGlzaGVyPkVsc2V2aWVyIEx0ZDwvcHVibGlzaGVyPjxpc2JuPjAyNjM3ODYzIChJU1NOKTwv
aXNibj48d29yay10eXBlPkFydGljbGU8L3dvcmstdHlwZT48dXJscz48cmVsYXRlZC11cmxzPjx1
cmw+aHR0cHM6Ly93d3cuc2NvcHVzLmNvbS9pbndhcmQvcmVjb3JkLnVyaT9laWQ9Mi1zMi4wLTg0
OTYyMDI4MjQ4JmFtcDtkb2k9MTAuMTAxNiUyZmouaWpwcm9tYW4uMjAxNi4wMi4wMTImYW1wO3Bh
cnRuZXJJRD00MCZhbXA7bWQ1PWY1YWI0NGY0NmYwOWIzOGYwZTIyYzE1YWEyZGNhNGVlPC91cmw+
PC9yZWxhdGVkLXVybHM+PC91cmxzPjxlbGVjdHJvbmljLXJlc291cmNlLW51bT4xMC4xMDE2L2ou
aWpwcm9tYW4uMjAxNi4wMi4wMTI8L2VsZWN0cm9uaWMtcmVzb3VyY2UtbnVtPjxyZW1vdGUtZGF0
YWJhc2UtbmFtZT5TY29wdXM8L3JlbW90ZS1kYXRhYmFzZS1uYW1lPjxsYW5ndWFnZT5FbmdsaXNo
PC9sYW5ndWFnZT48L3JlY29yZD48L0NpdGU+PENpdGU+PEF1dGhvcj5WYW5kZXJib29tPC9BdXRo
b3I+PFllYXI+MjAxNjwvWWVhcj48UmVjTnVtPjc5NjA8L1JlY051bT48cmVjb3JkPjxyZWMtbnVt
YmVyPjc5NjA8L3JlYy1udW1iZXI+PGZvcmVpZ24ta2V5cz48a2V5IGFwcD0iRU4iIGRiLWlkPSIw
eDlzMjlweDhkcmVhc2VzejJvNTlzZGZ0ZWQ1MnZ0dHJ2ZTUiIHRpbWVzdGFtcD0iMTY1MzQxMDAx
MSI+Nzk2MDwva2V5PjwvZm9yZWlnbi1rZXlzPjxyZWYtdHlwZSBuYW1lPSJKb3VybmFsIEFydGlj
bGUiPjE3PC9yZWYtdHlwZT48Y29udHJpYnV0b3JzPjxhdXRob3JzPjxhdXRob3I+VmFuZGVyYm9v
bSwgQy4gRS48L2F1dGhvcj48YXV0aG9yPlNjaGVyYiwgQy4gQS48L2F1dGhvcj48YXV0aG9yPktp
cmNobmVyLCBSLiBCLjwvYXV0aG9yPjxhdXRob3I+S29obGVyLCBDLiBNLjwvYXV0aG9yPjxhdXRo
b3I+RmVycmllciwgSi4gSi48L2F1dGhvcj48YXV0aG9yPlN0YW5jbCwgTS4gQS48L2F1dGhvcj48
YXV0aG9yPlN1dGhlciwgVC4gVy48L2F1dGhvcj48YXV0aG9yPkNveCwgRC4gTC48L2F1dGhvcj48
L2F1dGhvcnM+PC9jb250cmlidXRvcnM+PGF1dGgtYWRkcmVzcz5EZXBhcnRtZW50IG9mIE51cnNp
bmcsIENvbGxlZ2Ugb2YgTWVkaWNpbmUsIE1heW8gQ2xpbmljLCBSb2NoZXN0ZXIsIE1OLCBVbml0
ZWQgU3RhdGVzJiN4RDtEZXBhcnRtZW50IG9mIE51cnNpbmcsIEdyYWR1YXRlIFByb2dyYW1zIGlu
IE51cnNpbmcsIFdpbm9uYSBTdGF0ZSBVbml2ZXJzaXR5LCBXaW5vbmEsIE1OLCBVbml0ZWQgU3Rh
dGVzPC9hdXRoLWFkZHJlc3M+PHRpdGxlcz48dGl0bGU+TGVhZGVyc2hpcCBzdHJhdGVnaWVzLCBh
biBpbnRlcmRpc2NpcGxpbmFyeSB0ZWFtLCBhbmQgb25nb2luZyBudXJzZSBmZWVkYmFjazogSW5n
cmVkaWVudHMgZm9yIGEgc3VjY2Vzc2Z1bCBCQ01BIHByb2plY3Q8L3RpdGxlPjxzZWNvbmRhcnkt
dGl0bGU+TnVyc2luZyBFY29ub21pY3M8L3NlY29uZGFyeS10aXRsZT48YWx0LXRpdGxlPk51cnMu
IEVjb24uPC9hbHQtdGl0bGU+PC90aXRsZXM+PHBlcmlvZGljYWw+PGZ1bGwtdGl0bGU+TnVyc2lu
ZyBFY29ub21pY3M8L2Z1bGwtdGl0bGU+PGFiYnItMT5OdXJzLiBFY29uLjwvYWJici0xPjxhYmJy
LTI+TnVycyBFY29uPC9hYmJyLTI+PC9wZXJpb2RpY2FsPjxhbHQtcGVyaW9kaWNhbD48ZnVsbC10
aXRsZT5OdXJzaW5nIEVjb25vbWljczwvZnVsbC10aXRsZT48YWJici0xPk51cnMuIEVjb24uPC9h
YmJyLTE+PGFiYnItMj5OdXJzIEVjb248L2FiYnItMj48L2FsdC1wZXJpb2RpY2FsPjxwYWdlcz4x
MTctMTI1PC9wYWdlcz48dm9sdW1lPjM0PC92b2x1bWU+PG51bWJlcj4zPC9udW1iZXI+PGtleXdv
cmRzPjxrZXl3b3JkPmZlZWRiYWNrIHN5c3RlbTwva2V5d29yZD48a2V5d29yZD5sZWFkZXJzaGlw
PC9rZXl3b3JkPjxrZXl3b3JkPm51cnNpbmcgc3RhZmY8L2tleXdvcmQ+PGtleXdvcmQ+cGF0aWVu
dCBjYXJlPC9rZXl3b3JkPjxrZXl3b3JkPkZlZWRiYWNrPC9rZXl3b3JkPjxrZXl3b3JkPlBhdGll
bnQgQ2FyZSBUZWFtPC9rZXl3b3JkPjwva2V5d29yZHM+PGRhdGVzPjx5ZWFyPjIwMTY8L3llYXI+
PC9kYXRlcz48cHVibGlzaGVyPkFudGhvbnkgSi4gSmFubmV0dGkgSW5jLjwvcHVibGlzaGVyPjxp
c2JuPjA3NDYxNzM5IChJU1NOKTwvaXNibj48d29yay10eXBlPkFydGljbGU8L3dvcmstdHlwZT48
dXJscz48cmVsYXRlZC11cmxzPjx1cmw+aHR0cHM6Ly93d3cuc2NvcHVzLmNvbS9pbndhcmQvcmVj
b3JkLnVyaT9laWQ9Mi1zMi4wLTg0OTgzNTAyOTEwJmFtcDtwYXJ0bmVySUQ9NDAmYW1wO21kNT0x
YTBiNjZkYmE5NGUwZmI2MzFhZDZiYTIxZThjY2FhMjwvdXJsPjwvcmVsYXRlZC11cmxzPjwvdXJs
cz48Y3VzdG9tMj4yNzQzOTI0ODwvY3VzdG9tMj48cmVtb3RlLWRhdGFiYXNlLW5hbWU+U2NvcHVz
PC9yZW1vdGUtZGF0YWJhc2UtbmFtZT48bGFuZ3VhZ2U+RW5nbGlzaDwvbGFuZ3VhZ2U+PC9yZWNv
cmQ+PC9DaXRlPjxDaXRlPjxBdXRob3I+TGF1Y2s8L0F1dGhvcj48WWVhcj4yMDE2PC9ZZWFyPjxS
ZWNOdW0+Nzk2MTwvUmVjTnVtPjxyZWNvcmQ+PHJlYy1udW1iZXI+Nzk2MTwvcmVjLW51bWJlcj48
Zm9yZWlnbi1rZXlzPjxrZXkgYXBwPSJFTiIgZGItaWQ9IjB4OXMyOXB4OGRyZWFzZXN6Mm81OXNk
ZnRlZDUydnR0cnZlNSIgdGltZXN0YW1wPSIxNjUzNDEwMDExIj43OTYxPC9rZXk+PC9mb3JlaWdu
LWtleXM+PHJlZi10eXBlIG5hbWU9IkpvdXJuYWwgQXJ0aWNsZSI+MTc8L3JlZi10eXBlPjxjb250
cmlidXRvcnM+PGF1dGhvcnM+PGF1dGhvcj5MYXVjaywgUy4gQi48L2F1dGhvcj48YXV0aG9yPk1j
R2xhZHJleSwgSi48L2F1dGhvcj48YXV0aG9yPkxhd2xvciwgQy48L2F1dGhvcj48YXV0aG9yPldl
YmIsIEouIEcuPC9hdXRob3I+PC9hdXRob3JzPjwvY29udHJpYnV0b3JzPjxhdXRoLWFkZHJlc3M+
Q2VudHJlIGZvciBIZWFydCBWYWx2ZSBJbm5vdmF0aW9uLCBTdC4gUGF1bCZhcG9zO3MgSG9zcGl0
YWwsIFZhbmNvdXZlciwgQkMsIENhbmFkYSYjeEQ7VW5pdmVyc2l0eSBvZiBCcml0aXNoIENvbHVt
YmlhLCBWYW5jb3V2ZXIsIEJDLCBDYW5hZGE8L2F1dGgtYWRkcmVzcz48dGl0bGVzPjx0aXRsZT5O
dXJzaW5nIGxlYWRlcnNoaXAgb2YgdGhlIHRyYW5zY2F0aGV0ZXIgYW9ydGljIHZhbHZlIGltcGxh
bnRhdGlvbiBIZWFydCBUZWFtOiBTdXBwb3J0aW5nIGlubm92YXRpb24sIGV4Y2VsbGVuY2UsIGFu
ZCBzdXN0YWluYWJpbGl0eTwvdGl0bGU+PHNlY29uZGFyeS10aXRsZT5IZWFsdGhjYXJlIE1hbmFn
ZW1lbnQgRm9ydW08L3NlY29uZGFyeS10aXRsZT48YWx0LXRpdGxlPkhlYWx0aGMuIE1hbmFnZS4g
Rm9ydW08L2FsdC10aXRsZT48L3RpdGxlcz48cGVyaW9kaWNhbD48ZnVsbC10aXRsZT5IZWFsdGhj
YXJlIE1hbmFnZW1lbnQgRm9ydW08L2Z1bGwtdGl0bGU+PGFiYnItMT5IZWFsdGhjLiBNYW5hZ2Uu
IEZvcnVtPC9hYmJyLTE+PGFiYnItMj5IZWFsdGhjIE1hbmFnZSBGb3J1bTwvYWJici0yPjwvcGVy
aW9kaWNhbD48YWx0LXBlcmlvZGljYWw+PGZ1bGwtdGl0bGU+SGVhbHRoY2FyZSBNYW5hZ2VtZW50
IEZvcnVtPC9mdWxsLXRpdGxlPjxhYmJyLTE+SGVhbHRoYy4gTWFuYWdlLiBGb3J1bTwvYWJici0x
PjxhYmJyLTI+SGVhbHRoYyBNYW5hZ2UgRm9ydW08L2FiYnItMj48L2FsdC1wZXJpb2RpY2FsPjxw
YWdlcz4xMjYtMTMwPC9wYWdlcz48dm9sdW1lPjI5PC92b2x1bWU+PG51bWJlcj4zPC9udW1iZXI+
PGtleXdvcmRzPjxrZXl3b3JkPkFydGljbGU8L2tleXdvcmQ+PGtleXdvcmQ+aHVtYW48L2tleXdv
cmQ+PGtleXdvcmQ+bGVhZGVyc2hpcDwva2V5d29yZD48a2V5d29yZD5udXJzaW5nIGV4cGVydGlz
ZTwva2V5d29yZD48a2V5d29yZD5udXJzaW5nIG1hbmFnZW1lbnQ8L2tleXdvcmQ+PGtleXdvcmQ+
bnVyc2luZyBwcmFjdGljZTwva2V5d29yZD48a2V5d29yZD5wcmlvcml0eSBqb3VybmFsPC9rZXl3
b3JkPjxrZXl3b3JkPnByb2dyYW0gZGV2ZWxvcG1lbnQ8L2tleXdvcmQ+PGtleXdvcmQ+dHJhbnNj
YXRoZXRlciBhb3J0aWMgdmFsdmUgaW1wbGFudGF0aW9uPC9rZXl3b3JkPjxrZXl3b3JkPnZhbHZ1
bGFyIGhlYXJ0IGRpc2Vhc2U8L2tleXdvcmQ+PGtleXdvcmQ+YW9ydGljIHZhbHZlIHN0ZW5vc2lz
PC9rZXl3b3JkPjxrZXl3b3JkPmhlYXJ0IGNhdGhldGVyaXphdGlvbjwva2V5d29yZD48a2V5d29y
ZD5oZWFydCB2YWx2ZSByZXBsYWNlbWVudDwva2V5d29yZD48a2V5d29yZD5udXJzaW5nPC9rZXl3
b3JkPjxrZXl3b3JkPm9yZ2FuaXphdGlvbiBhbmQgbWFuYWdlbWVudDwva2V5d29yZD48a2V5d29y
ZD5wYXRpZW50IGNhcmU8L2tleXdvcmQ+PGtleXdvcmQ+cmlzayBmYWN0b3I8L2tleXdvcmQ+PGtl
eXdvcmQ+dHJlYXRtZW50IG91dGNvbWU8L2tleXdvcmQ+PGtleXdvcmQ+Q2FyZGlhYyBDYXRoZXRl
cml6YXRpb248L2tleXdvcmQ+PGtleXdvcmQ+SGVhcnQgVmFsdmUgUHJvc3RoZXNpcyBJbXBsYW50
YXRpb248L2tleXdvcmQ+PGtleXdvcmQ+SHVtYW5zPC9rZXl3b3JkPjxrZXl3b3JkPlBhdGllbnQg
Q2FyZSBUZWFtPC9rZXl3b3JkPjxrZXl3b3JkPlJpc2sgRmFjdG9yczwva2V5d29yZD48a2V5d29y
ZD5UcmFuc2NhdGhldGVyIEFvcnRpYyBWYWx2ZSBSZXBsYWNlbWVudDwva2V5d29yZD48L2tleXdv
cmRzPjxkYXRlcz48eWVhcj4yMDE2PC95ZWFyPjwvZGF0ZXM+PHB1Ymxpc2hlcj5TQUdFIFB1Ymxp
Y2F0aW9ucyBJbmMuPC9wdWJsaXNoZXI+PGlzYm4+MDg0MDQ3MDQgKElTU04pPC9pc2JuPjx3b3Jr
LXR5cGU+QXJ0aWNsZTwvd29yay10eXBlPjx1cmxzPjxyZWxhdGVkLXVybHM+PHVybD5odHRwczov
L3d3dy5zY29wdXMuY29tL2lud2FyZC9yZWNvcmQudXJpP2VpZD0yLXMyLjAtODQ5Nzg5MjAwMjcm
YW1wO2RvaT0xMC4xMTc3JTJmMDg0MDQ3MDQxNjYzMjAwNCZhbXA7cGFydG5lcklEPTQwJmFtcDtt
ZDU9ZWViZGNhNTkzYjlkZDQ1NDk0YjkyNWM5ZjcyNmE4ZjU8L3VybD48L3JlbGF0ZWQtdXJscz48
L3VybHM+PGN1c3RvbTI+MjcwNjA4MDI8L2N1c3RvbTI+PGVsZWN0cm9uaWMtcmVzb3VyY2UtbnVt
PjEwLjExNzcvMDg0MDQ3MDQxNjYzMjAwNDwvZWxlY3Ryb25pYy1yZXNvdXJjZS1udW0+PHJlbW90
ZS1kYXRhYmFzZS1uYW1lPlNjb3B1czwvcmVtb3RlLWRhdGFiYXNlLW5hbWU+PGxhbmd1YWdlPkVu
Z2xpc2g8L2xhbmd1YWdlPjwvcmVjb3JkPjwvQ2l0ZT48Q2l0ZT48QXV0aG9yPkVrcGU8L0F1dGhv
cj48WWVhcj4yMDE2PC9ZZWFyPjxSZWNOdW0+Nzk2MjwvUmVjTnVtPjxyZWNvcmQ+PHJlYy1udW1i
ZXI+Nzk2MjwvcmVjLW51bWJlcj48Zm9yZWlnbi1rZXlzPjxrZXkgYXBwPSJFTiIgZGItaWQ9IjB4
OXMyOXB4OGRyZWFzZXN6Mm81OXNkZnRlZDUydnR0cnZlNSIgdGltZXN0YW1wPSIxNjUzNDEwMDEx
Ij43OTYyPC9rZXk+PC9mb3JlaWduLWtleXM+PHJlZi10eXBlIG5hbWU9IkpvdXJuYWwgQXJ0aWNs
ZSI+MTc8L3JlZi10eXBlPjxjb250cmlidXRvcnM+PGF1dGhvcnM+PGF1dGhvcj5Fa3BlLCBJLjwv
YXV0aG9yPjxhdXRob3I+TWF0LCBOLjwvYXV0aG9yPjwvYXV0aG9ycz48L2NvbnRyaWJ1dG9ycz48
YXV0aC1hZGRyZXNzPkZhY3VsdHkgb2YgRW50cmVwcmVuZXVyc2hpcCBhbmQgQnVzaW5lc3MsIFVu
aXZlcnNpdGkgTWFsYXlzaWEgS2VsYW50YW4sIExvY2tlZCBCYWcgMzYsIFBlbmdrYWxhbiBDaGVw
YSwgS290YSBCaGFydSwgS2VsYW50YW4sIE1hbGF5c2lhJiN4RDtIdW1hbiBSZXNvdXJjZXMgTWFu
YWdlbWVudCwgQ29sbGVnZSBvZiBCdXNpbmVzcywgVW5pdmVyc2l0aSBVdGFyYSBNYWxheXNpYSwg
U2ludG9rLCBLZWRhaCwgTWFsYXlzaWE8L2F1dGgtYWRkcmVzcz48dGl0bGVzPjx0aXRsZT5DYW4g
YWNhZGVtaWMgcGVyZm9ybWFuY2UgZW5oYW5jZSBncm91cCBtZW1iZXJzaGlwIGFuZCBsZWFkZXJz
aGlwIGFtb25nIHN0dWRlbnQgZW50cmVwcmVuZXVycyBpbiBNYWxheXNpYT88L3RpdGxlPjxzZWNv
bmRhcnktdGl0bGU+QXNpYW4gU29jaWFsIFNjaWVuY2U8L3NlY29uZGFyeS10aXRsZT48YWx0LXRp
dGxlPkFzaWFuIFNvYy4gU2NpLjwvYWx0LXRpdGxlPjwvdGl0bGVzPjxwZXJpb2RpY2FsPjxmdWxs
LXRpdGxlPkFzaWFuIFNvY2lhbCBTY2llbmNlPC9mdWxsLXRpdGxlPjxhYmJyLTE+QXNpYW4gU29j
LiBTY2kuPC9hYmJyLTE+PC9wZXJpb2RpY2FsPjxhbHQtcGVyaW9kaWNhbD48ZnVsbC10aXRsZT5B
c2lhbiBTb2NpYWwgU2NpZW5jZTwvZnVsbC10aXRsZT48YWJici0xPkFzaWFuIFNvYy4gU2NpLjwv
YWJici0xPjwvYWx0LXBlcmlvZGljYWw+PHBhZ2VzPjg3LTkyPC9wYWdlcz48dm9sdW1lPjEyPC92
b2x1bWU+PG51bWJlcj40PC9udW1iZXI+PGtleXdvcmRzPjxrZXl3b3JkPkFjYWRlbWljIHBlcmZv
cm1hbmNlPC9rZXl3b3JkPjxrZXl3b3JkPkdyb3VwIG1lbWJlcnNoaXA8L2tleXdvcmQ+PGtleXdv
cmQ+TGVhZGVyc2hpcDwva2V5d29yZD48a2V5d29yZD5NYWxheXNpYTwva2V5d29yZD48a2V5d29y
ZD5TdHVkZW50IGVudHJlcHJlbmV1cnM8L2tleXdvcmQ+PC9rZXl3b3Jkcz48ZGF0ZXM+PHllYXI+
MjAxNjwveWVhcj48L2RhdGVzPjxwdWJsaXNoZXI+Q2FuYWRpYW4gQ2VudGVyIG9mIFNjaWVuY2Ug
YW5kIEVkdWNhdGlvbjwvcHVibGlzaGVyPjxpc2JuPjE5MTEyMDE3IChJU1NOKTwvaXNibj48d29y
ay10eXBlPkFydGljbGU8L3dvcmstdHlwZT48dXJscz48cmVsYXRlZC11cmxzPjx1cmw+aHR0cHM6
Ly93d3cuc2NvcHVzLmNvbS9pbndhcmQvcmVjb3JkLnVyaT9laWQ9Mi1zMi4wLTg0OTg4MDM2ODY1
JmFtcDtkb2k9MTAuNTUzOSUyZmFzcy52MTJuNHA4NyZhbXA7cGFydG5lcklEPTQwJmFtcDttZDU9
NDhmYTIwNDQ1MmNjM2NiMzlmNTRmMGJiNWUwMzY4NTY8L3VybD48L3JlbGF0ZWQtdXJscz48L3Vy
bHM+PGVsZWN0cm9uaWMtcmVzb3VyY2UtbnVtPjEwLjU1MzkvYXNzLnYxMm40cDg3PC9lbGVjdHJv
bmljLXJlc291cmNlLW51bT48cmVtb3RlLWRhdGFiYXNlLW5hbWU+U2NvcHVzPC9yZW1vdGUtZGF0
YWJhc2UtbmFtZT48bGFuZ3VhZ2U+RW5nbGlzaDwvbGFuZ3VhZ2U+PC9yZWNvcmQ+PC9DaXRlPjxD
aXRlPjxBdXRob3I+UXVpbnRlaXJvPC9BdXRob3I+PFllYXI+MjAxNjwvWWVhcj48UmVjTnVtPjc5
NjM8L1JlY051bT48cmVjb3JkPjxyZWMtbnVtYmVyPjc5NjM8L3JlYy1udW1iZXI+PGZvcmVpZ24t
a2V5cz48a2V5IGFwcD0iRU4iIGRiLWlkPSIweDlzMjlweDhkcmVhc2VzejJvNTlzZGZ0ZWQ1MnZ0
dHJ2ZTUiIHRpbWVzdGFtcD0iMTY1MzQxMDAxMSI+Nzk2Mzwva2V5PjwvZm9yZWlnbi1rZXlzPjxy
ZWYtdHlwZSBuYW1lPSJKb3VybmFsIEFydGljbGUiPjE3PC9yZWYtdHlwZT48Y29udHJpYnV0b3Jz
PjxhdXRob3JzPjxhdXRob3I+UXVpbnRlaXJvLCBQLiBNLjwvYXV0aG9yPjxhdXRob3I+UGFzc29z
LCBBLjwvYXV0aG9yPjxhdXRob3I+Q3VycmFsLCBMLjwvYXV0aG9yPjwvYXV0aG9ycz48L2NvbnRy
aWJ1dG9ycz48YXV0aC1hZGRyZXNzPkluc3RpdHV0byBVbml2ZXJzaXTDoXJpbyBkZSBMaXNib2Eg
KElTQ1RFLUlVTCkgTGlzYm9hLCBQb3J0dWdhbCYjeEQ7VW5pdmVyc2lkYWRlIGRlIExpc2JvYSwg
TGlzYm9uLCBQb3J0dWdhbDwvYXV0aC1hZGRyZXNzPjx0aXRsZXM+PHRpdGxlPlRob3VnaHQgc2Vs
Zi1sZWFkZXJzaGlwIGFuZCBlZmZlY3RpdmVuZXNzIGluIHNlbGYtbWFuYWdlbWVudCB0ZWFtczwv
dGl0bGU+PHNlY29uZGFyeS10aXRsZT5MZWFkZXJzaGlwPC9zZWNvbmRhcnktdGl0bGU+PGFsdC10
aXRsZT5MZWFkZXJzaGlwPC9hbHQtdGl0bGU+PC90aXRsZXM+PHBlcmlvZGljYWw+PGZ1bGwtdGl0
bGU+TGVhZGVyc2hpcDwvZnVsbC10aXRsZT48L3BlcmlvZGljYWw+PGFsdC1wZXJpb2RpY2FsPjxm
dWxsLXRpdGxlPkxlYWRlcnNoaXA8L2Z1bGwtdGl0bGU+PC9hbHQtcGVyaW9kaWNhbD48cGFnZXM+
MTEwLTEyNjwvcGFnZXM+PHZvbHVtZT4xMjwvdm9sdW1lPjxudW1iZXI+MTwvbnVtYmVyPjxrZXl3
b3Jkcz48a2V5d29yZD5NdWx0aWxldmVsIGNvbmZpcm1hdG9yeSBmYWN0b3IgYW5hbHlzaXM8L2tl
eXdvcmQ+PGtleXdvcmQ+c2VsZi1tYW5hZ2VtZW50IHRlYW1zPC9rZXl3b3JkPjxrZXl3b3JkPnRl
YW0gY29sbGVjdGl2ZSBlZmZpY2FjeTwva2V5d29yZD48a2V5d29yZD50ZWFtIGVmZmVjdGl2ZW5l
c3M8L2tleXdvcmQ+PGtleXdvcmQ+dGVhbSB0aG91Z2h0IHNlbGYtbGVhZGVyc2hpcDwva2V5d29y
ZD48L2tleXdvcmRzPjxkYXRlcz48eWVhcj4yMDE2PC95ZWFyPjwvZGF0ZXM+PHB1Ymxpc2hlcj5T
QUdFIFB1YmxpY2F0aW9ucyBMdGQ8L3B1Ymxpc2hlcj48aXNibj4xNzQyNzE1MCAoSVNTTik8L2lz
Ym4+PHdvcmstdHlwZT5BcnRpY2xlPC93b3JrLXR5cGU+PHVybHM+PHJlbGF0ZWQtdXJscz48dXJs
Pmh0dHBzOi8vd3d3LnNjb3B1cy5jb20vaW53YXJkL3JlY29yZC51cmk/ZWlkPTItczIuMC04NDk1
ODA1MDA2OCZhbXA7ZG9pPTEwLjExNzclMmYxNzQyNzE1MDE0NTQzNTc5JmFtcDtwYXJ0bmVySUQ9
NDAmYW1wO21kNT00ZGI4YjExODc4NDAwMmMzMWU2OWUwNmQzNWY2NWI2NjwvdXJsPjwvcmVsYXRl
ZC11cmxzPjwvdXJscz48ZWxlY3Ryb25pYy1yZXNvdXJjZS1udW0+MTAuMTE3Ny8xNzQyNzE1MDE0
NTQzNTc5PC9lbGVjdHJvbmljLXJlc291cmNlLW51bT48cmVtb3RlLWRhdGFiYXNlLW5hbWU+U2Nv
cHVzPC9yZW1vdGUtZGF0YWJhc2UtbmFtZT48bGFuZ3VhZ2U+RW5nbGlzaDwvbGFuZ3VhZ2U+PC9y
ZWNvcmQ+PC9DaXRlPjxDaXRlPjxBdXRob3I+TGk8L0F1dGhvcj48WWVhcj4yMDE2PC9ZZWFyPjxS
ZWNOdW0+Nzk2NDwvUmVjTnVtPjxyZWNvcmQ+PHJlYy1udW1iZXI+Nzk2NDwvcmVjLW51bWJlcj48
Zm9yZWlnbi1rZXlzPjxrZXkgYXBwPSJFTiIgZGItaWQ9IjB4OXMyOXB4OGRyZWFzZXN6Mm81OXNk
ZnRlZDUydnR0cnZlNSIgdGltZXN0YW1wPSIxNjUzNDEwMDExIj43OTY0PC9rZXk+PC9mb3JlaWdu
LWtleXM+PHJlZi10eXBlIG5hbWU9IkpvdXJuYWwgQXJ0aWNsZSI+MTc8L3JlZi10eXBlPjxjb250
cmlidXRvcnM+PGF1dGhvcnM+PGF1dGhvcj5MaSwgVi48L2F1dGhvcj48YXV0aG9yPk1pdGNoZWxs
LCBSLjwvYXV0aG9yPjxhdXRob3I+Qm95bGUsIEIuPC9hdXRob3I+PC9hdXRob3JzPjwvY29udHJp
YnV0b3JzPjxhdXRoLWFkZHJlc3M+SG9uZyBLb25nIFBvbHl0ZWNobmljIFVuaXZlcnNpdHksIEtv
d2xvb24sIEhvbmcgS29uZyYjeEQ7VW5pdmVyc2l0eSBvZiBOZXdjYXN0bGUsIENhbGxhZ2hhbiwg
TlNXLCBBdXN0cmFsaWE8L2F1dGgtYWRkcmVzcz48dGl0bGVzPjx0aXRsZT5UaGUgRGl2ZXJnZW50
IEVmZmVjdHMgb2YgVHJhbnNmb3JtYXRpb25hbCBMZWFkZXJzaGlwIG9uIEluZGl2aWR1YWwgYW5k
IFRlYW0gSW5ub3ZhdGlvbjwvdGl0bGU+PHNlY29uZGFyeS10aXRsZT5Hcm91cCBhbmQgT3JnYW5p
emF0aW9uIE1hbmFnZW1lbnQ8L3NlY29uZGFyeS10aXRsZT48YWx0LXRpdGxlPkdyb3VwIH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T3JnYW4uIE1hbmFnZS48L2FsdC10aXRsZT48L3RpdGxlcz48cGVyaW9kaWNhbD48ZnVsbC10aXRs
ZT5Hcm91cCBhbmQgT3JnYW5pemF0aW9uIE1hbmFnZW1lbnQ8L2Z1bGwtdGl0bGU+PGFiYnItMT5H
cm91cCBPcmdhbi4gTWFuYWdlLjwvYWJici0xPjwvcGVyaW9kaWNhbD48YWx0LXBlcmlvZGljYWw+
PGZ1bGwtdGl0bGU+R3JvdXAgYW5kIE9yZ2FuaXphdGlvbiBNYW5hZ2VtZW50PC9mdWxsLXRpdGxl
PjxhYmJyLTE+R3JvdXAgT3JnYW4uIE1hbmFnZS48L2FiYnItMT48L2FsdC1wZXJpb2RpY2FsPjxw
YWdlcz42Ni05NzwvcGFnZXM+PHZvbHVtZT40MTwvdm9sdW1lPjxudW1iZXI+MTwvbnVtYmVyPjxr
ZXl3b3Jkcz48a2V5d29yZD5pbmRpdmlkdWFsIGlubm92YXRpb248L2tleXdvcmQ+PGtleXdvcmQ+
dGVhbSBpbm5vdmF0aW9uPC9rZXl3b3JkPjxrZXl3b3JkPnRyYW5zZm9ybWF0aW9uYWwgbGVhZGVy
c2hpcDwva2V5d29yZD48L2tleXdvcmRzPjxkYXRlcz48eWVhcj4yMDE2PC95ZWFyPjwvZGF0ZXM+
PHB1Ymxpc2hlcj5TQUdFIFB1YmxpY2F0aW9ucyBJbmMuPC9wdWJsaXNoZXI+PGlzYm4+MTA1OTYw
MTEgKElTU04pPC9pc2JuPjx3b3JrLXR5cGU+QXJ0aWNsZTwvd29yay10eXBlPjx1cmxzPjxyZWxh
dGVkLXVybHM+PHVybD5odHRwczovL3d3dy5zY29wdXMuY29tL2lud2FyZC9yZWNvcmQudXJpP2Vp
ZD0yLXMyLjAtODQ5NTQ0MjM0OTImYW1wO2RvaT0xMC4xMTc3JTJmMTA1OTYwMTExNTU3Mzc5MiZh
bXA7cGFydG5lcklEPTQwJmFtcDttZDU9ODIxZmY4YTQyY2I4ZTFkMmYwZTRmMTAxYWYzMTcwMzc8
L3VybD48L3JlbGF0ZWQtdXJscz48L3VybHM+PGVsZWN0cm9uaWMtcmVzb3VyY2UtbnVtPjEwLjEx
NzcvMTA1OTYwMTExNTU3Mzc5MjwvZWxlY3Ryb25pYy1yZXNvdXJjZS1udW0+PHJlbW90ZS1kYXRh
YmFzZS1uYW1lPlNjb3B1czwvcmVtb3RlLWRhdGFiYXNlLW5hbWU+PGxhbmd1YWdlPkVuZ2xpc2g8
L2xhbmd1YWdlPjwvcmVjb3JkPjwvQ2l0ZT48Q2l0ZT48WWVhcj4yMDE2PC9ZZWFyPjxSZWNOdW0+
Nzk2NTwvUmVjTnVtPjxyZWNvcmQ+PHJlYy1udW1iZXI+Nzk2NTwvcmVjLW51bWJlcj48Zm9yZWln
bi1rZXlzPjxrZXkgYXBwPSJFTiIgZGItaWQ9IjB4OXMyOXB4OGRyZWFzZXN6Mm81OXNkZnRlZDUy
dnR0cnZlNSIgdGltZXN0YW1wPSIxNjUzNDEwMDExIj43OTY1PC9rZXk+PC9mb3JlaWduLWtleXM+
PHJlZi10eXBlIG5hbWU9IkpvdXJuYWwgQXJ0aWNsZSI+MTc8L3JlZi10eXBlPjxjb250cmlidXRv
cnM+PC9jb250cmlidXRvcnM+PHRpdGxlcz48dGl0bGU+RGl2ZXJzaXR5IGFzIGEgY29udHJpYnV0
b3IgdG8gbGVhZGVyc2hpcCBlZmZlY3RpdmVuZXNzOiBMZWFkZXJzaGlwIHN0eWxlcyB0byBvcHRp
bWl6ZSBlbXBsb3llZSBza2lsbHMgYW5kIGdyb3VwIG91dGNvbWVzPC90aXRsZT48c2Vjb25kYXJ5
LXRpdGxlPlN0cmF0ZWdpYyBEaXJlY3Rpb248L3NlY29uZGFyeS10aXRsZT48YWx0LXRpdGxlPlN0
cmF0ZWcuIERpci48L2FsdC10aXRsZT48L3RpdGxlcz48cGVyaW9kaWNhbD48ZnVsbC10aXRsZT5T
dHJhdGVnaWMgRGlyZWN0aW9uPC9mdWxsLXRpdGxlPjxhYmJyLTE+U3RyYXRlZy4gRGlyLjwvYWJi
ci0xPjwvcGVyaW9kaWNhbD48YWx0LXBlcmlvZGljYWw+PGZ1bGwtdGl0bGU+U3RyYXRlZ2ljIERp
cmVjdGlvbjwvZnVsbC10aXRsZT48YWJici0xPlN0cmF0ZWcuIERpci48L2FiYnItMT48L2FsdC1w
ZXJpb2RpY2FsPjxwYWdlcz4yNi0yODwvcGFnZXM+PHZvbHVtZT4zMjwvdm9sdW1lPjxudW1iZXI+
NzwvbnVtYmVyPjxrZXl3b3Jkcz48a2V5d29yZD5EaXZlcnNpdHk8L2tleXdvcmQ+PGtleXdvcmQ+
SW5jbHVzaXZlIGxlYWRlcnNoaXA8L2tleXdvcmQ+PGtleXdvcmQ+U2hhcmVkIGxlYWRlcnNoaXA8
L2tleXdvcmQ+PGtleXdvcmQ+VHJhbnNmb3JtYXRpb25hbCBsZWFkZXJzaGlwPC9rZXl3b3JkPjwv
a2V5d29yZHM+PGRhdGVzPjx5ZWFyPjIwMTY8L3llYXI+PC9kYXRlcz48cHVibGlzaGVyPkVtZXJh
bGQgR3JvdXAgUHVibGlzaGluZyBMdGQuPC9wdWJsaXNoZXI+PGlzYm4+MDI1ODA1NDMgKElTU04p
PC9pc2JuPjx3b3JrLXR5cGU+UmV2aWV3PC93b3JrLXR5cGU+PHVybHM+PHJlbGF0ZWQtdXJscz48
dXJsPmh0dHBzOi8vd3d3LnNjb3B1cy5jb20vaW53YXJkL3JlY29yZC51cmk/ZWlkPTItczIuMC04
NDk3NzUxMDQ2MiZhbXA7ZG9pPTEwLjExMDglMmZTRC0wNC0yMDE2LTAwNTMmYW1wO3BhcnRuZXJJ
RD00MCZhbXA7bWQ1PTA2Y2FkZmQwMDkwYTJjMzZmNGE2ZGQ4ZjRlZDhkMWMwPC91cmw+PC9yZWxh
dGVkLXVybHM+PC91cmxzPjxlbGVjdHJvbmljLXJlc291cmNlLW51bT4xMC4xMTA4L1NELTA0LTIw
MTYtMDA1MzwvZWxlY3Ryb25pYy1yZXNvdXJjZS1udW0+PHJlbW90ZS1kYXRhYmFzZS1uYW1lPlNj
b3B1czwvcmVtb3RlLWRhdGFiYXNlLW5hbWU+PGxhbmd1YWdlPkVuZ2xpc2g8L2xhbmd1YWdlPjwv
cmVjb3JkPjwvQ2l0ZT48Q2l0ZT48QXV0aG9yPkxvc2NoPC9BdXRob3I+PFllYXI+MjAxNjwvWWVh
cj48UmVjTnVtPjc5NjY8L1JlY051bT48cmVjb3JkPjxyZWMtbnVtYmVyPjc5NjY8L3JlYy1udW1i
ZXI+PGZvcmVpZ24ta2V5cz48a2V5IGFwcD0iRU4iIGRiLWlkPSIweDlzMjlweDhkcmVhc2VzejJv
NTlzZGZ0ZWQ1MnZ0dHJ2ZTUiIHRpbWVzdGFtcD0iMTY1MzQxMDAxMSI+Nzk2Njwva2V5PjwvZm9y
ZWlnbi1rZXlzPjxyZWYtdHlwZSBuYW1lPSJKb3VybmFsIEFydGljbGUiPjE3PC9yZWYtdHlwZT48
Y29udHJpYnV0b3JzPjxhdXRob3JzPjxhdXRob3I+TG9zY2gsIFMuPC9hdXRob3I+PGF1dGhvcj5U
cmF1dC1NYXR0YXVzY2gsIEUuPC9hdXRob3I+PGF1dGhvcj5Nw7xobGJlcmdlciwgTS4gRC48L2F1
dGhvcj48YXV0aG9yPkpvbmFzLCBFLjwvYXV0aG9yPjwvYXV0aG9ycz48L2NvbnRyaWJ1dG9ycz48
YXV0aC1hZGRyZXNzPkRpdmlzaW9uIG9mIEVjb25vbWljIGFuZCBPcmdhbml6YXRpb25hbCBQc3lj
aG9sb2d5LCBEZXBhcnRtZW50IG9mIFBzeWNob2xvZ3ksIFVuaXZlcnNpdHkgb2YgU2FsemJ1cmcs
IFNhbHpidXJnLCBBdXN0cmlhJiN4RDtEaXZpc2lvbiBvZiBTb2NpYWwgUHN5Y2hvbG9neSwgRGVw
YXJ0bWVudCBvZiBQc3ljaG9sb2d5LCBVbml2ZXJzaXR5IG9mIFNhbHpidXJnLCBTYWx6YnVyZywg
QXVzdHJpYTwvYXV0aC1hZGRyZXNzPjx0aXRsZXM+PHRpdGxlPkNvbXBhcmluZyB0aGUgZWZmZWN0
aXZlbmVzcyBvZiBpbmRpdmlkdWFsIGNvYWNoaW5nLCBzZWxmLWNvYWNoaW5nLCBhbmQgZ3JvdXAg
dHJhaW5pbmc6IEhvdyBsZWFkZXJzaGlwIG1ha2VzIHRoZSBkaWZmZXJlbmNlPC90aXRsZT48c2Vj
b25kYXJ5LXRpdGxlPkZyb250aWVycyBpbiBQc3ljaG9sb2d5PC9zZWNvbmRhcnktdGl0bGU+PGFs
dC10aXRsZT5Gcm9udC4gUHN5Y2hvbC48L2FsdC10aXRsZT48L3RpdGxlcz48cGVyaW9kaWNhbD48
ZnVsbC10aXRsZT5Gcm9udGllcnMgaW4gUHN5Y2hvbG9neTwvZnVsbC10aXRsZT48YWJici0xPkZy
b250LiBQc3ljaG9sLjwvYWJici0xPjxhYmJyLTI+RnJvbnQgUHN5Y2hvbDwvYWJici0yPjwvcGVy
aW9kaWNhbD48YWx0LXBlcmlvZGljYWw+PGZ1bGwtdGl0bGU+RnJvbnRpZXJzIGluIFBzeWNob2xv
Z3k8L2Z1bGwtdGl0bGU+PGFiYnItMT5Gcm9udC4gUHN5Y2hvbC48L2FiYnItMT48YWJici0yPkZy
b250IFBzeWNob2w8L2FiYnItMj48L2FsdC1wZXJpb2RpY2FsPjx2b2x1bWU+Nzwvdm9sdW1lPjxu
dW1iZXI+TUFZPC9udW1iZXI+PGtleXdvcmRzPjxrZXl3b3JkPkF1dG9ub215IHN1cHBvcnQ8L2tl
eXdvcmQ+PGtleXdvcmQ+Q29hY2hpbmc8L2tleXdvcmQ+PGtleXdvcmQ+RWZmZWN0aXZlbmVzczwv
a2V5d29yZD48a2V5d29yZD5JbnRyaW5zaWMgbW90aXZhdGlvbjwva2V5d29yZD48a2V5d29yZD5Q
cm9jcmFzdGluYXRpb248L2tleXdvcmQ+PGtleXdvcmQ+VHJhaW5pbmc8L2tleXdvcmQ+PGtleXdv
cmQ+VHJhbnNhY3Rpb25hbCBsZWFkZXJzaGlwPC9rZXl3b3JkPjxrZXl3b3JkPlRyYW5zZm9ybWF0
aW9uYWwgbGVhZGVyc2hpcDwva2V5d29yZD48L2tleXdvcmRzPjxkYXRlcz48eWVhcj4yMDE2PC95
ZWFyPjwvZGF0ZXM+PHB1Ymxpc2hlcj5Gcm9udGllcnMgUmVzZWFyY2ggRm91bmRhdGlvbjwvcHVi
bGlzaGVyPjxpc2JuPjE2NjQxMDc4IChJU1NOKTwvaXNibj48d29yay10eXBlPkFydGljbGU8L3dv
cmstdHlwZT48dXJscz48cmVsYXRlZC11cmxzPjx1cmw+aHR0cHM6Ly93d3cuc2NvcHVzLmNvbS9p
bndhcmQvcmVjb3JkLnVyaT9laWQ9Mi1zMi4wLTg0OTc0ODAyNzM5JmFtcDtkb2k9MTAuMzM4OSUy
ZmZwc3lnLjIwMTYuMDA2MjkmYW1wO3BhcnRuZXJJRD00MCZhbXA7bWQ1PTUwZmY3MDc1MjM3OGFh
YjhhMTk2ZTRjYmJiYzZjMjQyPC91cmw+PC9yZWxhdGVkLXVybHM+PC91cmxzPjxjdXN0b203PjYy
OTwvY3VzdG9tNz48ZWxlY3Ryb25pYy1yZXNvdXJjZS1udW0+MTAuMzM4OS9mcHN5Zy4yMDE2LjAw
NjI5PC9lbGVjdHJvbmljLXJlc291cmNlLW51bT48cmVtb3RlLWRhdGFiYXNlLW5hbWU+U2NvcHVz
PC9yZW1vdGUtZGF0YWJhc2UtbmFtZT48bGFuZ3VhZ2U+RW5nbGlzaDwvbGFuZ3VhZ2U+PC9yZWNv
cmQ+PC9DaXRlPjxDaXRlPjxBdXRob3I+U291c2E8L0F1dGhvcj48WWVhcj4yMDE2PC9ZZWFyPjxS
ZWNOdW0+Nzk2NzwvUmVjTnVtPjxyZWNvcmQ+PHJlYy1udW1iZXI+Nzk2NzwvcmVjLW51bWJlcj48
Zm9yZWlnbi1rZXlzPjxrZXkgYXBwPSJFTiIgZGItaWQ9IjB4OXMyOXB4OGRyZWFzZXN6Mm81OXNk
ZnRlZDUydnR0cnZlNSIgdGltZXN0YW1wPSIxNjUzNDEwMDExIj43OTY3PC9rZXk+PC9mb3JlaWdu
LWtleXM+PHJlZi10eXBlIG5hbWU9IkpvdXJuYWwgQXJ0aWNsZSI+MTc8L3JlZi10eXBlPjxjb250
cmlidXRvcnM+PGF1dGhvcnM+PGF1dGhvcj5Tb3VzYSwgTS48L2F1dGhvcj48YXV0aG9yPlZhbiBE
aWVyZW5kb25jaywgRC48L2F1dGhvcj48L2F1dGhvcnM+PC9jb250cmlidXRvcnM+PGF1dGgtYWRk
cmVzcz5MZWFkZXJzaGlwIEtub3dsZWRnZSBDZW50cmUsIE5vdmEgU2Nob29sIG9mIEJ1c2luZXNz
IGFuZCBFY29ub21pY3MsIExpc2JvbiwgUG9ydHVnYWwmI3hEO0NlbnRyZSBmb3IgTGVhZGVyc2hp
cCBTdHVkaWVzLCBSb3R0ZXJkYW0gU2Nob29sIG9mIE1hbmFnZW1lbnQsIEVyYXNtdXMgVW5pdmVy
c2l0eSwgUm90dGVyZGFtLCBOZXRoZXJsYW5kczwvYXV0aC1hZGRyZXNzPjx0aXRsZXM+PHRpdGxl
PkludHJvZHVjaW5nIGEgc2hvcnQgbWVhc3VyZSBvZiBzaGFyZWQgc2VydmFudCBsZWFkZXJzaGlw
IGltcGFjdGluZyB0ZWFtIHBlcmZvcm1hbmNlIHRocm91Z2ggdGVhbSBiZWhhdmlvcmFsIGludGVn
cmF0aW9uPC90aXRsZT48c2Vjb25kYXJ5LXRpdGxlPkZyb250aWVycyBpbiBQc3ljaG9sb2d5PC9z
ZWNvbmRhcnktdGl0bGU+PGFsdC10aXRsZT5Gcm9udC4gUHN5Y2hvbC48L2FsdC10aXRsZT48L3Rp
dGxlcz48cGVyaW9kaWNhbD48ZnVsbC10aXRsZT5Gcm9udGllcnMgaW4gUHN5Y2hvbG9neTwvZnVs
bC10aXRsZT48YWJici0xPkZyb250LiBQc3ljaG9sLjwvYWJici0xPjxhYmJyLTI+RnJvbnQgUHN5
Y2hvbDwvYWJici0yPjwvcGVyaW9kaWNhbD48YWx0LXBlcmlvZGljYWw+PGZ1bGwtdGl0bGU+RnJv
bnRpZXJzIGluIFBzeWNob2xvZ3k8L2Z1bGwtdGl0bGU+PGFiYnItMT5Gcm9udC4gUHN5Y2hvbC48
L2FiYnItMT48YWJici0yPkZyb250IFBzeWNob2w8L2FiYnItMj48L2FsdC1wZXJpb2RpY2FsPjx2
b2x1bWU+Njwvdm9sdW1lPjxudW1iZXI+SkFOPC9udW1iZXI+PGtleXdvcmRzPjxrZXl3b3JkPk1l
YXN1cmU8L2tleXdvcmQ+PGtleXdvcmQ+U2VsZi1tYW5hZ2VkIHRlYW1zPC9rZXl3b3JkPjxrZXl3
b3JkPlNlcnZhbnQgbGVhZGVyc2hpcDwva2V5d29yZD48a2V5d29yZD5TaGFyZWQgbGVhZGVyc2hp
cDwva2V5d29yZD48a2V5d29yZD5UZWFtIGJlaGF2aW9yYWwgaW50ZWdyYXRpb248L2tleXdvcmQ+
PC9rZXl3b3Jkcz48ZGF0ZXM+PHllYXI+MjAxNjwveWVhcj48L2RhdGVzPjxwdWJsaXNoZXI+RnJv
bnRpZXJzIFJlc2VhcmNoIEZvdW5kYXRpb248L3B1Ymxpc2hlcj48aXNibj4xNjY0MTA3OCAoSVNT
Tik8L2lzYm4+PHdvcmstdHlwZT5BcnRpY2xlPC93b3JrLXR5cGU+PHVybHM+PHJlbGF0ZWQtdXJs
cz48dXJsPmh0dHBzOi8vd3d3LnNjb3B1cy5jb20vaW53YXJkL3JlY29yZC51cmk/ZWlkPTItczIu
MC04NDk1OTQzMjg2NSZhbXA7ZG9pPTEwLjMzODklMmZmcHN5Zy4yMDE1LjAyMDAyJmFtcDtwYXJ0
bmVySUQ9NDAmYW1wO21kNT00Y2NmYTYyMGE1MTcxODQxMzhkYTA5NGZiMjQ3MTIzNjwvdXJsPjwv
cmVsYXRlZC11cmxzPjwvdXJscz48Y3VzdG9tNz4yMDAyPC9jdXN0b203PjxlbGVjdHJvbmljLXJl
c291cmNlLW51bT4xMC4zMzg5L2Zwc3lnLjIwMTUuMDIwMDI8L2VsZWN0cm9uaWMtcmVzb3VyY2Ut
bnVtPjxyZW1vdGUtZGF0YWJhc2UtbmFtZT5TY29wdXM8L3JlbW90ZS1kYXRhYmFzZS1uYW1lPjxs
YW5ndWFnZT5FbmdsaXNoPC9sYW5ndWFnZT48L3JlY29yZD48L0NpdGU+PENpdGU+PEF1dGhvcj5I
YXNlbGJlcmdlcjwvQXV0aG9yPjxZZWFyPjIwMTY8L1llYXI+PFJlY051bT43OTY4PC9SZWNOdW0+
PHJlY29yZD48cmVjLW51bWJlcj43OTY4PC9yZWMtbnVtYmVyPjxmb3JlaWduLWtleXM+PGtleSBh
cHA9IkVOIiBkYi1pZD0iMHg5czI5cHg4ZHJlYXNlc3oybzU5c2RmdGVkNTJ2dHRydmU1IiB0aW1l
c3RhbXA9IjE2NTM0MTAwMTEiPjc5Njg8L2tleT48L2ZvcmVpZ24ta2V5cz48cmVmLXR5cGUgbmFt
ZT0iSm91cm5hbCBBcnRpY2xlIj4xNzwvcmVmLXR5cGU+PGNvbnRyaWJ1dG9ycz48YXV0aG9ycz48
YXV0aG9yPkhhc2VsYmVyZ2VyLCBELjwvYXV0aG9yPjwvYXV0aG9ycz48L2NvbnRyaWJ1dG9ycz48
YXV0aC1hZGRyZXNzPlVuaXZlcnNpdHkgb2YgVmllbm5hLCBGYWN1bHR5IG9mIENvbXB1dGVyIFNj
aWVuY2UsIEF1c3RyaWE8L2F1dGgtYWRkcmVzcz48dGl0bGVzPjx0aXRsZT5BIGxpdGVyYXR1cmUt
YmFzZWQgZnJhbWV3b3JrIG9mIHBlcmZvcm1hbmNlLXJlbGF0ZWQgbGVhZGVyc2hpcCBpbnRlcmFj
dGlvbnMgaW4gSUNUIHByb2plY3QgdGVhbXM8L3RpdGxlPjxzZWNvbmRhcnktdGl0bGU+SW5mb3Jt
YXRpb24gYW5kIFNvZnR3YXJlIFRlY2hub2xvZ3k8L3NlY29uZGFyeS10aXRsZT48YWx0LXRpdGxl
PkluZiBTb2Z0d2FyZSBUZWNobm9sPC9hbHQtdGl0bGU+PC90aXRsZXM+PHBlcmlvZGljYWw+PGZ1
bGwtdGl0bGU+SW5mb3JtYXRpb24gYW5kIFNvZnR3YXJlIFRlY2hub2xvZ3k8L2Z1bGwtdGl0bGU+
PC9wZXJpb2RpY2FsPjxwYWdlcz4xLTE3PC9wYWdlcz48dm9sdW1lPjcwPC92b2x1bWU+PGtleXdv
cmRzPjxrZXl3b3JkPkNsYXNzaWZpY2F0aW9uPC9rZXl3b3JkPjxrZXl3b3JkPkNsdXN0ZXJpbmc8
L2tleXdvcmQ+PGtleXdvcmQ+SW50ZXJwZXJzb25hbCBpbnRlcmFjdGlvbjwva2V5d29yZD48a2V5
d29yZD5MZWFkZXJzaGlwPC9rZXl3b3JkPjxrZXl3b3JkPlByb2plY3QgdGVhbTwva2V5d29yZD48
a2V5d29yZD5UZWFtIHBlcmZvcm1hbmNlPC9rZXl3b3JkPjxrZXl3b3JkPkNsYXNzaWZpY2F0aW9u
IChvZiBpbmZvcm1hdGlvbik8L2tleXdvcmQ+PGtleXdvcmQ+SW5mb3JtYXRpb24gc3lzdGVtczwv
a2V5d29yZD48a2V5d29yZD5Tb2Z0d2FyZSBlbmdpbmVlcmluZzwva2V5d29yZD48a2V5d29yZD5U
YXhvbm9taWVzPC9rZXl3b3JkPjwva2V5d29yZHM+PGRhdGVzPjx5ZWFyPjIwMTY8L3llYXI+PC9k
YXRlcz48cHVibGlzaGVyPkVsc2V2aWVyIEIuVi48L3B1Ymxpc2hlcj48aXNibj4wOTUwNTg0OSAo
SVNTTik8L2lzYm4+PHdvcmstdHlwZT5BcnRpY2xlPC93b3JrLXR5cGU+PHVybHM+PHJlbGF0ZWQt
dXJscz48dXJsPmh0dHBzOi8vd3d3LnNjb3B1cy5jb20vaW53YXJkL3JlY29yZC51cmk/ZWlkPTIt
czIuMC04NDk0OTQyODMwNSZhbXA7ZG9pPTEwLjEwMTYlMmZqLmluZnNvZi4yMDE1LjA5LjAwMyZh
bXA7cGFydG5lcklEPTQwJmFtcDttZDU9YmI4ODhjOTMzZGE3YjI2MjhiYzg3YmUxYTUyMGRlMjk8
L3VybD48L3JlbGF0ZWQtdXJscz48L3VybHM+PGVsZWN0cm9uaWMtcmVzb3VyY2UtbnVtPjEwLjEw
MTYvai5pbmZzb2YuMjAxNS4wOS4wMDM8L2VsZWN0cm9uaWMtcmVzb3VyY2UtbnVtPjxyZW1vdGUt
ZGF0YWJhc2UtbmFtZT5TY29wdXM8L3JlbW90ZS1kYXRhYmFzZS1uYW1lPjxsYW5ndWFnZT5Fbmds
aXNoPC9sYW5ndWFnZT48L3JlY29yZD48L0NpdGU+PENpdGU+PEF1dGhvcj5Pd2VuczwvQXV0aG9y
PjxZZWFyPjIwMTY8L1llYXI+PFJlY051bT44MTYzPC9SZWNOdW0+PHJlY29yZD48cmVjLW51bWJl
cj44MTYzPC9yZWMtbnVtYmVyPjxmb3JlaWduLWtleXM+PGtleSBhcHA9IkVOIiBkYi1pZD0iMHg5
czI5cHg4ZHJlYXNlc3oybzU5c2RmdGVkNTJ2dHRydmU1IiB0aW1lc3RhbXA9IjE2NTM0MTAzNzAi
PjgxNjM8L2tleT48L2ZvcmVpZ24ta2V5cz48cmVmLXR5cGUgbmFtZT0iSm91cm5hbCBBcnRpY2xl
Ij4xNzwvcmVmLXR5cGU+PGNvbnRyaWJ1dG9ycz48YXV0aG9ycz48YXV0aG9yPk93ZW5zLCBCcmFk
bGV5IFAuPC9hdXRob3I+PGF1dGhvcj5IZWttYW4sIERhdmlkIFIuPC9hdXRob3I+PC9hdXRob3Jz
PjwvY29udHJpYnV0b3JzPjx0aXRsZXM+PHRpdGxlPkhvdyBEb2VzIExlYWRlciBIdW1pbGl0eSBJ
bmZsdWVuY2UgVGVhbSBQZXJmb3JtYW5jZT8gRXhwbG9yaW5nIHRoZSBNZWNoYW5pc21zIG9mIENv
bnRhZ2lvbiBhbmQgQ29sbGVjdGl2ZSBQcm9tb3Rpb24gRm9jdXM8L3RpdGxlPjxzZWNvbmRhcnkt
dGl0bGU+QWNhZGVteSBvZiBNYW5hZ2VtZW50IEpvdXJuYWw8L3NlY29uZGFyeS10aXRsZT48L3Rp
dGxlcz48cGVyaW9kaWNhbD48ZnVsbC10aXRsZT5BY2FkZW15IG9mIE1hbmFnZW1lbnQgSm91cm5h
bDwvZnVsbC10aXRsZT48YWJici0xPkFjYWQuIE1hbmFnZS4gSi48L2FiYnItMT48YWJici0yPkFj
YWQgTWFuYWdlIEo8L2FiYnItMj48L3BlcmlvZGljYWw+PHBhZ2VzPjEwODgtMTExMTwvcGFnZXM+
PHZvbHVtZT41OTwvdm9sdW1lPjxudW1iZXI+MzwvbnVtYmVyPjxkYXRlcz48eWVhcj4yMDE2PC95
ZWFyPjxwdWItZGF0ZXM+PGRhdGU+SnVuIDE8L2RhdGU+PC9wdWItZGF0ZXM+PC9kYXRlcz48aXNi
bj4wMDAxLTQyNzM8L2lzYm4+PGFjY2Vzc2lvbi1udW0+V09TOjAwMDM3ODU3NjEwMDAxNjwvYWNj
ZXNzaW9uLW51bT48dXJscz48L3VybHM+PGVsZWN0cm9uaWMtcmVzb3VyY2UtbnVtPjEwLjU0NjUv
YW1qLjIwMTMuMDY2MDwvZWxlY3Ryb25pYy1yZXNvdXJjZS1udW0+PC9yZWNvcmQ+PC9DaXRlPjxD
aXRlPjxBdXRob3I+RnJpZWRyaWNoPC9BdXRob3I+PFllYXI+MjAxNjwvWWVhcj48UmVjTnVtPjgx
OTY8L1JlY051bT48cmVjb3JkPjxyZWMtbnVtYmVyPjgxOTY8L3JlYy1udW1iZXI+PGZvcmVpZ24t
a2V5cz48a2V5IGFwcD0iRU4iIGRiLWlkPSIweDlzMjlweDhkcmVhc2VzejJvNTlzZGZ0ZWQ1MnZ0
dHJ2ZTUiIHRpbWVzdGFtcD0iMTY1MzQxMDM3MCI+ODE5Njwva2V5PjwvZm9yZWlnbi1rZXlzPjxy
ZWYtdHlwZSBuYW1lPSJKb3VybmFsIEFydGljbGUiPjE3PC9yZWYtdHlwZT48Y29udHJpYnV0b3Jz
PjxhdXRob3JzPjxhdXRob3I+RnJpZWRyaWNoLCBUYW1hcmEgTC48L2F1dGhvcj48YXV0aG9yPkdy
aWZmaXRoLCBKZW5uaWZlciBBLjwvYXV0aG9yPjxhdXRob3I+TXVtZm9yZCwgTWljaGFlbCBELjwv
YXV0aG9yPjwvYXV0aG9ycz48L2NvbnRyaWJ1dG9ycz48dGl0bGVzPjx0aXRsZT5Db2xsZWN0aXZl
IGxlYWRlcnNoaXAgYmVoYXZpb3JzOiBFdmFsdWF0aW5nIHRoZSBsZWFkZXIsIHRlYW0gbmV0d29y
aywgYW5kIHByb2JsZW0gc2l0dWF0aW9uIGNoYXJhY3RlcmlzdGljcyB0aGF0IGluZmx1ZW5jZSB0
aGVpciB1c2U8L3RpdGxlPjxzZWNvbmRhcnktdGl0bGU+TGVhZGVyc2hpcCBRdWFydGVybHk8L3Nl
Y29uZGFyeS10aXRsZT48L3RpdGxlcz48cGVyaW9kaWNhbD48ZnVsbC10aXRsZT5MZWFkZXJzaGlw
IFF1YXJ0ZXJseTwvZnVsbC10aXRsZT48L3BlcmlvZGljYWw+PHBhZ2VzPjMxMi0zMzM8L3BhZ2Vz
Pjx2b2x1bWU+Mjc8L3ZvbHVtZT48bnVtYmVyPjI8L251bWJlcj48ZGF0ZXM+PHllYXI+MjAxNjwv
eWVhcj48cHViLWRhdGVzPjxkYXRlPkFwcjwvZGF0ZT48L3B1Yi1kYXRlcz48L2RhdGVzPjxpc2Ju
PjEwNDgtOTg0MzwvaXNibj48YWNjZXNzaW9uLW51bT5XT1M6MDAwMzc1NTE0MTAwMDA5PC9hY2Nl
c3Npb24tbnVtPjx1cmxzPjwvdXJscz48ZWxlY3Ryb25pYy1yZXNvdXJjZS1udW0+MTAuMTAxNi9q
LmxlYXF1YS4yMDE2LjAyLjAwNDwvZWxlY3Ryb25pYy1yZXNvdXJjZS1udW0+PC9yZWNvcmQ+PC9D
aXRlPjxDaXRlPjxBdXRob3I+RHJlc2NoZXI8L0F1dGhvcj48WWVhcj4yMDE2PC9ZZWFyPjxSZWNO
dW0+ODIxNjwvUmVjTnVtPjxyZWNvcmQ+PHJlYy1udW1iZXI+ODIxNjwvcmVjLW51bWJlcj48Zm9y
ZWlnbi1rZXlzPjxrZXkgYXBwPSJFTiIgZGItaWQ9IjB4OXMyOXB4OGRyZWFzZXN6Mm81OXNkZnRl
ZDUydnR0cnZlNSIgdGltZXN0YW1wPSIxNjUzNDEwMzcwIj44MjE2PC9rZXk+PC9mb3JlaWduLWtl
eXM+PHJlZi10eXBlIG5hbWU9IkpvdXJuYWwgQXJ0aWNsZSI+MTc8L3JlZi10eXBlPjxjb250cmli
dXRvcnM+PGF1dGhvcnM+PGF1dGhvcj5EcmVzY2hlciwgR2VzY2hlPC9hdXRob3I+PGF1dGhvcj5H
YXJiZXJzLCBZdm9ubmU8L2F1dGhvcj48L2F1dGhvcnM+PC9jb250cmlidXRvcnM+PHRpdGxlcz48
dGl0bGU+U2hhcmVkIGxlYWRlcnNoaXAgbGVhZGVyc2hpcCBhbmQgY29tbW9uYWxpdHk6IEEgcG9s
aWN5LWNhcHR1cmluZyBzdHVkeTwvdGl0bGU+PHNlY29uZGFyeS10aXRsZT5MZWFkZXJzaGlwIFF1
YXJ0ZXJseTwvc2Vjb25kYXJ5LXRpdGxlPjwvdGl0bGVzPjxwZXJpb2RpY2FsPjxmdWxsLXRpdGxl
PkxlYWRlcnNoaXAgUXVhcnRlcmx5PC9mdWxsLXRpdGxlPjwvcGVyaW9kaWNhbD48cGFnZXM+MjAw
LTIxNzwvcGFnZXM+PHZvbHVtZT4yNzwvdm9sdW1lPjxudW1iZXI+MjwvbnVtYmVyPjxkYXRlcz48
eWVhcj4yMDE2PC95ZWFyPjxwdWItZGF0ZXM+PGRhdGU+QXByPC9kYXRlPjwvcHViLWRhdGVzPjwv
ZGF0ZXM+PGlzYm4+MTA0OC05ODQzPC9pc2JuPjxhY2Nlc3Npb24tbnVtPldPUzowMDAzNzU1MTQx
MDAwMDM8L2FjY2Vzc2lvbi1udW0+PHVybHM+PC91cmxzPjxlbGVjdHJvbmljLXJlc291cmNlLW51
bT4xMC4xMDE2L2oubGVhcXVhLjIwMTYuMDIuMDAyPC9lbGVjdHJvbmljLXJlc291cmNlLW51bT48
L3JlY29yZD48L0NpdGU+PENpdGU+PEF1dGhvcj5QYXJyeTwvQXV0aG9yPjxZZWFyPjIwMTY8L1ll
YXI+PFJlY051bT44MjIwPC9SZWNOdW0+PHJlY29yZD48cmVjLW51bWJlcj44MjIwPC9yZWMtbnVt
YmVyPjxmb3JlaWduLWtleXM+PGtleSBhcHA9IkVOIiBkYi1pZD0iMHg5czI5cHg4ZHJlYXNlc3oy
bzU5c2RmdGVkNTJ2dHRydmU1IiB0aW1lc3RhbXA9IjE2NTM0MTAzNzAiPjgyMjA8L2tleT48L2Zv
cmVpZ24ta2V5cz48cmVmLXR5cGUgbmFtZT0iSm91cm5hbCBBcnRpY2xlIj4xNzwvcmVmLXR5cGU+
PGNvbnRyaWJ1dG9ycz48YXV0aG9ycz48YXV0aG9yPlBhcnJ5LCBLZW48L2F1dGhvcj48YXV0aG9y
PkNvaGVuLCBNaWNoYWVsPC9hdXRob3I+PGF1dGhvcj5CaGF0dGFjaGFyeWEsIFN1a2FudG88L2F1
dGhvcj48L2F1dGhvcnM+PC9jb250cmlidXRvcnM+PHRpdGxlcz48dGl0bGU+UmlzZSBvZiB0aGUg
TWFjaGluZXM6IEEgQ3JpdGljYWwgQ29uc2lkZXJhdGlvbiBvZiBBdXRvbWF0ZWQgTGVhZGVyc2hp
cCBEZWNpc2lvbiBNYWtpbmcgaW4gT3JnYW5pemF0aW9uczwvdGl0bGU+PHNlY29uZGFyeS10aXRs
ZT5Hcm91cCAmYW1wOyBPcmdhbml6YXRpb24gTWFuYWdlbWVudDwvc2Vjb25kYXJ5LXRpdGxlPjwv
dGl0bGVzPjxwZXJpb2RpY2FsPjxmdWxsLXRpdGxlPkdyb3VwICZhbXA7IE9yZ2FuaXphdGlvbiBN
YW5hZ2VtZW50PC9mdWxsLXRpdGxlPjwvcGVyaW9kaWNhbD48cGFnZXM+NTcxLTU5NDwvcGFnZXM+
PHZvbHVtZT40MTwvdm9sdW1lPjxudW1iZXI+NTwvbnVtYmVyPjxkYXRlcz48eWVhcj4yMDE2PC95
ZWFyPjxwdWItZGF0ZXM+PGRhdGU+T2N0PC9kYXRlPjwvcHViLWRhdGVzPjwvZGF0ZXM+PGlzYm4+
MTA1OS02MDExPC9pc2JuPjxhY2Nlc3Npb24tbnVtPldPUzowMDAzODYwNjQzMDAwMDI8L2FjY2Vz
c2lvbi1udW0+PHVybHM+PC91cmxzPjxlbGVjdHJvbmljLXJlc291cmNlLW51bT4xMC4xMTc3LzEw
NTk2MDExMTY2NDM0NDI8L2VsZWN0cm9uaWMtcmVzb3VyY2UtbnVtPjwvcmVjb3JkPjwvQ2l0ZT48
Q2l0ZT48QXV0aG9yPldpbGxlbXM8L0F1dGhvcj48WWVhcj4yMDE2PC9ZZWFyPjxSZWNOdW0+ODIz
NTwvUmVjTnVtPjxyZWNvcmQ+PHJlYy1udW1iZXI+ODIzNTwvcmVjLW51bWJlcj48Zm9yZWlnbi1r
ZXlzPjxrZXkgYXBwPSJFTiIgZGItaWQ9IjB4OXMyOXB4OGRyZWFzZXN6Mm81OXNkZnRlZDUydnR0
cnZlNSIgdGltZXN0YW1wPSIxNjUzNDEwMzcwIj44MjM1PC9rZXk+PC9mb3JlaWduLWtleXM+PHJl
Zi10eXBlIG5hbWU9IkpvdXJuYWwgQXJ0aWNsZSI+MTc8L3JlZi10eXBlPjxjb250cmlidXRvcnM+
PGF1dGhvcnM+PGF1dGhvcj5XaWxsZW1zLCBKdXJnZW48L2F1dGhvcj48L2F1dGhvcnM+PC9jb250
cmlidXRvcnM+PHRpdGxlcz48dGl0bGU+QnVpbGRpbmcgU2hhcmVkIE1lbnRhbCBNb2RlbHMgb2Yg
T3JnYW5pemF0aW9uYWwgRWZmZWN0aXZlbmVzcyBpbiBMZWFkZXJzaGlwIFRlYW1zIFRocm91Z2gg
VGVhbSBNZW1iZXIgRXhjaGFuZ2UgUXVhbGl0eTwvdGl0bGU+PHNlY29uZGFyeS10aXRsZT5Ob25w
cm9maXQgYW5kIFZvbHVudGFyeSBTZWN0b3IgUXVhcnRlcmx5PC9zZWNvbmRhcnktdGl0bGU+PC90
aXRsZXM+PHBlcmlvZGljYWw+PGZ1bGwtdGl0bGU+Tm9ucHJvZml0IGFuZCBWb2x1bnRhcnkgU2Vj
dG9yIFF1YXJ0ZXJseTwvZnVsbC10aXRsZT48L3BlcmlvZGljYWw+PHBhZ2VzPjU2OC01OTI8L3Bh
Z2VzPjx2b2x1bWU+NDU8L3ZvbHVtZT48bnVtYmVyPjM8L251bWJlcj48ZGF0ZXM+PHllYXI+MjAx
NjwveWVhcj48cHViLWRhdGVzPjxkYXRlPkp1bjwvZGF0ZT48L3B1Yi1kYXRlcz48L2RhdGVzPjxp
c2JuPjA4OTktNzY0MDwvaXNibj48YWNjZXNzaW9uLW51bT5XT1M6MDAwMzc1NTg1NTAwMDA3PC9h
Y2Nlc3Npb24tbnVtPjx1cmxzPjwvdXJscz48ZWxlY3Ryb25pYy1yZXNvdXJjZS1udW0+MTAuMTE3
Ny8wODk5NzY0MDE1NjAxMjQ0PC9lbGVjdHJvbmljLXJlc291cmNlLW51bT48L3JlY29yZD48L0Np
dGU+PENpdGU+PEF1dGhvcj5DaHVuPC9BdXRob3I+PFllYXI+MjAxNjwvWWVhcj48UmVjTnVtPjgy
NDk8L1JlY051bT48cmVjb3JkPjxyZWMtbnVtYmVyPjgyNDk8L3JlYy1udW1iZXI+PGZvcmVpZ24t
a2V5cz48a2V5IGFwcD0iRU4iIGRiLWlkPSIweDlzMjlweDhkcmVhc2VzejJvNTlzZGZ0ZWQ1MnZ0
dHJ2ZTUiIHRpbWVzdGFtcD0iMTY1MzQxMDM3MCI+ODI0OTwva2V5PjwvZm9yZWlnbi1rZXlzPjxy
ZWYtdHlwZSBuYW1lPSJKb3VybmFsIEFydGljbGUiPjE3PC9yZWYtdHlwZT48Y29udHJpYnV0b3Jz
PjxhdXRob3JzPjxhdXRob3I+Q2h1biwgSmFlIFVrPC9hdXRob3I+PGF1dGhvcj5DaG8sIEt5b3Vu
Z21pbjwvYXV0aG9yPjxhdXRob3I+U29zaWssIEpvaG4gSi48L2F1dGhvcj48L2F1dGhvcnM+PC9j
b250cmlidXRvcnM+PHRpdGxlcz48dGl0bGU+QSBtdWx0aWxldmVsIHN0dWR5IG9mIGdyb3VwLWZv
Y3VzZWQgYW5kIGluZGl2aWR1YWwtZm9jdXNlZCB0cmFuc2Zvcm1hdGlvbmFsIGxlYWRlcnNoaXAs
IHNvY2lhbCBleGNoYW5nZSByZWxhdGlvbnNoaXBzLCBhbmQgcGVyZm9ybWFuY2UgaW4gdGVhbXM8
L3RpdGxlPjxzZWNvbmRhcnktdGl0bGU+Sm91cm5hbCBvZiBPcmdhbml6YXRpb25hbCBCZWhhdmlv
cjwvc2Vjb25kYXJ5LXRpdGxlPjwvdGl0bGVzPjxwZXJpb2RpY2FsPjxmdWxsLXRpdGxlPkpvdXJu
YWwgb2YgT3JnYW5pemF0aW9uYWwgQmVoYXZpb3I8L2Z1bGwtdGl0bGU+PC9wZXJpb2RpY2FsPjxw
YWdlcz4zNzQtMzk2PC9wYWdlcz48dm9sdW1lPjM3PC92b2x1bWU+PG51bWJlcj4zPC9udW1iZXI+
PGRhdGVzPjx5ZWFyPjIwMTY8L3llYXI+PHB1Yi1kYXRlcz48ZGF0ZT5BcHI8L2RhdGU+PC9wdWIt
ZGF0ZXM+PC9kYXRlcz48aXNibj4wODk0LTM3OTY8L2lzYm4+PGFjY2Vzc2lvbi1udW0+V09TOjAw
MDM3Mzc3NzIwMDAwNDwvYWNjZXNzaW9uLW51bT48dXJscz48L3VybHM+PGVsZWN0cm9uaWMtcmVz
b3VyY2UtbnVtPjEwLjEwMDIvam9iLjIwNDg8L2VsZWN0cm9uaWMtcmVzb3VyY2UtbnVtPjwvcmVj
b3JkPjwvQ2l0ZT48Q2l0ZT48QXV0aG9yPk11a2hlcmplZTwvQXV0aG9yPjxZZWFyPjIwMTY8L1ll
YXI+PFJlY051bT44MjY4PC9SZWNOdW0+PHJlY29yZD48cmVjLW51bWJlcj44MjY4PC9yZWMtbnVt
YmVyPjxmb3JlaWduLWtleXM+PGtleSBhcHA9IkVOIiBkYi1pZD0iMHg5czI5cHg4ZHJlYXNlc3oy
bzU5c2RmdGVkNTJ2dHRydmU1IiB0aW1lc3RhbXA9IjE2NTM0MTAzNzAiPjgyNjg8L2tleT48L2Zv
cmVpZ24ta2V5cz48cmVmLXR5cGUgbmFtZT0iSm91cm5hbCBBcnRpY2xlIj4xNzwvcmVmLXR5cGU+
PGNvbnRyaWJ1dG9ycz48YXV0aG9ycz48YXV0aG9yPk11a2hlcmplZSwgU2F0eWFtPC9hdXRob3I+
PC9hdXRob3JzPjwvY29udHJpYnV0b3JzPjx0aXRsZXM+PHRpdGxlPkxlYWRlcnNoaXAgbmV0d29y
ayBhbmQgdGVhbSBwZXJmb3JtYW5jZSBpbiBpbnRlcmFjdGl2ZSBjb250ZXN0czwvdGl0bGU+PHNl
Y29uZGFyeS10aXRsZT5Tb2NpYWwgTmV0d29ya3M8L3NlY29uZGFyeS10aXRsZT48L3RpdGxlcz48
cGVyaW9kaWNhbD48ZnVsbC10aXRsZT5Tb2NpYWwgTmV0d29ya3M8L2Z1bGwtdGl0bGU+PC9wZXJp
b2RpY2FsPjxwYWdlcz44NS05MjwvcGFnZXM+PHZvbHVtZT40Nzwvdm9sdW1lPjxkYXRlcz48eWVh
cj4yMDE2PC95ZWFyPjxwdWItZGF0ZXM+PGRhdGU+T2N0PC9kYXRlPjwvcHViLWRhdGVzPjwvZGF0
ZXM+PGlzYm4+MDM3OC04NzMzPC9pc2JuPjxhY2Nlc3Npb24tbnVtPldPUzowMDAzODI1OTI1MDAw
MDg8L2FjY2Vzc2lvbi1udW0+PHVybHM+PC91cmxzPjxlbGVjdHJvbmljLXJlc291cmNlLW51bT4x
MC4xMDE2L2ouc29jbmV0LjIwMTYuMDUuMDAzPC9lbGVjdHJvbmljLXJlc291cmNlLW51bT48L3Jl
Y29yZD48L0NpdGU+PENpdGU+PEF1dGhvcj5aaG91PC9BdXRob3I+PFllYXI+MjAxNjwvWWVhcj48
UmVjTnVtPjgzMzA8L1JlY051bT48cmVjb3JkPjxyZWMtbnVtYmVyPjgzMzA8L3JlYy1udW1iZXI+
PGZvcmVpZ24ta2V5cz48a2V5IGFwcD0iRU4iIGRiLWlkPSIweDlzMjlweDhkcmVhc2VzejJvNTlz
ZGZ0ZWQ1MnZ0dHJ2ZTUiIHRpbWVzdGFtcD0iMTY1MzQxMDM3MCI+ODMzMDwva2V5PjwvZm9yZWln
bi1rZXlzPjxyZWYtdHlwZSBuYW1lPSJKb3VybmFsIEFydGljbGUiPjE3PC9yZWYtdHlwZT48Y29u
dHJpYnV0b3JzPjxhdXRob3JzPjxhdXRob3I+WmhvdSwgSmlhbm1pbmc8L2F1dGhvcj48YXV0aG9y
PkxpdSwgU2h1bzwvYXV0aG9yPjxhdXRob3I+WmhhbmcsIFhpbnNoZW5nPC9hdXRob3I+PGF1dGhv
cj5DaGVuLCBNaW5nPC9hdXRob3I+PC9hdXRob3JzPjwvY29udHJpYnV0b3JzPjx0aXRsZXM+PHRp
dGxlPkRpZmZlcmVudGlhbCBsZWFkZXJzaGlwLCB0ZWFtIGNvbmZsaWN0IGFuZCBuZXcgcHJvZHVj
dCBkZXZlbG9wbWVudCBwZXJmb3JtYW5jZSBBbiBlbXBpcmljYWwgc3R1ZHkgZnJvbSBSJmFtcDtE
IHRlYW0gaW4gQ2hpbmE8L3RpdGxlPjxzZWNvbmRhcnktdGl0bGU+Q2hpbmVzZSBNYW5hZ2VtZW50
IFN0dWRpZXM8L3NlY29uZGFyeS10aXRsZT48L3RpdGxlcz48cGVyaW9kaWNhbD48ZnVsbC10aXRs
ZT5DaGluZXNlIE1hbmFnZW1lbnQgU3R1ZGllczwvZnVsbC10aXRsZT48L3BlcmlvZGljYWw+PHBh
Z2VzPjU0NC01NTg8L3BhZ2VzPjx2b2x1bWU+MTA8L3ZvbHVtZT48bnVtYmVyPjM8L251bWJlcj48
ZGF0ZXM+PHllYXI+MjAxNjwveWVhcj48cHViLWRhdGVzPjxkYXRlPjIwMTY8L2RhdGU+PC9wdWIt
ZGF0ZXM+PC9kYXRlcz48aXNibj4xNzUwLTYxNFg8L2lzYm4+PGFjY2Vzc2lvbi1udW0+V09TOjAw
MDM5MzM3NDIwMDAwODwvYWNjZXNzaW9uLW51bT48dXJscz48L3VybHM+PGVsZWN0cm9uaWMtcmVz
b3VyY2UtbnVtPjEwLjExMDgvQ01TLTEwLTIwMTUtMDI0MDwvZWxlY3Ryb25pYy1yZXNvdXJjZS1u
dW0+PC9yZWNvcmQ+PC9DaXRlPjxDaXRlPjxBdXRob3I+QmVub2xpZWw8L0F1dGhvcj48WWVhcj4y
MDE2PC9ZZWFyPjxSZWNOdW0+ODM2MjwvUmVjTnVtPjxyZWNvcmQ+PHJlYy1udW1iZXI+ODM2Mjwv
cmVjLW51bWJlcj48Zm9yZWlnbi1rZXlzPjxrZXkgYXBwPSJFTiIgZGItaWQ9IjB4OXMyOXB4OGRy
ZWFzZXN6Mm81OXNkZnRlZDUydnR0cnZlNSIgdGltZXN0YW1wPSIxNjUzNDEwMzcwIj44MzYyPC9r
ZXk+PC9mb3JlaWduLWtleXM+PHJlZi10eXBlIG5hbWU9IkpvdXJuYWwgQXJ0aWNsZSI+MTc8L3Jl
Zi10eXBlPjxjb250cmlidXRvcnM+PGF1dGhvcnM+PGF1dGhvcj5CZW5vbGllbCwgUGFzY2FsZTwv
YXV0aG9yPjxhdXRob3I+U29tZWNoLCBBbml0PC9hdXRob3I+PC9hdXRob3JzPjwvY29udHJpYnV0
b3JzPjx0aXRsZXM+PHRpdGxlPkZ1bmN0aW9uYWwgaGV0ZXJvZ2VuZWl0eSBhbmQgc2VuaW9yIG1h
bmFnZW1lbnQgdGVhbSBlZmZlY3RpdmVuZXNzIFRoZSBtZWRpYXRpbmcgcm9sZSBvZiBzY2hvb2wg
bGVhZGVyc2hpcDwvdGl0bGU+PHNlY29uZGFyeS10aXRsZT5Kb3VybmFsIG9mIEVkdWNhdGlvbmFs
IEFkbWluaXN0cmF0aW9uPC9zZWNvbmRhcnktdGl0bGU+PC90aXRsZXM+PHBlcmlvZGljYWw+PGZ1
bGwtdGl0bGU+Sm91cm5hbCBvZiBFZHVjYXRpb25hbCBBZG1pbmlzdHJhdGlvbjwvZnVsbC10aXRs
ZT48L3BlcmlvZGljYWw+PHBhZ2VzPjQ5Mi01MTI8L3BhZ2VzPjx2b2x1bWU+NTQ8L3ZvbHVtZT48
bnVtYmVyPjQ8L251bWJlcj48ZGF0ZXM+PHllYXI+MjAxNjwveWVhcj48cHViLWRhdGVzPjxkYXRl
PjIwMTY8L2RhdGU+PC9wdWItZGF0ZXM+PC9kYXRlcz48aXNibj4wOTU3LTgyMzQ8L2lzYm4+PGFj
Y2Vzc2lvbi1udW0+V09TOjAwMDM3OTgwNTUwMDAwNjwvYWNjZXNzaW9uLW51bT48dXJscz48L3Vy
bHM+PGVsZWN0cm9uaWMtcmVzb3VyY2UtbnVtPjEwLjExMDgvSkVBLTA5LTIwMTUtMDA3OTwvZWxl
Y3Ryb25pYy1yZXNvdXJjZS1udW0+PC9yZWNvcmQ+PC9DaXRlPjxDaXRlPjxBdXRob3I+SGlsbDwv
QXV0aG9yPjxZZWFyPjIwMTY8L1llYXI+PFJlY051bT44Mzk2PC9SZWNOdW0+PHJlY29yZD48cmVj
LW51bWJlcj44Mzk2PC9yZWMtbnVtYmVyPjxmb3JlaWduLWtleXM+PGtleSBhcHA9IkVOIiBkYi1p
ZD0iMHg5czI5cHg4ZHJlYXNlc3oybzU5c2RmdGVkNTJ2dHRydmU1IiB0aW1lc3RhbXA9IjE2NTM0
MTAzNzAiPjgzOTY8L2tleT48L2ZvcmVpZ24ta2V5cz48cmVmLXR5cGUgbmFtZT0iSm91cm5hbCBB
cnRpY2xlIj4xNzwvcmVmLXR5cGU+PGNvbnRyaWJ1dG9ycz48YXV0aG9ycz48YXV0aG9yPkhpbGws
IE4uIFNoYXJvbjwvYXV0aG9yPjxhdXRob3I+QmFydG9sLCBLYXRocnluIE0uPC9hdXRob3I+PC9h
dXRob3JzPjwvY29udHJpYnV0b3JzPjx0aXRsZXM+PHRpdGxlPkVtcG93ZXJpbmcgTGVhZGVyc2hp
cCBhbmQgRWZmZWN0aXZlIENvbGxhYm9yYXRpb24gaW4gR2VvZ3JhcGhpY2FsbHkgRGlzcGVyc2Vk
IFRlYW1zPC90aXRsZT48c2Vjb25kYXJ5LXRpdGxlPlBlcnNvbm5lbCBQc3ljaG9sb2d5PC9zZWNv
bmRhcnktdGl0bGU+PC90aXRsZXM+PHBlcmlvZGljYWw+PGZ1bGwtdGl0bGU+UGVyc29ubmVsIFBz
eWNob2xvZ3k8L2Z1bGwtdGl0bGU+PGFiYnItMT5QZXJzLiBQc3ljaG9sLjwvYWJici0xPjxhYmJy
LTI+UGVycyBQc3ljaG9sPC9hYmJyLTI+PC9wZXJpb2RpY2FsPjxwYWdlcz4xNTktMTk4PC9wYWdl
cz48dm9sdW1lPjY5PC92b2x1bWU+PG51bWJlcj4xPC9udW1iZXI+PGRhdGVzPjx5ZWFyPjIwMTY8
L3llYXI+PHB1Yi1kYXRlcz48ZGF0ZT5TcHI8L2RhdGU+PC9wdWItZGF0ZXM+PC9kYXRlcz48aXNi
bj4wMDMxLTU4MjY8L2lzYm4+PGFjY2Vzc2lvbi1udW0+V09TOjAwMDM2OTE0MjUwMDAwNDwvYWNj
ZXNzaW9uLW51bT48dXJscz48L3VybHM+PGVsZWN0cm9uaWMtcmVzb3VyY2UtbnVtPjEwLjExMTEv
cGVwcy4xMjEwODwvZWxlY3Ryb25pYy1yZXNvdXJjZS1udW0+PC9yZWNvcmQ+PC9DaXRlPjxDaXRl
PjxBdXRob3I+RGUgSm9uZzwvQXV0aG9yPjxZZWFyPjIwMTY8L1llYXI+PFJlY051bT44NDMwPC9S
ZWNOdW0+PHJlY29yZD48cmVjLW51bWJlcj44NDMwPC9yZWMtbnVtYmVyPjxmb3JlaWduLWtleXM+
PGtleSBhcHA9IkVOIiBkYi1pZD0iMHg5czI5cHg4ZHJlYXNlc3oybzU5c2RmdGVkNTJ2dHRydmU1
IiB0aW1lc3RhbXA9IjE2NTc0ODEyNTgiPjg0MzA8L2tleT48L2ZvcmVpZ24ta2V5cz48cmVmLXR5
cGUgbmFtZT0iSm91cm5hbCBBcnRpY2xlIj4xNzwvcmVmLXR5cGU+PGNvbnRyaWJ1dG9ycz48YXV0
aG9ycz48YXV0aG9yPkRlIEpvbmcsIEIuIEEuPC9hdXRob3I+PGF1dGhvcj5EaXJrcywgSy4gVC48
L2F1dGhvcj48YXV0aG9yPkdpbGxlc3BpZSwgTi48L2F1dGhvcj48L2F1dGhvcnM+PC9jb250cmli
dXRvcnM+PGF1dGgtYWRkcmVzcz5EZXBhcnRtZW50IG9mIE1hbmFnZW1lbnQgJmFtcDsgT3JnYW5p
emF0aW9uLCBWVSBVbml2ZXJzaXR5IEFtc3RlcmRhbS4mI3hEO09saW4gQnVzaW5lc3MgU2Nob29s
LCBXYXNoaW5ndG9uIFVuaXZlcnNpdHkgaW4gU3QuIExvdWlzLiYjeEQ7VVEgQnVzaW5lc3MgU2No
b29sLCBVbml2ZXJzaXR5IG9mIFF1ZWVuc2xhbmQuPC9hdXRoLWFkZHJlc3M+PHRpdGxlcz48dGl0
bGU+VHJ1c3QgYW5kIHRlYW0gcGVyZm9ybWFuY2U6IEEgbWV0YS1hbmFseXNpcyBvZiBtYWluIGVm
ZmVjdHMsIG1vZGVyYXRvcnMsIGFuZCBjb3ZhcmlhdGVzPC90aXRsZT48c2Vjb25kYXJ5LXRpdGxl
PkogQXBwbCBQc3ljaG9sPC9zZWNvbmRhcnktdGl0bGU+PC90aXRsZXM+PHBlcmlvZGljYWw+PGZ1
bGwtdGl0bGU+Sm91cm5hbCBvZiBBcHBsaWVkIFBzeWNob2xvZ3k8L2Z1bGwtdGl0bGU+PGFiYnIt
MT5KLiBBcHBsLiBQc3ljaG9sLjwvYWJici0xPjxhYmJyLTI+SiBBcHBsIFBzeWNob2w8L2FiYnIt
Mj48L3BlcmlvZGljYWw+PHBhZ2VzPjExMzQtNTA8L3BhZ2VzPjx2b2x1bWU+MTAxPC92b2x1bWU+
PG51bWJlcj44PC9udW1iZXI+PGVkaXRpb24+MjAxNjA0Mjg8L2VkaXRpb24+PGtleXdvcmRzPjxr
ZXl3b3JkPipDb29wZXJhdGl2ZSBCZWhhdmlvcjwva2V5d29yZD48a2V5d29yZD4qR3JvdXAgUHJv
Y2Vzc2VzPC9rZXl3b3JkPjxrZXl3b3JkPkh1bWFuczwva2V5d29yZD48a2V5d29yZD4qVGFzayBQ
ZXJmb3JtYW5jZSBhbmQgQW5hbHlzaXM8L2tleXdvcmQ+PGtleXdvcmQ+KlRydXN0PC9rZXl3b3Jk
Pjwva2V5d29yZHM+PGRhdGVzPjx5ZWFyPjIwMTY8L3llYXI+PHB1Yi1kYXRlcz48ZGF0ZT5BdWc8
L2RhdGU+PC9wdWItZGF0ZXM+PC9kYXRlcz48aXNibj4wMDIxLTkwMTA8L2lzYm4+PGFjY2Vzc2lv
bi1udW0+MjcxMjM2OTc8L2FjY2Vzc2lvbi1udW0+PHVybHM+PC91cmxzPjxlbGVjdHJvbmljLXJl
c291cmNlLW51bT4xMC4xMDM3L2FwbDAwMDAxMTA8L2VsZWN0cm9uaWMtcmVzb3VyY2UtbnVtPjxy
ZW1vdGUtZGF0YWJhc2UtcHJvdmlkZXI+TkxNPC9yZW1vdGUtZGF0YWJhc2UtcHJvdmlkZXI+PGxh
bmd1YWdlPmVuZzwvbGFuZ3VhZ2U+PC9yZWNvcmQ+PC9DaXRlPjxDaXRlPjxBdXRob3I+R3VlbnRl
cjwvQXV0aG9yPjxZZWFyPjIwMTc8L1llYXI+PFJlY051bT43OTE0PC9SZWNOdW0+PHJlY29yZD48
cmVjLW51bWJlcj43OTE0PC9yZWMtbnVtYmVyPjxmb3JlaWduLWtleXM+PGtleSBhcHA9IkVOIiBk
Yi1pZD0iMHg5czI5cHg4ZHJlYXNlc3oybzU5c2RmdGVkNTJ2dHRydmU1IiB0aW1lc3RhbXA9IjE2
NTM0MTAwMTEiPjc5MTQ8L2tleT48L2ZvcmVpZ24ta2V5cz48cmVmLXR5cGUgbmFtZT0iSm91cm5h
bCBBcnRpY2xlIj4xNzwvcmVmLXR5cGU+PGNvbnRyaWJ1dG9ycz48YXV0aG9ycz48YXV0aG9yPkd1
ZW50ZXIsIEguPC9hdXRob3I+PGF1dGhvcj5HYXJkbmVyLCBXLiBMLjwvYXV0aG9yPjxhdXRob3I+
RGF2aXMgTWNDYXVsZXksIEsuPC9hdXRob3I+PGF1dGhvcj5SYW5kb2xwaC1TZW5nLCBCLjwvYXV0
aG9yPjxhdXRob3I+UHJhYmh1LCBWLiBQLjwvYXV0aG9yPjwvYXV0aG9ycz48L2NvbnRyaWJ1dG9y
cz48YXV0aC1hZGRyZXNzPk1hYXN0cmljaHQgVW5pdmVyc2l0eSwgTmV0aGVybGFuZHMmI3hEO1Rl
eGFzIFRlY2ggVW5pdmVyc2l0eSwgTHViYm9jaywgVW5pdGVkIFN0YXRlcyYjeEQ7V2VzdCBUZXhh
cyBBJmFtcDtNIFVuaXZlcnNpdHksIENhbnlvbiwgVW5pdGVkIFN0YXRlcyYjeEQ7VGV4YXMgQSZh
bXA7TSBVbml2ZXJzaXR54oCTQ29tbWVyY2UsIFVuaXRlZCBTdGF0ZXMmI3hEO0NhbGlmb3JuaWEg
U3RhdGUgVW5pdmVyc2l0eSwgTG9zIEFuZ2VsZXMsIFVuaXRlZCBTdGF0ZXM8L2F1dGgtYWRkcmVz
cz48dGl0bGVzPjx0aXRsZT5TaGFyZWQgQXV0aGVudGljIExlYWRlcnNoaXAgaW4gUmVzZWFyY2gg
VGVhbXM6IFRlc3RpbmcgYSBNdWx0aXBsZSBNZWRpYXRpb24gTW9kZWw8L3RpdGxlPjxzZWNvbmRh
cnktdGl0bGU+U21hbGwgR3JvdXAgUmVzZWFyY2g8L3NlY29uZGFyeS10aXRsZT48YWx0LXRpdGxl
PlNtYWxsIEdyb3VwIFJlcy48L2FsdC10aXRsZT48L3RpdGxlcz48cGVyaW9kaWNhbD48ZnVsbC10
aXRsZT5TbWFsbCBHcm91cCBSZXNlYXJjaDwvZnVsbC10aXRsZT48L3BlcmlvZGljYWw+PHBhZ2Vz
PjcxOS03NjU8L3BhZ2VzPjx2b2x1bWU+NDg8L3ZvbHVtZT48bnVtYmVyPjY8L251bWJlcj48a2V5
d29yZHM+PGtleXdvcmQ+YXV0aGVudGljIGxlYWRlcnNoaXA8L2tleXdvcmQ+PGtleXdvcmQ+cmVz
ZWFyY2ggdGVhbTwva2V5d29yZD48a2V5d29yZD5zaGFyZWQgbGVhZGVyc2hpcDwva2V5d29yZD48
a2V5d29yZD50ZWFtIGVmZmVjdGl2ZW5lc3M8L2tleXdvcmQ+PGtleXdvcmQ+YXdhcmVuZXNzPC9r
ZXl3b3JkPjxrZXl3b3JkPmNvb3JkaW5hdGlvbjwva2V5d29yZD48a2V5d29yZD5odW1hbjwva2V5
d29yZD48a2V5d29yZD5odW1hbiBleHBlcmltZW50PC9rZXl3b3JkPjxrZXl3b3JkPmxlYWRlcnNo
aXA8L2tleXdvcmQ+PGtleXdvcmQ+bW9yYWxpdHk8L2tleXdvcmQ+PGtleXdvcmQ+cHVibGlzaGlu
Zzwva2V5d29yZD48a2V5d29yZD50ZWFtd29yazwva2V5d29yZD48a2V5d29yZD50cnVzdDwva2V5
d29yZD48L2tleXdvcmRzPjxkYXRlcz48eWVhcj4yMDE3PC95ZWFyPjwvZGF0ZXM+PHB1Ymxpc2hl
cj5TQUdFIFB1YmxpY2F0aW9ucyBJbmMuPC9wdWJsaXNoZXI+PGlzYm4+MTA0NjQ5NjQgKElTU04p
PC9pc2JuPjx3b3JrLXR5cGU+QXJ0aWNsZTwvd29yay10eXBlPjx1cmxzPjxyZWxhdGVkLXVybHM+
PHVybD5odHRwczovL3d3dy5zY29wdXMuY29tL2lud2FyZC9yZWNvcmQudXJpP2VpZD0yLXMyLjAt
ODUwMzM2ODIyOTkmYW1wO2RvaT0xMC4xMTc3JTJmMTA0NjQ5NjQxNzczMjQwMyZhbXA7cGFydG5l
cklEPTQwJmFtcDttZDU9MmQ0ZDVmZjViZTliMzBmZWRjYmQ3OGQwMjU2YTJhNTA8L3VybD48L3Jl
bGF0ZWQtdXJscz48L3VybHM+PGVsZWN0cm9uaWMtcmVzb3VyY2UtbnVtPjEwLjExNzcvMTA0NjQ5
NjQxNzczMjQwMzwvZWxlY3Ryb25pYy1yZXNvdXJjZS1udW0+PHJlbW90ZS1kYXRhYmFzZS1uYW1l
PlNjb3B1czwvcmVtb3RlLWRhdGFiYXNlLW5hbWU+PGxhbmd1YWdlPkVuZ2xpc2g8L2xhbmd1YWdl
PjwvcmVjb3JkPjwvQ2l0ZT48Q2l0ZT48QXV0aG9yPk1heXI8L0F1dGhvcj48WWVhcj4yMDE3PC9Z
ZWFyPjxSZWNOdW0+NzkxNTwvUmVjTnVtPjxyZWNvcmQ+PHJlYy1udW1iZXI+NzkxNTwvcmVjLW51
bWJlcj48Zm9yZWlnbi1rZXlzPjxrZXkgYXBwPSJFTiIgZGItaWQ9IjB4OXMyOXB4OGRyZWFzZXN6
Mm81OXNkZnRlZDUydnR0cnZlNSIgdGltZXN0YW1wPSIxNjUzNDEwMDExIj43OTE1PC9rZXk+PC9m
b3JlaWduLWtleXM+PHJlZi10eXBlIG5hbWU9IkpvdXJuYWwgQXJ0aWNsZSI+MTc8L3JlZi10eXBl
Pjxjb250cmlidXRvcnM+PGF1dGhvcnM+PGF1dGhvcj5NYXlyLCBNLiBMLjwvYXV0aG9yPjwvYXV0
aG9ycz48L2NvbnRyaWJ1dG9ycz48YXV0aC1hZGRyZXNzPlVuaXZlcnNpdHkgb2YgSGFtYnVyZywg
R2VybWFueTwvYXV0aC1hZGRyZXNzPjx0aXRsZXM+PHRpdGxlPlRyYW5zZm9ybWF0aW9uYWwgTGVh
ZGVyc2hpcCBhbmQgVm9sdW50ZWVyIEZpcmVmaWdodGVyIEVuZ2FnZW1lbnQ6IFRoZSBNZWRpYXRp
bmcgUm9sZSBvZiBHcm91cCBJZGVudGlmaWNhdGlvbiBhbmQgUGVyY2VpdmVkIFNvY2lhbCBJbXBh
Y3Q8L3RpdGxlPjxzZWNvbmRhcnktdGl0bGU+Tm9ucHJvZml0IE1hbmFnZW1lbnQgYW5kIExlYWRl
cnNoaXA8L3NlY29uZGFyeS10aXRsZT48YWx0LXRpdGxlPk5vbnByb2ZpdCBNYW5hZ2UuIExlYWRl
cnNoLjwvYWx0LXRpdGxlPjwvdGl0bGVzPjxwZXJpb2RpY2FsPjxmdWxsLXRpdGxlPk5vbnByb2Zp
dCBNYW5hZ2VtZW50IGFuZCBMZWFkZXJzaGlwPC9mdWxsLXRpdGxlPjxhYmJyLTE+Tm9ucHJvZml0
IE1hbmFnLiBMZWFkZXJzaC48L2FiYnItMT48YWJici0yPk5vbnByb2ZpdCBNYW5hZyBMZWFkZXJz
aDwvYWJici0yPjxhYmJyLTM+Tm9ucHJvZml0IE1hbmFnZW1lbnQgJmFtcDsgTGVhZGVyc2hpcDwv
YWJici0zPjwvcGVyaW9kaWNhbD48cGFnZXM+MjU5LTI3MDwvcGFnZXM+PHZvbHVtZT4yODwvdm9s
dW1lPjxudW1iZXI+MjwvbnVtYmVyPjxrZXl3b3Jkcz48a2V5d29yZD5ncm91cCBpZGVudGlmaWNh
dGlvbjwva2V5d29yZD48a2V5d29yZD5wZXJjZWl2ZWQgc29jaWFsIGltcGFjdDwva2V5d29yZD48
a2V5d29yZD5yZWZlcnJhbCBpbnRlbnRpb248L2tleXdvcmQ+PGtleXdvcmQ+dHJhbnNmb3JtYXRp
b25hbCBsZWFkZXJzaGlwPC9rZXl3b3JkPjxrZXl3b3JkPnZvbHVudGVlciBlbmdhZ2VtZW50PC9r
ZXl3b3JkPjxrZXl3b3JkPnZvbHVudGVlciBmaXJlZmlnaHRlcjwva2V5d29yZD48L2tleXdvcmRz
PjxkYXRlcz48eWVhcj4yMDE3PC95ZWFyPjwvZGF0ZXM+PHB1Ymxpc2hlcj5Kb3NzZXktQmFzcyBJ
bmMuLCBQdWJsaXNoZXJzPC9wdWJsaXNoZXI+PGlzYm4+MTA0ODY2ODIgKElTU04pPC9pc2JuPjx3
b3JrLXR5cGU+QXJ0aWNsZTwvd29yay10eXBlPjx1cmxzPjxyZWxhdGVkLXVybHM+PHVybD5odHRw
czovL3d3dy5zY29wdXMuY29tL2lud2FyZC9yZWNvcmQudXJpP2VpZD0yLXMyLjAtODUwMjg5NDcy
OTYmYW1wO2RvaT0xMC4xMDAyJTJmbm1sLjIxMjc5JmFtcDtwYXJ0bmVySUQ9NDAmYW1wO21kNT1m
M2MwMWMzNjRlYTY0ZWYzMTAzZGE1ZjkwMjg5YjdjMjwvdXJsPjwvcmVsYXRlZC11cmxzPjwvdXJs
cz48ZWxlY3Ryb25pYy1yZXNvdXJjZS1udW0+MTAuMTAwMi9ubWwuMjEyNzk8L2VsZWN0cm9uaWMt
cmVzb3VyY2UtbnVtPjxyZW1vdGUtZGF0YWJhc2UtbmFtZT5TY29wdXM8L3JlbW90ZS1kYXRhYmFz
ZS1uYW1lPjxsYW5ndWFnZT5FbmdsaXNoPC9sYW5ndWFnZT48L3JlY29yZD48L0NpdGU+PENpdGU+
PEF1dGhvcj5LYXJyaWtlcjwvQXV0aG9yPjxZZWFyPjIwMTc8L1llYXI+PFJlY051bT43OTE4PC9S
ZWNOdW0+PHJlY29yZD48cmVjLW51bWJlcj43OTE4PC9yZWMtbnVtYmVyPjxmb3JlaWduLWtleXM+
PGtleSBhcHA9IkVOIiBkYi1pZD0iMHg5czI5cHg4ZHJlYXNlc3oybzU5c2RmdGVkNTJ2dHRydmU1
IiB0aW1lc3RhbXA9IjE2NTM0MTAwMTEiPjc5MTg8L2tleT48L2ZvcmVpZ24ta2V5cz48cmVmLXR5
cGUgbmFtZT0iSm91cm5hbCBBcnRpY2xlIj4xNzwvcmVmLXR5cGU+PGNvbnRyaWJ1dG9ycz48YXV0
aG9ycz48YXV0aG9yPkthcnJpa2VyLCBKLiBILjwvYXV0aG9yPjxhdXRob3I+TWFkZGVuLCBMLiBU
LjwvYXV0aG9yPjxhdXRob3I+S2F0ZWxsLCBMLiBBLjwvYXV0aG9yPjwvYXV0aG9ycz48L2NvbnRy
aWJ1dG9ycz48YXV0aC1hZGRyZXNzPkVhc3QgQ2Fyb2xpbmEgVW5pdmVyc2l0eSwgR3JlZW52aWxs
ZSwgTkMsIFVuaXRlZCBTdGF0ZXMmI3hEO1ZpcmdpbmlhIENvbW1vbndlYWx0aCBVbml2ZXJzaXR5
LCBSaWNobW9uZCwgVkEsIFVuaXRlZCBTdGF0ZXM8L2F1dGgtYWRkcmVzcz48dGl0bGVzPjx0aXRs
ZT5UZWFtIENvbXBvc2l0aW9uLCBEaXN0cmlidXRlZCBMZWFkZXJzaGlwLCBhbmQgUGVyZm9ybWFu
Y2U6IEl04oCZcyBHb29kIHRvIFNoYXJlPC90aXRsZT48c2Vjb25kYXJ5LXRpdGxlPkpvdXJuYWwg
b2YgTGVhZGVyc2hpcCBhbmQgT3JnYW5pemF0aW9uYWwgU3R1ZGllczwvc2Vjb25kYXJ5LXRpdGxl
PjxhbHQtdGl0bGU+Si4gTGVhZGVyc2guIE9yZ2FuLiBTdHVkLjwvYWx0LXRpdGxlPjwvdGl0bGVz
PjxwZXJpb2RpY2FsPjxmdWxsLXRpdGxlPkpvdXJuYWwgb2YgTGVhZGVyc2hpcCBhbmQgT3JnYW5p
emF0aW9uYWwgU3R1ZGllczwvZnVsbC10aXRsZT48YWJici0xPkouIExlYWRlcnNoLiBPcmdhbi4g
U3R1ZC48L2FiYnItMT48L3BlcmlvZGljYWw+PGFsdC1wZXJpb2RpY2FsPjxmdWxsLXRpdGxlPkpv
dXJuYWwgb2YgTGVhZGVyc2hpcCBhbmQgT3JnYW5pemF0aW9uYWwgU3R1ZGllczwvZnVsbC10aXRs
ZT48YWJici0xPkouIExlYWRlcnNoLiBPcmdhbi4gU3R1ZC48L2FiYnItMT48L2FsdC1wZXJpb2Rp
Y2FsPjxwYWdlcz41MDctNTE4PC9wYWdlcz48dm9sdW1lPjI0PC92b2x1bWU+PG51bWJlcj40PC9u
dW1iZXI+PGtleXdvcmRzPjxrZXl3b3JkPmdlbmRlciBpc3N1ZXM8L2tleXdvcmQ+PGtleXdvcmQ+
bGVhZGVyc2hpcDwva2V5d29yZD48a2V5d29yZD5sZWFkZXJzaGlwIGJlaGF2aW9yPC9rZXl3b3Jk
PjxrZXl3b3JkPmxlYWRlcnNoaXAgZWR1Y2F0aW9uIGFuZCBwZWRhZ29neTwva2V5d29yZD48a2V5
d29yZD5uZXR3b3JraW5nPC9rZXl3b3JkPjwva2V5d29yZHM+PGRhdGVzPjx5ZWFyPjIwMTc8L3ll
YXI+PC9kYXRlcz48cHVibGlzaGVyPlNBR0UgUHVibGljYXRpb25zIEluYy48L3B1Ymxpc2hlcj48
aXNibj4xNTQ4MDUxOCAoSVNTTik8L2lzYm4+PHdvcmstdHlwZT5BcnRpY2xlPC93b3JrLXR5cGU+
PHVybHM+PHJlbGF0ZWQtdXJscz48dXJsPmh0dHBzOi8vd3d3LnNjb3B1cy5jb20vaW53YXJkL3Jl
Y29yZC51cmk/ZWlkPTItczIuMC04NTAzMDg1MjY4MyZhbXA7ZG9pPTEwLjExNzclMmYxNTQ4MDUx
ODE3NzA5MDA2JmFtcDtwYXJ0bmVySUQ9NDAmYW1wO21kNT1jY2RjMTNlZTQ4MTcxZTUyNmZiNTk2
MDczMDJhOTZiODwvdXJsPjwvcmVsYXRlZC11cmxzPjwvdXJscz48ZWxlY3Ryb25pYy1yZXNvdXJj
ZS1udW0+MTAuMTE3Ny8xNTQ4MDUxODE3NzA5MDA2PC9lbGVjdHJvbmljLXJlc291cmNlLW51bT48
cmVtb3RlLWRhdGFiYXNlLW5hbWU+U2NvcHVzPC9yZW1vdGUtZGF0YWJhc2UtbmFtZT48bGFuZ3Vh
Z2U+RW5nbGlzaDwvbGFuZ3VhZ2U+PC9yZWNvcmQ+PC9DaXRlPjxDaXRlPjxBdXRob3I+VHJhdmlz
IE1heW5hcmQ8L0F1dGhvcj48WWVhcj4yMDE3PC9ZZWFyPjxSZWNOdW0+NzkyMDwvUmVjTnVtPjxy
ZWNvcmQ+PHJlYy1udW1iZXI+NzkyMDwvcmVjLW51bWJlcj48Zm9yZWlnbi1rZXlzPjxrZXkgYXBw
PSJFTiIgZGItaWQ9IjB4OXMyOXB4OGRyZWFzZXN6Mm81OXNkZnRlZDUydnR0cnZlNSIgdGltZXN0
YW1wPSIxNjUzNDEwMDExIj43OTIwPC9rZXk+PC9mb3JlaWduLWtleXM+PHJlZi10eXBlIG5hbWU9
IkpvdXJuYWwgQXJ0aWNsZSI+MTc8L3JlZi10eXBlPjxjb250cmlidXRvcnM+PGF1dGhvcnM+PGF1
dGhvcj5UcmF2aXMgTWF5bmFyZCwgTS48L2F1dGhvcj48YXV0aG9yPlJlc2ljaywgQy4gSi48L2F1
dGhvcj48YXV0aG9yPkN1bm5pbmdoYW0sIFEuIFcuPC9hdXRob3I+PGF1dGhvcj5EaVJlbnpvLCBN
LiBTLjwvYXV0aG9yPjwvYXV0aG9ycz48L2NvbnRyaWJ1dG9ycz48YXV0aC1hZGRyZXNzPkRlcGFy
dG1lbnQgb2YgTWFuYWdlbWVudCwgQ29sb3JhZG8gU3RhdGUgVW5pdmVyc2l0eSwgMjExIFJvY2t3
ZWxsIEhhbGwsIEZvcnQgQ29sbGlucywgQ08gODA1MjMtMTI3NSwgVW5pdGVkIFN0YXRlcyYjeEQ7
RGVwYXJ0bWVudCBvZiBNYW5hZ2VtZW50LCBEcmV4ZWwgVW5pdmVyc2l0eSwgNjM1IEdIYWxsLCBQ
aGlsYWRlbHBoaWEsIFBBIDE5MTA0LCBVbml0ZWQgU3RhdGVzJiN4RDtEZXBhcnRtZW50IG9mIE1h
bmFnZW1lbnQsIFJpZGVyIFVuaXZlcnNpdHksIDI1MSBBbm5lIEJyb3NzbWFuIFN3ZWlnYXJ0IEhh
bGwsIExhd3JlbmNldmlsbGUsIE5KIDA4NjQ4LCBVbml0ZWQgU3RhdGVzJiN4RDtEZXBhcnRtZW50
IG9mIE1hbmFnZW1lbnQsIE5hdmFsIFBvc3RncmFkdWF0ZSBTY2hvb2wsIE1vbnRlcmV5LCBDQSA5
Mzk0MywgVW5pdGVkIFN0YXRlczwvYXV0aC1hZGRyZXNzPjx0aXRsZXM+PHRpdGxlPkNoLUNoLUNo
LWNoYW5nZXM6IEhvdyBBY3Rpb24gUGhhc2UgRnVuY3Rpb25hbCBMZWFkZXJzaGlwLCBUZWFtIEh1
bWFuIENhcGl0YWwsIGFuZCBJbnRlcmltIHZzLiBQZXJtYW5lbnQgTGVhZGVyIFN0YXR1cyBJbXBh
Y3QgUG9zdC10cmFuc2l0aW9uIFRlYW0gUGVyZm9ybWFuY2U8L3RpdGxlPjxzZWNvbmRhcnktdGl0
bGU+Sm91cm5hbCBvZiBCdXNpbmVzcyBhbmQgUHN5Y2hvbG9neTwvc2Vjb25kYXJ5LXRpdGxlPjxh
bHQtdGl0bGU+Si4gQnVzLiBQc3ljaG9sLjwvYWx0LXRpdGxlPjwvdGl0bGVzPjxwZXJpb2RpY2Fs
PjxmdWxsLXRpdGxlPkpvdXJuYWwgb2YgQnVzaW5lc3MgYW5kIFBzeWNob2xvZ3k8L2Z1bGwtdGl0
bGU+PGFiYnItMT5KLiBCdXMuIFBzeWNob2wuPC9hYmJyLTE+PGFiYnItMj5KIEJ1cyBQc3ljaG9s
PC9hYmJyLTI+PGFiYnItMz5Kb3VybmFsIG9mIEJ1c2luZXNzICZhbXA7IFBzeWNob2xvZ3k8L2Fi
YnItMz48L3BlcmlvZGljYWw+PGFsdC1wZXJpb2RpY2FsPjxmdWxsLXRpdGxlPkpvdXJuYWwgb2Yg
QnVzaW5lc3MgYW5kIFBzeWNob2xvZ3k8L2Z1bGwtdGl0bGU+PGFiYnItMT5KLiBCdXMuIFBzeWNo
b2wuPC9hYmJyLTE+PGFiYnItMj5KIEJ1cyBQc3ljaG9sPC9hYmJyLTI+PGFiYnItMz5Kb3VybmFs
IG9mIEJ1c2luZXNzICZhbXA7IFBzeWNob2xvZ3k8L2FiYnItMz48L2FsdC1wZXJpb2RpY2FsPjxw
YWdlcz41NzUtNTkzPC9wYWdlcz48dm9sdW1lPjMyPC92b2x1bWU+PG51bWJlcj41PC9udW1iZXI+
PGtleXdvcmRzPjxrZXl3b3JkPkZ1bmN0aW9uYWwgbGVhZGVyc2hpcDwva2V5d29yZD48a2V5d29y
ZD5IdW1hbiBjYXBpdGFsPC9rZXl3b3JkPjxrZXl3b3JkPkludGVyaW0gbGVhZGVyczwva2V5d29y
ZD48a2V5d29yZD5MZWFkZXIgY2hhbmdlPC9rZXl3b3JkPjxrZXl3b3JkPkxlYWRlciB0cmFuc2l0
aW9uczwva2V5d29yZD48a2V5d29yZD5UZWFtIGNvbXBvc2l0aW9uPC9rZXl3b3JkPjxrZXl3b3Jk
PlRlYW0gcGVyZm9ybWFuY2U8L2tleXdvcmQ+PC9rZXl3b3Jkcz48ZGF0ZXM+PHllYXI+MjAxNzwv
eWVhcj48L2RhdGVzPjxwdWJsaXNoZXI+U3ByaW5nZXIgTmV3IFlvcmsgTExDPC9wdWJsaXNoZXI+
PGlzYm4+MDg4OTMyNjggKElTU04pPC9pc2JuPjx3b3JrLXR5cGU+QXJ0aWNsZTwvd29yay10eXBl
Pjx1cmxzPjxyZWxhdGVkLXVybHM+PHVybD5odHRwczovL3d3dy5zY29wdXMuY29tL2lud2FyZC9y
ZWNvcmQudXJpP2VpZD0yLXMyLjAtODUwMDg1MDIxNTUmYW1wO2RvaT0xMC4xMDA3JTJmczEwODY5
LTAxNi05NDgyLTUmYW1wO3BhcnRuZXJJRD00MCZhbXA7bWQ1PTZkZDJmODI0MTU3MzM4NWNiMjlk
NDNkNjFjODA4ZDJhPC91cmw+PC9yZWxhdGVkLXVybHM+PC91cmxzPjxlbGVjdHJvbmljLXJlc291
cmNlLW51bT4xMC4xMDA3L3MxMDg2OS0wMTYtOTQ4Mi01PC9lbGVjdHJvbmljLXJlc291cmNlLW51
bT48cmVtb3RlLWRhdGFiYXNlLW5hbWU+U2NvcHVzPC9yZW1vdGUtZGF0YWJhc2UtbmFtZT48bGFu
Z3VhZ2U+RW5nbGlzaDwvbGFuZ3VhZ2U+PC9yZWNvcmQ+PC9DaXRlPjxDaXRlPjxBdXRob3I+TG9w
ZXotWmFmcmE8L0F1dGhvcj48WWVhcj4yMDE3PC9ZZWFyPjxSZWNOdW0+NzkyMTwvUmVjTnVtPjxy
ZWNvcmQ+PHJlYy1udW1iZXI+NzkyMTwvcmVjLW51bWJlcj48Zm9yZWlnbi1rZXlzPjxrZXkgYXBw
PSJFTiIgZGItaWQ9IjB4OXMyOXB4OGRyZWFzZXN6Mm81OXNkZnRlZDUydnR0cnZlNSIgdGltZXN0
YW1wPSIxNjUzNDEwMDExIj43OTIxPC9rZXk+PC9mb3JlaWduLWtleXM+PHJlZi10eXBlIG5hbWU9
IkpvdXJuYWwgQXJ0aWNsZSI+MTc8L3JlZi10eXBlPjxjb250cmlidXRvcnM+PGF1dGhvcnM+PGF1
dGhvcj5Mb3Blei1aYWZyYSwgRS48L2F1dGhvcj48YXV0aG9yPlB1bGlkby1NYXJ0b3MsIE0uPC9h
dXRob3I+PGF1dGhvcj5CZXJyaW9zLU1hcnRvcywgUC48L2F1dGhvcj48YXV0aG9yPkF1Z3VzdG8t
TGFuZGEsIEouIE0uPC9hdXRob3I+PC9hdXRob3JzPjwvY29udHJpYnV0b3JzPjxhdXRoLWFkZHJl
c3M+VW5pdmVyc2lkYWQgZGUgSmHDqW4sIFNwYWluPC9hdXRoLWFkZHJlc3M+PHRpdGxlcz48dGl0
bGU+RG9lcyB0cmFuc2Zvcm1hdGlvbmFsIGxlYWRlcnNoaXAgcHJlZGljdCBncm91cCBlbW90aW9u
YWwgaW50ZWxsaWdlbmNlIGluIHdvcmsgc2V0dGluZ3M/IC8gwr9FcyBlbCBsaWRlcmF6Z28gdHJh
bnNmb3JtYWNpb25hbCB1biBwcmVkaWN0b3IgZGUgbGEgaW50ZWxpZ2VuY2lhIGVtb2Npb25hbCBn
cnVwYWwgZW4gbG9zIGNvbnRleHRvcyBsYWJvcmFsZXM/PC90aXRsZT48c2Vjb25kYXJ5LXRpdGxl
PlJldmlzdGEgZGUgUHNpY29sb2dpYSBTb2NpYWw8L3NlY29uZGFyeS10aXRsZT48YWx0LXRpdGxl
PlJldi4gUHNpY29sLiBTb2MuPC9hbHQtdGl0bGU+PC90aXRsZXM+PHBlcmlvZGljYWw+PGZ1bGwt
dGl0bGU+UmV2aXN0YSBEZSBQc2ljb2xvZ2lhIFNvY2lhbDwvZnVsbC10aXRsZT48L3BlcmlvZGlj
YWw+PHBhZ2VzPjUxMy01Mzg8L3BhZ2VzPjx2b2x1bWU+MzI8L3ZvbHVtZT48bnVtYmVyPjM8L251
bWJlcj48a2V5d29yZHM+PGtleXdvcmQ+Z3JvdXAgZW1vdGlvbmFsIGludGVsbGlnZW5jZTwva2V5
d29yZD48a2V5d29yZD5tdWx0aWxldmVsIGFuYWx5c2lzPC9rZXl3b3JkPjxrZXl3b3JkPnRyYW5z
Zm9ybWF0aW9uYWwgbGVhZGVyc2hpcDwva2V5d29yZD48a2V5d29yZD53b3JrIHNldHRpbmdzPC9r
ZXl3b3JkPjwva2V5d29yZHM+PGRhdGVzPjx5ZWFyPjIwMTc8L3llYXI+PC9kYXRlcz48cHVibGlz
aGVyPlJvdXRsZWRnZTwvcHVibGlzaGVyPjxpc2JuPjAyMTM0NzQ4IChJU1NOKTwvaXNibj48d29y
ay10eXBlPkFydGljbGU8L3dvcmstdHlwZT48dXJscz48cmVsYXRlZC11cmxzPjx1cmw+aHR0cHM6
Ly93d3cuc2NvcHVzLmNvbS9pbndhcmQvcmVjb3JkLnVyaT9laWQ9Mi1zMi4wLTg1MDI5NDU5MjEz
JmFtcDtkb2k9MTAuMTA4MCUyZjAyMTM0NzQ4LjIwMTcuMTM1MjE3MCZhbXA7cGFydG5lcklEPTQw
JmFtcDttZDU9N2Y3ODdkZDFlODY4YmMzNWZkMDA3OTEwNTg0Zjg3MjY8L3VybD48L3JlbGF0ZWQt
dXJscz48L3VybHM+PGVsZWN0cm9uaWMtcmVzb3VyY2UtbnVtPjEwLjEwODAvMDIxMzQ3NDguMjAx
Ny4xMzUyMTcwPC9lbGVjdHJvbmljLXJlc291cmNlLW51bT48cmVtb3RlLWRhdGFiYXNlLW5hbWU+
U2NvcHVzPC9yZW1vdGUtZGF0YWJhc2UtbmFtZT48bGFuZ3VhZ2U+RW5nbGlzaDwvbGFuZ3VhZ2U+
PC9yZWNvcmQ+PC9DaXRlPjxDaXRlPjxBdXRob3I+TGV1dGVyaXR6PC9BdXRob3I+PFllYXI+MjAx
NzwvWWVhcj48UmVjTnVtPjc5MjI8L1JlY051bT48cmVjb3JkPjxyZWMtbnVtYmVyPjc5MjI8L3Jl
Yy1udW1iZXI+PGZvcmVpZ24ta2V5cz48a2V5IGFwcD0iRU4iIGRiLWlkPSIweDlzMjlweDhkcmVh
c2VzejJvNTlzZGZ0ZWQ1MnZ0dHJ2ZTUiIHRpbWVzdGFtcD0iMTY1MzQxMDAxMSI+NzkyMjwva2V5
PjwvZm9yZWlnbi1rZXlzPjxyZWYtdHlwZSBuYW1lPSJKb3VybmFsIEFydGljbGUiPjE3PC9yZWYt
dHlwZT48Y29udHJpYnV0b3JzPjxhdXRob3JzPjxhdXRob3I+TGV1dGVyaXR6LCBKLiBQLjwvYXV0
aG9yPjxhdXRob3I+TmF2YXJybywgSi48L2F1dGhvcj48YXV0aG9yPkJlcmdlciwgUi48L2F1dGhv
cj48L2F1dGhvcnM+PC9jb250cmlidXRvcnM+PGF1dGgtYWRkcmVzcz5IdW1hbiBGYWN0b3JzIEVu
Z2luZWVyaW5nLCBGcmF1bmhvZmVyLUluc3RpdHV0ZSBmb3IgSW5kdXN0cmlhbCBFbmdpbmVlcmlu
ZyAoSUFPKSwgU3R1dHRnYXJ0LCBHZXJtYW55JiN4RDtEZXBhcnRtZW50IG9mIFNvY2lhbCBQc3lj
aG9sb2d5LCBVbml2ZXJzaXRhdCBkZSBCYXJjZWxvbmEsIEJhcmNlbG9uYSwgU3BhaW48L2F1dGgt
YWRkcmVzcz48dGl0bGVzPjx0aXRsZT5Ib3cga25vd2xlZGdlIHdvcmtlciB0ZWFtcyBkZWFsIGVm
ZmVjdGl2ZWx5IHdpdGggdGFzayB1bmNlcnRhaW50eTogVGhlIGltcGFjdCBvZiB0cmFuc2Zvcm1h
dGlvbmFsIGxlYWRlcnNoaXAgYW5kIGdyb3VwIGRldmVsb3BtZW50PC90aXRsZT48c2Vjb25kYXJ5
LXRpdGxlPkZyb250aWVycyBpbiBQc3ljaG9sb2d5PC9zZWNvbmRhcnktdGl0bGU+PGFsdC10aXRs
ZT5Gcm9udC4gUHN5Y2hvbC48L2FsdC10aXRsZT48L3RpdGxlcz48cGVyaW9kaWNhbD48ZnVsbC10
aXRsZT5Gcm9udGllcnMgaW4gUHN5Y2hvbG9neTwvZnVsbC10aXRsZT48YWJici0xPkZyb250LiBQ
c3ljaG9sLjwvYWJici0xPjxhYmJyLTI+RnJvbnQgUHN5Y2hvbDwvYWJici0yPjwvcGVyaW9kaWNh
bD48YWx0LXBlcmlvZGljYWw+PGZ1bGwtdGl0bGU+RnJvbnRpZXJzIGluIFBzeWNob2xvZ3k8L2Z1
bGwtdGl0bGU+PGFiYnItMT5Gcm9udC4gUHN5Y2hvbC48L2FiYnItMT48YWJici0yPkZyb250IFBz
eWNob2w8L2FiYnItMj48L2FsdC1wZXJpb2RpY2FsPjx2b2x1bWU+ODwvdm9sdW1lPjxudW1iZXI+
QVVHPC9udW1iZXI+PGtleXdvcmRzPjxrZXl3b3JkPkdyb3VwIGRldmVsb3BtZW50PC9rZXl3b3Jk
PjxrZXl3b3JkPktub3dsZWRnZSB3b3JrPC9rZXl3b3JkPjxrZXl3b3JkPlRhc2sgdW5jZXJ0YWlu
dHk8L2tleXdvcmQ+PGtleXdvcmQ+VGVhbSBlZmZlY3RpdmVuZXNzPC9rZXl3b3JkPjxrZXl3b3Jk
PlRyYW5zZm9ybWF0aW9uYWwgbGVhZGVyc2hpcDwva2V5d29yZD48L2tleXdvcmRzPjxkYXRlcz48
eWVhcj4yMDE3PC95ZWFyPjwvZGF0ZXM+PHB1Ymxpc2hlcj5Gcm9udGllcnMgTWVkaWEgUy5BLjwv
cHVibGlzaGVyPjxpc2JuPjE2NjQxMDc4IChJU1NOKTwvaXNibj48d29yay10eXBlPkFydGljbGU8
L3dvcmstdHlwZT48dXJscz48cmVsYXRlZC11cmxzPjx1cmw+aHR0cHM6Ly93d3cuc2NvcHVzLmNv
bS9pbndhcmQvcmVjb3JkLnVyaT9laWQ9Mi1zMi4wLTg1MDI3NjgwMjUyJmFtcDtkb2k9MTAuMzM4
OSUyZmZwc3lnLjIwMTcuMDEzMzkmYW1wO3BhcnRuZXJJRD00MCZhbXA7bWQ1PTVhN2RiNDBjYWNi
NjU5YTUxYTBhOTNkY2M1OWQ5ZjdhPC91cmw+PC9yZWxhdGVkLXVybHM+PC91cmxzPjxjdXN0b203
PjEzMzk8L2N1c3RvbTc+PGVsZWN0cm9uaWMtcmVzb3VyY2UtbnVtPjEwLjMzODkvZnBzeWcuMjAx
Ny4wMTMzOTwvZWxlY3Ryb25pYy1yZXNvdXJjZS1udW0+PHJlbW90ZS1kYXRhYmFzZS1uYW1lPlNj
b3B1czwvcmVtb3RlLWRhdGFiYXNlLW5hbWU+PGxhbmd1YWdlPkVuZ2xpc2g8L2xhbmd1YWdlPjwv
cmVjb3JkPjwvQ2l0ZT48Q2l0ZT48QXV0aG9yPlpob3U8L0F1dGhvcj48WWVhcj4yMDE3PC9ZZWFy
PjxSZWNOdW0+NzkyMzwvUmVjTnVtPjxyZWNvcmQ+PHJlYy1udW1iZXI+NzkyMzwvcmVjLW51bWJl
cj48Zm9yZWlnbi1rZXlzPjxrZXkgYXBwPSJFTiIgZGItaWQ9IjB4OXMyOXB4OGRyZWFzZXN6Mm81
OXNkZnRlZDUydnR0cnZlNSIgdGltZXN0YW1wPSIxNjUzNDEwMDExIj43OTIzPC9rZXk+PC9mb3Jl
aWduLWtleXM+PHJlZi10eXBlIG5hbWU9IkpvdXJuYWwgQXJ0aWNsZSI+MTc8L3JlZi10eXBlPjxj
b250cmlidXRvcnM+PGF1dGhvcnM+PGF1dGhvcj5aaG91LCBXLjwvYXV0aG9yPjxhdXRob3I+Wmhh
bmcsIFkuPC9hdXRob3I+PGF1dGhvcj5TaGVuLCBZLjwvYXV0aG9yPjwvYXV0aG9ycz48L2NvbnRy
aWJ1dG9ycz48YXV0aC1hZGRyZXNzPkRlcGFydG1lbnQgb2YgTWFuYWdlbWVudCwgTW9udG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Y2xhaXIsIE1vbnRjbGFpciBTdGF0ZSBVbml2ZXJzaXR5LCBOZXcgSmVyc2V5LCBVbml0ZWQgU3Rh
dGVzJiN4RDtTY2hvb2wgb2YgUHVibGljIGFuZCBBZG1pbmlzdHJhdGlvbiwgU2hhbmdoYWkgVW5p
dmVyc2l0eSBvZiBGaW5hbmNlIGFuZCBFY29ub21pY3MsIFNoYW5naGFpLCBDaGluYTwvYXV0aC1h
ZGRyZXNzPjx0aXRsZXM+PHRpdGxlPkhvdyBzaGFyZWQgbGVhZGVyc2hpcCBhbmQgdGVhbSBwZXJz
b25hbGl0eSBjb21wb3NpdGlvbiBpbnRlcmFjdCB0byBpbXByb3ZlIGVudHJlcHJlbmV1cmlhbCB0
ZWFtIHBlcmZvcm1hbmNlOiBFdmlkZW5jZSBmcm9tIENoaW5hPC90aXRsZT48c2Vjb25kYXJ5LXRp
dGxlPkpvdXJuYWwgb2YgU21hbGwgQnVzaW5lc3MgYW5kIEVudGVycHJpc2UgRGV2ZWxvcG1lbnQ8
L3NlY29uZGFyeS10aXRsZT48YWx0LXRpdGxlPkouIFNtYWxsIEJ1cy4gRW50ZXJwLiBEZXYuPC9h
bHQtdGl0bGU+PC90aXRsZXM+PHBlcmlvZGljYWw+PGZ1bGwtdGl0bGU+Sm91cm5hbCBvZiBTbWFs
bCBCdXNpbmVzcyBhbmQgRW50ZXJwcmlzZSBEZXZlbG9wbWVudDwvZnVsbC10aXRsZT48L3Blcmlv
ZGljYWw+PHBhZ2VzPjQyNi00NDU8L3BhZ2VzPjx2b2x1bWU+MjQ8L3ZvbHVtZT48bnVtYmVyPjM8
L251bWJlcj48a2V5d29yZHM+PGtleXdvcmQ+RW50cmVwcmVuZXVyaWFsIHRlYW1zPC9rZXl3b3Jk
PjxrZXl3b3JkPkVudHJlcHJlbmV1cnNoaXA8L2tleXdvcmQ+PGtleXdvcmQ+UGVyc29uYWxpdHk8
L2tleXdvcmQ+PGtleXdvcmQ+U2hhcmVkIGxlYWRlcnNoaXA8L2tleXdvcmQ+PGtleXdvcmQ+VGVh
bSBkaXZlcnNpdHk8L2tleXdvcmQ+PC9rZXl3b3Jkcz48ZGF0ZXM+PHllYXI+MjAxNzwveWVhcj48
L2RhdGVzPjxwdWJsaXNoZXI+RW1lcmFsZCBHcm91cCBIb2xkaW5ncyBMdGQuPC9wdWJsaXNoZXI+
PGlzYm4+MTQ2MjYwMDQgKElTU04pPC9pc2JuPjx3b3JrLXR5cGU+QXJ0aWNsZTwvd29yay10eXBl
Pjx1cmxzPjxyZWxhdGVkLXVybHM+PHVybD5odHRwczovL3d3dy5zY29wdXMuY29tL2lud2FyZC9y
ZWNvcmQudXJpP2VpZD0yLXMyLjAtODUwMjczMjYyNTEmYW1wO2RvaT0xMC4xMTA4JTJmSlNCRUQt
MTItMjAxNi0wMjA2JmFtcDtwYXJ0bmVySUQ9NDAmYW1wO21kNT1kYzg4MmU5YzIwZDcwMjBmYTAw
NzJjZWFiYjZjNDljYzwvdXJsPjwvcmVsYXRlZC11cmxzPjwvdXJscz48ZWxlY3Ryb25pYy1yZXNv
dXJjZS1udW0+MTAuMTEwOC9KU0JFRC0xMi0yMDE2LTAyMDY8L2VsZWN0cm9uaWMtcmVzb3VyY2Ut
bnVtPjxyZW1vdGUtZGF0YWJhc2UtbmFtZT5TY29wdXM8L3JlbW90ZS1kYXRhYmFzZS1uYW1lPjxs
YW5ndWFnZT5FbmdsaXNoPC9sYW5ndWFnZT48L3JlY29yZD48L0NpdGU+PENpdGU+PEF1dGhvcj5C
b3V3bWFuczwvQXV0aG9yPjxZZWFyPjIwMTc8L1llYXI+PFJlY051bT43OTI1PC9SZWNOdW0+PHJl
Y29yZD48cmVjLW51bWJlcj43OTI1PC9yZWMtbnVtYmVyPjxmb3JlaWduLWtleXM+PGtleSBhcHA9
IkVOIiBkYi1pZD0iMHg5czI5cHg4ZHJlYXNlc3oybzU5c2RmdGVkNTJ2dHRydmU1IiB0aW1lc3Rh
bXA9IjE2NTM0MTAwMTEiPjc5MjU8L2tleT48L2ZvcmVpZ24ta2V5cz48cmVmLXR5cGUgbmFtZT0i
Sm91cm5hbCBBcnRpY2xlIj4xNzwvcmVmLXR5cGU+PGNvbnRyaWJ1dG9ycz48YXV0aG9ycz48YXV0
aG9yPkJvdXdtYW5zLCBNLjwvYXV0aG9yPjxhdXRob3I+UnVuaGFhciwgUC48L2F1dGhvcj48YXV0
aG9yPldlc3NlbGluaywgUi48L2F1dGhvcj48YXV0aG9yPk11bGRlciwgTS48L2F1dGhvcj48L2F1
dGhvcnM+PC9jb250cmlidXRvcnM+PGF1dGgtYWRkcmVzcz5FZHVjYXRpb24gYW5kIENvbXBldGVu
Y2UgU3R1ZGllcyBHcm91cCwgV2FnZW5pbmdlbiBVUiAoVW5pdmVyc2l0eSAmYW1wOyBSZXNlYXJj
aCksIFAuTy4gQm94IDgxMzAsIFdhZ2VuaW5nZW4sIEVXIDY3MDAsIE5ldGhlcmxhbmRzPC9hdXRo
LWFkZHJlc3M+PHRpdGxlcz48dGl0bGU+Rm9zdGVyaW5nIHRlYWNoZXJzJmFwb3M7IHRlYW0gbGVh
cm5pbmc6IEFuIGludGVycGxheSBiZXR3ZWVuIHRyYW5zZm9ybWF0aW9uYWwgbGVhZGVyc2hpcCBh
bmQgcGFydGljaXBhdGl2ZSBkZWNpc2lvbi1tYWtpbmc/PC90aXRsZT48c2Vjb25kYXJ5LXRpdGxl
PlRlYWNoaW5nIGFuZCBUZWFjaGVyIEVkdWNhdGlvbjwvc2Vjb25kYXJ5LXRpdGxlPjxhbHQtdGl0
bGU+VGVhY2guIFRlYWNoLiBFZHVjLjwvYWx0LXRpdGxlPjwvdGl0bGVzPjxwZXJpb2RpY2FsPjxm
dWxsLXRpdGxlPlRlYWNoaW5nIGFuZCBUZWFjaGVyIEVkdWNhdGlvbjwvZnVsbC10aXRsZT48L3Bl
cmlvZGljYWw+PHBhZ2VzPjcxLTgwPC9wYWdlcz48dm9sdW1lPjY1PC92b2x1bWU+PGtleXdvcmRz
PjxrZXl3b3JkPkFmZmVjdGl2ZSB0ZWFtIGNvbW1pdG1lbnQ8L2tleXdvcmQ+PGtleXdvcmQ+UGFy
dGljaXBhdGl2ZSBkZWNpc2lvbi1tYWtpbmc8L2tleXdvcmQ+PGtleXdvcmQ+VGFzayBpbnRlcmRl
cGVuZGVuY2U8L2tleXdvcmQ+PGtleXdvcmQ+VGVhbSBsZWFybmluZzwva2V5d29yZD48a2V5d29y
ZD5UZWFtIG1lbWJlciBwcm9hY3Rpdml0eTwva2V5d29yZD48a2V5d29yZD5UcmFuc2Zvcm1hdGlv
bmFsIGxlYWRlcnNoaXA8L2tleXdvcmQ+PC9rZXl3b3Jkcz48ZGF0ZXM+PHllYXI+MjAxNzwveWVh
cj48L2RhdGVzPjxwdWJsaXNoZXI+RWxzZXZpZXIgTHRkPC9wdWJsaXNoZXI+PGlzYm4+MDc0MjA1
MVggKElTU04pPC9pc2JuPjx3b3JrLXR5cGU+QXJ0aWNsZTwvd29yay10eXBlPjx1cmxzPjxyZWxh
dGVkLXVybHM+PHVybD5odHRwczovL3d3dy5zY29wdXMuY29tL2lud2FyZC9yZWNvcmQudXJpP2Vp
ZD0yLXMyLjAtODUwMTYwMDAxNjcmYW1wO2RvaT0xMC4xMDE2JTJmai50YXRlLjIwMTcuMDMuMDEw
JmFtcDtwYXJ0bmVySUQ9NDAmYW1wO21kNT0xODE4ZjQ5MTczYzg1OTllYjVkNmMyMTYyY2E1MDMy
NzwvdXJsPjwvcmVsYXRlZC11cmxzPjwvdXJscz48ZWxlY3Ryb25pYy1yZXNvdXJjZS1udW0+MTAu
MTAxNi9qLnRhdGUuMjAxNy4wMy4wMTA8L2VsZWN0cm9uaWMtcmVzb3VyY2UtbnVtPjxyZW1vdGUt
ZGF0YWJhc2UtbmFtZT5TY29wdXM8L3JlbW90ZS1kYXRhYmFzZS1uYW1lPjxsYW5ndWFnZT5Fbmds
aXNoPC9sYW5ndWFnZT48L3JlY29yZD48L0NpdGU+PENpdGU+PEF1dGhvcj5UdXJuZXI8L0F1dGhv
cj48WWVhcj4yMDE3PC9ZZWFyPjxSZWNOdW0+NzkyNzwvUmVjTnVtPjxyZWNvcmQ+PHJlYy1udW1i
ZXI+NzkyNzwvcmVjLW51bWJlcj48Zm9yZWlnbi1rZXlzPjxrZXkgYXBwPSJFTiIgZGItaWQ9IjB4
OXMyOXB4OGRyZWFzZXN6Mm81OXNkZnRlZDUydnR0cnZlNSIgdGltZXN0YW1wPSIxNjUzNDEwMDEx
Ij43OTI3PC9rZXk+PC9mb3JlaWduLWtleXM+PHJlZi10eXBlIG5hbWU9IkpvdXJuYWwgQXJ0aWNs
ZSI+MTc8L3JlZi10eXBlPjxjb250cmlidXRvcnM+PGF1dGhvcnM+PGF1dGhvcj5UdXJuZXIsIEou
IFIuPC9hdXRob3I+PGF1dGhvcj5CYWtlciwgUi48L2F1dGhvcj48L2F1dGhvcnM+PC9jb250cmli
dXRvcnM+PGF1dGgtYWRkcmVzcz5EZXBhcnRtZW50IG9mIExlYXJuaW5nIFRlY2hub2xvZ3ksIENv
bGxlZ2Ugb2YgSW5mb3JtYXRpb24sIFVuaXZlcnNpdHkgb2YgTm9ydGggVGV4YXNUWCA3NjIwNywg
VW5pdGVkIFN0YXRlczwvYXV0aC1hZGRyZXNzPjx0aXRsZXM+PHRpdGxlPlRlYW0gRW1lcmdlbmNl
IExlYWRlcnNoaXAgRGV2ZWxvcG1lbnQgYW5kIEV2YWx1YXRpb246IEEgVGhlb3JldGljYWwgTW9k
ZWwgVXNpbmcgQ29tcGxleGl0eSBUaGVvcnk8L3RpdGxlPjxzZWNvbmRhcnktdGl0bGU+Sm91cm5h
bCBvZiBJbmZvcm1hdGlvbiBhbmQgS25vd2xlZGdlIE1hbmFnZW1lbnQ8L3NlY29uZGFyeS10aXRs
ZT48YWx0LXRpdGxlPkouIEluZi4gS25vd2wuIE1hbmFnZS48L2FsdC10aXRsZT48L3RpdGxlcz48
cGVyaW9kaWNhbD48ZnVsbC10aXRsZT5Kb3VybmFsIG9mIEluZm9ybWF0aW9uIGFuZCBLbm93bGVk
Z2UgTWFuYWdlbWVudDwvZnVsbC10aXRsZT48YWJici0xPkouIEluZi4gS25vd2wuIE1hbmFnZS48
L2FiYnItMT48L3BlcmlvZGljYWw+PGFsdC1wZXJpb2RpY2FsPjxmdWxsLXRpdGxlPkpvdXJuYWwg
b2YgSW5mb3JtYXRpb24gYW5kIEtub3dsZWRnZSBNYW5hZ2VtZW50PC9mdWxsLXRpdGxlPjxhYmJy
LTE+Si4gSW5mLiBLbm93bC4gTWFuYWdlLjwvYWJici0xPjwvYWx0LXBlcmlvZGljYWw+PHZvbHVt
ZT4xNjwvdm9sdW1lPjxudW1iZXI+MjwvbnVtYmVyPjxrZXl3b3Jkcz48a2V5d29yZD5jb21wbGV4
aXR5PC9rZXl3b3JkPjxrZXl3b3JkPmNvbXBsZXhpdHkgdGhlb3J5PC9rZXl3b3JkPjxrZXl3b3Jk
PmVtZXJnZW5jZTwva2V5d29yZD48a2V5d29yZD5ldmFsdWF0aW9uPC9rZXl3b3JkPjxrZXl3b3Jk
PkxlYWRlcnNoaXA8L2tleXdvcmQ+PGtleXdvcmQ+bGVhZGVyc2hpcCBkZXZlbG9wbWVudDwva2V5
d29yZD48a2V5d29yZD50ZWFtczwva2V5d29yZD48L2tleXdvcmRzPjxkYXRlcz48eWVhcj4yMDE3
PC95ZWFyPjwvZGF0ZXM+PHB1Ymxpc2hlcj5Xb3JsZCBTY2llbnRpZmljIFB1Ymxpc2hpbmcgQ28u
IFB0ZSBMdGQ8L3B1Ymxpc2hlcj48aXNibj4wMjE5NjQ5MiAoSVNTTik8L2lzYm4+PHdvcmstdHlw
ZT5BcnRpY2xlPC93b3JrLXR5cGU+PHVybHM+PHJlbGF0ZWQtdXJscz48dXJsPmh0dHBzOi8vd3d3
LnNjb3B1cy5jb20vaW53YXJkL3JlY29yZC51cmk/ZWlkPTItczIuMC04NTAyMDQ0MTg4NSZhbXA7
ZG9pPTEwLjExNDIlMmZTMDIxOTY0OTIxNzUwMDEyNSZhbXA7cGFydG5lcklEPTQwJmFtcDttZDU9
NWJjMTY4MTEzYzgxMjg0NjFkNjUwZjYzMzFjZTA4YjA8L3VybD48L3JlbGF0ZWQtdXJscz48L3Vy
bHM+PGN1c3RvbTc+MTc1MDAxMjwvY3VzdG9tNz48ZWxlY3Ryb25pYy1yZXNvdXJjZS1udW0+MTAu
MTE0Mi9TMDIxOTY0OTIxNzUwMDEyNTwvZWxlY3Ryb25pYy1yZXNvdXJjZS1udW0+PHJlbW90ZS1k
YXRhYmFzZS1uYW1lPlNjb3B1czwvcmVtb3RlLWRhdGFiYXNlLW5hbWU+PGxhbmd1YWdlPkVuZ2xp
c2g8L2xhbmd1YWdlPjwvcmVjb3JkPjwvQ2l0ZT48Q2l0ZT48QXV0aG9yPkRpZWJpZzwvQXV0aG9y
PjxZZWFyPjIwMTc8L1llYXI+PFJlY051bT43OTMwPC9SZWNOdW0+PHJlY29yZD48cmVjLW51bWJl
cj43OTMwPC9yZWMtbnVtYmVyPjxmb3JlaWduLWtleXM+PGtleSBhcHA9IkVOIiBkYi1pZD0iMHg5
czI5cHg4ZHJlYXNlc3oybzU5c2RmdGVkNTJ2dHRydmU1IiB0aW1lc3RhbXA9IjE2NTM0MTAwMTEi
Pjc5MzA8L2tleT48L2ZvcmVpZ24ta2V5cz48cmVmLXR5cGUgbmFtZT0iSm91cm5hbCBBcnRpY2xl
Ij4xNzwvcmVmLXR5cGU+PGNvbnRyaWJ1dG9ycz48YXV0aG9ycz48YXV0aG9yPkRpZWJpZywgTS48
L2F1dGhvcj48YXV0aG9yPkJvcm1hbm4sIEsuIEMuPC9hdXRob3I+PGF1dGhvcj5Sb3dvbGQsIEou
PC9hdXRob3I+PC9hdXRob3JzPjwvY29udHJpYnV0b3JzPjxhdXRoLWFkZHJlc3M+Q2VudGVyIGZv
ciBIaWdoZXIgRWR1Y2F0aW9uLCBUVSBEb3J0bXVuZCBVbml2ZXJzaXR5LCBEb3J0bXVuZCwgR2Vy
bWFueTwvYXV0aC1hZGRyZXNzPjx0aXRsZXM+PHRpdGxlPkRheS1sZXZlbCB0cmFuc2Zvcm1hdGlv
bmFsIGxlYWRlcnNoaXAgYW5kIGZvbGxvd2Vyc+KAmSBkYWlseSBsZXZlbCBvZiBzdHJlc3M6IGEg
bW9kZXJhdGVkIG1lZGlhdGlvbiBtb2RlbCBvZiB0ZWFtIGNvb3BlcmF0aW9uLCByb2xlIGNvbmZs
aWN0LCBhbmQgdHlwZSBvZiBjb21tdW5pY2F0aW9uPC90aXRsZT48c2Vjb25kYXJ5LXRpdGxlPkV1
cm9wZWFuIEpvdXJuYWwgb2YgV29yayBhbmQgT3JnYW5pemF0aW9uYWwgUHN5Y2hvbG9neTwvc2Vj
b25kYXJ5LXRpdGxlPjxhbHQtdGl0bGU+RXVyLiBKLiBXb3JrIE9yZ2FuLiBQc3ljaG9sLjwvYWx0
LXRpdGxlPjwvdGl0bGVzPjxwZXJpb2RpY2FsPjxmdWxsLXRpdGxlPkV1cm9wZWFuIEpvdXJuYWwg
b2YgV29yayBhbmQgT3JnYW5pemF0aW9uYWwgUHN5Y2hvbG9neTwvZnVsbC10aXRsZT48YWJici0x
PkV1ci4gSi4gV29yayBPcmcuIFBzeWNob2wuPC9hYmJyLTE+PGFiYnItMj5FdXIgSiBXb3JrIE9y
ZyBQc3ljaG9sPC9hYmJyLTI+PC9wZXJpb2RpY2FsPjxwYWdlcz4yMzQtMjQ5PC9wYWdlcz48dm9s
dW1lPjI2PC92b2x1bWU+PG51bWJlcj4yPC9udW1iZXI+PGtleXdvcmRzPjxrZXl3b3JkPmNvbW11
bmljYXRpb248L2tleXdvcmQ+PGtleXdvcmQ+ZGlhcnkgc3R1ZHk8L2tleXdvcmQ+PGtleXdvcmQ+
am9iIGRlbWFuZHPigJNyZXNvdXJjZXMgbW9kZWw8L2tleXdvcmQ+PGtleXdvcmQ+c3RyZXNzPC9r
ZXl3b3JkPjxrZXl3b3JkPlRyYW5zZm9ybWF0aW9uYWwgbGVhZGVyc2hpcDwva2V5d29yZD48L2tl
eXdvcmRzPjxkYXRlcz48eWVhcj4yMDE3PC95ZWFyPjwvZGF0ZXM+PHB1Ymxpc2hlcj5Sb3V0bGVk
Z2U8L3B1Ymxpc2hlcj48aXNibj4xMzU5NDMyWCAoSVNTTik8L2lzYm4+PHdvcmstdHlwZT5BcnRp
Y2xlPC93b3JrLXR5cGU+PHVybHM+PHJlbGF0ZWQtdXJscz48dXJsPmh0dHBzOi8vd3d3LnNjb3B1
cy5jb20vaW53YXJkL3JlY29yZC51cmk/ZWlkPTItczIuMC04NDk5NDgxMDE1NSZhbXA7ZG9pPTEw
LjEwODAlMmYxMzU5NDMyWC4yMDE2LjEyNTA3NDEmYW1wO3BhcnRuZXJJRD00MCZhbXA7bWQ1PTVj
NjE0MDNkOGI5MWM4MTk0N2ZkMzNmNDE3NjFmMWVlPC91cmw+PC9yZWxhdGVkLXVybHM+PC91cmxz
PjxlbGVjdHJvbmljLXJlc291cmNlLW51bT4xMC4xMDgwLzEzNTk0MzJYLjIwMTYuMTI1MDc0MTwv
ZWxlY3Ryb25pYy1yZXNvdXJjZS1udW0+PHJlbW90ZS1kYXRhYmFzZS1uYW1lPlNjb3B1czwvcmVt
b3RlLWRhdGFiYXNlLW5hbWU+PGxhbmd1YWdlPkVuZ2xpc2g8L2xhbmd1YWdlPjwvcmVjb3JkPjwv
Q2l0ZT48Q2l0ZT48QXV0aG9yPkNlcmktQm9vbXM8L0F1dGhvcj48WWVhcj4yMDE3PC9ZZWFyPjxS
ZWNOdW0+NzkzMjwvUmVjTnVtPjxyZWNvcmQ+PHJlYy1udW1iZXI+NzkzMjwvcmVjLW51bWJlcj48
Zm9yZWlnbi1rZXlzPjxrZXkgYXBwPSJFTiIgZGItaWQ9IjB4OXMyOXB4OGRyZWFzZXN6Mm81OXNk
ZnRlZDUydnR0cnZlNSIgdGltZXN0YW1wPSIxNjUzNDEwMDExIj43OTMyPC9rZXk+PC9mb3JlaWdu
LWtleXM+PHJlZi10eXBlIG5hbWU9IkpvdXJuYWwgQXJ0aWNsZSI+MTc8L3JlZi10eXBlPjxjb250
cmlidXRvcnM+PGF1dGhvcnM+PGF1dGhvcj5DZXJpLUJvb21zLCBNLjwvYXV0aG9yPjxhdXRob3I+
Q3VyxZ9ldSwgUC4gTC48L2F1dGhvcj48YXV0aG9yPk9lcmxlbWFucywgTC4gQS4gRy48L2F1dGhv
cj48L2F1dGhvcnM+PC9jb250cmlidXRvcnM+PGF1dGgtYWRkcmVzcz5EZXBhcnRtZW50IG9mIE9y
Z2FuaXphdGlvbiBTdHVkaWVzLCBUaWxidXJnIFVuaXZlcnNpdHksIFAuTy4gQm94IDkwMTUzLCBU
aWxidXJnLCA1MDAwLCBOZXRoZXJsYW5kcyYjeEQ7RGVwYXJ0bWVudCBvZiBQc3ljaG9sb2d5LCDi
gJxCYWJlxZ8tQm9seWFp4oCdIFVuaXZlcnNpdHksIFJlcHVibGljaWkgMzcsIENsdWotTmFwb2Nh
LCBDbHVqIDQwMDAxNSwgUm9tYW5pYSYjeEQ7T3BlbiBVbml2ZXJzaXR5IG9mIHRoZSBOZXRoZXJs
YW5kcywgSGVlcmxlbiwgTmV0aGVybGFuZHMmI3hEO0NlbnRlciBmb3IgSW5ub3ZhdGlvbiBSZXNl
YXJjaCwgVGlsYnVyZyBVbml2ZXJzaXR5LCBQLk8uIEJveCA5MDE1MywgVGlsYnVyZywgNTAwMCwg
TmV0aGVybGFuZHMmI3hEO0dyYWR1YXRlIFNjaG9vbCBvZiBUZWNobm9sb2d5IE1hbmFnZW1lbnQs
IFVuaXZlcnNpdHkgb2YgUHJldG9yaWEsIFNvdXRoIEFmcmljYTwvYXV0aC1hZGRyZXNzPjx0aXRs
ZXM+PHRpdGxlPlRhc2sgYW5kIHBlcnNvbi1mb2N1c2VkIGxlYWRlcnNoaXAgYmVoYXZpb3JzIGFu
ZCB0ZWFtIHBlcmZvcm1hbmNlOiBBIG1ldGEtYW5hbHlzaXM8L3RpdGxlPjxzZWNvbmRhcnktdGl0
bGU+SHVtYW4gUmVzb3VyY2UgTWFuYWdlbWVudCBSZXZpZXc8L3NlY29uZGFyeS10aXRsZT48YWx0
LXRpdGxlPkh1bS4gUmVzb3VyLiBNYW5hZ2UuIFJldi48L2FsdC10aXRsZT48L3RpdGxlcz48cGVy
aW9kaWNhbD48ZnVsbC10aXRsZT5IdW1hbiBSZXNvdXJjZSBNYW5hZ2VtZW50IFJldmlldzwvZnVs
bC10aXRsZT48L3BlcmlvZGljYWw+PHBhZ2VzPjE3OC0xOTI8L3BhZ2VzPjx2b2x1bWU+Mjc8L3Zv
bHVtZT48bnVtYmVyPjE8L251bWJlcj48a2V5d29yZHM+PGtleXdvcmQ+TWV0YS1hbmFseXNpczwv
a2V5d29yZD48a2V5d29yZD5QZXJzb24tZm9jdXNlZCBsZWFkZXJzaGlwPC9rZXl3b3JkPjxrZXl3
b3JkPlRhc2stZm9jdXNlZCBsZWFkZXJzaGlwPC9rZXl3b3JkPjxrZXl3b3JkPlRlYW0gcGVyZm9y
bWFuY2U8L2tleXdvcmQ+PC9rZXl3b3Jkcz48ZGF0ZXM+PHllYXI+MjAxNzwveWVhcj48L2RhdGVz
PjxwdWJsaXNoZXI+RWxzZXZpZXIgTHRkPC9wdWJsaXNoZXI+PGlzYm4+MTA1MzQ4MjIgKElTU04p
PC9pc2JuPjx3b3JrLXR5cGU+QXJ0aWNsZTwvd29yay10eXBlPjx1cmxzPjxyZWxhdGVkLXVybHM+
PHVybD5odHRwczovL3d3dy5zY29wdXMuY29tL2lud2FyZC9yZWNvcmQudXJpP2VpZD0yLXMyLjAt
ODQ5OTkwMjUxNjgmYW1wO2RvaT0xMC4xMDE2JTJmai5ocm1yLjIwMTYuMDkuMDEwJmFtcDtwYXJ0
bmVySUQ9NDAmYW1wO21kNT0xMDcyOTdmZmU4ZDA0NjdlYTEwNWEyYTAxMDYwY2ZiMjwvdXJsPjwv
cmVsYXRlZC11cmxzPjwvdXJscz48ZWxlY3Ryb25pYy1yZXNvdXJjZS1udW0+MTAuMTAxNi9qLmhy
bXIuMjAxNi4wOS4wMTA8L2VsZWN0cm9uaWMtcmVzb3VyY2UtbnVtPjxyZW1vdGUtZGF0YWJhc2Ut
bmFtZT5TY29wdXM8L3JlbW90ZS1kYXRhYmFzZS1uYW1lPjxsYW5ndWFnZT5FbmdsaXNoPC9sYW5n
dWFnZT48L3JlY29yZD48L0NpdGU+PENpdGU+PEF1dGhvcj5Eb25nPC9BdXRob3I+PFllYXI+MjAx
NzwvWWVhcj48UmVjTnVtPjc5MzM8L1JlY051bT48cmVjb3JkPjxyZWMtbnVtYmVyPjc5MzM8L3Jl
Yy1udW1iZXI+PGZvcmVpZ24ta2V5cz48a2V5IGFwcD0iRU4iIGRiLWlkPSIweDlzMjlweDhkcmVh
c2VzejJvNTlzZGZ0ZWQ1MnZ0dHJ2ZTUiIHRpbWVzdGFtcD0iMTY1MzQxMDAxMSI+NzkzMzwva2V5
PjwvZm9yZWlnbi1rZXlzPjxyZWYtdHlwZSBuYW1lPSJKb3VybmFsIEFydGljbGUiPjE3PC9yZWYt
dHlwZT48Y29udHJpYnV0b3JzPjxhdXRob3JzPjxhdXRob3I+RG9uZywgWS48L2F1dGhvcj48YXV0
aG9yPkJhcnRvbCwgSy4gTS48L2F1dGhvcj48YXV0aG9yPlpoYW5nLCBaLiBYLjwvYXV0aG9yPjxh
dXRob3I+TGksIEMuPC9hdXRob3I+PC9hdXRob3JzPjwvY29udHJpYnV0b3JzPjxhdXRoLWFkZHJl
c3M+VW5pdmVyc2l0eSBvZiBDb25uZWN0aWN1dCwgU3RvcnJzLCBDVCwgVW5pdGVkIFN0YXRlcyYj
eEQ7VW5pdmVyc2l0eSBvZiBNYXJ5bGFuZCwgQ29sbGVnZSBQYXJrLCBDb2xsZWdlIFBhcmssIE1E
LCBVbml0ZWQgU3RhdGVzJiN4RDtQZWtpbmcgVW5pdmVyc2l0eUJlaWppbmcsIENoaW5hJiN4RDtT
YW4gRnJhbmNpc2NvIFN0YXRlIFVuaXZlcnNpdHksIFNhbiBGcmFuY2lzY28sIENBLCBVbml0ZWQg
U3RhdGVzJiN4RDtJbmRpYW5hIFVuaXZlcnNpdHksIFB1cmR1ZSBVbml2ZXJzaXR5IEZvcnQgV2F5
bmUsIEZvcnQgV2F5bmUsIElOLCBVbml0ZWQgU3RhdGVzPC9hdXRoLWFkZHJlc3M+PHRpdGxlcz48
dGl0bGU+RW5oYW5jaW5nIGVtcGxveWVlIGNyZWF0aXZpdHkgdmlhIGluZGl2aWR1YWwgc2tpbGwg
ZGV2ZWxvcG1lbnQgYW5kIHRlYW0ga25vd2xlZGdlIHNoYXJpbmc6IEluZmx1ZW5jZXMgb2YgZHVh
bC1mb2N1c2VkIHRyYW5zZm9ybWF0aW9uYWwgbGVhZGVyc2hpcDwvdGl0bGU+PHNlY29uZGFyeS10
aXRsZT5Kb3VybmFsIG9mIE9yZ2FuaXphdGlvbmFsIEJlaGF2aW9yPC9zZWNvbmRhcnktdGl0bGU+
PGFsdC10aXRsZT5KLiBPcmdhbi4gQmVoYXYuPC9hbHQtdGl0bGU+PC90aXRsZXM+PHBlcmlvZGlj
YWw+PGZ1bGwtdGl0bGU+Sm91cm5hbCBvZiBPcmdhbml6YXRpb25hbCBCZWhhdmlvcjwvZnVsbC10
aXRsZT48L3BlcmlvZGljYWw+PHBhZ2VzPjQzOS00NTg8L3BhZ2VzPjx2b2x1bWU+Mzg8L3ZvbHVt
ZT48bnVtYmVyPjM8L251bWJlcj48a2V5d29yZHM+PGtleXdvcmQ+ZW1wbG95ZWUgY3JlYXRpdml0
eTwva2V5d29yZD48a2V5d29yZD5rbm93bGVkZ2Ugc2hhcmluZzwva2V5d29yZD48a2V5d29yZD5t
dWx0aWxldmVsPC9rZXl3b3JkPjxrZXl3b3JkPnNraWxsIGRldmVsb3BtZW50PC9rZXl3b3JkPjxr
ZXl3b3JkPnRyYW5zZm9ybWF0aW9uYWwgbGVhZGVyc2hpcDwva2V5d29yZD48L2tleXdvcmRzPjxk
YXRlcz48eWVhcj4yMDE3PC95ZWFyPjwvZGF0ZXM+PHB1Ymxpc2hlcj5Kb2huIFdpbGV5IGFuZCBT
b25zIEx0ZDwvcHVibGlzaGVyPjxpc2JuPjA4OTQzNzk2IChJU1NOKTwvaXNibj48d29yay10eXBl
PkFydGljbGU8L3dvcmstdHlwZT48dXJscz48cmVsYXRlZC11cmxzPjx1cmw+aHR0cHM6Ly93d3cu
c2NvcHVzLmNvbS9pbndhcmQvcmVjb3JkLnVyaT9laWQ9Mi1zMi4wLTg0OTkyNjQ5MDIwJmFtcDtk
b2k9MTAuMTAwMiUyZmpvYi4yMTM0JmFtcDtwYXJ0bmVySUQ9NDAmYW1wO21kNT01NWI1OTdhOTM0
ZDNiZGZjMzI4OGZjZjJlYWIxZWVlMzwvdXJsPjwvcmVsYXRlZC11cmxzPjwvdXJscz48ZWxlY3Ry
b25pYy1yZXNvdXJjZS1udW0+MTAuMTAwMi9qb2IuMjEzNDwvZWxlY3Ryb25pYy1yZXNvdXJjZS1u
dW0+PHJlbW90ZS1kYXRhYmFzZS1uYW1lPlNjb3B1czwvcmVtb3RlLWRhdGFiYXNlLW5hbWU+PGxh
bmd1YWdlPkVuZ2xpc2g8L2xhbmd1YWdlPjwvcmVjb3JkPjwvQ2l0ZT48Q2l0ZT48QXV0aG9yPlFp
PC9BdXRob3I+PFllYXI+MjAxNzwvWWVhcj48UmVjTnVtPjc5MzY8L1JlY051bT48cmVjb3JkPjxy
ZWMtbnVtYmVyPjc5MzY8L3JlYy1udW1iZXI+PGZvcmVpZ24ta2V5cz48a2V5IGFwcD0iRU4iIGRi
LWlkPSIweDlzMjlweDhkcmVhc2VzejJvNTlzZGZ0ZWQ1MnZ0dHJ2ZTUiIHRpbWVzdGFtcD0iMTY1
MzQxMDAxMSI+NzkzNjwva2V5PjwvZm9yZWlnbi1rZXlzPjxyZWYtdHlwZSBuYW1lPSJKb3VybmFs
IEFydGljbGUiPjE3PC9yZWYtdHlwZT48Y29udHJpYnV0b3JzPjxhdXRob3JzPjxhdXRob3I+UWks
IEwuPC9hdXRob3I+PGF1dGhvcj5MaXUsIEIuPC9hdXRob3I+PC9hdXRob3JzPjwvY29udHJpYnV0
b3JzPjxhdXRoLWFkZHJlc3M+RGVwYXJ0bWVudCBvZiBIdW1hbiBSZXNvdXJjZSBNYW5hZ2VtZW50
LCBTY2hvb2wgb2YgTWFuYWdlbWVudCwgU2hhbmRvbmcgVW5pdmVyc2l0eSwgSmluYW4sIENoaW5h
PC9hdXRoLWFkZHJlc3M+PHRpdGxlcz48dGl0bGU+RWZmZWN0cyBvZiBJbmNsdXNpdmUgTGVhZGVy
c2hpcCBvbiBFbXBsb3llZSBWb2ljZSBCZWhhdmlvciBhbmQgVGVhbSBQZXJmb3JtYW5jZTogVGhl
IE1lZGlhdGluZyBSb2xlIG9mIENhcmluZyBFdGhpY2FsIENsaW1hdGU8L3RpdGxlPjxzZWNvbmRh
cnktdGl0bGU+RnJvbnRpZXJzIGluIENvbW11bmljYXRpb248L3NlY29uZGFyeS10aXRsZT48YWx0
LXRpdGxlPkZyb250LiBDb21tdW4uPC9hbHQtdGl0bGU+PC90aXRsZXM+PHBlcmlvZGljYWw+PGZ1
bGwtdGl0bGU+RnJvbnRpZXJzIGluIENvbW11bmljYXRpb248L2Z1bGwtdGl0bGU+PGFiYnItMT5G
cm9udC4gQ29tbXVuLjwvYWJici0xPjwvcGVyaW9kaWNhbD48YWx0LXBlcmlvZGljYWw+PGZ1bGwt
dGl0bGU+RnJvbnRpZXJzIGluIENvbW11bmljYXRpb248L2Z1bGwtdGl0bGU+PGFiYnItMT5Gcm9u
dC4gQ29tbXVuLjwvYWJici0xPjwvYWx0LXBlcmlvZGljYWw+PHZvbHVtZT4yPC92b2x1bWU+PGtl
eXdvcmRzPjxrZXl3b3JkPmNyb3NzLWxldmVsIGFuYWx5c2lzPC9rZXl3b3JkPjxrZXl3b3JkPmVt
cGxveWVlIHZvaWNlIGJlaGF2aW9yPC9rZXl3b3JkPjxrZXl3b3JkPmluY2x1c2l2ZSBsZWFkZXJz
aGlwPC9rZXl3b3JkPjxrZXl3b3JkPnRlYW0gZXRoaWNhbCBjbGltYXRlPC9rZXl3b3JkPjxrZXl3
b3JkPnRlYW0gcGVyZm9ybWFuY2U8L2tleXdvcmQ+PC9rZXl3b3Jkcz48ZGF0ZXM+PHllYXI+MjAx
NzwveWVhcj48L2RhdGVzPjxwdWJsaXNoZXI+RnJvbnRpZXJzIE1lZGlhIFMuQS48L3B1Ymxpc2hl
cj48aXNibj4yMjk3OTAwWCAoSVNTTik8L2lzYm4+PHdvcmstdHlwZT5BcnRpY2xlPC93b3JrLXR5
cGU+PHVybHM+PHJlbGF0ZWQtdXJscz48dXJsPmh0dHBzOi8vd3d3LnNjb3B1cy5jb20vaW53YXJk
L3JlY29yZC51cmk/ZWlkPTItczIuMC04NTA1NDY2NjEyNyZhbXA7ZG9pPTEwLjMzODklMmZmY29t
bS4yMDE3LjAwMDA4JmFtcDtwYXJ0bmVySUQ9NDAmYW1wO21kNT0xNDRiMTc4NmMyNmIxY2Y2YjRm
OWFjMzY2MzhjNzk2MjwvdXJsPjwvcmVsYXRlZC11cmxzPjwvdXJscz48Y3VzdG9tNz4wMDAwODwv
Y3VzdG9tNz48ZWxlY3Ryb25pYy1yZXNvdXJjZS1udW0+MTAuMzM4OS9mY29tbS4yMDE3LjAwMDA4
PC9lbGVjdHJvbmljLXJlc291cmNlLW51bT48cmVtb3RlLWRhdGFiYXNlLW5hbWU+U2NvcHVzPC9y
ZW1vdGUtZGF0YWJhc2UtbmFtZT48bGFuZ3VhZ2U+RW5nbGlzaDwvbGFuZ3VhZ2U+PC9yZWNvcmQ+
PC9DaXRlPjxDaXRlPjxBdXRob3I+U2VlbGhvZmVyPC9BdXRob3I+PFllYXI+MjAxNzwvWWVhcj48
UmVjTnVtPjc5Mzc8L1JlY051bT48cmVjb3JkPjxyZWMtbnVtYmVyPjc5Mzc8L3JlYy1udW1iZXI+
PGZvcmVpZ24ta2V5cz48a2V5IGFwcD0iRU4iIGRiLWlkPSIweDlzMjlweDhkcmVhc2VzejJvNTlz
ZGZ0ZWQ1MnZ0dHJ2ZTUiIHRpbWVzdGFtcD0iMTY1MzQxMDAxMSI+NzkzNzwva2V5PjwvZm9yZWln
bi1rZXlzPjxyZWYtdHlwZSBuYW1lPSJKb3VybmFsIEFydGljbGUiPjE3PC9yZWYtdHlwZT48Y29u
dHJpYnV0b3JzPjxhdXRob3JzPjxhdXRob3I+U2VlbGhvZmVyLCBELjwvYXV0aG9yPjxhdXRob3I+
VmFsZXJpLCBHLjwvYXV0aG9yPjwvYXV0aG9ycz48L2NvbnRyaWJ1dG9ycz48YXV0aC1hZGRyZXNz
PkRlcGFydG1lbnQgb2YgSW50ZXJuYXRpb25hbCBCdXNpbmVzcywgWnVyaWNoIFVuaXZlcnNpdHkg
b2YgQXBwbGllZCBTY2llbmNlcywgU2Nob29sIG9mIE1hbmFnZW1lbnQgYW5kIExhdywgU3RhZHRo
YXVzc3RyYXNzZSAxNCwgV2ludGVydGh1ciwgQ0gtODQwMSwgU3dpdHplcmxhbmQ8L2F1dGgtYWRk
cmVzcz48dGl0bGVzPjx0aXRsZT5UaGUgaW50ZXJwbGF5IGJldHdlZW4gbGVhZGVyc2hpcCBhbmQg
dGVhbSBwZXJmb3JtYW5jZTogQW4gZW1waXJpY2FsIGludmVzdGlnYXRpb24gaW4gYSBtYWpvciBT
d2lzcyBIUiBjb25zdWx0aW5nIGZpcm08L3RpdGxlPjxzZWNvbmRhcnktdGl0bGU+Q2VudHJhbCBF
dXJvcGVhbiBCdXNpbmVzcyBSZXZpZXc8L3NlY29uZGFyeS10aXRsZT48YWx0LXRpdGxlPkNlbnQu
IEV1cm9wZWFuIEJ1cy4gUmV2LjwvYWx0LXRpdGxlPjwvdGl0bGVzPjxwZXJpb2RpY2FsPjxmdWxs
LXRpdGxlPkNlbnRyYWwgRXVyb3BlYW4gQnVzaW5lc3MgUmV2aWV3PC9mdWxsLXRpdGxlPjwvcGVy
aW9kaWNhbD48cGFnZXM+NS0yNTwvcGFnZXM+PHZvbHVtZT42PC92b2x1bWU+PG51bWJlcj4xPC9u
dW1iZXI+PGtleXdvcmRzPjxrZXl3b3JkPkh1bWFuIHJlc291cmNlczwva2V5d29yZD48a2V5d29y
ZD5MZWFkZXJzaGlwPC9rZXl3b3JkPjxrZXl3b3JkPlBlcnNvbmFsaXR5PC9rZXl3b3JkPjxrZXl3
b3JkPlRyYWl0IHJlc2VhcmNoPC9rZXl3b3JkPjwva2V5d29yZHM+PGRhdGVzPjx5ZWFyPjIwMTc8
L3llYXI+PC9kYXRlcz48cHVibGlzaGVyPkVjb25vbWljcyAtIFByYWd1ZSwgRmFjdWx0eSBvZiBC
dXNpbmVzcyBBZG1pbmlzdHJhdGlvbjwvcHVibGlzaGVyPjxpc2JuPjE4MDU0ODU0IChJU1NOKTwv
aXNibj48d29yay10eXBlPkFydGljbGU8L3dvcmstdHlwZT48dXJscz48cmVsYXRlZC11cmxzPjx1
cmw+aHR0cHM6Ly93d3cuc2NvcHVzLmNvbS9pbndhcmQvcmVjb3JkLnVyaT9laWQ9Mi1zMi4wLTg1
MDUxMTM2MjY3JmFtcDtkb2k9MTAuMTgyNjclMmZKLkNFQlIuMTcwJmFtcDtwYXJ0bmVySUQ9NDAm
YW1wO21kNT02MDYxODJiNWYzMzM3YjdkMTVhYTE4OWFmZjk5YmVmZDwvdXJsPjwvcmVsYXRlZC11
cmxzPjwvdXJscz48ZWxlY3Ryb25pYy1yZXNvdXJjZS1udW0+MTAuMTgyNjcvSi5DRUJSLjE3MDwv
ZWxlY3Ryb25pYy1yZXNvdXJjZS1udW0+PHJlbW90ZS1kYXRhYmFzZS1uYW1lPlNjb3B1czwvcmVt
b3RlLWRhdGFiYXNlLW5hbWU+PGxhbmd1YWdlPkVuZ2xpc2g8L2xhbmd1YWdlPjwvcmVjb3JkPjwv
Q2l0ZT48Q2l0ZT48QXV0aG9yPkh1dmFuZTwvQXV0aG9yPjxZZWFyPjIwMTc8L1llYXI+PFJlY051
bT43OTM4PC9SZWNOdW0+PHJlY29yZD48cmVjLW51bWJlcj43OTM4PC9yZWMtbnVtYmVyPjxmb3Jl
aWduLWtleXM+PGtleSBhcHA9IkVOIiBkYi1pZD0iMHg5czI5cHg4ZHJlYXNlc3oybzU5c2RmdGVk
NTJ2dHRydmU1IiB0aW1lc3RhbXA9IjE2NTM0MTAwMTEiPjc5Mzg8L2tleT48L2ZvcmVpZ24ta2V5
cz48cmVmLXR5cGUgbmFtZT0iSm91cm5hbCBBcnRpY2xlIj4xNzwvcmVmLXR5cGU+PGNvbnRyaWJ1
dG9ycz48YXV0aG9ycz48YXV0aG9yPkh1dmFuZSwgSi48L2F1dGhvcj48YXV0aG9yPktvbWFyb3cs
IEwuPC9hdXRob3I+PGF1dGhvcj5IaWxsLCBDLjwvYXV0aG9yPjxhdXRob3I+VHJhbiwgVC4gVC4g
VC48L2F1dGhvcj48YXV0aG9yPlBlcmVpcmEsIEMuPC9hdXRob3I+PGF1dGhvcj5Sb3NlbmtyYW56
LCBTLiBMLjwvYXV0aG9yPjxhdXRob3I+RmlubmVtZXllciwgTS48L2F1dGhvcj48YXV0aG9yPkVh
cmxleSwgTS48L2F1dGhvcj48YXV0aG9yPkppYW5nLCBILjwvYXV0aG9yPjxhdXRob3I+V2FuZywg
Ui48L2F1dGhvcj48YXV0aG9yPkxvaywgSi48L2F1dGhvcj48YXV0aG9yPkV2YW5zLCBTLiBSLjwv
YXV0aG9yPjwvYXV0aG9ycz48L2NvbnRyaWJ1dG9ycz48YXV0aC1hZGRyZXNzPkR1a2UgQ2xpbmlj
YWwgUmVzZWFyY2ggSW5zdGl0dXRlLCBEdWtlIFVuaXZlcnNpdHksIE1lZGljYWwgQ2VudGVyLCBE
dXJoYW0sIE5DLCBVbml0ZWQgU3RhdGVzJiN4RDtGWEItNjI1QSwgQ2VudGVyIGZvciBCaW9zdGF0
aXN0aWNzLCBBSURTIFJlc2VhcmNoIGFuZCBEZXBhcnRtZW50IG9mIEJpb3N0YXRpc3RpY3MsIEhh
cnZhcmQgVC5ILiBDaGFuIFNjaG9vbCBvZiBQdWJsaWMgSGVhbHRoLCA2NTEgSHVudGluZ3RvbiBB
dmUsIEJvc3RvbiwgTUEgMDIxMTUsIFVuaXRlZCBTdGF0ZXMmI3hEO0Zyb250aWVyIFNjaWVuY2Ug
YW5kIFRlY2hub2xvZ3kgUmVzZWFyY2ggRm91bmRhdGlvbiwgQm9zdG9uLCBNQSwgVW5pdGVkIFN0
YXRlcyYjeEQ7RGl2aXNpb24gb2YgU2xlZXAgYW5kIENpcmNhZGlhbiBEaXNvcmRlcnMsIEJyaWdo
YW0gYW5kIFdvbWVuJmFwb3M7cyBIb3NwaXRhbCwgVW5pdGVkIFN0YXRlcyYjeEQ7RGVwYXJ0bWVu
dCBvZiBCaW9zdGF0aXN0aWNzLCBIYXJ2YXJkIFQuSC4gQ2hhbiBTY2hvb2wgb2YgUHVibGljIEhl
YWx0aCwgQm9zdG9uLCBNQSwgVW5pdGVkIFN0YXRlczwvYXV0aC1hZGRyZXNzPjx0aXRsZXM+PHRp
dGxlPkZ1bmRhbWVudGFscyBhbmQgY2F0YWx5dGljIGlubm92YXRpb246IFRoZSBzdGF0aXN0aWNh
bCBhbmQgZGF0YSBtYW5hZ2VtZW50IGNlbnRlciBvZiB0aGUgYW50aWJhY3RlcmlhbCByZXNpc3Rh
bmNlIGxlYWRlcnNoaXAgZ3JvdXA8L3RpdGxlPjxzZWNvbmRhcnktdGl0bGU+Q2xpbmljYWwgSW5m
ZWN0aW91cyBEaXNlYXNlczwvc2Vjb25kYXJ5LXRpdGxlPjxhbHQtdGl0bGU+Q2xpbi4gSW5mZWN0
LiBEaXMuPC9hbHQtdGl0bGU+PC90aXRsZXM+PHBlcmlvZGljYWw+PGZ1bGwtdGl0bGU+Q2xpbmlj
YWwgSW5mZWN0aW91cyBEaXNlYXNlczwvZnVsbC10aXRsZT48YWJici0xPkNsaW4uIEluZmVjdC4g
RGlzLjwvYWJici0xPjxhYmJyLTI+Q2xpbiBJbmZlY3QgRGlzPC9hYmJyLTI+PC9wZXJpb2RpY2Fs
PjxhbHQtcGVyaW9kaWNhbD48ZnVsbC10aXRsZT5DbGluaWNhbCBJbmZlY3Rpb3VzIERpc2Vhc2Vz
PC9mdWxsLXRpdGxlPjxhYmJyLTE+Q2xpbi4gSW5mZWN0LiBEaXMuPC9hYmJyLTE+PGFiYnItMj5D
bGluIEluZmVjdCBEaXM8L2FiYnItMj48L2FsdC1wZXJpb2RpY2FsPjxwYWdlcz5TMTgtUzIzPC9w
YWdlcz48dm9sdW1lPjY0PC92b2x1bWU+PGtleXdvcmRzPjxrZXl3b3JkPkFudGliYWN0ZXJpYWwg
UmVzaXN0YW5jZTwva2V5d29yZD48a2V5d29yZD5EYXRhPC9rZXl3b3JkPjxrZXl3b3JkPklubm92
YXRpb248L2tleXdvcmQ+PGtleXdvcmQ+U3RhdGlzdGljczwva2V5d29yZD48a2V5d29yZD5hbnRp
YmlvdGljIHJlc2lzdGFuY2U8L2tleXdvcmQ+PGtleXdvcmQ+QXJ0aWNsZTwva2V5d29yZD48a2V5
d29yZD5jbGluaWNhbCB0cmlhbCAodG9waWMpPC9rZXl3b3JkPjxrZXl3b3JkPmRhdGEgYW5hbHlz
aXM8L2tleXdvcmQ+PGtleXdvcmQ+ZWR1Y2F0aW9uPC9rZXl3b3JkPjxrZXl3b3JkPmh1bWFuPC9r
ZXl3b3JkPjxrZXl3b3JkPmluZm9ybWF0aW9uIGNlbnRlcjwva2V5d29yZD48a2V5d29yZD5pbmZv
cm1hdGlvbiBwcm9jZXNzaW5nPC9rZXl3b3JkPjxrZXl3b3JkPmxlYWRlcnNoaXA8L2tleXdvcmQ+
PGtleXdvcmQ+bWVkaWNhbCBpbmZvcm1hdGlvbjwva2V5d29yZD48a2V5d29yZD5tb25pdG9yaW5n
PC9rZXl3b3JkPjxrZXl3b3JkPnByaW9yaXR5IGpvdXJuYWw8L2tleXdvcmQ+PGtleXdvcmQ+c3R1
ZHkgZGVzaWduPC9rZXl3b3JkPjxrZXl3b3JkPmhlYWx0aCBjYXJlIHBsYW5uaW5nPC9rZXl3b3Jk
PjxrZXl3b3JkPmluZm9ybWF0aW9uIHN5c3RlbTwva2V5d29yZD48a2V5d29yZD5tZWRpY2FsIGVk
dWNhdGlvbjwva2V5d29yZD48a2V5d29yZD5vcmdhbml6YXRpb24gYW5kIG1hbmFnZW1lbnQ8L2tl
eXdvcmQ+PGtleXdvcmQ+cHJvY2VkdXJlczwva2V5d29yZD48a2V5d29yZD5yZXNlYXJjaDwva2V5
d29yZD48a2V5d29yZD5zdGFuZGFyZHM8L2tleXdvcmQ+PGtleXdvcmQ+YW50aWluZmVjdGl2ZSBh
Z2VudDwva2V5d29yZD48a2V5d29yZD5BbnRpLUJhY3RlcmlhbCBBZ2VudHM8L2tleXdvcmQ+PGtl
eXdvcmQ+RGF0YSBDb2xsZWN0aW9uPC9rZXl3b3JkPjxrZXl3b3JkPkRydWcgUmVzaXN0YW5jZSwg
QmFjdGVyaWFsPC9rZXl3b3JkPjxrZXl3b3JkPkVkdWNhdGlvbiwgTWVkaWNhbDwva2V5d29yZD48
a2V5d29yZD5IZWFsdGggUmVzb3VyY2VzPC9rZXl3b3JkPjxrZXl3b3JkPkh1bWFuczwva2V5d29y
ZD48a2V5d29yZD5JbmZvcm1hdGlvbiBNYW5hZ2VtZW50PC9rZXl3b3JkPjwva2V5d29yZHM+PGRh
dGVzPjx5ZWFyPjIwMTc8L3llYXI+PC9kYXRlcz48cHVibGlzaGVyPk94Zm9yZCBVbml2ZXJzaXR5
IFByZXNzPC9wdWJsaXNoZXI+PGlzYm4+MTA1ODQ4MzggKElTU04pPC9pc2JuPjx3b3JrLXR5cGU+
QXJ0aWNsZTwvd29yay10eXBlPjx1cmxzPjxyZWxhdGVkLXVybHM+PHVybD5odHRwczovL3d3dy5z
Y29wdXMuY29tL2lud2FyZC9yZWNvcmQudXJpP2VpZD0yLXMyLjAtODUwMzM1NjgxOTkmYW1wO2Rv
aT0xMC4xMDkzJTJmY2lkJTJmY2l3ODI3JmFtcDtwYXJ0bmVySUQ9NDAmYW1wO21kNT1jNzlmOTJj
OGZmZDk2ZTdjZTViNmM5OTE4MWM0M2NlYzwvdXJsPjwvcmVsYXRlZC11cmxzPjwvdXJscz48Y3Vz
dG9tMj4yODM1MDg5OTwvY3VzdG9tMj48ZWxlY3Ryb25pYy1yZXNvdXJjZS1udW0+MTAuMTA5My9j
aWQvY2l3ODI3PC9lbGVjdHJvbmljLXJlc291cmNlLW51bT48cmVtb3RlLWRhdGFiYXNlLW5hbWU+
U2NvcHVzPC9yZW1vdGUtZGF0YWJhc2UtbmFtZT48bGFuZ3VhZ2U+RW5nbGlzaDwvbGFuZ3VhZ2U+
PC9yZWNvcmQ+PC9DaXRlPjxDaXRlPjxBdXRob3I+Q3Jvc3M8L0F1dGhvcj48WWVhcj4yMDE3PC9Z
ZWFyPjxSZWNOdW0+NzkzOTwvUmVjTnVtPjxyZWNvcmQ+PHJlYy1udW1iZXI+NzkzOTwvcmVjLW51
bWJlcj48Zm9yZWlnbi1rZXlzPjxrZXkgYXBwPSJFTiIgZGItaWQ9IjB4OXMyOXB4OGRyZWFzZXN6
Mm81OXNkZnRlZDUydnR0cnZlNSIgdGltZXN0YW1wPSIxNjUzNDEwMDExIj43OTM5PC9rZXk+PC9m
b3JlaWduLWtleXM+PHJlZi10eXBlIG5hbWU9IkpvdXJuYWwgQXJ0aWNsZSI+MTc8L3JlZi10eXBl
Pjxjb250cmlidXRvcnM+PGF1dGhvcnM+PGF1dGhvcj5Dcm9zcywgSC4gUi48L2F1dGhvcj48YXV0
aG9yPkhhcnJpcywgQS48L2F1dGhvcj48YXV0aG9yPkFyaWFzLCBSLiBNLjwvYXV0aG9yPjxhdXRo
b3I+Q2hhbWJlcnMsIEguIEYuPC9hdXRob3I+PGF1dGhvcj5Gb3dsZXIsIFYuIEcuLCBKci48L2F1
dGhvcj48L2F1dGhvcnM+PC9jb250cmlidXRvcnM+PGF1dGgtYWRkcmVzcz5EdWtlIENsaW5pY2Fs
IFJlc2VhcmNoIEluc3RpdHV0ZSwgRHVrZSBVbml2ZXJzaXR5LCBNZWRpY2FsIENlbnRlciwgRHVy
aGFtLCBOQywgVW5pdGVkIFN0YXRlcyYjeEQ7VW5pdmVyc2l0eSBvZiBNYXJ5bGFuZCwgU2Nob29s
IG9mIE1lZGljaW5lLCBCYWx0aW1vcmUsIFVuaXRlZCBTdGF0ZXMmI3hEO1VuaXZlcnNpdHkgb2Yg
Q2FsaWZvcm5pYSwgU2FuIEZyYW5jaXNjbywgU2FuIEZyYW5jaXNjbyBHZW5lcmFsIEhvc3BpdGFs
LCBVbml0ZWQgU3RhdGVzJiN4RDtEaXZpc2lvbiBvZiBJbmZlY3Rpb3VzIERpc2Vhc2VzLCBEZXBh
cnRtZW50IG9mIE1lZGljaW5lLCBEdWtlIFVuaXZlcnNpdHksIE1lZGljYWwgQ2VudGVyLCBCb3gg
MTAyMzU5LCBIYW5lcyBCbGRnLCBEdXJoYW0sIE5DIDI3NzEwLCBVbml0ZWQgU3RhdGVzPC9hdXRo
LWFkZHJlc3M+PHRpdGxlcz48dGl0bGU+VHJhbnNmb3JtaW5nIGNvbmNlcHRzIGludG8gY2xpbmlj
YWwgdHJpYWxzIGFuZCBjcmVhdGluZyBhIG11bHRpc2l0ZSBuZXR3b3JrOiBUaGUgTGVhZGVyc2hp
cCBhbmQgT3BlcmF0aW9ucyBDZW50ZXIgb2YgdGhlIEFudGliYWN0ZXJpYWwgUmVzaXN0YW5jZSBM
ZWFkZXJzaGlwIEdyb3VwPC90aXRsZT48c2Vjb25kYXJ5LXRpdGxlPkNsaW5pY2FsIEluZmVjdGlv
dXMgRGlzZWFzZXM8L3NlY29uZGFyeS10aXRsZT48YWx0LXRpdGxlPkNsaW4uIEluZmVjdC4gRGlz
LjwvYWx0LXRpdGxlPjwvdGl0bGVzPjxwZXJpb2RpY2FsPjxmdWxsLXRpdGxlPkNsaW5pY2FsIElu
ZmVjdGlvdXMgRGlzZWFzZXM8L2Z1bGwtdGl0bGU+PGFiYnItMT5DbGluLiBJbmZlY3QuIERpcy48
L2FiYnItMT48YWJici0yPkNsaW4gSW5mZWN0IERpczwvYWJici0yPjwvcGVyaW9kaWNhbD48YWx0
LXBlcmlvZGljYWw+PGZ1bGwtdGl0bGU+Q2xpbmljYWwgSW5mZWN0aW91cyBEaXNlYXNlczwvZnVs
bC10aXRsZT48YWJici0xPkNsaW4uIEluZmVjdC4gRGlzLjwvYWJici0xPjxhYmJyLTI+Q2xpbiBJ
bmZlY3QgRGlzPC9hYmJyLTI+PC9hbHQtcGVyaW9kaWNhbD48cGFnZXM+UzgtUzEyPC9wYWdlcz48
dm9sdW1lPjY0PC92b2x1bWU+PGtleXdvcmRzPjxrZXl3b3JkPkFudGliYWN0ZXJpYWwgUmVzaXN0
YW5jZTwva2V5d29yZD48a2V5d29yZD5DbGluaWNhbCB0cmlhbCBuZXR3b3JrPC9rZXl3b3JkPjxr
ZXl3b3JkPkluZmVjdGlvdXMgRGlzZWFzZTwva2V5d29yZD48a2V5d29yZD5NZW50b3Jpbmc8L2tl
eXdvcmQ+PGtleXdvcmQ+YWNoaWV2ZW1lbnQ8L2tleXdvcmQ+PGtleXdvcmQ+YW50aWJpb3RpYyBy
ZXNpc3RhbmNlPC9rZXl3b3JkPjxrZXl3b3JkPkFydGljbGU8L2tleXdvcmQ+PGtleXdvcmQ+Y2xp
bmljYWwgdHJpYWwgKHRvcGljKTwva2V5d29yZD48a2V5d29yZD5mdXR1cm9sb2d5PC9rZXl3b3Jk
PjxrZXl3b3JkPmluZmVjdGlvbjwva2V5d29yZD48a2V5d29yZD5sZWFkZXJzaGlwPC9rZXl3b3Jk
PjxrZXl3b3JkPm5hdGlvbmFsIGhlYWx0aCBvcmdhbml6YXRpb248L2tleXdvcmQ+PGtleXdvcmQ+
cHJpb3JpdHkgam91cm5hbDwva2V5d29yZD48a2V5d29yZD5jb21tdW5pY2FibGUgZGlzZWFzZSBj
b250cm9sPC9rZXl3b3JkPjxrZXl3b3JkPmh1bWFuPC9rZXl3b3JkPjxrZXl3b3JkPm1hbnBvd2Vy
PC9rZXl3b3JkPjxrZXl3b3JkPm1lZGljYWwgcmVzZWFyY2g8L2tleXdvcmQ+PGtleXdvcmQ+b3Jn
YW5pemF0aW9uIGFuZCBtYW5hZ2VtZW50PC9rZXl3b3JkPjxrZXl3b3JkPnBlcnNvbm5lbDwva2V5
d29yZD48a2V5d29yZD5wcm9ncmFtIGRldmVsb3BtZW50PC9rZXl3b3JkPjxrZXl3b3JkPnN0YW5k
YXJkczwva2V5d29yZD48a2V5d29yZD5CaW9tZWRpY2FsIFJlc2VhcmNoPC9rZXl3b3JkPjxrZXl3
b3JkPkNsaW5pY2FsIFRyaWFscyBhcyBUb3BpYzwva2V5d29yZD48a2V5d29yZD5EcnVnIFJlc2lz
dGFuY2UsIEJhY3RlcmlhbDwva2V5d29yZD48a2V5d29yZD5IdW1hbnM8L2tleXdvcmQ+PGtleXdv
cmQ+UmVzZWFyY2ggUGVyc29ubmVsPC9rZXl3b3JkPjwva2V5d29yZHM+PGRhdGVzPjx5ZWFyPjIw
MTc8L3llYXI+PC9kYXRlcz48cHVibGlzaGVyPk94Zm9yZCBVbml2ZXJzaXR5IFByZXNzPC9wdWJs
aXNoZXI+PGlzYm4+MTA1ODQ4MzggKElTU04pPC9pc2JuPjx3b3JrLXR5cGU+QXJ0aWNsZTwvd29y
ay10eXBlPjx1cmxzPjxyZWxhdGVkLXVybHM+PHVybD5odHRwczovL3d3dy5zY29wdXMuY29tL2lu
d2FyZC9yZWNvcmQudXJpP2VpZD0yLXMyLjAtODUwMzM1NjMxNjEmYW1wO2RvaT0xMC4xMDkzJTJm
Y2lkJTJmY2l3ODI1JmFtcDtwYXJ0bmVySUQ9NDAmYW1wO21kNT0zZDhlMDQyNjQwODkyNmI3N2Ew
ZTNiYmU1ZTU3ZGVkMjwvdXJsPjwvcmVsYXRlZC11cmxzPjwvdXJscz48Y3VzdG9tMj4yODM1MDg5
NzwvY3VzdG9tMj48ZWxlY3Ryb25pYy1yZXNvdXJjZS1udW0+MTAuMTA5My9jaWQvY2l3ODI1PC9l
bGVjdHJvbmljLXJlc291cmNlLW51bT48cmVtb3RlLWRhdGFiYXNlLW5hbWU+U2NvcHVzPC9yZW1v
dGUtZGF0YWJhc2UtbmFtZT48bGFuZ3VhZ2U+RW5nbGlzaDwvbGFuZ3VhZ2U+PC9yZWNvcmQ+PC9D
aXRlPjxDaXRlPjxBdXRob3I+TWFuY2E8L0F1dGhvcj48WWVhcj4yMDE3PC9ZZWFyPjxSZWNOdW0+
Nzk0MDwvUmVjTnVtPjxyZWNvcmQ+PHJlYy1udW1iZXI+Nzk0MDwvcmVjLW51bWJlcj48Zm9yZWln
bi1rZXlzPjxrZXkgYXBwPSJFTiIgZGItaWQ9IjB4OXMyOXB4OGRyZWFzZXN6Mm81OXNkZnRlZDUy
dnR0cnZlNSIgdGltZXN0YW1wPSIxNjUzNDEwMDExIj43OTQwPC9rZXk+PC9mb3JlaWduLWtleXM+
PHJlZi10eXBlIG5hbWU9IkpvdXJuYWwgQXJ0aWNsZSI+MTc8L3JlZi10eXBlPjxjb250cmlidXRv
cnM+PGF1dGhvcnM+PGF1dGhvcj5NYW5jYSwgQy48L2F1dGhvcj48YXV0aG9yPkhpbGwsIEMuPC9h
dXRob3I+PGF1dGhvcj5IdWplciwgQS4gTS48L2F1dGhvcj48YXV0aG9yPlBhdGVsLCBSLjwvYXV0
aG9yPjxhdXRob3I+RXZhbnMsIFMuIFIuPC9hdXRob3I+PGF1dGhvcj5Cb25vbW8sIFIuIEEuPC9h
dXRob3I+PGF1dGhvcj5LcmVpc3dpcnRoLCBCLiBOLjwvYXV0aG9yPjwvYXV0aG9ycz48L2NvbnRy
aWJ1dG9ycz48YXV0aC1hZGRyZXNzPlB1YmxpYyBIZWFsdGggUmVzZWFyY2ggSW5zdGl0dXRlIENl
bnRlciwgTmV3IEplcnNleSBNZWRpY2FsIFNjaG9vbCwgUnV0Z2VycyBVbml2ZXJzaXR5LCAyMjUg
V2FycmVuIFN0LCBOZXdhcmssIE5KIDA3MTAzLTM1MzUsIFVuaXRlZCBTdGF0ZXMmI3hEO0R1a2Ug
Q2xpbmljYWwgUmVzZWFyY2ggSW5zdGl0dXRlLCBEdWtlIFVuaXZlcnNpdHksIE1lZGljYWwgQ2Vu
dGVyLCBEdXJoYW0sIE5DLCBVbml0ZWQgU3RhdGVzJiN4RDtMb3VpcyBTdG9rZXMgQ2xldmVsYW5k
IERlcGFydG1lbnQgb2YgVmV0ZXJhbnMsIEFmZmFpcnMgTWVkaWNhbCBDZW50ZXIsIFVuaXRlZCBT
dGF0ZXMmI3hEO0RlcGFydG1lbnQgb2YgTWVkaWNpbmUsIENhc2UgV2VzdGVybiBSZXNlcnZlIFVu
aXZlcnNpdHksIFNjaG9vbCBvZiBNZWRpY2luZSwgQ2xldmVsYW5kLCBPSCwgVW5pdGVkIFN0YXRl
cyYjeEQ7RGl2aXNpb24gb2YgQ2xpbmljYWwgTWljcm9iaW9sb2d5LCBEZXBhcnRtZW50IG9mIExh
Ym9yYXRvcnkgTWVkaWNpbmUgYW5kIFBhdGhvbG9neSwgVW5pdGVkIFN0YXRlcyYjeEQ7RGl2aXNp
b24gb2YgSW5mZWN0aW91cyBEaXNlYXNlcywgRGVwYXJ0bWVudCBvZiBNZWRpY2luZSwgTWF5byBD
bGluaWMsIFJvY2hlc3RlciwgTU4sIFVuaXRlZCBTdGF0ZXMmI3hEO0NlbnRlciBmb3IgQmlvc3Rh
dGlzdGljcywgQUlEUyBSZXNlYXJjaCBhbmQgdGhlIERlcGFydG1lbnQgb2YgQmlvc3RhdGlzdGlj
cywgSGFydmFyZCBVbml2ZXJzaXR5LCBCb3N0b24sIE1BLCBVbml0ZWQgU3RhdGVzPC9hdXRoLWFk
ZHJlc3M+PHRpdGxlcz48dGl0bGU+TGVhZGluZyBhbnRpYmFjdGVyaWFsIGxhYm9yYXRvcnkgcmVz
ZWFyY2ggYnkgaW50ZWdyYXRpbmcgY29udmVudGlvbmFsIGFuZCBpbm5vdmF0aXZlIGFwcHJvYWNo
ZXM6IFRoZSBMYWJvcmF0b3J5IENlbnRlciBvZiB0aGUgQW50aWJhY3RlcmlhbCBSZXNpc3RhbmNl
IExlYWRlcnNoaXAgR3JvdXA8L3RpdGxlPjxzZWNvbmRhcnktdGl0bGU+Q2xpbmljYWwgSW5mZWN0
aW91cyBEaXNlYXNlczwvc2Vjb25kYXJ5LXRpdGxlPjxhbHQtdGl0bGU+Q2xpbi4gSW5mZWN0LiBE
aXMuPC9hbHQtdGl0bGU+PC90aXRsZXM+PHBlcmlvZGljYWw+PGZ1bGwtdGl0bGU+Q2xpbmljYWwg
SW5mZWN0aW91cyBEaXNlYXNlczwvZnVsbC10aXRsZT48YWJici0xPkNsaW4uIEluZmVjdC4gRGlz
LjwvYWJici0xPjxhYmJyLTI+Q2xpbiBJbmZlY3QgRGlzPC9hYmJyLTI+PC9wZXJpb2RpY2FsPjxh
bHQtcGVyaW9kaWNhbD48ZnVsbC10aXRsZT5DbGluaWNhbCBJbmZlY3Rpb3VzIERpc2Vhc2VzPC9m
dWxsLXRpdGxlPjxhYmJyLTE+Q2xpbi4gSW5mZWN0LiBEaXMuPC9hYmJyLTE+PGFiYnItMj5DbGlu
IEluZmVjdCBEaXM8L2FiYnItMj48L2FsdC1wZXJpb2RpY2FsPjxwYWdlcz5TMTMtUzE3PC9wYWdl
cz48dm9sdW1lPjY0PC92b2x1bWU+PGtleXdvcmRzPjxrZXl3b3JkPkFudGliYWN0ZXJpYWwgUmVz
aXN0YW5jZTwva2V5d29yZD48a2V5d29yZD5CYWN0ZXJpYWwgc3RyYWluczwva2V5d29yZD48a2V5
d29yZD5CaW9yZXBvc2l0b3J5PC9rZXl3b3JkPjxrZXl3b3JkPkRpYWdub3N0aWNzIGFuZCBEZXZp
Y2VzPC9rZXl3b3JkPjxrZXl3b3JkPkRydWcgdGVzdGluZzwva2V5d29yZD48a2V5d29yZD5iZXRh
IGxhY3RhbSBhbnRpYmlvdGljPC9rZXl3b3JkPjxrZXl3b3JkPmNlZmVwaW1lPC9rZXl3b3JkPjxr
ZXl3b3JkPmNlZnRhemlkaW1lPC9rZXl3b3JkPjxrZXl3b3JkPmltaXBlbmVtPC9rZXl3b3JkPjxr
ZXl3b3JkPnBpcGVyYWNpbGxpbiBwbHVzIHRhem9iYWN0YW08L2tleXdvcmQ+PGtleXdvcmQ+YW50
aWluZmVjdGl2ZSBhZ2VudDwva2V5d29yZD48a2V5d29yZD5hbGdvcml0aG08L2tleXdvcmQ+PGtl
eXdvcmQ+YW50aWJpb3RpYyByZXNpc3RhbmNlPC9rZXl3b3JkPjxrZXl3b3JkPmFudGliaW90aWMg
dGhlcmFweTwva2V5d29yZD48a2V5d29yZD5BcnRpY2xlPC9rZXl3b3JkPjxrZXl3b3JkPmJhY3Rl
cmlhbCBzdHJhaW48L2tleXdvcmQ+PGtleXdvcmQ+YmFjdGVyaXVtIGlzb2xhdGU8L2tleXdvcmQ+
PGtleXdvcmQ+YmlvYmFuazwva2V5d29yZD48a2V5d29yZD5jbGluaWNhbCBvdXRjb21lPC9rZXl3
b3JkPjxrZXl3b3JkPmRydWcgcmVzcG9uc2U8L2tleXdvcmQ+PGtleXdvcmQ+ZHJ1ZyBzY3JlZW5p
bmc8L2tleXdvcmQ+PGtleXdvcmQ+Z2Vub3R5cGU8L2tleXdvcmQ+PGtleXdvcmQ+aHVtYW48L2tl
eXdvcmQ+PGtleXdvcmQ+bW9sZWN1bGFyIGRpYWdub3Npczwva2V5d29yZD48a2V5d29yZD5ub25o
dW1hbjwva2V5d29yZD48a2V5d29yZD5wcmVkaWN0aXZlIHZhbHVlPC9rZXl3b3JkPjxrZXl3b3Jk
PnByaW9yaXR5IGpvdXJuYWw8L2tleXdvcmQ+PGtleXdvcmQ+cmVzZWFyY2ggcHJpb3JpdHk8L2tl
eXdvcmQ+PGtleXdvcmQ+aGVhbHRoIGNhcmUgcGxhbm5pbmc8L2tleXdvcmQ+PGtleXdvcmQ+aW52
ZW50aW9uPC9rZXl3b3JkPjxrZXl3b3JkPmxhYm9yYXRvcnk8L2tleXdvcmQ+PGtleXdvcmQ+bGVh
ZGVyc2hpcDwva2V5d29yZD48a2V5d29yZD5tZWRpY2FsIHJlc2VhcmNoPC9rZXl3b3JkPjxrZXl3
b3JkPm9yZ2FuaXphdGlvbiBhbmQgbWFuYWdlbWVudDwva2V5d29yZD48a2V5d29yZD5wcm9jZWR1
cmVzPC9rZXl3b3JkPjxrZXl3b3JkPnN0YW5kYXJkczwva2V5d29yZD48a2V5d29yZD53ZWIgYnJv
d3Nlcjwva2V5d29yZD48a2V5d29yZD5BbnRpLUJhY3RlcmlhbCBBZ2VudHM8L2tleXdvcmQ+PGtl
eXdvcmQ+QmlvbG9naWNhbCBTcGVjaW1lbiBCYW5rczwva2V5d29yZD48a2V5d29yZD5CaW9tZWRp
Y2FsIFJlc2VhcmNoPC9rZXl3b3JkPjxrZXl3b3JkPkRydWcgUmVzaXN0YW5jZSwgQmFjdGVyaWFs
PC9rZXl3b3JkPjxrZXl3b3JkPkhlYWx0aCBQcmlvcml0aWVzPC9rZXl3b3JkPjxrZXl3b3JkPkh1
bWFuczwva2V5d29yZD48a2V5d29yZD5JbnZlbnRpb25zPC9rZXl3b3JkPjxrZXl3b3JkPkxhYm9y
YXRvcmllczwva2V5d29yZD48L2tleXdvcmRzPjxkYXRlcz48eWVhcj4yMDE3PC95ZWFyPjwvZGF0
ZXM+PHB1Ymxpc2hlcj5PeGZvcmQgVW5pdmVyc2l0eSBQcmVzczwvcHVibGlzaGVyPjxpc2JuPjEw
NTg0ODM4IChJU1NOKTwvaXNibj48d29yay10eXBlPkFydGljbGU8L3dvcmstdHlwZT48dXJscz48
cmVsYXRlZC11cmxzPjx1cmw+aHR0cHM6Ly93d3cuc2NvcHVzLmNvbS9pbndhcmQvcmVjb3JkLnVy
aT9laWQ9Mi1zMi4wLTg1MDMzNTQ5NzIyJmFtcDtkb2k9MTAuMTA5MyUyZmNpZCUyZmNpdzgyNiZh
bXA7cGFydG5lcklEPTQwJmFtcDttZDU9ZGY4MzY5ZjBlMjYxMjNlNWU3MTIxM2NiZjFmMTZhOWE8
L3VybD48L3JlbGF0ZWQtdXJscz48L3VybHM+PGN1c3RvbTI+MjgzNTA4OTg8L2N1c3RvbTI+PGVs
ZWN0cm9uaWMtcmVzb3VyY2UtbnVtPjEwLjEwOTMvY2lkL2NpdzgyNjwvZWxlY3Ryb25pYy1yZXNv
dXJjZS1udW0+PHJlbW90ZS1kYXRhYmFzZS1uYW1lPlNjb3B1czwvcmVtb3RlLWRhdGFiYXNlLW5h
bWU+PGxhbmd1YWdlPkVuZ2xpc2g8L2xhbmd1YWdlPjwvcmVjb3JkPjwvQ2l0ZT48Q2l0ZT48QXV0
aG9yPkF3PC9BdXRob3I+PFllYXI+MjAxNzwvWWVhcj48UmVjTnVtPjc5NDI8L1JlY051bT48cmVj
b3JkPjxyZWMtbnVtYmVyPjc5NDI8L3JlYy1udW1iZXI+PGZvcmVpZ24ta2V5cz48a2V5IGFwcD0i
RU4iIGRiLWlkPSIweDlzMjlweDhkcmVhc2VzejJvNTlzZGZ0ZWQ1MnZ0dHJ2ZTUiIHRpbWVzdGFt
cD0iMTY1MzQxMDAxMSI+Nzk0Mjwva2V5PjwvZm9yZWlnbi1rZXlzPjxyZWYtdHlwZSBuYW1lPSJK
b3VybmFsIEFydGljbGUiPjE3PC9yZWYtdHlwZT48Y29udHJpYnV0b3JzPjxhdXRob3JzPjxhdXRo
b3I+QXcsIFYuIEsuIEouPC9hdXRob3I+PGF1dGhvcj5BeW9rbywgTy4gQi48L2F1dGhvcj48L2F1
dGhvcnM+PC9jb250cmlidXRvcnM+PGF1dGgtYWRkcmVzcz5UaGUgQnVzaW5lc3MgU2Nob29sLCBV
bml2ZXJzaXR5IG9mIFF1ZWVuc2xhbmQsIEJyaXNiYW5lLCBBdXN0cmFsaWE8L2F1dGgtYWRkcmVz
cz48dGl0bGVzPjx0aXRsZT5UaGUgaW1wYWN0IG9mIGZvbGxvd2Vyc+KAmSBjb25mbGljdCBiZWhh
dmlvcnMgb24gdGVhbXPigJkgdHJhbnNmb3JtYXRpb25hbCBsZWFkZXJzaGlwLCB0ZWFtIG1lbWJl
ciBleGNoYW5nZSBhbmQgZW5nYWdlbWVudDwvdGl0bGU+PHNlY29uZGFyeS10aXRsZT5JbnRlcm5h
dGlvbmFsIEpvdXJuYWwgb2YgQ29uZmxpY3QgTWFuYWdlbWVudDwvc2Vjb25kYXJ5LXRpdGxlPjxh
bHQtdGl0bGU+SW50LiBKLiBDb25mbC4gTWFuYWdlLjwvYWx0LXRpdGxlPjwvdGl0bGVzPjxwZXJp
b2RpY2FsPjxmdWxsLXRpdGxlPkludGVybmF0aW9uYWwgSm91cm5hbCBvZiBDb25mbGljdCBNYW5h
Z2VtZW50PC9mdWxsLXRpdGxlPjwvcGVyaW9kaWNhbD48cGFnZXM+NTA5LTUzMjwvcGFnZXM+PHZv
bHVtZT4yODwvdm9sdW1lPjxudW1iZXI+NDwvbnVtYmVyPjxrZXl3b3Jkcz48a2V5d29yZD5Db25m
bGljdCBiZWhhdmlvcnM8L2tleXdvcmQ+PGtleXdvcmQ+Rm9sbG93ZXJzaGlwPC9rZXl3b3JkPjxr
ZXl3b3JkPlRlYW0gbWVtYmVyIGV4Y2hhbmdlIOKAnFRNWOKAnTwva2V5d29yZD48a2V5d29yZD5U
cmFuc2Zvcm1hdGlvbmFsIGxlYWRlcnNoaXA8L2tleXdvcmQ+PGtleXdvcmQ+V29yayBlbmdhZ2Vt
ZW50PC9rZXl3b3JkPjwva2V5d29yZHM+PGRhdGVzPjx5ZWFyPjIwMTc8L3llYXI+PC9kYXRlcz48
cHVibGlzaGVyPkVtZXJhbGQgR3JvdXAgUHVibGlzaGluZyBMdGQuPC9wdWJsaXNoZXI+PGlzYm4+
MTA0NDQwNjggKElTU04pPC9pc2JuPjx3b3JrLXR5cGU+QXJ0aWNsZTwvd29yay10eXBlPjx1cmxz
PjxyZWxhdGVkLXVybHM+PHVybD5odHRwczovL3d3dy5zY29wdXMuY29tL2lud2FyZC9yZWNvcmQu
dXJpP2VpZD0yLXMyLjAtODUwMjkzOTA4NjQmYW1wO2RvaT0xMC4xMTA4JTJmSUpDTUEtMDQtMjAx
Ni0wMDIwJmFtcDtwYXJ0bmVySUQ9NDAmYW1wO21kNT0wMTJmNmYyNmEyYWFlNTA0YzJhY2UxMzhh
MTUyMDY0NjwvdXJsPjwvcmVsYXRlZC11cmxzPjwvdXJscz48ZWxlY3Ryb25pYy1yZXNvdXJjZS1u
dW0+MTAuMTEwOC9JSkNNQS0wNC0yMDE2LTAwMjA8L2VsZWN0cm9uaWMtcmVzb3VyY2UtbnVtPjxy
ZW1vdGUtZGF0YWJhc2UtbmFtZT5TY29wdXM8L3JlbW90ZS1kYXRhYmFzZS1uYW1lPjxsYW5ndWFn
ZT5FbmdsaXNoPC9sYW5ndWFnZT48L3JlY29yZD48L0NpdGU+PENpdGU+PEF1dGhvcj5Eb25uZWxs
eTwvQXV0aG9yPjxZZWFyPjIwMTc8L1llYXI+PFJlY051bT43OTQ2PC9SZWNOdW0+PHJlY29yZD48
cmVjLW51bWJlcj43OTQ2PC9yZWMtbnVtYmVyPjxmb3JlaWduLWtleXM+PGtleSBhcHA9IkVOIiBk
Yi1pZD0iMHg5czI5cHg4ZHJlYXNlc3oybzU5c2RmdGVkNTJ2dHRydmU1IiB0aW1lc3RhbXA9IjE2
NTM0MTAwMTEiPjc5NDY8L2tleT48L2ZvcmVpZ24ta2V5cz48cmVmLXR5cGUgbmFtZT0iSm91cm5h
bCBBcnRpY2xlIj4xNzwvcmVmLXR5cGU+PGNvbnRyaWJ1dG9ycz48YXV0aG9ycz48YXV0aG9yPkRv
bm5lbGx5LCBMLiBGLjwvYXV0aG9yPjwvYXV0aG9ycz48L2NvbnRyaWJ1dG9ycz48YXV0aC1hZGRy
ZXNzPkRlcGFydG1lbnQgb2YgUmFkaW9sb2d5LCBUZXhhcyBDaGlsZHJlbuKAmXMgSG9zcGl0YWws
IDY3MDEgRmFubmluIFN0LiwgU3VpdGUgNDcwLCBIb3VzdG9uLCBUWCA3NzAzMCwgVW5pdGVkIFN0
YXRlczwvYXV0aC1hZGRyZXNzPjx0aXRsZXM+PHRpdGxlPkFzcGlyYXRpb25hbCBjaGFyYWN0ZXJp
c3RpY3MgZm9yIGVmZmVjdGl2ZSBsZWFkZXJzaGlwIG9mIGltcHJvdmVtZW50IHRlYW1zPC90aXRs
ZT48c2Vjb25kYXJ5LXRpdGxlPlBlZGlhdHJpYyBSYWRpb2xvZ3k8L3NlY29uZGFyeS10aXRsZT48
YWx0LXRpdGxlPlBlZGlhdHIuIFJhZGlvbC48L2FsdC10aXRsZT48L3RpdGxlcz48cGVyaW9kaWNh
bD48ZnVsbC10aXRsZT5QZWRpYXRyaWMgUmFkaW9sb2d5PC9mdWxsLXRpdGxlPjxhYmJyLTE+UGVk
aWF0ci4gUmFkaW9sLjwvYWJici0xPjxhYmJyLTI+UGVkaWF0ciBSYWRpb2w8L2FiYnItMj48L3Bl
cmlvZGljYWw+PGFsdC1wZXJpb2RpY2FsPjxmdWxsLXRpdGxlPlBlZGlhdHJpYyBSYWRpb2xvZ3k8
L2Z1bGwtdGl0bGU+PGFiYnItMT5QZWRpYXRyLiBSYWRpb2wuPC9hYmJyLTE+PGFiYnItMj5QZWRp
YXRyIFJhZGlvbDwvYWJici0yPjwvYWx0LXBlcmlvZGljYWw+PHBhZ2VzPjE3LTIxPC9wYWdlcz48
dm9sdW1lPjQ3PC92b2x1bWU+PG51bWJlcj4xPC9udW1iZXI+PGtleXdvcmRzPjxrZXl3b3JkPkVm
ZmVjdGl2ZSBjb21tdW5pY2F0aW9uPC9rZXl3b3JkPjxrZXl3b3JkPkh1bWFuIHBlcmZvcm1hbmNl
PC9rZXl3b3JkPjxrZXl3b3JkPkxlYWRlcnNoaXA8L2tleXdvcmQ+PGtleXdvcmQ+UGVkaWF0cmlj
IHJhZGlvbG9neTwva2V5d29yZD48a2V5d29yZD5RdWFsaXR5IGltcHJvdmVtZW50PC9rZXl3b3Jk
PjxrZXl3b3JkPlNhZmV0eTwva2V5d29yZD48a2V5d29yZD5lbXBvd2VybWVudDwva2V5d29yZD48
a2V5d29yZD5lbmVyZ3k8L2tleXdvcmQ+PGtleXdvcmQ+aHVtYW48L2tleXdvcmQ+PGtleXdvcmQ+
aW50ZXJwZXJzb25hbCBjb21tdW5pY2F0aW9uPC9rZXl3b3JkPjxrZXl3b3JkPmpvYiBwZXJmb3Jt
YW5jZTwva2V5d29yZD48a2V5d29yZD5tb3RpdmF0aW9uPC9rZXl3b3JkPjxrZXl3b3JkPm9wdGlt
aXNtPC9rZXl3b3JkPjxrZXl3b3JkPnBlZGlhdHJpYyByYWRpb2xvZ2lzdDwva2V5d29yZD48a2V5
d29yZD5wZXJzb25hbGl0eTwva2V5d29yZD48a2V5d29yZD5wcmlvcml0eSBqb3VybmFsPC9rZXl3
b3JkPjxrZXl3b3JkPnJhZGlvbG9neSBkZXBhcnRtZW50PC9rZXl3b3JkPjxrZXl3b3JkPlJldmll
dzwva2V5d29yZD48a2V5d29yZD50b3RhbCBxdWFsaXR5IG1hbmFnZW1lbnQ8L2tleXdvcmQ+PGtl
eXdvcmQ+d2VsbGJlaW5nPC9rZXl3b3JkPjxrZXl3b3JkPmludGVyZGlzY2lwbGluYXJ5IGNvbW11
bmljYXRpb248L2tleXdvcmQ+PGtleXdvcmQ+bm9uYmlvbG9naWNhbCBtb2RlbDwva2V5d29yZD48
a2V5d29yZD5vcmdhbml6YXRpb248L2tleXdvcmQ+PGtleXdvcmQ+cGF0aWVudCBjYXJlPC9rZXl3
b3JkPjxrZXl3b3JkPnBhdGllbnQgc2FmZXR5PC9rZXl3b3JkPjxrZXl3b3JkPnBlZGlhdHJpY3M8
L2tleXdvcmQ+PGtleXdvcmQ+cmFkaW9sb2d5PC9rZXl3b3JkPjxrZXl3b3JkPnN0YW5kYXJkczwv
a2V5d29yZD48a2V5d29yZD5IdW1hbnM8L2tleXdvcmQ+PGtleXdvcmQ+TW9kZWxzLCBPcmdhbml6
YXRpb25hbDwva2V5d29yZD48a2V5d29yZD5Pcmdhbml6YXRpb25hbCBDdWx0dXJlPC9rZXl3b3Jk
PjxrZXl3b3JkPlBhdGllbnQgQ2FyZSBUZWFtPC9rZXl3b3JkPjwva2V5d29yZHM+PGRhdGVzPjx5
ZWFyPjIwMTc8L3llYXI+PC9kYXRlcz48cHVibGlzaGVyPlNwcmluZ2VyIFZlcmxhZzwvcHVibGlz
aGVyPjxpc2JuPjAzMDEwNDQ5IChJU1NOKTwvaXNibj48d29yay10eXBlPlJldmlldzwvd29yay10
eXBlPjx1cmxzPjxyZWxhdGVkLXVybHM+PHVybD5odHRwczovL3d3dy5zY29wdXMuY29tL2lud2Fy
ZC9yZWNvcmQudXJpP2VpZD0yLXMyLjAtODQ5ODQ3OTQwMjImYW1wO2RvaT0xMC4xMDA3JTJmczAw
MjQ3LTAxNi0zNjg5LTUmYW1wO3BhcnRuZXJJRD00MCZhbXA7bWQ1PTI5ZmE1ZTBmNzYxYzkyZjdh
YjQzZjllNTYwNTQ4ODIzPC91cmw+PC9yZWxhdGVkLXVybHM+PC91cmxzPjxjdXN0b20yPjI3NTcz
NDk3PC9jdXN0b20yPjxlbGVjdHJvbmljLXJlc291cmNlLW51bT4xMC4xMDA3L3MwMDI0Ny0wMTYt
MzY4OS01PC9lbGVjdHJvbmljLXJlc291cmNlLW51bT48cmVtb3RlLWRhdGFiYXNlLW5hbWU+U2Nv
cHVzPC9yZW1vdGUtZGF0YWJhc2UtbmFtZT48bGFuZ3VhZ2U+RW5nbGlzaDwvbGFuZ3VhZ2U+PC9y
ZWNvcmQ+PC9DaXRlPjxDaXRlPjxBdXRob3I+UHJhdG9vbTwvQXV0aG9yPjxZZWFyPjIwMTg8L1ll
YXI+PFJlY051bT43ODgxPC9SZWNOdW0+PHJlY29yZD48cmVjLW51bWJlcj43ODgxPC9yZWMtbnVt
YmVyPjxmb3JlaWduLWtleXM+PGtleSBhcHA9IkVOIiBkYi1pZD0iMHg5czI5cHg4ZHJlYXNlc3oy
bzU5c2RmdGVkNTJ2dHRydmU1IiB0aW1lc3RhbXA9IjE2NTM0MTAwMTEiPjc4ODE8L2tleT48L2Zv
cmVpZ24ta2V5cz48cmVmLXR5cGUgbmFtZT0iSm91cm5hbCBBcnRpY2xlIj4xNzwvcmVmLXR5cGU+
PGNvbnRyaWJ1dG9ycz48YXV0aG9ycz48YXV0aG9yPlByYXRvb20sIEsuPC9hdXRob3I+PC9hdXRo
b3JzPjwvY29udHJpYnV0b3JzPjxhdXRoLWFkZHJlc3M+TWFoYXNhcmFraGFtIFVuaXZlcnNpdHks
IEthbnRhcmF3aWNoYWkgRGlzdHJpY3QsIFRoYWlsYW5kPC9hdXRoLWFkZHJlc3M+PHRpdGxlcz48
dGl0bGU+RGlmZmVyZW50aWFsIFJlbGF0aW9uc2hpcCBvZiBQZXJzb24tIGFuZCBUYXNrLUZvY3Vz
ZWQgTGVhZGVyc2hpcCB0byBUZWFtIEVmZmVjdGl2ZW5lc3M6IEEgTWV0YS1BbmFseXNpcyBvZiBN
b2RlcmF0b3JzPC90aXRsZT48c2Vjb25kYXJ5LXRpdGxlPkh1bWFuIFJlc291cmNlIERldmVsb3Bt
ZW50IFJldmlldzwvc2Vjb25kYXJ5LXRpdGxlPjxhbHQtdGl0bGU+SHVtLiBSZXNvdXIuIERldi4g
UmV2LjwvYWx0LXRpdGxlPjwvdGl0bGVzPjxwZXJpb2RpY2FsPjxmdWxsLXRpdGxlPkh1bWFuIFJl
c291cmNlIERldmVsb3BtZW50IFJldmlldzwvZnVsbC10aXRsZT48L3BlcmlvZGljYWw+PHBhZ2Vz
PjM5My00Mzk8L3BhZ2VzPjx2b2x1bWU+MTc8L3ZvbHVtZT48bnVtYmVyPjQ8L251bWJlcj48a2V5
d29yZHM+PGtleXdvcmQ+aW50ZXJkZXBlbmRlbmNlPC9rZXl3b3JkPjxrZXl3b3JkPmxlYWRlcnNo
aXAgYmVoYXZpb3JzPC9rZXl3b3JkPjxrZXl3b3JkPnBvd2VyIGRpc3RhbmNlIGN1bHR1cmU8L2tl
eXdvcmQ+PGtleXdvcmQ+dGVhbSBlZmZlY3RpdmVuZXNzPC9rZXl3b3JkPjxrZXl3b3JkPnRlYW0g
c2l6ZTwva2V5d29yZD48L2tleXdvcmRzPjxkYXRlcz48eWVhcj4yMDE4PC95ZWFyPjwvZGF0ZXM+
PHB1Ymxpc2hlcj5TQUdFIFB1YmxpY2F0aW9ucyBMdGQ8L3B1Ymxpc2hlcj48aXNibj4xNTM0NDg0
MyAoSVNTTik8L2lzYm4+PHdvcmstdHlwZT5SZXZpZXc8L3dvcmstdHlwZT48dXJscz48cmVsYXRl
ZC11cmxzPjx1cmw+aHR0cHM6Ly93d3cuc2NvcHVzLmNvbS9pbndhcmQvcmVjb3JkLnVyaT9laWQ9
Mi1zMi4wLTg1MDUyNTY4NTcyJmFtcDtkb2k9MTAuMTE3NyUyZjE1MzQ0ODQzMTg3OTAxNjcmYW1w
O3BhcnRuZXJJRD00MCZhbXA7bWQ1PWU4MjIxNjMyOWQ1M2NmMjIxM2E3ZmNjNTlhNzlkZGFiPC91
cmw+PC9yZWxhdGVkLXVybHM+PC91cmxzPjxlbGVjdHJvbmljLXJlc291cmNlLW51bT4xMC4xMTc3
LzE1MzQ0ODQzMTg3OTAxNjc8L2VsZWN0cm9uaWMtcmVzb3VyY2UtbnVtPjxyZW1vdGUtZGF0YWJh
c2UtbmFtZT5TY29wdXM8L3JlbW90ZS1kYXRhYmFzZS1uYW1lPjxsYW5ndWFnZT5FbmdsaXNoPC9s
YW5ndWFnZT48L3JlY29yZD48L0NpdGU+PENpdGU+PEF1dGhvcj5SYWhtYW5pPC9BdXRob3I+PFll
YXI+MjAxODwvWWVhcj48UmVjTnVtPjc4ODM8L1JlY051bT48cmVjb3JkPjxyZWMtbnVtYmVyPjc4
ODM8L3JlYy1udW1iZXI+PGZvcmVpZ24ta2V5cz48a2V5IGFwcD0iRU4iIGRiLWlkPSIweDlzMjlw
eDhkcmVhc2VzejJvNTlzZGZ0ZWQ1MnZ0dHJ2ZTUiIHRpbWVzdGFtcD0iMTY1MzQxMDAxMSI+Nzg4
Mzwva2V5PjwvZm9yZWlnbi1rZXlzPjxyZWYtdHlwZSBuYW1lPSJKb3VybmFsIEFydGljbGUiPjE3
PC9yZWYtdHlwZT48Y29udHJpYnV0b3JzPjxhdXRob3JzPjxhdXRob3I+UmFobWFuaSwgTS48L2F1
dGhvcj48YXV0aG9yPlJvZWxzLCBHLjwvYXV0aG9yPjxhdXRob3I+S2FybWFya2FyLCBVLiBTLjwv
YXV0aG9yPjwvYXV0aG9ycz48L2NvbnRyaWJ1dG9ycz48YXV0aC1hZGRyZXNzPlNjaGVsbGVyIENv
bGxlZ2Ugb2YgQnVzaW5lc3MsIEdlb3JnaWEgSW5zdGl0dXRlIG9mIFRlY2hub2xvZ3ksIEF0bGFu
dGEsIEdBIDMwMzA4LCBVbml0ZWQgU3RhdGVzJiN4RDtJTlNFQUQsIEZvbnRhaW5lYmxlYXUsIDc3
MzA1LCBGcmFuY2UmI3hEO1VDTEEgQW5kZXJzb24gU2Nob29sIG9mIE1hbmFnZW1lbnQsIFVuaXZl
cnNpdHkgb2YgQ2FsaWZvcm5pYSwgTG9zIEFuZ2VsZXMsIExvcyBBbmdlbGVzLCBDQSA5MDA5NSwg
VW5pdGVkIFN0YXRlczwvYXV0aC1hZGRyZXNzPjx0aXRsZXM+PHRpdGxlPlRlYW0gbGVhZGVyc2hp
cCBhbmQgcGVyZm9ybWFuY2U6IENvbWJpbmluZyB0aGUgcm9sZXMgb2YgZGlyZWN0aW9uIGFuZCBj
b250cmlidXRpb248L3RpdGxlPjxzZWNvbmRhcnktdGl0bGU+TWFuYWdlbWVudCBTY2llbmNlPC9z
ZWNvbmRhcnktdGl0bGU+PGFsdC10aXRsZT5NYW5hZ2UgU2NpPC9hbHQtdGl0bGU+PC90aXRsZXM+
PHBlcmlvZGljYWw+PGZ1bGwtdGl0bGU+TWFuYWdlbWVudCBTY2llbmNlPC9mdWxsLXRpdGxlPjwv
cGVyaW9kaWNhbD48cGFnZXM+NTIzNC01MjQ5PC9wYWdlcz48dm9sdW1lPjY0PC92b2x1bWU+PG51
bWJlcj4xMTwvbnVtYmVyPjxrZXl3b3Jkcz48a2V5d29yZD5Db3Byb2R1Y3Rpb248L2tleXdvcmQ+
PGtleXdvcmQ+R2FtZSB0aGVvcnk8L2tleXdvcmQ+PGtleXdvcmQ+S25vd2xlZGdlLWludGVuc2l2
ZSBwcm9qZWN0PC9rZXl3b3JkPjxrZXl3b3JkPlRlYW0gbGVhZGVyc2hpcDwva2V5d29yZD48a2V5
d29yZD5UZWFtIHBlcmZvcm1hbmNlPC9rZXl3b3JkPjxrZXl3b3JkPkNvLXByb2R1Y3Rpb248L2tl
eXdvcmQ+PGtleXdvcmQ+R2FtZS10aGVvcmV0aWMgbW9kZWw8L2tleXdvcmQ+PGtleXdvcmQ+SW5u
b3ZhdGl2ZSBwcm9qZWN0czwva2V5d29yZD48a2V5d29yZD5Lbm93bGVkZ2UgaW50ZW5zaW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dmVzPC9rZXl3b3JkPjxrZXl3b3JkPlByb2plY3QgY2hhcmFjdGVyaXN0aWNzPC9rZXl3b3JkPjxr
ZXl3b3JkPlRlYW0gbWVtYmVyczwva2V5d29yZD48a2V5d29yZD5QZXJzb25uZWw8L2tleXdvcmQ+
PC9rZXl3b3Jkcz48ZGF0ZXM+PHllYXI+MjAxODwveWVhcj48L2RhdGVzPjxwdWJsaXNoZXI+SU5G
T1JNUyBJbnN0LmZvciBPcGVyYXRpb25zIFJlcy5hbmQgdGhlIE1hbmFnZW1lbnQgU2NpZW5jZXM8
L3B1Ymxpc2hlcj48aXNibj4wMDI1MTkwOSAoSVNTTik8L2lzYm4+PHdvcmstdHlwZT5BcnRpY2xl
PC93b3JrLXR5cGU+PHVybHM+PHJlbGF0ZWQtdXJscz48dXJsPmh0dHBzOi8vd3d3LnNjb3B1cy5j
b20vaW53YXJkL3JlY29yZC51cmk/ZWlkPTItczIuMC04NTA1NjMxOTExMiZhbXA7ZG9pPTEwLjEy
ODclMmZtbnNjLjIwMTcuMjkxMSZhbXA7cGFydG5lcklEPTQwJmFtcDttZDU9NTFiMTA3MGYwZDU4
NmVjNmJiZGE0ZmExZTAyMTFkMTA8L3VybD48L3JlbGF0ZWQtdXJscz48L3VybHM+PGVsZWN0cm9u
aWMtcmVzb3VyY2UtbnVtPjEwLjEyODcvbW5zYy4yMDE3LjI5MTE8L2VsZWN0cm9uaWMtcmVzb3Vy
Y2UtbnVtPjxyZW1vdGUtZGF0YWJhc2UtbmFtZT5TY29wdXM8L3JlbW90ZS1kYXRhYmFzZS1uYW1l
PjxsYW5ndWFnZT5FbmdsaXNoPC9sYW5ndWFnZT48L3JlY29yZD48L0NpdGU+PENpdGU+PEF1dGhv
cj5TZW9uZzwvQXV0aG9yPjxZZWFyPjIwMTg8L1llYXI+PFJlY051bT43ODg1PC9SZWNOdW0+PHJl
Y29yZD48cmVjLW51bWJlcj43ODg1PC9yZWMtbnVtYmVyPjxmb3JlaWduLWtleXM+PGtleSBhcHA9
IkVOIiBkYi1pZD0iMHg5czI5cHg4ZHJlYXNlc3oybzU5c2RmdGVkNTJ2dHRydmU1IiB0aW1lc3Rh
bXA9IjE2NTM0MTAwMTEiPjc4ODU8L2tleT48L2ZvcmVpZ24ta2V5cz48cmVmLXR5cGUgbmFtZT0i
Sm91cm5hbCBBcnRpY2xlIj4xNzwvcmVmLXR5cGU+PGNvbnRyaWJ1dG9ycz48YXV0aG9ycz48YXV0
aG9yPlNlb25nLCBKLiBZLjwvYXV0aG9yPjxhdXRob3I+SG9uZywgRC4gUy48L2F1dGhvcj48L2F1
dGhvcnM+PC9jb250cmlidXRvcnM+PGF1dGgtYWRkcmVzcz5EZXBhcnRtZW50IG9mIEJ1c2luZXNz
IEFkbWluaXN0cmF0aW9uLCBDaG9uYnVrIE5hdGlvbmFsIFVuaXZlcnNpdHksIEplb25qdS1zaSwg
U291dGggS29yZWEmI3hEO0RlcGFydG1lbnQgb2YgU29jaW9sb2d5LCBTZW91bCBOYXRpb25hbCBV
bml2ZXJzaXR5LCBTZW91bCwgU291dGggS29yZWE8L2F1dGgtYWRkcmVzcz48dGl0bGVzPjx0aXRs
ZT5BZ2UgZGl2ZXJzaXR5LCBncm91cCBvcmdhbmlzYXRpb25hbCBjaXRpemVuc2hpcCBiZWhhdmlv
dXIsIGFuZCBncm91cCBwZXJmb3JtYW5jZTogRXhwbG9yaW5nIHRoZSBtb2RlcmF0aW5nIHJvbGUg
b2YgY2hhcmlzbWF0aWMgbGVhZGVyc2hpcCBhbmQgcGFydGljaXBhdGlvbiBpbiBkZWNpc2lvbi1t
YWtpbmc8L3RpdGxlPjxzZWNvbmRhcnktdGl0bGU+SHVtYW4gUmVzb3VyY2UgTWFuYWdlbWVudCBK
b3VybmFsPC9zZWNvbmRhcnktdGl0bGU+PGFsdC10aXRsZT5IdW0uIFJlc291ci4gTWFuYWdlLiBK
LjwvYWx0LXRpdGxlPjwvdGl0bGVzPjxwZXJpb2RpY2FsPjxmdWxsLXRpdGxlPkh1bWFuIFJlc291
cmNlIE1hbmFnZW1lbnQgSm91cm5hbDwvZnVsbC10aXRsZT48L3BlcmlvZGljYWw+PHBhZ2VzPjYy
MS02NDA8L3BhZ2VzPjx2b2x1bWU+Mjg8L3ZvbHVtZT48bnVtYmVyPjQ8L251bWJlcj48a2V5d29y
ZHM+PGtleXdvcmQ+YWdlIGRpdmVyc2l0eTwva2V5d29yZD48a2V5d29yZD5jaGFyaXNtYXRpYyBs
ZWFkZXJzaGlwPC9rZXl3b3JkPjxrZXl3b3JkPmN1cnZpbGluZWFyIHJlbGF0aW9uc2hpcDwva2V5
d29yZD48a2V5d29yZD5ncm91cCBvcmdhbmlzYXRpb25hbCBjaXRpemVuc2hpcCBiZWhhdmlvdXI8
L2tleXdvcmQ+PGtleXdvcmQ+Z3JvdXAgcGVyZm9ybWFuY2U8L2tleXdvcmQ+PGtleXdvcmQ+cGFy
dGljaXBhdGlvbiBpbiBkZWNpc2lvbi1tYWtpbmc8L2tleXdvcmQ+PC9rZXl3b3Jkcz48ZGF0ZXM+
PHllYXI+MjAxODwveWVhcj48L2RhdGVzPjxwdWJsaXNoZXI+QmxhY2t3ZWxsIFB1Ymxpc2hpbmcg
THRkPC9wdWJsaXNoZXI+PGlzYm4+MDk1NDUzOTUgKElTU04pPC9pc2JuPjx3b3JrLXR5cGU+QXJ0
aWNsZTwvd29yay10eXBlPjx1cmxzPjxyZWxhdGVkLXVybHM+PHVybD5odHRwczovL3d3dy5zY29w
dXMuY29tL2lud2FyZC9yZWNvcmQudXJpP2VpZD0yLXMyLjAtODUwNDc0OTQzNzgmYW1wO2RvaT0x
MC4xMTExJTJmMTc0OC04NTgzLjEyMTk3JmFtcDtwYXJ0bmVySUQ9NDAmYW1wO21kNT0yNTRhYjVh
ZGU0MDJjOTI2NDViNTg1MjEwYjUwYWY2NDwvdXJsPjwvcmVsYXRlZC11cmxzPjwvdXJscz48ZWxl
Y3Ryb25pYy1yZXNvdXJjZS1udW0+MTAuMTExMS8xNzQ4LTg1ODMuMTIxOTc8L2VsZWN0cm9uaWMt
cmVzb3VyY2UtbnVtPjxyZW1vdGUtZGF0YWJhc2UtbmFtZT5TY29wdXM8L3JlbW90ZS1kYXRhYmFz
ZS1uYW1lPjxsYW5ndWFnZT5FbmdsaXNoPC9sYW5ndWFnZT48L3JlY29yZD48L0NpdGU+PENpdGU+
PEF1dGhvcj5SZWJlbG88L0F1dGhvcj48WWVhcj4yMDE4PC9ZZWFyPjxSZWNOdW0+Nzg4NjwvUmVj
TnVtPjxyZWNvcmQ+PHJlYy1udW1iZXI+Nzg4NjwvcmVjLW51bWJlcj48Zm9yZWlnbi1rZXlzPjxr
ZXkgYXBwPSJFTiIgZGItaWQ9IjB4OXMyOXB4OGRyZWFzZXN6Mm81OXNkZnRlZDUydnR0cnZlNSIg
dGltZXN0YW1wPSIxNjUzNDEwMDExIj43ODg2PC9rZXk+PC9mb3JlaWduLWtleXM+PHJlZi10eXBl
IG5hbWU9IkpvdXJuYWwgQXJ0aWNsZSI+MTc8L3JlZi10eXBlPjxjb250cmlidXRvcnM+PGF1dGhv
cnM+PGF1dGhvcj5SZWJlbG8sIFQuPC9hdXRob3I+PGF1dGhvcj5EaW1hcywgSS4gRC48L2F1dGhv
cj48YXV0aG9yPkxvdXJlbsOnbywgUC4gUi48L2F1dGhvcj48YXV0aG9yPlBhbMOhY2lvLCDDgjwv
YXV0aG9yPjwvYXV0aG9ycz48L2NvbnRyaWJ1dG9ycz48YXV0aC1hZGRyZXNzPkZhY3VsdHkgb2Yg
UHN5Y2hvbG9neSBhbmQgRWR1Y2F0aW9uIFNjaWVuY2VzLCBVbml2ZXJzaXR5IG9mIENvaW1icmEs
IFBvcnR1Z2FsJiN4RDtHT1ZDT1BQL0VTVEdBLCBVbml2ZXJzaXR5IG9mIEF2ZWlybywgUG9ydHVn
YWw8L2F1dGgtYWRkcmVzcz48dGl0bGVzPjx0aXRsZT5HZW5lcmF0aW5nIHRlYW0gUHN5Q2FwIHRo
cm91Z2ggdHJhbnNmb3JtYXRpb25hbCBsZWFkZXJzaGlwOiBBIHJvdXRlIHRvIHRlYW0gbGVhcm5p
bmcgYW5kIHBlcmZvcm1hbmNlPC90aXRsZT48c2Vjb25kYXJ5LXRpdGxlPlRlYW0gUGVyZm9ybWFu
Y2UgTWFuYWdlbWVudDwvc2Vjb25kYXJ5LXRpdGxlPjxhbHQtdGl0bGU+VGVhbSBQZXJmb3JtLiBN
YW5hZ2UuPC9hbHQtdGl0bGU+PC90aXRsZXM+PHBlcmlvZGljYWw+PGZ1bGwtdGl0bGU+VGVhbSBQ
ZXJmb3JtYW5jZSBNYW5hZ2VtZW50PC9mdWxsLXRpdGxlPjwvcGVyaW9kaWNhbD48cGFnZXM+MzYz
LTM3OTwvcGFnZXM+PHZvbHVtZT4yNDwvdm9sdW1lPjxudW1iZXI+Ny04PC9udW1iZXI+PGtleXdv
cmRzPjxrZXl3b3JkPlRlYW0gbGVhcm5pbmcgYmVoYXZpb3Vyczwva2V5d29yZD48a2V5d29yZD5U
ZWFtIHBlcmZvcm1hbmNlPC9rZXl3b3JkPjxrZXl3b3JkPlRlYW0gcHN5Y2hvbG9naWNhbCBjYXBp
dGFsPC9rZXl3b3JkPjxrZXl3b3JkPlRyYW5zZm9ybWF0aW9uYWwgbGVhZGVyc2hpcDwva2V5d29y
ZD48L2tleXdvcmRzPjxkYXRlcz48eWVhcj4yMDE4PC95ZWFyPjwvZGF0ZXM+PHB1Ymxpc2hlcj5F
bWVyYWxkIEdyb3VwIEhvbGRpbmdzIEx0ZC48L3B1Ymxpc2hlcj48aXNibj4xMzUyNzU5MiAoSVNT
Tik8L2lzYm4+PHdvcmstdHlwZT5BcnRpY2xlPC93b3JrLXR5cGU+PHVybHM+PHJlbGF0ZWQtdXJs
cz48dXJsPmh0dHBzOi8vd3d3LnNjb3B1cy5jb20vaW53YXJkL3JlY29yZC51cmk/ZWlkPTItczIu
MC04NTA1MzA0NzE1MiZhbXA7ZG9pPTEwLjExMDglMmZUUE0tMDktMjAxNy0wMDU2JmFtcDtwYXJ0
bmVySUQ9NDAmYW1wO21kNT03M2MzOTNlMTM4N2UzOGUxZmU4YWRkMjlkYTUzNGIzZjwvdXJsPjwv
cmVsYXRlZC11cmxzPjwvdXJscz48ZWxlY3Ryb25pYy1yZXNvdXJjZS1udW0+MTAuMTEwOC9UUE0t
MDktMjAxNy0wMDU2PC9lbGVjdHJvbmljLXJlc291cmNlLW51bT48cmVtb3RlLWRhdGFiYXNlLW5h
bWU+U2NvcHVzPC9yZW1vdGUtZGF0YWJhc2UtbmFtZT48bGFuZ3VhZ2U+RW5nbGlzaDwvbGFuZ3Vh
Z2U+PC9yZWNvcmQ+PC9DaXRlPjxDaXRlPjxBdXRob3I+U2hva29yeTwvQXV0aG9yPjxZZWFyPjIw
MTg8L1llYXI+PFJlY051bT43ODg3PC9SZWNOdW0+PHJlY29yZD48cmVjLW51bWJlcj43ODg3PC9y
ZWMtbnVtYmVyPjxmb3JlaWduLWtleXM+PGtleSBhcHA9IkVOIiBkYi1pZD0iMHg5czI5cHg4ZHJl
YXNlc3oybzU5c2RmdGVkNTJ2dHRydmU1IiB0aW1lc3RhbXA9IjE2NTM0MTAwMTEiPjc4ODc8L2tl
eT48L2ZvcmVpZ24ta2V5cz48cmVmLXR5cGUgbmFtZT0iSm91cm5hbCBBcnRpY2xlIj4xNzwvcmVm
LXR5cGU+PGNvbnRyaWJ1dG9ycz48YXV0aG9ycz48YXV0aG9yPlNob2tvcnksIFMuIE0uPC9hdXRo
b3I+PGF1dGhvcj5TdXJhZGksIE4uIFIuIE0uPC9hdXRob3I+PC9hdXRob3JzPjwvY29udHJpYnV0
b3JzPjxhdXRoLWFkZHJlc3M+VW5pdmVyc2l0aSBQZW5kaWRpa2FuIFN1bHRhbiBJZHJpcywgTWFs
YXlzaWEmI3hEO1VuaXZlcnNpdGkgS2ViYW5nc2FhbiBNYWxheXNpYSwgTWFsYXlzaWE8L2F1dGgt
YWRkcmVzcz48dGl0bGVzPjx0aXRsZT5UcmFuc2Zvcm1hdGlvbmFsIGxlYWRlcnNoaXAgYW5kIGl0
cyBpbXBhY3Qgb24gZXh0cmEtcm9sZSBwZXJmb3JtYW5jZSBvZiBwcm9qZWN0IHRlYW0gbWVtYmVy
czogVGhlIG1lZGlhdGluZyByb2xlIG9mIHdvcmsgZW5nYWdlbWVudDwvdGl0bGU+PHNlY29uZGFy
eS10aXRsZT5BY2FkZW15IG9mIFN0cmF0ZWdpYyBNYW5hZ2VtZW50IEpvdXJuYWw8L3NlY29uZGFy
eS10aXRsZT48YWx0LXRpdGxlPkFjYWQuIFN0cmF0ZWcuIE1hbmFnZS4gSjwvYWx0LXRpdGxlPjwv
dGl0bGVzPjxwZXJpb2RpY2FsPjxmdWxsLXRpdGxlPkFjYWRlbXkgb2YgU3RyYXRlZ2ljIE1hbmFn
ZW1lbnQgSm91cm5hbDwvZnVsbC10aXRsZT48YWJici0xPkFjYWQuIFN0cmF0ZWcuIE1hbmFnZS4g
SjwvYWJici0xPjwvcGVyaW9kaWNhbD48YWx0LXBlcmlvZGljYWw+PGZ1bGwtdGl0bGU+QWNhZGVt
eSBvZiBTdHJhdGVnaWMgTWFuYWdlbWVudCBKb3VybmFsPC9mdWxsLXRpdGxlPjxhYmJyLTE+QWNh
ZC4gU3RyYXRlZy4gTWFuYWdlLiBKPC9hYmJyLTE+PC9hbHQtcGVyaW9kaWNhbD48dm9sdW1lPjE3
PC92b2x1bWU+PG51bWJlcj41PC9udW1iZXI+PGtleXdvcmRzPjxrZXl3b3JkPkV4dHJhLXJvbGUg
cGVyZm9ybWFuY2U8L2tleXdvcmQ+PGtleXdvcmQ+TWVkaWF0aW5nPC9rZXl3b3JkPjxrZXl3b3Jk
PlByb2plY3QgdGVhbSBtZW1iZXJzPC9rZXl3b3JkPjxrZXl3b3JkPlRyYW5zZm9ybWF0aW9uYWwg
bGVhZGVyc2hpcDwva2V5d29yZD48a2V5d29yZD5Xb3JrIGVuZ2FnZW1lbnQ8L2tleXdvcmQ+PC9r
ZXl3b3Jkcz48ZGF0ZXM+PHllYXI+MjAxODwveWVhcj48L2RhdGVzPjxwdWJsaXNoZXI+QWxsaWVk
IEJ1c2luZXNzIEFjYWRlbWllczwvcHVibGlzaGVyPjxpc2JuPjE1NDQxNDU4IChJU1NOKTwvaXNi
bj48d29yay10eXBlPkFydGljbGU8L3dvcmstdHlwZT48dXJscz48cmVsYXRlZC11cmxzPjx1cmw+
aHR0cHM6Ly93d3cuc2NvcHVzLmNvbS9pbndhcmQvcmVjb3JkLnVyaT9laWQ9Mi1zMi4wLTg1MDU2
Mzc3MzgzJmFtcDtwYXJ0bmVySUQ9NDAmYW1wO21kNT0zNDAxZmJjZWZiMzI0MGE3MDU2MzE4Nzhm
NDUwZTU0NzwvdXJsPjwvcmVsYXRlZC11cmxzPjwvdXJscz48cmVtb3RlLWRhdGFiYXNlLW5hbWU+
U2NvcHVzPC9yZW1vdGUtZGF0YWJhc2UtbmFtZT48bGFuZ3VhZ2U+RW5nbGlzaDwvbGFuZ3VhZ2U+
PC9yZWNvcmQ+PC9DaXRlPjxDaXRlPjxBdXRob3I+U2NoYXVicm9lY2s8L0F1dGhvcj48WWVhcj4y
MDE4PC9ZZWFyPjxSZWNOdW0+Nzg4ODwvUmVjTnVtPjxyZWNvcmQ+PHJlYy1udW1iZXI+Nzg4ODwv
cmVjLW51bWJlcj48Zm9yZWlnbi1rZXlzPjxrZXkgYXBwPSJFTiIgZGItaWQ9IjB4OXMyOXB4OGRy
ZWFzZXN6Mm81OXNkZnRlZDUydnR0cnZlNSIgdGltZXN0YW1wPSIxNjUzNDEwMDExIj43ODg4PC9r
ZXk+PC9mb3JlaWduLWtleXM+PHJlZi10eXBlIG5hbWU9IkpvdXJuYWwgQXJ0aWNsZSI+MTc8L3Jl
Zi10eXBlPjxjb250cmlidXRvcnM+PGF1dGhvcnM+PGF1dGhvcj5TY2hhdWJyb2VjaywgSi4gTS48
L2F1dGhvcj48YXV0aG9yPkxhbSwgTC4gVy48L2F1dGhvcj48YXV0aG9yPkxhaSwgSi4gWS4gTS48
L2F1dGhvcj48YXV0aG9yPkxlbm5hcmQsIEEuIEMuPC9hdXRob3I+PGF1dGhvcj5QZW5nLCBBLiBD
LjwvYXV0aG9yPjxhdXRob3I+Q2hhbiwgSy4gVy48L2F1dGhvcj48L2F1dGhvcnM+PC9jb250cmli
dXRvcnM+PGF1dGgtYWRkcmVzcz5EZXBhcnRtZW50IG9mIE1hbmFnZW1lbnQsIE1pY2hpZ2FuIFN0
YXRlIFVuaXZlcnNpdHksIFVuaXRlZCBTdGF0ZXMmI3hEO0ZhY3VsdHkgb2YgQnVzaW5lc3MgQWRt
aW5pc3RyYXRpb24sIFVuaXZlcnNpdHkgb2YgTWFjYW8sIE1hY2F1JiN4RDtJdmV5IEJ1c2luZXNz
IFNjaG9vbCwgV2VzdGVybiBVbml2ZXJzaXR5LCBDYW5hZGEmI3hEO0RlcGFydG1lbnQgb2YgTWFu
YWdlbWVudCwgT2tsYWhvbWEgU3RhdGUgVW5pdmVyc2l0eSwgVW5pdGVkIFN0YXRlczwvYXV0aC1h
ZGRyZXNzPjx0aXRsZXM+PHRpdGxlPkNoYW5naW5nIGV4cGVyaWVuY2VzIG9mIHdvcmsgZGlydGlu
ZXNzLCBvY2N1cGF0aW9uYWwgZGlzaWRlbnRpZmljYXRpb24sIGFuZCBlbXBsb3llZSB3aXRoZHJh
d2FsPC90aXRsZT48c2Vjb25kYXJ5LXRpdGxlPkpvdXJuYWwgb2YgQXBwbGllZCBQc3ljaG9sb2d5
PC9zZWNvbmRhcnktdGl0bGU+PGFsdC10aXRsZT5KLiBBcHBsLiBQc3ljaG9sLjwvYWx0LXRpdGxl
PjwvdGl0bGVzPjxwZXJpb2RpY2FsPjxmdWxsLXRpdGxlPkpvdXJuYWwgb2YgQXBwbGllZCBQc3lj
aG9sb2d5PC9mdWxsLXRpdGxlPjxhYmJyLTE+Si4gQXBwbC4gUHN5Y2hvbC48L2FiYnItMT48YWJi
ci0yPkogQXBwbCBQc3ljaG9sPC9hYmJyLTI+PC9wZXJpb2RpY2FsPjxhbHQtcGVyaW9kaWNhbD48
ZnVsbC10aXRsZT5Kb3VybmFsIG9mIEFwcGxpZWQgUHN5Y2hvbG9neTwvZnVsbC10aXRsZT48YWJi
ci0xPkouIEFwcGwuIFBzeWNob2wuPC9hYmJyLTE+PGFiYnItMj5KIEFwcGwgUHN5Y2hvbDwvYWJi
ci0yPjwvYWx0LXBlcmlvZGljYWw+PHBhZ2VzPjEwODYtMTEwMDwvcGFnZXM+PHZvbHVtZT4xMDM8
L3ZvbHVtZT48bnVtYmVyPjEwPC9udW1iZXI+PGtleXdvcmRzPjxrZXl3b3JkPkRpcnR5IHdvcms8
L2tleXdvcmQ+PGtleXdvcmQ+TGVhZGVyc2hpcDwva2V5d29yZD48a2V5d29yZD5PY2N1cGF0aW9u
YWwgZGlzaWRlbnRpZmljYXRpb248L2tleXdvcmQ+PGtleXdvcmQ+V2l0aGRyYXdhbCBiZWhhdmlv
cjwva2V5d29yZD48a2V5d29yZD5Xb3JrIGRpcnRpbmVzczwva2V5d29yZD48a2V5d29yZD5hZHVs
dDwva2V5d29yZD48a2V5d29yZD5hZHZlcnNlIG91dGNvbWU8L2tleXdvcmQ+PGtleXdvcmQ+YXJ0
aWNsZTwva2V5d29yZD48a2V5d29yZD5lbXBsb3llZTwva2V5d29yZD48a2V5d29yZD5odW1hbjwv
a2V5d29yZD48a2V5d29yZD5qb2IgY2hhbmdlPC9rZXl3b3JkPjxrZXl3b3JkPm91dGNvbWUgYXNz
ZXNzbWVudDwva2V5d29yZD48a2V5d29yZD5wZXJjZXB0aW9uPC9rZXl3b3JkPjxrZXl3b3JkPnN0
aWdtYTwva2V5d29yZD48a2V5d29yZD50aGVvcmV0aWNhbCBzdHVkeTwva2V5d29yZD48a2V5d29y
ZD5lbXBsb3ltZW50PC9rZXl3b3JkPjxrZXl3b3JkPm9jY3VwYXRpb248L2tleXdvcmQ+PGtleXdv
cmQ+cHN5Y2hvbG9neTwva2V5d29yZD48a2V5d29yZD5zb2NpYWwgYmVoYXZpb3I8L2tleXdvcmQ+
PGtleXdvcmQ+c29jaWFsIHN0aWdtYTwva2V5d29yZD48a2V5d29yZD53b3JrcGxhY2U8L2tleXdv
cmQ+PGtleXdvcmQ+SHVtYW5zPC9rZXl3b3JkPjxrZXl3b3JkPk9jY3VwYXRpb25zPC9rZXl3b3Jk
PjxrZXl3b3JkPlNvY2lhbCBJZGVudGlmaWNhdGlvbjwva2V5d29yZD48L2tleXdvcmRzPjxkYXRl
cz48eWVhcj4yMDE4PC95ZWFyPjwvZGF0ZXM+PHB1Ymxpc2hlcj5BbWVyaWNhbiBQc3ljaG9sb2dp
Y2FsIEFzc29jaWF0aW9uIEluYy48L3B1Ymxpc2hlcj48aXNibj4wMDIxOTAxMCAoSVNTTik8L2lz
Ym4+PHdvcmstdHlwZT5BcnRpY2xlPC93b3JrLXR5cGU+PHVybHM+PHJlbGF0ZWQtdXJscz48dXJs
Pmh0dHBzOi8vd3d3LnNjb3B1cy5jb20vaW53YXJkL3JlY29yZC51cmk/ZWlkPTItczIuMC04NTA0
OTAwMTQzNCZhbXA7ZG9pPTEwLjEwMzclMmZhcGwwMDAwMzMwJmFtcDtwYXJ0bmVySUQ9NDAmYW1w
O21kNT1kNmZhZjEyMGJjMmYxNjdkODIwMjQyZWJiYjM2YmFhYTwvdXJsPjwvcmVsYXRlZC11cmxz
PjwvdXJscz48Y3VzdG9tMj4yOTkzOTAzNzwvY3VzdG9tMj48ZWxlY3Ryb25pYy1yZXNvdXJjZS1u
dW0+MTAuMTAzNy9hcGwwMDAwMzMwPC9lbGVjdHJvbmljLXJlc291cmNlLW51bT48cmVtb3RlLWRh
dGFiYXNlLW5hbWU+U2NvcHVzPC9yZW1vdGUtZGF0YWJhc2UtbmFtZT48bGFuZ3VhZ2U+RW5nbGlz
aDwvbGFuZ3VhZ2U+PC9yZWNvcmQ+PC9DaXRlPjxDaXRlPjxBdXRob3I+SGFuPC9BdXRob3I+PFll
YXI+MjAxODwvWWVhcj48UmVjTnVtPjc4OTA8L1JlY051bT48cmVjb3JkPjxyZWMtbnVtYmVyPjc4
OTA8L3JlYy1udW1iZXI+PGZvcmVpZ24ta2V5cz48a2V5IGFwcD0iRU4iIGRiLWlkPSIweDlzMjlw
eDhkcmVhc2VzejJvNTlzZGZ0ZWQ1MnZ0dHJ2ZTUiIHRpbWVzdGFtcD0iMTY1MzQxMDAxMSI+Nzg5
MDwva2V5PjwvZm9yZWlnbi1rZXlzPjxyZWYtdHlwZSBuYW1lPSJKb3VybmFsIEFydGljbGUiPjE3
PC9yZWYtdHlwZT48Y29udHJpYnV0b3JzPjxhdXRob3JzPjxhdXRob3I+SGFuLCBKLiBILjwvYXV0
aG9yPjxhdXRob3I+TGlhbywgSC48L2F1dGhvcj48YXV0aG9yPlRheWxvciwgTS4gUy48L2F1dGhv
cj48YXV0aG9yPktpbSwgUy48L2F1dGhvcj48L2F1dGhvcnM+PC9jb250cmlidXRvcnM+PGF1dGgt
YWRkcmVzcz5TY2hvb2wgb2YgTWFuYWdlbWVudCBhbmQgTGFib3IgUmVsYXRpb25zLCBSdXRnZXJz
IFVuaXZlcnNpdHksIFVuaXRlZCBTdGF0ZXMmI3hEO1JvYmVydCBILiBTbWl0aCBTY2hvb2wgb2Yg
QnVzaW5lc3MsIFVuaXZlcnNpdHkgb2YgTWFyeWxhbmQsIFVuaXRlZCBTdGF0ZXMmI3hEO0dyYWR1
YXRlIFNjaG9vbCBvZiBCdXNpbmVzcywgU2VvdWwgTmF0aW9uYWwgVW5pdmVyc2l0eSwgU291dGgg
S29yZWE8L2F1dGgtYWRkcmVzcz48dGl0bGVzPjx0aXRsZT5FZmZlY3RzIG9mIGhpZ2gtcGVyZm9y
bWFuY2Ugd29yayBzeXN0ZW1zIG9uIHRyYW5zZm9ybWF0aW9uYWwgbGVhZGVyc2hpcCBhbmQgdGVh
bSBwZXJmb3JtYW5jZTogSW52ZXN0aWdhdGluZyB0aGUgbW9kZXJhdGluZyByb2xlcyBvZiBvcmdh
bml6YXRpb25hbCBvcmllbnRhdGlvbnM8L3RpdGxlPjxzZWNvbmRhcnktdGl0bGU+SHVtYW4gUmVz
b3VyY2UgTWFuYWdlbWVudDwvc2Vjb25kYXJ5LXRpdGxlPjxhbHQtdGl0bGU+SHVtLiBSZXNvdXIu
IE1hbmFnZS48L2FsdC10aXRsZT48L3RpdGxlcz48cGVyaW9kaWNhbD48ZnVsbC10aXRsZT5IdW1h
biBSZXNvdXJjZSBNYW5hZ2VtZW50PC9mdWxsLXRpdGxlPjxhYmJyLTE+SHVtLiBSZXNvdXIuIE1h
bmFnZS48L2FiYnItMT48YWJici0yPkh1bSBSZXNvdXIgTWFuYWdlPC9hYmJyLTI+PC9wZXJpb2Rp
Y2FsPjxhbHQtcGVyaW9kaWNhbD48ZnVsbC10aXRsZT5IdW1hbiBSZXNvdXJjZSBNYW5hZ2VtZW50
PC9mdWxsLXRpdGxlPjxhYmJyLTE+SHVtLiBSZXNvdXIuIE1hbmFnZS48L2FiYnItMT48YWJici0y
Pkh1bSBSZXNvdXIgTWFuYWdlPC9hYmJyLTI+PC9hbHQtcGVyaW9kaWNhbD48cGFnZXM+MTA2NS0x
MDgyPC9wYWdlcz48dm9sdW1lPjU3PC92b2x1bWU+PG51bWJlcj41PC9udW1iZXI+PGtleXdvcmRz
PjxrZXl3b3JkPmhpZ2gtcGVyZm9ybWFuY2Ugd29yayBzeXN0ZW1zPC9rZXl3b3JkPjxrZXl3b3Jk
Pm9yZ2FuaXphdGlvbmFsIGFkYXB0YXRpb24gb3JpZW50YXRpb248L2tleXdvcmQ+PGtleXdvcmQ+
b3JnYW5pemF0aW9uYWwgZWZmaWNpZW5jeSBvcmllbnRhdGlvbjwva2V5d29yZD48a2V5d29yZD50
ZWFtIHBlcmZvcm1hbmNlPC9rZXl3b3JkPjxrZXl3b3JkPnRyYW5zZm9ybWF0aW9uYWwgbGVhZGVy
c2hpcDwva2V5d29yZD48a2V5d29yZD5hcnRpY2xlPC9rZXl3b3JkPjxrZXl3b3JkPmh1bWFuPC9r
ZXl3b3JkPjxrZXl3b3JkPmxlYWRlcnNoaXA8L2tleXdvcmQ+PGtleXdvcmQ+bWFuYWdlcjwva2V5
d29yZD48a2V5d29yZD5vcmdhbml6YXRpb25hbCBlZmZpY2llbmN5PC9rZXl3b3JkPjxrZXl3b3Jk
PnJlc291cmNlIG1hbmFnZW1lbnQ8L2tleXdvcmQ+PC9rZXl3b3Jkcz48ZGF0ZXM+PHllYXI+MjAx
ODwveWVhcj48L2RhdGVzPjxwdWJsaXNoZXI+V2lsZXktTGlzcyBJbmMuPC9wdWJsaXNoZXI+PGlz
Ym4+MDA5MDQ4NDggKElTU04pPC9pc2JuPjx3b3JrLXR5cGU+QXJ0aWNsZTwvd29yay10eXBlPjx1
cmxzPjxyZWxhdGVkLXVybHM+PHVybD5odHRwczovL3d3dy5zY29wdXMuY29tL2lud2FyZC9yZWNv
cmQudXJpP2VpZD0yLXMyLjAtODUwNTM0NjQxMDgmYW1wO2RvaT0xMC4xMDAyJTJmaHJtLjIxODg2
JmFtcDtwYXJ0bmVySUQ9NDAmYW1wO21kNT01Yzg5ZDExZTdiODFlYTdjNzk5MzE2OGJkYzgxMWFl
ZjwvdXJsPjwvcmVsYXRlZC11cmxzPjwvdXJscz48ZWxlY3Ryb25pYy1yZXNvdXJjZS1udW0+MTAu
MTAwMi9ocm0uMjE4ODY8L2VsZWN0cm9uaWMtcmVzb3VyY2UtbnVtPjxyZW1vdGUtZGF0YWJhc2Ut
bmFtZT5TY29wdXM8L3JlbW90ZS1kYXRhYmFzZS1uYW1lPjxsYW5ndWFnZT5FbmdsaXNoPC9sYW5n
dWFnZT48L3JlY29yZD48L0NpdGU+PENpdGU+PEF1dGhvcj5MaTwvQXV0aG9yPjxZZWFyPjIwMTg8
L1llYXI+PFJlY051bT43ODkxPC9SZWNOdW0+PHJlY29yZD48cmVjLW51bWJlcj43ODkxPC9yZWMt
bnVtYmVyPjxmb3JlaWduLWtleXM+PGtleSBhcHA9IkVOIiBkYi1pZD0iMHg5czI5cHg4ZHJlYXNl
c3oybzU5c2RmdGVkNTJ2dHRydmU1IiB0aW1lc3RhbXA9IjE2NTM0MTAwMTEiPjc4OTE8L2tleT48
L2ZvcmVpZ24ta2V5cz48cmVmLXR5cGUgbmFtZT0iSm91cm5hbCBBcnRpY2xlIj4xNzwvcmVmLXR5
cGU+PGNvbnRyaWJ1dG9ycz48YXV0aG9ycz48YXV0aG9yPkxpLCBHLjwvYXV0aG9yPjxhdXRob3I+
TGl1LCBILjwvYXV0aG9yPjxhdXRob3I+THVvLCBZLjwvYXV0aG9yPjwvYXV0aG9ycz48L2NvbnRy
aWJ1dG9ycz48YXV0aC1hZGRyZXNzPkRlcGFydG1lbnQgb2YgSHVtYW4gUmVzb3VyY2UgTWFuYWdl
bWVudCwgQnVzaW5lc3MgU2Nob29sLCBOYW5rYWkgVW5pdmVyc2l0eSwgVGlhbmppbiwgQ2hpbmEm
I3hEO0RlcGFydG1lbnQgb2YgSW5mb3JtYXRpb24gTWFuYWdlbWVudCwgU2Nob29sIG9mIEVjb25v
bWljcyBhbmQgTWFuYWdlbWVudCwgQmVpamluZyBKaWFvdG9uZyBVbml2ZXJzaXR5LCBDaGluYTwv
YXV0aC1hZGRyZXNzPjx0aXRsZXM+PHRpdGxlPkRpcmVjdGl2ZSB2ZXJzdXMgcGFydGljaXBhdGl2
ZSBsZWFkZXJzaGlwOiBEaXNwb3NpdGlvbmFsIGFudGVjZWRlbnRzIGFuZCB0ZWFtIGNvbnNlcXVl
bmNlczwvdGl0bGU+PHNlY29uZGFyeS10aXRsZT5Kb3VybmFsIG9mIE9jY3VwYXRpb25hbCBhbmQg
T3JnYW5pemF0aW9uYWwgUHN5Y2hvbG9neTwvc2Vjb25kYXJ5LXRpdGxlPjxhbHQtdGl0bGU+Si4g
T2NjdXAuIE9yZ2FuLiBQc3ljaG9sLjwvYWx0LXRpdGxlPjwvdGl0bGVzPjxwYWdlcz42NDUtNjY0
PC9wYWdlcz48dm9sdW1lPjkxPC92b2x1bWU+PG51bWJlcj4zPC9udW1iZXI+PGtleXdvcmRzPjxr
ZXl3b3JkPmxlYWRlcnNoaXA8L2tleXdvcmQ+PGtleXdvcmQ+dGVhbXMvZ3JvdXAgcHJvY2Vzc2Vz
PC9rZXl3b3JkPjxrZXl3b3JkPmFydGljbGU8L2tleXdvcmQ+PGtleXdvcmQ+YXR0ZW50aW9uPC9r
ZXl3b3JkPjxrZXl3b3JkPmJvb3RzdHJhcHBpbmc8L2tleXdvcmQ+PGtleXdvcmQ+Y3JlYXRpdml0
eTwva2V5d29yZD48a2V5d29yZD5kZWNpc2lvbiBtYWtpbmc8L2tleXdvcmQ+PGtleXdvcmQ+Z3Jv
dXAgcHJvY2Vzczwva2V5d29yZD48a2V5d29yZD5odW1hbjwva2V5d29yZD48a2V5d29yZD5odW1h
biBleHBlcmltZW50PC9rZXl3b3JkPjxrZXl3b3JkPmxvY29tb3Rpb248L2tleXdvcmQ+PGtleXdv
cmQ+cGVyc29uYWxpdHkgYXNzZXNzbWVudDwva2V5d29yZD48a2V5d29yZD5waHlzaWNpYW48L2tl
eXdvcmQ+PGtleXdvcmQ+dGVhbXdvcms8L2tleXdvcmQ+PC9rZXl3b3Jkcz48ZGF0ZXM+PHllYXI+
MjAxODwveWVhcj48L2RhdGVzPjxwdWJsaXNoZXI+Sm9obiBXaWxleSBhbmQgU29ucyBMdGQuPC9w
dWJsaXNoZXI+PGlzYm4+MDk2MzE3OTggKElTU04pPC9pc2JuPjx3b3JrLXR5cGU+QXJ0aWNsZTwv
d29yay10eXBlPjx1cmxzPjxyZWxhdGVkLXVybHM+PHVybD5odHRwczovL3d3dy5zY29wdXMuY29t
L2lud2FyZC9yZWNvcmQudXJpP2VpZD0yLXMyLjAtODUwNTA5NzU3NTMmYW1wO2RvaT0xMC4xMTEx
JTJmam9vcC4xMjIxMyZhbXA7cGFydG5lcklEPTQwJmFtcDttZDU9YWE1NmYwZjRkZThkNjU2OWJh
MTgxMTAyODMzYzliOWM8L3VybD48L3JlbGF0ZWQtdXJscz48L3VybHM+PGVsZWN0cm9uaWMtcmVz
b3VyY2UtbnVtPjEwLjExMTEvam9vcC4xMjIxMzwvZWxlY3Ryb25pYy1yZXNvdXJjZS1udW0+PHJl
bW90ZS1kYXRhYmFzZS1uYW1lPlNjb3B1czwvcmVtb3RlLWRhdGFiYXNlLW5hbWU+PGxhbmd1YWdl
PkVuZ2xpc2g8L2xhbmd1YWdlPjwvcmVjb3JkPjwvQ2l0ZT48Q2l0ZT48QXV0aG9yPkNhcnRlcjwv
QXV0aG9yPjxZZWFyPjIwMTg8L1llYXI+PFJlY051bT43ODkyPC9SZWNOdW0+PHJlY29yZD48cmVj
LW51bWJlcj43ODkyPC9yZWMtbnVtYmVyPjxmb3JlaWduLWtleXM+PGtleSBhcHA9IkVOIiBkYi1p
ZD0iMHg5czI5cHg4ZHJlYXNlc3oybzU5c2RmdGVkNTJ2dHRydmU1IiB0aW1lc3RhbXA9IjE2NTM0
MTAwMTEiPjc4OTI8L2tleT48L2ZvcmVpZ24ta2V5cz48cmVmLXR5cGUgbmFtZT0iSm91cm5hbCBB
cnRpY2xlIj4xNzwvcmVmLXR5cGU+PGNvbnRyaWJ1dG9ycz48YXV0aG9ycz48YXV0aG9yPkNhcnRl
ciwgTS4gWi48L2F1dGhvcj48YXV0aG9yPk1vc3Nob2xkZXIsIEsuIFcuPC9hdXRob3I+PGF1dGhv
cj5IYXJyaXMsIEouIE4uPC9hdXRob3I+PC9hdXRob3JzPjwvY29udHJpYnV0b3JzPjxhdXRoLWFk
ZHJlc3M+RGVwYXJ0bWVudCBvZiBNYW5hZ2VtZW50LCBDb2xsZWdlIG9mIEJ1c2luZXNzLCBTb3V0
aGVybiBJbGxpbm9pcyBVbml2ZXJzaXR5LCBDYXJib25kYWxlLCBJTCwgVW5pdGVkIFN0YXRlcyYj
eEQ7RGVwYXJ0bWVudCBvZiBNYW5hZ2VtZW50LCBIYXJiZXJ0IENvbGxlZ2Ugb2YgQnVzaW5lc3Ms
IEF1YnVybiBVbml2ZXJzaXR5QUwsIFVuaXRlZCBTdGF0ZXMmI3hEO0RlcGFydG1lbnQgb2YgTWFu
YWdlbWVudCwgQ29sbGVnZSBvZiBCdXNpbmVzcyBBZG1pbmlzdHJhdGlvbiwgR2VvcmdpYSBTb3V0
aGVybiBVbml2ZXJzaXR5LCBTdGF0ZXNib3JvLCBHQSwgVW5pdGVkIFN0YXRlczwvYXV0aC1hZGRy
ZXNzPjx0aXRsZXM+PHRpdGxlPkNvbmdydWVuY2UgZWZmZWN0cyBvZiBjb250aW5nZW50IHJld2Fy
ZCBsZWFkZXJzaGlwIGludGVuZGVkIGFuZCBleHBlcmllbmNlZCBvbiB0ZWFtIGVmZmVjdGl2ZW5l
c3M6IFRoZSBtZWRpYXRpbmcgcm9sZSBvZiBkaXN0cmlidXRpdmUganVzdGljZSBjbGltYXRlPC90
aXRsZT48c2Vjb25kYXJ5LXRpdGxlPkpvdXJuYWwgb2YgT2NjdXBhdGlvbmFsIGFuZCBPcmdhbml6
YXRpb25hbCBQc3ljaG9sb2d5PC9zZWNvbmRhcnktdGl0bGU+PGFsdC10aXRsZT5KLiBPY2N1cC4g
T3JnYW4uIFBzeWNob2wuPC9hbHQtdGl0bGU+PC90aXRsZXM+PHBhZ2VzPjQ2NS00ODU8L3BhZ2Vz
Pjx2b2x1bWU+OTE8L3ZvbHVtZT48bnVtYmVyPjM8L251bWJlcj48a2V5d29yZHM+PGtleXdvcmQ+
Y29uZ3J1ZW5jZSBlZmZlY3RzPC9rZXl3b3JkPjxrZXl3b3JkPmNvbnRpbmdlbnQgcmV3YXJkIGxl
YWRlcnNoaXA8L2tleXdvcmQ+PGtleXdvcmQ+ZGlzdHJpYnV0aXZlIGp1c3RpY2UgY2xpbWF0ZTwv
a2V5d29yZD48a2V5d29yZD50ZWFtIGVmZmVjdGl2ZW5lc3M8L2tleXdvcmQ+PGtleXdvcmQ+YXJ0
aWNsZTwva2V5d29yZD48a2V5d29yZD5jbGltYXRlPC9rZXl3b3JkPjxrZXl3b3JkPmNvbXBlbnNh
dGlvbjwva2V5d29yZD48a2V5d29yZD5odW1hbjwva2V5d29yZD48a2V5d29yZD5qdXN0aWNlPC9r
ZXl3b3JkPjxrZXl3b3JkPmxlYWRlcnNoaXA8L2tleXdvcmQ+PGtleXdvcmQ+bWFuYWdlcjwva2V5
d29yZD48a2V5d29yZD5wZXJjZXB0aW9uPC9rZXl3b3JkPjxrZXl3b3JkPnBoeXNpY2lhbjwva2V5
d29yZD48a2V5d29yZD5yZXdhcmQ8L2tleXdvcmQ+PGtleXdvcmQ+d29ya3BsYWNlPC9rZXl3b3Jk
Pjwva2V5d29yZHM+PGRhdGVzPjx5ZWFyPjIwMTg8L3llYXI+PC9kYXRlcz48cHVibGlzaGVyPkpv
aG4gV2lsZXkgYW5kIFNvbnMgTHRkLjwvcHVibGlzaGVyPjxpc2JuPjA5NjMxNzk4IChJU1NOKTwv
aXNibj48d29yay10eXBlPkFydGljbGU8L3dvcmstdHlwZT48dXJscz48cmVsYXRlZC11cmxzPjx1
cmw+aHR0cHM6Ly93d3cuc2NvcHVzLmNvbS9pbndhcmQvcmVjb3JkLnVyaT9laWQ9Mi1zMi4wLTg1
MDUwMzYxODM4JmFtcDtkb2k9MTAuMTExMSUyZmpvb3AuMTIyMTAmYW1wO3BhcnRuZXJJRD00MCZh
bXA7bWQ1PWM2MDc1ZjViMjM4YzFkZTA1NTQ3YzRiMTI4ZDE1MTQ0PC91cmw+PC9yZWxhdGVkLXVy
bHM+PC91cmxzPjxlbGVjdHJvbmljLXJlc291cmNlLW51bT4xMC4xMTExL2pvb3AuMTIyMTA8L2Vs
ZWN0cm9uaWMtcmVzb3VyY2UtbnVtPjxyZW1vdGUtZGF0YWJhc2UtbmFtZT5TY29wdXM8L3JlbW90
ZS1kYXRhYmFzZS1uYW1lPjxsYW5ndWFnZT5FbmdsaXNoPC9sYW5ndWFnZT48L3JlY29yZD48L0Np
dGU+PENpdGU+PEF1dGhvcj5EaW1hczwvQXV0aG9yPjxZZWFyPjIwMTg8L1llYXI+PFJlY051bT43
ODk0PC9SZWNOdW0+PHJlY29yZD48cmVjLW51bWJlcj43ODk0PC9yZWMtbnVtYmVyPjxmb3JlaWdu
LWtleXM+PGtleSBhcHA9IkVOIiBkYi1pZD0iMHg5czI5cHg4ZHJlYXNlc3oybzU5c2RmdGVkNTJ2
dHRydmU1IiB0aW1lc3RhbXA9IjE2NTM0MTAwMTEiPjc4OTQ8L2tleT48L2ZvcmVpZ24ta2V5cz48
cmVmLXR5cGUgbmFtZT0iSm91cm5hbCBBcnRpY2xlIj4xNzwvcmVmLXR5cGU+PGNvbnRyaWJ1dG9y
cz48YXV0aG9ycz48YXV0aG9yPkRpbWFzLCBJLiBELjwvYXV0aG9yPjxhdXRob3I+UmViZWxvLCBU
LjwvYXV0aG9yPjxhdXRob3I+TG91cmVuw6dvLCBQLiBSLjwvYXV0aG9yPjxhdXRob3I+UGVzc29h
LCBDLiBJLiBQLjwvYXV0aG9yPjwvYXV0aG9ycz48L2NvbnRyaWJ1dG9ycz48YXV0aC1hZGRyZXNz
PlVuaXZlcnNpdHkgb2YgQXZlaXJvLCBQb3J0dWdhbCYjeEQ7VW5pdmVyc2l0eSBvZiBDb2ltYnJh
LCBQb3J0dWdhbDwvYXV0aC1hZGRyZXNzPjx0aXRsZXM+PHRpdGxlPkJvdW5jaW5nIEJhY2sgZnJv
bSBTZXRiYWNrczogT24gdGhlIE1lZGlhdGluZyBSb2xlIG9mIFRlYW0gUmVzaWxpZW5jZSBpbiB0
aGUgUmVsYXRpb25zaGlwIEJldHdlZW4gVHJhbnNmb3JtYXRpb25hbCBMZWFkZXJzaGlwIGFuZCBU
ZWFtIEVmZmVjdGl2ZW5lc3M8L3RpdGxlPjxzZWNvbmRhcnktdGl0bGU+Sm91cm5hbCBvZiBQc3lj
aG9sb2d5OiBJbnRlcmRpc2NpcGxpbmFyeSBhbmQgQXBwbGllZDwvc2Vjb25kYXJ5LXRpdGxlPjxh
bHQtdGl0bGU+Si4gUHN5Y2hvbC4gSW50ZXJkaXNjaXAuIEFwcGwuPC9hbHQtdGl0bGU+PC90aXRs
ZXM+PHBlcmlvZGljYWw+PGZ1bGwtdGl0bGU+Sm91cm5hbCBvZiBQc3ljaG9sb2d5OiBJbnRlcmRp
c2NpcGxpbmFyeSBhbmQgQXBwbGllZDwvZnVsbC10aXRsZT48YWJici0xPkouIFBzeWNob2wuIElu
dGVyZGlzY2lwLiBBcHBsLjwvYWJici0xPjwvcGVyaW9kaWNhbD48YWx0LXBlcmlvZGljYWw+PGZ1
bGwtdGl0bGU+Sm91cm5hbCBvZiBQc3ljaG9sb2d5OiBJbnRlcmRpc2NpcGxpbmFyeSBhbmQgQXBw
bGllZDwvZnVsbC10aXRsZT48YWJici0xPkouIFBzeWNob2wuIEludGVyZGlzY2lwLiBBcHBsLjwv
YWJici0xPjwvYWx0LXBlcmlvZGljYWw+PHBhZ2VzPjM1OC0zNzI8L3BhZ2VzPjx2b2x1bWU+MTUy
PC92b2x1bWU+PG51bWJlcj42PC9udW1iZXI+PGtleXdvcmRzPjxrZXl3b3JkPlRlYW0gZWZmZWN0
aXZlbmVzczwva2V5d29yZD48a2V5d29yZD50ZWFtIHJlc2lsaWVuY2U8L2tleXdvcmQ+PGtleXdv
cmQ+dHJhbnNmb3JtYXRpb25hbCBsZWFkZXJzaGlwPC9rZXl3b3JkPjxrZXl3b3JkPmFkdWx0PC9r
ZXl3b3JkPjxrZXl3b3JkPmZlbWFsZTwva2V5d29yZD48a2V5d29yZD5ncm91cCBwcm9jZXNzPC9r
ZXl3b3JkPjxrZXl3b3JkPmh1bWFuPC9rZXl3b3JkPjxrZXl3b3JkPmxlYWRlcnNoaXA8L2tleXdv
cmQ+PGtleXdvcmQ+bWFsZTwva2V5d29yZD48a2V5d29yZD5vcmdhbml6YXRpb24gYW5kIG1hbmFn
ZW1lbnQ8L2tleXdvcmQ+PGtleXdvcmQ+cHN5Y2hvbG9naWNhbCByZXNpbGllbmNlPC9rZXl3b3Jk
PjxrZXl3b3JkPnF1ZXN0aW9ubmFpcmU8L2tleXdvcmQ+PGtleXdvcmQ+RWZmaWNpZW5jeSwgT3Jn
YW5pemF0aW9uYWw8L2tleXdvcmQ+PGtleXdvcmQ+R3JvdXAgUHJvY2Vzc2VzPC9rZXl3b3JkPjxr
ZXl3b3JkPkh1bWFuczwva2V5d29yZD48a2V5d29yZD5SZXNpbGllbmNlLCBQc3ljaG9sb2dpY2Fs
PC9rZXl3b3JkPjxrZXl3b3JkPlN1cnZleXMgYW5kIFF1ZXN0aW9ubmFpcmVzPC9rZXl3b3JkPjwv
a2V5d29yZHM+PGRhdGVzPjx5ZWFyPjIwMTg8L3llYXI+PC9kYXRlcz48cHVibGlzaGVyPlJvdXRs
ZWRnZTwvcHVibGlzaGVyPjxpc2JuPjAwMjIzOTgwIChJU1NOKTwvaXNibj48d29yay10eXBlPkFy
dGljbGU8L3dvcmstdHlwZT48dXJscz48cmVsYXRlZC11cmxzPjx1cmw+aHR0cHM6Ly93d3cuc2Nv
cHVzLmNvbS9pbndhcmQvcmVjb3JkLnVyaT9laWQ9Mi1zMi4wLTg1MDUxMjc5NDk5JmFtcDtkb2k9
MTAuMTA4MCUyZjAwMjIzOTgwLjIwMTguMTQ2NTAyMiZhbXA7cGFydG5lcklEPTQwJmFtcDttZDU9
YmMwZTY0OGI4NmFmZmRiNTM2MGE0YzM3MGVlYzViMTc8L3VybD48L3JlbGF0ZWQtdXJscz48L3Vy
bHM+PGN1c3RvbTI+MzAwODkwODU8L2N1c3RvbTI+PGVsZWN0cm9uaWMtcmVzb3VyY2UtbnVtPjEw
LjEwODAvMDAyMjM5ODAuMjAxOC4xNDY1MDIyPC9lbGVjdHJvbmljLXJlc291cmNlLW51bT48cmVt
b3RlLWRhdGFiYXNlLW5hbWU+U2NvcHVzPC9yZW1vdGUtZGF0YWJhc2UtbmFtZT48bGFuZ3VhZ2U+
RW5nbGlzaDwvbGFuZ3VhZ2U+PC9yZWNvcmQ+PC9DaXRlPjxDaXRlPjxBdXRob3I+TGl1PC9BdXRo
b3I+PFllYXI+MjAxODwvWWVhcj48UmVjTnVtPjc4OTY8L1JlY051bT48cmVjb3JkPjxyZWMtbnVt
YmVyPjc4OTY8L3JlYy1udW1iZXI+PGZvcmVpZ24ta2V5cz48a2V5IGFwcD0iRU4iIGRiLWlkPSIw
eDlzMjlweDhkcmVhc2VzejJvNTlzZGZ0ZWQ1MnZ0dHJ2ZTUiIHRpbWVzdGFtcD0iMTY1MzQxMDAx
MSI+Nzg5Njwva2V5PjwvZm9yZWlnbi1rZXlzPjxyZWYtdHlwZSBuYW1lPSJKb3VybmFsIEFydGlj
bGUiPjE3PC9yZWYtdHlwZT48Y29udHJpYnV0b3JzPjxhdXRob3JzPjxhdXRob3I+TGl1LCBILjwv
YXV0aG9yPjxhdXRob3I+TGksIEcuPC9hdXRob3I+PC9hdXRob3JzPjwvY29udHJpYnV0b3JzPjxh
dXRoLWFkZHJlc3M+RGVwYXJ0bWVudCBvZiBJbmZvcm1hdGlvbiBNYW5hZ2VtZW50LCBTY2hvb2wg
b2YgRWNvbm9taWNzIGFuZCBNYW5hZ2VtZW50LCBCZWlqaW5nIEppYW90b25nIFVuaXZlcnNpdHks
IEJlaWppbmcsIENoaW5hJiN4RDtEZXBhcnRtZW50IG9mIEh1bWFuIFJlc291cmNlIE1hbmFnZW1l
bnQsIEJ1c2luZXNzIFNjaG9vbCwgTmFua2FpIFVuaXZlcnNpdHksIFRpYW5qaW4sIENoaW5hPC9h
dXRoLWFkZHJlc3M+PHRpdGxlcz48dGl0bGU+TGlua2luZyBUcmFuc2Zvcm1hdGlvbmFsIExlYWRl
cnNoaXAgYW5kIEtub3dsZWRnZSBTaGFyaW5nOiBUaGUgTWVkaWF0aW5nIFJvbGVzIG9mIFBlcmNl
aXZlZCBUZWFtIEdvYWwgQ29tbWl0bWVudCBhbmQgUGVyY2VpdmVkIFRlYW0gSWRlbnRpZmljYXRp
b248L3RpdGxlPjxzZWNvbmRhcnktdGl0bGU+RnJvbnRpZXJzIGluIFBzeWNob2xvZ3k8L3NlY29u
ZGFyeS10aXRsZT48YWx0LXRpdGxlPkZyb250LiBQc3ljaG9sLjwvYWx0LXRpdGxlPjwvdGl0bGVz
PjxwZXJpb2RpY2FsPjxmdWxsLXRpdGxlPkZyb250aWVycyBpbiBQc3ljaG9sb2d5PC9mdWxsLXRp
dGxlPjxhYmJyLTE+RnJvbnQuIFBzeWNob2wuPC9hYmJyLTE+PGFiYnItMj5Gcm9udCBQc3ljaG9s
PC9hYmJyLTI+PC9wZXJpb2RpY2FsPjxhbHQtcGVyaW9kaWNhbD48ZnVsbC10aXRsZT5Gcm9udGll
cnMgaW4gUHN5Y2hvbG9neTwvZnVsbC10aXRsZT48YWJici0xPkZyb250LiBQc3ljaG9sLjwvYWJi
ci0xPjxhYmJyLTI+RnJvbnQgUHN5Y2hvbDwvYWJici0yPjwvYWx0LXBlcmlvZGljYWw+PHZvbHVt
ZT45PC92b2x1bWU+PGtleXdvcmRzPjxrZXl3b3JkPmtub3dsZWRnZSBzaGFyaW5nPC9rZXl3b3Jk
PjxrZXl3b3JkPmxlYWRlcnNoaXA8L2tleXdvcmQ+PGtleXdvcmQ+dGVhbSBnb2FsIGNvbW1pdG1l
bnQ8L2tleXdvcmQ+PGtleXdvcmQ+dGVhbSBpZGVudGlmaWNhdGlvbjwva2V5d29yZD48a2V5d29y
ZD50cmFuc2Zvcm1hdGlvbmFsIGxlYWRlcnNoaXA8L2tleXdvcmQ+PC9rZXl3b3Jkcz48ZGF0ZXM+
PHllYXI+MjAxODwveWVhcj48L2RhdGVzPjxwdWJsaXNoZXI+RnJvbnRpZXJzIE1lZGlhIFMuQS48
L3B1Ymxpc2hlcj48aXNibj4xNjY0MTA3OCAoSVNTTik8L2lzYm4+PHdvcmstdHlwZT5BcnRpY2xl
PC93b3JrLXR5cGU+PHVybHM+PHJlbGF0ZWQtdXJscz48dXJsPmh0dHBzOi8vd3d3LnNjb3B1cy5j
b20vaW53YXJkL3JlY29yZC51cmk/ZWlkPTItczIuMC04NTA1NTEyNzQ2MSZhbXA7ZG9pPTEwLjMz
ODklMmZmcHN5Zy4yMDE4LjAxMzMxJmFtcDtwYXJ0bmVySUQ9NDAmYW1wO21kNT1iMWJjYzZjMmVl
ZjQzMTcyMjY2OTA0OWYwZGRmNmE0MDwvdXJsPjwvcmVsYXRlZC11cmxzPjwvdXJscz48Y3VzdG9t
Nz4xMzMxPC9jdXN0b203PjxlbGVjdHJvbmljLXJlc291cmNlLW51bT4xMC4zMzg5L2Zwc3lnLjIw
MTguMDEzMzE8L2VsZWN0cm9uaWMtcmVzb3VyY2UtbnVtPjxyZW1vdGUtZGF0YWJhc2UtbmFtZT5T
Y29wdXM8L3JlbW90ZS1kYXRhYmFzZS1uYW1lPjxsYW5ndWFnZT5FbmdsaXNoPC9sYW5ndWFnZT48
L3JlY29yZD48L0NpdGU+PENpdGU+PEF1dGhvcj5UdTwvQXV0aG9yPjxZZWFyPjIwMTg8L1llYXI+
PFJlY051bT43ODk3PC9SZWNOdW0+PHJlY29yZD48cmVjLW51bWJlcj43ODk3PC9yZWMtbnVtYmVy
Pjxmb3JlaWduLWtleXM+PGtleSBhcHA9IkVOIiBkYi1pZD0iMHg5czI5cHg4ZHJlYXNlc3oybzU5
c2RmdGVkNTJ2dHRydmU1IiB0aW1lc3RhbXA9IjE2NTM0MTAwMTEiPjc4OTc8L2tleT48L2ZvcmVp
Z24ta2V5cz48cmVmLXR5cGUgbmFtZT0iSm91cm5hbCBBcnRpY2xlIj4xNzwvcmVmLXR5cGU+PGNv
bnRyaWJ1dG9ycz48YXV0aG9ycz48YXV0aG9yPlR1LCBNLiBILjwvYXV0aG9yPjxhdXRob3I+Qm9u
bywgSi4gRS48L2F1dGhvcj48YXV0aG9yPlNodW0sIEMuPC9hdXRob3I+PGF1dGhvcj5MYU1vbnRh
Z25lLCBMLjwvYXV0aG9yPjwvYXV0aG9ycz48L2NvbnRyaWJ1dG9ycz48YXV0aC1hZGRyZXNzPkRl
cGFydG1lbnQgb2YgTWFuYWdlbWVudCwgV2FycmluZ3RvbiBDb2xsZWdlIG9mIEJ1c2luZXNzIEFk
bWluaXN0cmF0aW9uLCBVbml2ZXJzaXR5IG9mIEZsb3JpZGEsIFVuaXRlZCBTdGF0ZXMmI3hEO0Rl
cGFydG1lbnQgb2YgSG9zcGl0YWxpdHkgTWFuYWdlbWVudCwgV2lsbGlhbSBGLiBIYXJyYWggQ29s
bGVnZSBvZiBIb3RlbCBBZG1pbmlzdHJhdGlvbiwgVW5pdmVyc2l0eSBvZiBOZXZhZGEsIExhcyBW
ZWdhcywgTlYsIFVuaXRlZCBTdGF0ZXMmI3hEO0RlcGFydG1lbnQgb2YgRmFtaWx5LCBZb3V0aCwg
YW5kIENvbW11bml0eSBTY2llbmNlcywgSW5zdGl0dXRlIG9mIEZvb2QgYW5kIEFncmljdWx0dXJh
bCBTY2llbmNlcywgVW5pdmVyc2l0eSBvZiBGbG9yaWRhLCBVbml0ZWQgU3RhdGVzPC9hdXRoLWFk
ZHJlc3M+PHRpdGxlcz48dGl0bGU+QnJlYWtpbmcgdGhlIGN5Y2xlOiBUaGUgZWZmZWN0cyBvZiBy
b2xlIG1vZGVsIHBlcmZvcm1hbmNlIGFuZCBpZGVhbCBsZWFkZXJzaGlwIHNlbGYtY29uY2VwdHMg
b24gYWJ1c2l2ZSBzdXBlcnZpc2lvbiBzcGlsbG92ZXI8L3RpdGxlPjxzZWNvbmRhcnktdGl0bGU+
Sm91cm5hbCBvZiBBcHBsaWVkIFBzeWNob2xvZ3k8L3NlY29uZGFyeS10aXRsZT48YWx0LXRpdGxl
PkouIEFwcGwuIFBzeWNob2wuPC9hbHQtdGl0bGU+PC90aXRsZXM+PHBlcmlvZGljYWw+PGZ1bGwt
dGl0bGU+Sm91cm5hbCBvZiBBcHBsaWVkIFBzeWNob2xvZ3k8L2Z1bGwtdGl0bGU+PGFiYnItMT5K
LiBBcHBsLiBQc3ljaG9sLjwvYWJici0xPjxhYmJyLTI+SiBBcHBsIFBzeWNob2w8L2FiYnItMj48
L3BlcmlvZGljYWw+PGFsdC1wZXJpb2RpY2FsPjxmdWxsLXRpdGxlPkpvdXJuYWwgb2YgQXBwbGll
ZCBQc3ljaG9sb2d5PC9mdWxsLXRpdGxlPjxhYmJyLTE+Si4gQXBwbC4gUHN5Y2hvbC48L2FiYnIt
MT48YWJici0yPkogQXBwbCBQc3ljaG9sPC9hYmJyLTI+PC9hbHQtcGVyaW9kaWNhbD48cGFnZXM+
Njg5LTcwMjwvcGFnZXM+PHZvbHVtZT4xMDM8L3ZvbHVtZT48bnVtYmVyPjc8L251bWJlcj48a2V5
d29yZHM+PGtleXdvcmQ+QWJ1c2l2ZSBzdXBlcnZpc2lvbjwva2V5d29yZD48a2V5d29yZD5MZWFk
ZXJzaGlwIGRldmVsb3BtZW50PC9rZXl3b3JkPjxrZXl3b3JkPkxlYWRlcnNoaXAgcm9sZTwva2V5
d29yZD48a2V5d29yZD5TZWxmLWNvbmNlcHQ8L2tleXdvcmQ+PGtleXdvcmQ+YWR1bHQ8L2tleXdv
cmQ+PGtleXdvcmQ+YXJ0aWNsZTwva2V5d29yZD48a2V5d29yZD5mZW1hbGU8L2tleXdvcmQ+PGtl
eXdvcmQ+aHVtYW48L2tleXdvcmQ+PGtleXdvcmQ+aHVtYW4gZXhwZXJpbWVudDwva2V5d29yZD48
a2V5d29yZD5sZWFkZXJzaGlwPC9rZXl3b3JkPjxrZXl3b3JkPm1ham9yIGNsaW5pY2FsIHN0dWR5
PC9rZXl3b3JkPjxrZXl3b3JkPm1hbGU8L2tleXdvcmQ+PGtleXdvcmQ+cm9sZSBjaGFuZ2U8L2tl
eXdvcmQ+PGtleXdvcmQ+YnVsbHlpbmc8L2tleXdvcmQ+PGtleXdvcmQ+ZW1wbG95bWVudDwva2V5
d29yZD48a2V5d29yZD5wc3ljaG9sb2d5PC9rZXl3b3JkPjxrZXl3b3JkPnJvbGUgcGxheWluZzwv
a2V5d29yZD48a2V5d29yZD5zZWxmIGNvbmNlcHQ8L2tleXdvcmQ+PGtleXdvcmQ+eW91bmcgYWR1
bHQ8L2tleXdvcmQ+PGtleXdvcmQ+SHVtYW5zPC9rZXl3b3JkPjxrZXl3b3JkPlJvbGU8L2tleXdv
cmQ+PC9rZXl3b3Jkcz48ZGF0ZXM+PHllYXI+MjAxODwveWVhcj48L2RhdGVzPjxwdWJsaXNoZXI+
QW1lcmljYW4gUHN5Y2hvbG9naWNhbCBBc3NvY2lhdGlvbiBJbmMuPC9wdWJsaXNoZXI+PGlzYm4+
MDAyMTkwMTAgKElTU04pPC9pc2JuPjx3b3JrLXR5cGU+QXJ0aWNsZTwvd29yay10eXBlPjx1cmxz
PjxyZWxhdGVkLXVybHM+PHVybD5odHRwczovL3d3dy5zY29wdXMuY29tL2lud2FyZC9yZWNvcmQu
dXJpP2VpZD0yLXMyLjAtODUwNDM5ODE1NDQmYW1wO2RvaT0xMC4xMDM3JTJmYXBsMDAwMDI5NyZh
bXA7cGFydG5lcklEPTQwJmFtcDttZDU9MDc3MWUwZWQ0MDk0NGUxZTUzYTQxYjc2MzRlZjFhYzk8
L3VybD48L3JlbGF0ZWQtdXJscz48L3VybHM+PGN1c3RvbTI+Mjk1NTM3NjQ8L2N1c3RvbTI+PGVs
ZWN0cm9uaWMtcmVzb3VyY2UtbnVtPjEwLjEwMzcvYXBsMDAwMDI5NzwvZWxlY3Ryb25pYy1yZXNv
dXJjZS1udW0+PHJlbW90ZS1kYXRhYmFzZS1uYW1lPlNjb3B1czwvcmVtb3RlLWRhdGFiYXNlLW5h
bWU+PGxhbmd1YWdlPkVuZ2xpc2g8L2xhbmd1YWdlPjwvcmVjb3JkPjwvQ2l0ZT48Q2l0ZT48QXV0
aG9yPktuaXBmZXI8L0F1dGhvcj48WWVhcj4yMDE4PC9ZZWFyPjxSZWNOdW0+Nzg5ODwvUmVjTnVt
PjxyZWNvcmQ+PHJlYy1udW1iZXI+Nzg5ODwvcmVjLW51bWJlcj48Zm9yZWlnbi1rZXlzPjxrZXkg
YXBwPSJFTiIgZGItaWQ9IjB4OXMyOXB4OGRyZWFzZXN6Mm81OXNkZnRlZDUydnR0cnZlNSIgdGlt
ZXN0YW1wPSIxNjUzNDEwMDExIj43ODk4PC9rZXk+PC9mb3JlaWduLWtleXM+PHJlZi10eXBlIG5h
bWU9IkpvdXJuYWwgQXJ0aWNsZSI+MTc8L3JlZi10eXBlPjxjb250cmlidXRvcnM+PGF1dGhvcnM+
PGF1dGhvcj5LbmlwZmVyLCBLLjwvYXV0aG9yPjxhdXRob3I+U2NocmVpbmVyLCBFLjwvYXV0aG9y
PjxhdXRob3I+U2NobWlkLCBFLjwvYXV0aG9yPjxhdXRob3I+UGV1cywgQy48L2F1dGhvcj48L2F1
dGhvcnM+PC9jb250cmlidXRvcnM+PGF1dGgtYWRkcmVzcz5UZWNobmlzY2hlIFVuaXZlcnNpdMOk
dCBNw7xuY2hlbiwgR2VybWFueSYjeEQ7VW5pdmVyc2l0eSBvZiBOZWJyYXNrYSBhdCBPbWFoYSwg
VW5pdGVkIFN0YXRlczwvYXV0aC1hZGRyZXNzPjx0aXRsZXM+PHRpdGxlPlRoZSBQZXJmb3JtYW5j
ZSBvZiBQcmUtRm91bmRpbmcgRW50cmVwcmVuZXVyaWFsIFRlYW1zOiBUaGUgSW1wb3J0YW5jZSBv
ZiBMZWFybmluZyBhbmQgTGVhZGVyc2hpcDwvdGl0bGU+PHNlY29uZGFyeS10aXRsZT5BcHBsaWVk
IFBzeWNob2xvZ3k8L3NlY29uZGFyeS10aXRsZT48YWx0LXRpdGxlPkFwcGwuIFBzeWNob2wuPC9h
bHQtdGl0bGU+PC90aXRsZXM+PHBlcmlvZGljYWw+PGZ1bGwtdGl0bGU+QXBwbGllZCBQc3ljaG9s
b2d5PC9mdWxsLXRpdGxlPjxhYmJyLTE+QXBwbC4gUHN5Y2hvbC48L2FiYnItMT48YWJici0yPkFw
cGwgUHN5Y2hvbDwvYWJici0yPjwvcGVyaW9kaWNhbD48cGFnZXM+NDAxLTQyNzwvcGFnZXM+PHZv
bHVtZT42Nzwvdm9sdW1lPjxudW1iZXI+MzwvbnVtYmVyPjxrZXl3b3Jkcz48a2V5d29yZD5iZWhh
dmlvcjwva2V5d29yZD48a2V5d29yZD5jYXRhbHlzdDwva2V5d29yZD48a2V5d29yZD5sZWFkZXJz
aGlwPC9rZXl3b3JkPjxrZXl3b3JkPmxlYXJuaW5nPC9rZXl3b3JkPjwva2V5d29yZHM+PGRhdGVz
Pjx5ZWFyPjIwMTg8L3llYXI+PC9kYXRlcz48cHVibGlzaGVyPkJsYWNrd2VsbCBQdWJsaXNoaW5n
IEx0ZDwvcHVibGlzaGVyPjxpc2JuPjAyNjk5OTRYIChJU1NOKTwvaXNibj48d29yay10eXBlPkFy
dGljbGU8L3dvcmstdHlwZT48dXJscz48cmVsYXRlZC11cmxzPjx1cmw+aHR0cHM6Ly93d3cuc2Nv
cHVzLmNvbS9pbndhcmQvcmVjb3JkLnVyaT9laWQ9Mi1zMi4wLTg1MDM4NDI3MjIzJmFtcDtkb2k9
MTAuMTExMSUyZmFwcHMuMTIxMjYmYW1wO3BhcnRuZXJJRD00MCZhbXA7bWQ1PWMzNzEzMjVkMzdi
YzgyYjg1NmRjODY4MTk2ODExNzhmPC91cmw+PC9yZWxhdGVkLXVybHM+PC91cmxzPjxlbGVjdHJv
bmljLXJlc291cmNlLW51bT4xMC4xMTExL2FwcHMuMTIxMjY8L2VsZWN0cm9uaWMtcmVzb3VyY2Ut
bnVtPjxyZW1vdGUtZGF0YWJhc2UtbmFtZT5TY29wdXM8L3JlbW90ZS1kYXRhYmFzZS1uYW1lPjxs
YW5ndWFnZT5FbmdsaXNoPC9sYW5ndWFnZT48L3JlY29yZD48L0NpdGU+PENpdGU+PEF1dGhvcj5I
YW48L0F1dGhvcj48WWVhcj4yMDE4PC9ZZWFyPjxSZWNOdW0+Nzg5OTwvUmVjTnVtPjxyZWNvcmQ+
PHJlYy1udW1iZXI+Nzg5OTwvcmVjLW51bWJlcj48Zm9yZWlnbi1rZXlzPjxrZXkgYXBwPSJFTiIg
ZGItaWQ9IjB4OXMyOXB4OGRyZWFzZXN6Mm81OXNkZnRlZDUydnR0cnZlNSIgdGltZXN0YW1wPSIx
NjUzNDEwMDExIj43ODk5PC9rZXk+PC9mb3JlaWduLWtleXM+PHJlZi10eXBlIG5hbWU9IkpvdXJu
YWwgQXJ0aWNsZSI+MTc8L3JlZi10eXBlPjxjb250cmlidXRvcnM+PGF1dGhvcnM+PGF1dGhvcj5I
YW4sIFMuIEouPC9hdXRob3I+PGF1dGhvcj5MZWUsIFkuPC9hdXRob3I+PGF1dGhvcj5CZXllcmxl
aW4sIE0uPC9hdXRob3I+PGF1dGhvcj5Lb2xiLCBKLjwvYXV0aG9yPjwvYXV0aG9ycz48L2NvbnRy
aWJ1dG9ycz48YXV0aC1hZGRyZXNzPkRlcGFydG1lbnQgb2YgT3JnYW5pemF0aW9uYWwgUGVyZm9y
bWFuY2UgYW5kIFdvcmtwbGFjZSBMZWFybmluZywgQm9pc2UgU3RhdGUgVW5pdmVyc2l0eSwgQm9p
c2UsIElELCBVbml0ZWQgU3RhdGVzJiN4RDtEZXBhcnRtZW50IG9mIExlYXJuaW5nIGFuZCBQZXJm
b3JtYW5jZSBTeXN0ZW1zLCBQZW5uc3lsdmFuaWEgU3RhdGUgVW5pdmVyc2l0eSwgVW5pdmVyc2l0
eSBQYXJrLCBQQSwgVW5pdGVkIFN0YXRlcyYjeEQ7RGVwYXJ0bWVudCBvZiBFZHVjYXRpb25hbCBB
ZG1pbmlzdHJhdGlvbiBhbmQgSHVtYW4gUmVzb3VyY2UgRGV2ZWxvcG1lbnQsIFRleGFzIEEmYW1w
O00gVW5pdmVyc2l0eSwgQ29sbGVnZSBTdGF0aW9uLCBUWCwgVW5pdGVkIFN0YXRlczwvYXV0aC1h
ZGRyZXNzPjx0aXRsZXM+PHRpdGxlPlNoYXJlZCBsZWFkZXJzaGlwIGluIHRlYW1zOiBUaGUgcm9s
ZSBvZiBjb29yZGluYXRpb24sIGdvYWwgY29tbWl0bWVudCwgYW5kIGtub3dsZWRnZSBzaGFyaW5n
IG9uIHBlcmNlaXZlZCB0ZWFtIHBlcmZvcm1hbmNlPC90aXRsZT48c2Vjb25kYXJ5LXRpdGxlPlRl
YW0gUGVyZm9ybWFuY2UgTWFuYWdlbWVudDwvc2Vjb25kYXJ5LXRpdGxlPjxhbHQtdGl0bGU+VGVh
bSBQZXJmb3JtLiBNYW5hZ2UuPC9hbHQtdGl0bGU+PC90aXRsZXM+PHBlcmlvZGljYWw+PGZ1bGwt
dGl0bGU+VGVhbSBQZXJmb3JtYW5jZSBNYW5hZ2VtZW50PC9mdWxsLXRpdGxlPjwvcGVyaW9kaWNh
bD48cGFnZXM+MTUwLTE2ODwvcGFnZXM+PHZvbHVtZT4yNDwvdm9sdW1lPjxudW1iZXI+My00PC9u
dW1iZXI+PGtleXdvcmRzPjxrZXl3b3JkPkNvb3JkaW5hdGlvbjwva2V5d29yZD48a2V5d29yZD5H
b2FsIGNvbW1pdG1lbnQ8L2tleXdvcmQ+PGtleXdvcmQ+S25vd2xlZGdlIHNoYXJpbmc8L2tleXdv
cmQ+PGtleXdvcmQ+UHJvamVjdCB0ZWFtPC9rZXl3b3JkPjxrZXl3b3JkPlNoYXJlZCBsZWFkZXJz
aGlwPC9rZXl3b3JkPjxrZXl3b3JkPlRlYW0gcGVyZm9ybWFuY2U8L2tleXdvcmQ+PC9rZXl3b3Jk
cz48ZGF0ZXM+PHllYXI+MjAxODwveWVhcj48L2RhdGVzPjxwdWJsaXNoZXI+RW1lcmFsZCBHcm91
cCBIb2xkaW5ncyBMdGQuPC9wdWJsaXNoZXI+PGlzYm4+MTM1Mjc1OTIgKElTU04pPC9pc2JuPjx3
b3JrLXR5cGU+QXJ0aWNsZTwvd29yay10eXBlPjx1cmxzPjxyZWxhdGVkLXVybHM+PHVybD5odHRw
czovL3d3dy5zY29wdXMuY29tL2lud2FyZC9yZWNvcmQudXJpP2VpZD0yLXMyLjAtODUwMzM0ODM5
OTEmYW1wO2RvaT0xMC4xMTA4JTJmVFBNLTExLTIwMTYtMDA1MCZhbXA7cGFydG5lcklEPTQwJmFt
cDttZDU9NjhiODM3MzUxZWJiY2I2NzhmZDI3NTdhMDYyNjdiZWE8L3VybD48L3JlbGF0ZWQtdXJs
cz48L3VybHM+PGVsZWN0cm9uaWMtcmVzb3VyY2UtbnVtPjEwLjExMDgvVFBNLTExLTIwMTYtMDA1
MDwvZWxlY3Ryb25pYy1yZXNvdXJjZS1udW0+PHJlbW90ZS1kYXRhYmFzZS1uYW1lPlNjb3B1czwv
cmVtb3RlLWRhdGFiYXNlLW5hbWU+PGxhbmd1YWdlPkVuZ2xpc2g8L2xhbmd1YWdlPjwvcmVjb3Jk
PjwvQ2l0ZT48Q2l0ZT48QXV0aG9yPkNob2k8L0F1dGhvcj48WWVhcj4yMDE4PC9ZZWFyPjxSZWNO
dW0+NzkwMDwvUmVjTnVtPjxyZWNvcmQ+PHJlYy1udW1iZXI+NzkwMDwvcmVjLW51bWJlcj48Zm9y
ZWlnbi1rZXlzPjxrZXkgYXBwPSJFTiIgZGItaWQ9IjB4OXMyOXB4OGRyZWFzZXN6Mm81OXNkZnRl
ZDUydnR0cnZlNSIgdGltZXN0YW1wPSIxNjUzNDEwMDExIj43OTAwPC9rZXk+PC9mb3JlaWduLWtl
eXM+PHJlZi10eXBlIG5hbWU9IkpvdXJuYWwgQXJ0aWNsZSI+MTc8L3JlZi10eXBlPjxjb250cmli
dXRvcnM+PGF1dGhvcnM+PGF1dGhvcj5DaG9pLCBFLiBILjwvYXV0aG9yPjxhdXRob3I+S2ltLCBF
LiBLLjwvYXV0aG9yPjxhdXRob3I+S2ltLCBQLiBCLjwvYXV0aG9yPjwvYXV0aG9ycz48L2NvbnRy
aWJ1dG9ycz48YXV0aC1hZGRyZXNzPkRlcGFydG1lbnQgb2YgTnVyc2luZywgQ2h1bmdidWsgTmF0
aW9uYWwgVW5pdmVyc2l0eSBIb3NwaXRhbCwgQ2hlb25nanUsIFNvdXRoIEtvcmVhJiN4RDtEZXBh
cnRtZW50IG9mIE51cnNpbmcsIENodW5nYnVrIE5hdGlvbmFsIFVuaXZlcnNpdHksIENoZW9uZ2p1
LCBTb3V0aCBLb3JlYSYjeEQ7RGVwYXJ0bWVudCBvZiBDb21tdW5pdHkgTWVudGFsIEhlYWx0aCBD
YXJlLCBDaHVuZ2NoZW9uZ2J1ay1kbyBSZWdpb25hbCBNZW50YWwgSGVhbHRoIFdlbGZhcmUgQ2Vu
dGVyLCBDaGVvbmdqdSwgU291dGggS29yZWE8L2F1dGgtYWRkcmVzcz48dGl0bGVzPjx0aXRsZT5F
ZmZlY3RzIG9mIHRoZSBFZHVjYXRpb25hbCBMZWFkZXJzaGlwIG9mIE51cnNpbmcgVW5pdCBNYW5h
Z2VycyBvbiBUZWFtIEVmZmVjdGl2ZW5lc3M6IE1lZGlhdGluZyBFZmZlY3RzIG9mIE9yZ2FuaXph
dGlvbmFsIENvbW11bmljYXRpb248L3RpdGxlPjxzZWNvbmRhcnktdGl0bGU+QXNpYW4gTnVyc2lu
ZyBSZXNlYXJjaDwvc2Vjb25kYXJ5LXRpdGxlPjxhbHQtdGl0bGU+QXNpYW4gTnVycy4gUmVzLjwv
YWx0LXRpdGxlPjwvdGl0bGVzPjxwZXJpb2RpY2FsPjxmdWxsLXRpdGxlPkFzaWFuIE51cnNpbmcg
UmVzZWFyY2g8L2Z1bGwtdGl0bGU+PGFiYnItMT5Bc2lhbiBOdXJzLiBSZXMuIChLb3JlYW4gU29j
LiBOdXJzLiBTY2kuKTwvYWJici0xPjxhYmJyLTI+QXNpYW4gTnVycyBSZXMgKEtvcmVhbiBTb2Mg
TnVycyBTY2kpPC9hYmJyLTI+PC9wZXJpb2RpY2FsPjxwYWdlcz45OS0xMDU8L3BhZ2VzPjx2b2x1
bWU+MTI8L3ZvbHVtZT48bnVtYmVyPjI8L251bWJlcj48a2V5d29yZHM+PGtleXdvcmQ+Y29tbXVu
aWNhdGlvbjwva2V5d29yZD48a2V5d29yZD5sZWFkZXJzaGlwPC9rZXl3b3JkPjxrZXl3b3JkPm51
cnNlIGFkbWluaXN0cmF0b3JzPC9rZXl3b3JkPjxrZXl3b3JkPmFkdWx0PC9rZXl3b3JkPjxrZXl3
b3JkPkFydGljbGU8L2tleXdvcmQ+PGtleXdvcmQ+Y29sbGFib3JhdGl2ZSBsZWFybmluZzwva2V5
d29yZD48a2V5d29yZD5jb250cm9sbGVkIHN0dWR5PC9rZXl3b3JkPjxrZXl3b3JkPmNyb3NzLXNl
Y3Rpb25hbCBzdHVkeTwva2V5d29yZD48a2V5d29yZD5kZXNjcmlwdGl2ZSByZXNlYXJjaDwva2V5
d29yZD48a2V5d29yZD5lbWVyZ2VuY3kgd2FyZDwva2V5d29yZD48a2V5d29yZD5odW1hbjwva2V5
d29yZD48a2V5d29yZD5pbnRlbnNpdmUgY2FyZSB1bml0PC9rZXl3b3JkPjxrZXl3b3JkPmludGVy
cGVyc29uYWwgY29tbXVuaWNhdGlvbjwva2V5d29yZD48a2V5d29yZD5qb2Igc2F0aXNmYWN0aW9u
PC9rZXl3b3JkPjxrZXl3b3JkPm1lZGljYWwgZWR1Y2F0aW9uPC9rZXl3b3JkPjxrZXl3b3JkPm51
cnNlIGFkbWluaXN0cmF0b3I8L2tleXdvcmQ+PGtleXdvcmQ+bnVyc2UgbWFuYWdlcjwva2V5d29y
ZD48a2V5d29yZD5udXJzaW5nIG9yZ2FuaXphdGlvbjwva2V5d29yZD48a2V5d29yZD5udXJzaW5n
IHVuaXQ8L2tleXdvcmQ+PGtleXdvcmQ+cHJpb3JpdHkgam91cm5hbDwva2V5d29yZD48a2V5d29y
ZD5wcm9mZXNzaW9uYWwgZGV2ZWxvcG1lbnQ8L2tleXdvcmQ+PGtleXdvcmQ+cXVlc3Rpb25uYWly
ZTwva2V5d29yZD48a2V5d29yZD5Tb3V0aCBLb3JlYTwva2V5d29yZD48a2V5d29yZD5zdGFmZiBu
dXJzZTwva2V5d29yZD48a2V5d29yZD50ZXJ0aWFyeSBjYXJlIGNlbnRlcjwva2V5d29yZD48L2tl
eXdvcmRzPjxkYXRlcz48eWVhcj4yMDE4PC95ZWFyPjwvZGF0ZXM+PHB1Ymxpc2hlcj5Lb3JlYW4g
U29jaWV0eSBvZiBOdXJzaW5nIFNjaWVuY2U8L3B1Ymxpc2hlcj48aXNibj4xOTc2MTMxNyAoSVNT
Tik8L2lzYm4+PHdvcmstdHlwZT5BcnRpY2xlPC93b3JrLXR5cGU+PHVybHM+PHJlbGF0ZWQtdXJs
cz48dXJsPmh0dHBzOi8vd3d3LnNjb3B1cy5jb20vaW53YXJkL3JlY29yZC51cmk/ZWlkPTItczIu
MC04NTA0NjYzNTMyMCZhbXA7ZG9pPTEwLjEwMTYlMmZqLmFuci4yMDE4LjAzLjAwMSZhbXA7cGFy
dG5lcklEPTQwJmFtcDttZDU9ZDk1M2UyZWFhNDhjMmI0ZWRkNWVlNzMxMjljMTNlNDY8L3VybD48
L3JlbGF0ZWQtdXJscz48L3VybHM+PGVsZWN0cm9uaWMtcmVzb3VyY2UtbnVtPjEwLjEwMTYvai5h
bnIuMjAxOC4wMy4wMDE8L2VsZWN0cm9uaWMtcmVzb3VyY2UtbnVtPjxyZW1vdGUtZGF0YWJhc2Ut
bmFtZT5TY29wdXM8L3JlbW90ZS1kYXRhYmFzZS1uYW1lPjxsYW5ndWFnZT5FbmdsaXNoPC9sYW5n
dWFnZT48L3JlY29yZD48L0NpdGU+PENpdGU+PEF1dGhvcj5KaWFuZzwvQXV0aG9yPjxZZWFyPjIw
MTg8L1llYXI+PFJlY051bT43OTAxPC9SZWNOdW0+PHJlY29yZD48cmVjLW51bWJlcj43OTAxPC9y
ZWMtbnVtYmVyPjxmb3JlaWduLWtleXM+PGtleSBhcHA9IkVOIiBkYi1pZD0iMHg5czI5cHg4ZHJl
YXNlc3oybzU5c2RmdGVkNTJ2dHRydmU1IiB0aW1lc3RhbXA9IjE2NTM0MTAwMTEiPjc5MDE8L2tl
eT48L2ZvcmVpZ24ta2V5cz48cmVmLXR5cGUgbmFtZT0iSm91cm5hbCBBcnRpY2xlIj4xNzwvcmVm
LXR5cGU+PGNvbnRyaWJ1dG9ycz48YXV0aG9ycz48YXV0aG9yPkppYW5nLCBZLjwvYXV0aG9yPjxh
dXRob3I+Q2hlbiwgQy4gQy48L2F1dGhvcj48L2F1dGhvcnM+PC9jb250cmlidXRvcnM+PGF1dGgt
YWRkcmVzcz5TaGFuZ2hhaSBKaWFvIFRvbmcgVW5pdmVyc2l0eSwgQ2hpbmEmI3hEO1J1dGdlcnMg
VW5pdmVyc2l0eSwgVW5pdGVkIFN0YXRlcyYjeEQ7TmFuamluZyBVbml2ZXJzaXR5LCBDaGluYTwv
YXV0aC1hZGRyZXNzPjx0aXRsZXM+PHRpdGxlPkludGVncmF0aW5nIEtub3dsZWRnZSBBY3Rpdml0
aWVzIGZvciBUZWFtIElubm92YXRpb246IEVmZmVjdHMgb2YgVHJhbnNmb3JtYXRpb25hbCBMZWFk
ZXJzaGlwPC90aXRsZT48c2Vjb25kYXJ5LXRpdGxlPkpvdXJuYWwgb2YgTWFuYWdlbWVudDwvc2Vj
b25kYXJ5LXRpdGxlPjxhbHQtdGl0bGU+Si4gTWFuYWdlLjwvYWx0LXRpdGxlPjwvdGl0bGVzPjxw
ZXJpb2RpY2FsPjxmdWxsLXRpdGxlPkpvdXJuYWwgb2YgTWFuYWdlbWVudDwvZnVsbC10aXRsZT48
L3BlcmlvZGljYWw+PHBhZ2VzPjE4MTktMTg0NzwvcGFnZXM+PHZvbHVtZT40NDwvdm9sdW1lPjxu
dW1iZXI+NTwvbnVtYmVyPjxrZXl3b3Jkcz48a2V5d29yZD5hdXRvbm9teTwva2V5d29yZD48a2V5
d29yZD5jb29wZXJhdGlvbjwva2V5d29yZD48a2V5d29yZD5rbm93bGVkZ2UgbWFuYWdlbWVudDwv
a2V5d29yZD48a2V5d29yZD50ZWFtIGlubm92YXRpb248L2tleXdvcmQ+PGtleXdvcmQ+dHJhbnNm
b3JtYXRpb25hbCBsZWFkZXJzaGlwPC9rZXl3b3JkPjwva2V5d29yZHM+PGRhdGVzPjx5ZWFyPjIw
MTg8L3llYXI+PC9kYXRlcz48cHVibGlzaGVyPlNBR0UgUHVibGljYXRpb25zIEluYy48L3B1Ymxp
c2hlcj48aXNibj4wMTQ5MjA2MyAoSVNTTik8L2lzYm4+PHdvcmstdHlwZT5BcnRpY2xlPC93b3Jr
LXR5cGU+PHVybHM+PHJlbGF0ZWQtdXJscz48dXJsPmh0dHBzOi8vd3d3LnNjb3B1cy5jb20vaW53
YXJkL3JlY29yZC51cmk/ZWlkPTItczIuMC04NTAyMTcwNjA3OSZhbXA7ZG9pPTEwLjExNzclMmYw
MTQ5MjA2MzE2NjI4NjQxJmFtcDtwYXJ0bmVySUQ9NDAmYW1wO21kNT1kMjE5MjQwNmYyNzdhZWVk
OTJmZGJkMDdmZGU0NWM5YjwvdXJsPjwvcmVsYXRlZC11cmxzPjwvdXJscz48ZWxlY3Ryb25pYy1y
ZXNvdXJjZS1udW0+MTAuMTE3Ny8wMTQ5MjA2MzE2NjI4NjQxPC9lbGVjdHJvbmljLXJlc291cmNl
LW51bT48cmVtb3RlLWRhdGFiYXNlLW5hbWU+U2NvcHVzPC9yZW1vdGUtZGF0YWJhc2UtbmFtZT48
bGFuZ3VhZ2U+RW5nbGlzaDwvbGFuZ3VhZ2U+PC9yZWNvcmQ+PC9DaXRlPjxDaXRlPjxBdXRob3I+
TGFpPC9BdXRob3I+PFllYXI+MjAxODwvWWVhcj48UmVjTnVtPjc5MDI8L1JlY051bT48cmVjb3Jk
PjxyZWMtbnVtYmVyPjc5MDI8L3JlYy1udW1iZXI+PGZvcmVpZ24ta2V5cz48a2V5IGFwcD0iRU4i
IGRiLWlkPSIweDlzMjlweDhkcmVhc2VzejJvNTlzZGZ0ZWQ1MnZ0dHJ2ZTUiIHRpbWVzdGFtcD0i
MTY1MzQxMDAxMSI+NzkwMjwva2V5PjwvZm9yZWlnbi1rZXlzPjxyZWYtdHlwZSBuYW1lPSJKb3Vy
bmFsIEFydGljbGUiPjE3PC9yZWYtdHlwZT48Y29udHJpYnV0b3JzPjxhdXRob3JzPjxhdXRob3I+
TGFpLCBDLiBZLjwvYXV0aG9yPjxhdXRob3I+SHN1LCBKLiBTLiBDLjwvYXV0aG9yPjxhdXRob3I+
TGksIFkuPC9hdXRob3I+PC9hdXRob3JzPjwvY29udHJpYnV0b3JzPjxhdXRoLWFkZHJlc3M+SW5m
b3JtYXRpb24gTWFuYWdlbWVudCBEZXBhcnRtZW50LCBOYXRpb25hbCBTdW4gWWF0LXNlbiBVbml2
ZXJzaXR5LCA3MCBMaWVuaGFpIFJkLiwgS2FvaHNpdW5nLCA4MDQyNCwgVGFpd2FuJiN4RDtVbml2
ZXJzaXR5IG9mIE1hc3NhY2h1c2V0dHMgRGFydG1vdXRoLCAyODUgT2xkIFdlc3Rwb3J0IFJvYWQs
IE5vcnRoIERhcnRtb3V0aCwgTUEgMDI3NDcsIFVuaXRlZCBTdGF0ZXM8L2F1dGgtYWRkcmVzcz48
dGl0bGVzPjx0aXRsZT5MZWFkZXJzaGlwLCByZWd1bGF0b3J5IGZvY3VzIGFuZCBpbmZvcm1hdGlv
biBzeXN0ZW1zIGRldmVsb3BtZW50IHByb2plY3QgdGVhbSBwZXJmb3JtYW5jZTwvdGl0bGU+PHNl
Y29uZGFyeS10aXRsZT5JbnRlcm5hdGlvbmFsIEpvdXJuYWwgb2YgUHJvamVjdCBNYW5hZ2VtZW50
PC9zZWNvbmRhcnktdGl0bGU+PGFsdC10aXRsZT5JbnQuIEouIFByb2ouIE1hbmFnZS48L2FsdC10
aXRsZT48L3RpdGxlcz48cGVyaW9kaWNhbD48ZnVsbC10aXRsZT5JbnRlcm5hdGlvbmFsIEpvdXJu
YWwgb2YgUHJvamVjdCBNYW5hZ2VtZW50PC9mdWxsLXRpdGxlPjwvcGVyaW9kaWNhbD48cGFnZXM+
NTY2LTU4MjwvcGFnZXM+PHZvbHVtZT4zNjwvdm9sdW1lPjxudW1iZXI+MzwvbnVtYmVyPjxrZXl3
b3Jkcz48a2V5d29yZD5Db2xsZWN0aXZlIHJlZ3VsYXRvcnkgZm9jdXM8L2tleXdvcmQ+PGtleXdv
cmQ+SW5mb3JtYXRpb24gc3lzdGVtIGRldmVsb3BtZW50IHByb2plY3QgdGVhbTwva2V5d29yZD48
a2V5d29yZD5Qcm9qZWN0IHBlcmZvcm1hbmNlPC9rZXl3b3JkPjxrZXl3b3JkPlRyYW5zYWN0aW9u
YWwgbGVhZGVyc2hpcDwva2V5d29yZD48a2V5d29yZD5UcmFuc2Zvcm1hdGlvbmFsIGxlYWRlcnNo
aXA8L2tleXdvcmQ+PGtleXdvcmQ+VW5jZXJ0YWludHk8L2tleXdvcmQ+PGtleXdvcmQ+SW5mb3Jt
YXRpb24gc3lzdGVtczwva2V5d29yZD48a2V5d29yZD5JbmZvcm1hdGlvbiBzeXN0ZW0gZGV2ZWxv
cG1lbnQ8L2tleXdvcmQ+PGtleXdvcmQ+UmVndWxhdG9yeSBmb2N1czwva2V5d29yZD48a2V5d29y
ZD5JbmZvcm1hdGlvbiB1c2U8L2tleXdvcmQ+PGtleXdvcmQ+aW5mb3JtYXRpb24gc3lzdGVtPC9r
ZXl3b3JkPjxrZXl3b3JkPmxlYWRlcnNoaXA8L2tleXdvcmQ+PGtleXdvcmQ+cGVyZm9ybWFuY2Ug
YXNzZXNzbWVudDwva2V5d29yZD48a2V5d29yZD5wcm9qZWN0IG1hbmFnZW1lbnQ8L2tleXdvcmQ+
PC9rZXl3b3Jkcz48ZGF0ZXM+PHllYXI+MjAxODwveWVhcj48L2RhdGVzPjxwdWJsaXNoZXI+RWxz
ZXZpZXIgTHRkPC9wdWJsaXNoZXI+PGlzYm4+MDI2Mzc4NjMgKElTU04pPC9pc2JuPjx3b3JrLXR5
cGU+QXJ0aWNsZTwvd29yay10eXBlPjx1cmxzPjxyZWxhdGVkLXVybHM+PHVybD5odHRwczovL3d3
dy5zY29wdXMuY29tL2lud2FyZC9yZWNvcmQudXJpP2VpZD0yLXMyLjAtODUwMzk0NTEzNDAmYW1w
O2RvaT0xMC4xMDE2JTJmai5panByb21hbi4yMDE3LjExLjAwMSZhbXA7cGFydG5lcklEPTQwJmFt
cDttZDU9MDU1YTgwNDFlYjAyNWNkOGQ3YWQ4MDlhZjFhYzhiZmU8L3VybD48L3JlbGF0ZWQtdXJs
cz48L3VybHM+PGVsZWN0cm9uaWMtcmVzb3VyY2UtbnVtPjEwLjEwMTYvai5panByb21hbi4yMDE3
LjExLjAwMTwvZWxlY3Ryb25pYy1yZXNvdXJjZS1udW0+PHJlbW90ZS1kYXRhYmFzZS1uYW1lPlNj
b3B1czwvcmVtb3RlLWRhdGFiYXNlLW5hbWU+PGxhbmd1YWdlPkVuZ2xpc2g8L2xhbmd1YWdlPjwv
cmVjb3JkPjwvQ2l0ZT48Q2l0ZT48QXV0aG9yPkNoZW48L0F1dGhvcj48WWVhcj4yMDE4PD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L1llYXI+PFJlY051bT43OTAzPC9SZWNOdW0+PHJlY29yZD48cmVjLW51bWJlcj43OTAzPC9yZWMt
bnVtYmVyPjxmb3JlaWduLWtleXM+PGtleSBhcHA9IkVOIiBkYi1pZD0iMHg5czI5cHg4ZHJlYXNl
c3oybzU5c2RmdGVkNTJ2dHRydmU1IiB0aW1lc3RhbXA9IjE2NTM0MTAwMTEiPjc5MDM8L2tleT48
L2ZvcmVpZ24ta2V5cz48cmVmLXR5cGUgbmFtZT0iSm91cm5hbCBBcnRpY2xlIj4xNzwvcmVmLXR5
cGU+PGNvbnRyaWJ1dG9ycz48YXV0aG9ycz48YXV0aG9yPkNoZW4sIFEuPC9hdXRob3I+PGF1dGhv
cj5MaXUsIFouPC9hdXRob3I+PC9hdXRob3JzPjwvY29udHJpYnV0b3JzPjxhdXRoLWFkZHJlc3M+
VW5pdmVyc2l0eSBvZiBTY2llbmNlIGFuZCBUZWNobm9sb2d5IG9mIENoaW5hLCBIZWZlaSwgQ2hp
bmEmI3hEO1NjaG9vbCBvZiBNYW5hZ2VtZW50LCBVbml2ZXJzaXR5IG9mIFNjaWVuY2UgYW5kIFRl
Y2hub2xvZ3kgb2YgQ2hpbmEsIEhlZmVpLCBDaGluYTwvYXV0aC1hZGRyZXNzPjx0aXRsZXM+PHRp
dGxlPkhvdyBkb2VzIFRNVCB0cmFuc2FjdGl2ZSBtZW1vcnkgc3lzdGVtIGRyaXZlIGlubm92YXRp
b24gYW1iaWRleHRlcml0eT86IFNoYXJlZCBsZWFkZXJzaGlwIGFzIG1lZGlhdG9yIGFuZCB0ZWFt
IGdvYWwgb3JpZW50YXRpb25zIGFzIG1vZGVyYXRvcnM8L3RpdGxlPjxzZWNvbmRhcnktdGl0bGU+
Q2hpbmVzZSBNYW5hZ2VtZW50IFN0dWRpZXM8L3NlY29uZGFyeS10aXRsZT48YWx0LXRpdGxlPkNo
aW4uIE1hbmFnZS4gU3R1ZC48L2FsdC10aXRsZT48L3RpdGxlcz48cGVyaW9kaWNhbD48ZnVsbC10
aXRsZT5DaGluZXNlIE1hbmFnZW1lbnQgU3R1ZGllczwvZnVsbC10aXRsZT48L3BlcmlvZGljYWw+
PHBhZ2VzPjEyNS0xNDc8L3BhZ2VzPjx2b2x1bWU+MTI8L3ZvbHVtZT48bnVtYmVyPjE8L251bWJl
cj48a2V5d29yZHM+PGtleXdvcmQ+SW5ub3ZhdGlvbiBhbWJpZGV4dGVyaXR5PC9rZXl3b3JkPjxr
ZXl3b3JkPlNoYXJlZCBsZWFkZXJzaGlwPC9rZXl3b3JkPjxrZXl3b3JkPlRlYW0gZ29hbCBvcmll
bnRhdGlvbnM8L2tleXdvcmQ+PGtleXdvcmQ+VG9wIG1hbmFnZW1lbnQgdGVhbXM8L2tleXdvcmQ+
PGtleXdvcmQ+VHJhbnNhY3RpdmUgbWVtb3J5IHN5c3RlbTwva2V5d29yZD48L2tleXdvcmRzPjxk
YXRlcz48eWVhcj4yMDE4PC95ZWFyPjwvZGF0ZXM+PHB1Ymxpc2hlcj5FbWVyYWxkIEdyb3VwIEhv
bGRpbmdzIEx0ZC48L3B1Ymxpc2hlcj48aXNibj4xNzUwNjE0WCAoSVNTTik8L2lzYm4+PHdvcmst
dHlwZT5BcnRpY2xlPC93b3JrLXR5cGU+PHVybHM+PHJlbGF0ZWQtdXJscz48dXJsPmh0dHBzOi8v
d3d3LnNjb3B1cy5jb20vaW53YXJkL3JlY29yZC51cmk/ZWlkPTItczIuMC04NTA0MzQ0ODY3NCZh
bXA7ZG9pPTEwLjExMDglMmZDTVMtMDYtMjAxNy0wMTU4JmFtcDtwYXJ0bmVySUQ9NDAmYW1wO21k
NT0xMDllOWM0YjVjOGYzOWZkMWFmNzIzMTU2NGQwOTU4NzwvdXJsPjwvcmVsYXRlZC11cmxzPjwv
dXJscz48ZWxlY3Ryb25pYy1yZXNvdXJjZS1udW0+MTAuMTEwOC9DTVMtMDYtMjAxNy0wMTU4PC9l
bGVjdHJvbmljLXJlc291cmNlLW51bT48cmVtb3RlLWRhdGFiYXNlLW5hbWU+U2NvcHVzPC9yZW1v
dGUtZGF0YWJhc2UtbmFtZT48bGFuZ3VhZ2U+RW5nbGlzaDwvbGFuZ3VhZ2U+PC9yZWNvcmQ+PC9D
aXRlPjxDaXRlPjxBdXRob3I+WWU8L0F1dGhvcj48WWVhcj4yMDE4PC9ZZWFyPjxSZWNOdW0+Nzkw
NjwvUmVjTnVtPjxyZWNvcmQ+PHJlYy1udW1iZXI+NzkwNjwvcmVjLW51bWJlcj48Zm9yZWlnbi1r
ZXlzPjxrZXkgYXBwPSJFTiIgZGItaWQ9IjB4OXMyOXB4OGRyZWFzZXN6Mm81OXNkZnRlZDUydnR0
cnZlNSIgdGltZXN0YW1wPSIxNjUzNDEwMDExIj43OTA2PC9rZXk+PC9mb3JlaWduLWtleXM+PHJl
Zi10eXBlIG5hbWU9IkpvdXJuYWwgQXJ0aWNsZSI+MTc8L3JlZi10eXBlPjxjb250cmlidXRvcnM+
PGF1dGhvcnM+PGF1dGhvcj5ZZSwgWC48L2F1dGhvcj48YXV0aG9yPkZlbmcsIEouPC9hdXRob3I+
PGF1dGhvcj5NYSwgTC48L2F1dGhvcj48YXV0aG9yPkh1YW5nLCBYLjwvYXV0aG9yPjwvYXV0aG9y
cz48L2NvbnRyaWJ1dG9ycz48YXV0aC1hZGRyZXNzPlNjaG9vbCBvZiBFY29ub21pY3MgYW5kIE1h
bmFnZW1lbnQgYW5kIENlbnRyZSBmb3IgSW5ub3ZhdGlvbiBhbmQgRGV2ZWxvcG1lbnQsIE5hbmpp
bmcgVW5pdmVyc2l0eSBvZiBTY2llbmNlIGFuZCBUZWNobm9sb2d5LCBDaGluYSYjeEQ7U2Nob29s
IG9mIEVjb25vbWljcyBhbmQgTWFuYWdlbWVudCwgTmFuamluZyBVbml2ZXJzaXR5IG9mIFNjaWVu
Y2UgYW5kIFRlY2hub2xvZ3ksIENoaW5hJiN4RDtTY2hvb2wgb2YgUHVibGljIEFmZmFpcnMgYW5k
IENlbnRyZSBmb3IgSW5ub3ZhdGlvbiBhbmQgRGV2ZWxvcG1lbnQsIE5hbmppbmcgVW5pdmVyc2l0
eSBvZiBTY2llbmNlIGFuZCBUZWNobm9sb2d5LCBDaGluYSYjeEQ7U2Nob29sIG9mIEludGVsbGVj
dHVhbCBQcm9wZXJ0eSBhbmQgQ2VudHJlIGZvciBJbm5vdmF0aW9uIGFuZCBEZXZlbG9wbWVudCwg
TmFuamluZyBVbml2ZXJzaXR5IG9mIFNjaWVuY2UgYW5kIFRlY2hub2xvZ3ksIENoaW5hPC9hdXRo
LWFkZHJlc3M+PHRpdGxlcz48dGl0bGU+SW1wYWN0IG9mIHRlYW0gbGVhZGVyc2hpcCBoYWJpdHVh
bCBkb21haW5zIG9uIGFtYmlkZXh0cm91cyBpbm5vdmF0aW9uPC90aXRsZT48c2Vjb25kYXJ5LXRp
dGxlPlNvY2lhbCBCZWhhdmlvciBhbmQgUGVyc29uYWxpdHk8L3NlY29uZGFyeS10aXRsZT48YWx0
LXRpdGxlPlNvYy4gQmVoYXYuIFBlcnMuPC9hbHQtdGl0bGU+PC90aXRsZXM+PHBlcmlvZGljYWw+
PGZ1bGwtdGl0bGU+U29jaWFsIEJlaGF2aW9yIGFuZCBQZXJzb25hbGl0eTwvZnVsbC10aXRsZT48
YWJici0xPlNvYy4gQmVoYXYuIFBlcnMuPC9hYmJyLTE+PGFiYnItMj5Tb2MgQmVoYXYgUGVyczwv
YWJici0yPjwvcGVyaW9kaWNhbD48YWx0LXBlcmlvZGljYWw+PGZ1bGwtdGl0bGU+U29jaWFsIEJl
aGF2aW9yIGFuZCBQZXJzb25hbGl0eTwvZnVsbC10aXRsZT48YWJici0xPlNvYy4gQmVoYXYuIFBl
cnMuPC9hYmJyLTE+PGFiYnItMj5Tb2MgQmVoYXYgUGVyczwvYWJici0yPjwvYWx0LXBlcmlvZGlj
YWw+PHBhZ2VzPjE5NTUtMTk2NjwvcGFnZXM+PHZvbHVtZT40Njwvdm9sdW1lPjxudW1iZXI+MTI8
L251bWJlcj48a2V5d29yZHM+PGtleXdvcmQ+QW1iaWRleHRyb3VzIGlubm92YXRpb248L2tleXdv
cmQ+PGtleXdvcmQ+RHluYW1pYyBjYXBhYmlsaXRpZXM8L2tleXdvcmQ+PGtleXdvcmQ+RXhwbG9p
dGF0aXZlIGlubm92YXRpb248L2tleXdvcmQ+PGtleXdvcmQ+RXhwbG9yYXRvcnkgaW5ub3ZhdGlv
bjwva2V5d29yZD48a2V5d29yZD5IYWJpdHVhbCBkb21haW5zPC9rZXl3b3JkPjxrZXl3b3JkPlRl
YW0gbGVhZGVyc2hpcDwva2V5d29yZD48a2V5d29yZD5hcnRpY2xlPC9rZXl3b3JkPjxrZXl3b3Jk
PkNoaW5hPC9rZXl3b3JkPjxrZXl3b3JkPmV4cGxvcmF0b3J5IHJlc2VhcmNoPC9rZXl3b3JkPjxr
ZXl3b3JkPmxlYWRlcnNoaXA8L2tleXdvcmQ+PGtleXdvcmQ+c3RydWN0dXJhbCBlcXVhdGlvbiBt
b2RlbGluZzwva2V5d29yZD48L2tleXdvcmRzPjxkYXRlcz48eWVhcj4yMDE4PC95ZWFyPjwvZGF0
ZXM+PHB1Ymxpc2hlcj5TY2llbnRpZmljIEpvdXJuYWwgUHVibGlzaGVyczwvcHVibGlzaGVyPjxp
c2JuPjAzMDEyMjEyIChJU1NOKTwvaXNibj48d29yay10eXBlPkFydGljbGU8L3dvcmstdHlwZT48
dXJscz48cmVsYXRlZC11cmxzPjx1cmw+aHR0cHM6Ly93d3cuc2NvcHVzLmNvbS9pbndhcmQvcmVj
b3JkLnVyaT9laWQ9Mi1zMi4wLTg1MDYxOTE0NDcxJmFtcDtkb2k9MTAuMjIyNCUyZnNicC43MzIz
JmFtcDtwYXJ0bmVySUQ9NDAmYW1wO21kNT01YjY5MTAwNzkwMTcxYWYxNWIzOWNlMDFmN2JiN2Y1
NDwvdXJsPjwvcmVsYXRlZC11cmxzPjwvdXJscz48ZWxlY3Ryb25pYy1yZXNvdXJjZS1udW0+MTAu
MjIyNC9zYnAuNzMyMzwvZWxlY3Ryb25pYy1yZXNvdXJjZS1udW0+PHJlbW90ZS1kYXRhYmFzZS1u
YW1lPlNjb3B1czwvcmVtb3RlLWRhdGFiYXNlLW5hbWU+PGxhbmd1YWdlPkVuZ2xpc2g8L2xhbmd1
YWdlPjwvcmVjb3JkPjwvQ2l0ZT48Q2l0ZT48QXV0aG9yPlBhb2x1Y2NpPC9BdXRob3I+PFllYXI+
MjAxODwvWWVhcj48UmVjTnVtPjc5MDc8L1JlY051bT48cmVjb3JkPjxyZWMtbnVtYmVyPjc5MDc8
L3JlYy1udW1iZXI+PGZvcmVpZ24ta2V5cz48a2V5IGFwcD0iRU4iIGRiLWlkPSIweDlzMjlweDhk
cmVhc2VzejJvNTlzZGZ0ZWQ1MnZ0dHJ2ZTUiIHRpbWVzdGFtcD0iMTY1MzQxMDAxMSI+NzkwNzwv
a2V5PjwvZm9yZWlnbi1rZXlzPjxyZWYtdHlwZSBuYW1lPSJKb3VybmFsIEFydGljbGUiPjE3PC9y
ZWYtdHlwZT48Y29udHJpYnV0b3JzPjxhdXRob3JzPjxhdXRob3I+UGFvbHVjY2ksIE4uPC9hdXRo
b3I+PGF1dGhvcj5EaW1hcywgSS4gRC48L2F1dGhvcj48YXV0aG9yPlphcHBhbMOgLCBTLjwvYXV0
aG9yPjxhdXRob3I+TG91cmVuw6dvLCBQLiBSLjwvYXV0aG9yPjxhdXRob3I+UmViZWxvLCBULjwv
YXV0aG9yPjwvYXV0aG9ycz48L2NvbnRyaWJ1dG9ycz48YXV0aC1hZGRyZXNzPlVuaXZlcnNpdHkg
b2YgQ29pbWJyYSwgUG9ydHVnYWwmI3hEO1VuaXZlcnNpdHkgb2YgQXZlaXJvLCBQb3J0dWdhbCYj
eEQ7VW5pdmVyc2l0w6AgZGkgQm9sb2duYSwgSXRhbHk8L2F1dGgtYWRkcmVzcz48dGl0bGVzPjx0
aXRsZT5UcmFuc2Zvcm1hdGlvbmFsIGxlYWRlcnNoaXAgYW5kIHRlYW0gZWZmZWN0aXZlbmVzczog
VGhlIG1lZGlhdGluZyByb2xlIG9mIGFmZmVjdGl2ZSB0ZWFtIGNvbW1pdG1lbnQ8L3RpdGxlPjxz
ZWNvbmRhcnktdGl0bGU+UmV2aXN0YSBkZSBQc2ljb2xvZ2lhIGRlbCBUcmFiYWpvIHkgZGUgbGFz
IE9yZ2FuaXphY2lvbmVzPC9zZWNvbmRhcnktdGl0bGU+PGFsdC10aXRsZT5SZXYuIFBzaWNvbC4g
VHJhYi4gT3JnYS48L2FsdC10aXRsZT48L3RpdGxlcz48cGVyaW9kaWNhbD48ZnVsbC10aXRsZT5S
ZXZpc3RhIGRlIFBzaWNvbG9naWEgZGVsIFRyYWJham8geSBkZSBsYXMgT3JnYW5pemFjaW9uZXM8
L2Z1bGwtdGl0bGU+PGFiYnItMT5SZXYuIFBzaWNvbC4gVHJhYi4gT3JnYS48L2FiYnItMT48L3Bl
cmlvZGljYWw+PGFsdC1wZXJpb2RpY2FsPjxmdWxsLXRpdGxlPlJldmlzdGEgZGUgUHNpY29sb2dp
YSBkZWwgVHJhYmFqbyB5IGRlIGxhcyBPcmdhbml6YWNpb25lczwvZnVsbC10aXRsZT48YWJici0x
PlJldi4gUHNpY29sLiBUcmFiLiBPcmdhLjwvYWJici0xPjwvYWx0LXBlcmlvZGljYWw+PHBhZ2Vz
PjEzNS0xNDQ8L3BhZ2VzPjx2b2x1bWU+MzQ8L3ZvbHVtZT48bnVtYmVyPjM8L251bWJlcj48a2V5
d29yZHM+PGtleXdvcmQ+QWZmZWN0aXZlIHRlYW0gY29tbWl0bWVudDwva2V5d29yZD48a2V5d29y
ZD5UZWFtIGVmZmVjdGl2ZW5lc3M8L2tleXdvcmQ+PGtleXdvcmQ+VHJhbnNmb3JtYXRpb25hbCBs
ZWFkZXJzaGlwPC9rZXl3b3JkPjwva2V5d29yZHM+PGRhdGVzPjx5ZWFyPjIwMTg8L3llYXI+PC9k
YXRlcz48cHVibGlzaGVyPkNvbGVnaW8gT2ZpY2lhbCBkZSBQc2ljb2xvZ29zIGRlIE1hZHJpZDwv
cHVibGlzaGVyPjxpc2JuPjE1NzY1OTYyIChJU1NOKTwvaXNibj48d29yay10eXBlPkFydGljbGU8
L3dvcmstdHlwZT48dXJscz48cmVsYXRlZC11cmxzPjx1cmw+aHR0cHM6Ly93d3cuc2NvcHVzLmNv
bS9pbndhcmQvcmVjb3JkLnVyaT9laWQ9Mi1zMi4wLTg1MDU5MjE2ODc4JmFtcDtkb2k9MTAuNTA5
MyUyZmp3b3AyMDE4YTE2JmFtcDtwYXJ0bmVySUQ9NDAmYW1wO21kNT1jNTE2ODhjYTFkOTk3NGY2
ZTBmMmNmYzgwMjYzMjhmYzwvdXJsPjwvcmVsYXRlZC11cmxzPjwvdXJscz48ZWxlY3Ryb25pYy1y
ZXNvdXJjZS1udW0+MTAuNTA5My9qd29wMjAxOGExNjwvZWxlY3Ryb25pYy1yZXNvdXJjZS1udW0+
PHJlbW90ZS1kYXRhYmFzZS1uYW1lPlNjb3B1czwvcmVtb3RlLWRhdGFiYXNlLW5hbWU+PGxhbmd1
YWdlPkVuZ2xpc2g8L2xhbmd1YWdlPjwvcmVjb3JkPjwvQ2l0ZT48Q2l0ZT48QXV0aG9yPlZhcmVs
YSBNZWRpbmE8L0F1dGhvcj48WWVhcj4yMDE4PC9ZZWFyPjxSZWNOdW0+NzkwODwvUmVjTnVtPjxy
ZWNvcmQ+PHJlYy1udW1iZXI+NzkwODwvcmVjLW51bWJlcj48Zm9yZWlnbi1rZXlzPjxrZXkgYXBw
PSJFTiIgZGItaWQ9IjB4OXMyOXB4OGRyZWFzZXN6Mm81OXNkZnRlZDUydnR0cnZlNSIgdGltZXN0
YW1wPSIxNjUzNDEwMDExIj43OTA4PC9rZXk+PC9mb3JlaWduLWtleXM+PHJlZi10eXBlIG5hbWU9
IkpvdXJuYWwgQXJ0aWNsZSI+MTc8L3JlZi10eXBlPjxjb250cmlidXRvcnM+PGF1dGhvcnM+PGF1
dGhvcj5WYXJlbGEgTWVkaW5hLCBOLiBELjwvYXV0aG9yPjxhdXRob3I+R29uesOhbGV6IE1hY8Ot
YXMsIEMuIEouPC9hdXRob3I+PC9hdXRob3JzPjwvY29udHJpYnV0b3JzPjxhdXRoLWFkZHJlc3M+
VW5pdmVyc2lkYWQgVGVjbm9sw7NnaWNhIGRlIENpdWRhZCBKdcOhcmV6LCBNZXhpY28mI3hEO1Vu
aXZlcnNpZGFkIEF1dMOzbm9tYSBkZSBDaXVkYWQgSnXDoXJleiwgTWV4aWNvPC9hdXRoLWFkZHJl
c3M+PHRpdGxlcz48dGl0bGU+UGVyY2VwdGlvbiBvZiB0cmFuc2Zvcm1hdGlvbmFsIGxlYWRlcnNo
aXAgc3R5bGUgYW5kIGl0cyBlZmZlY3RpdmVuZXNzIG9uIHZpcnR1YWwgd29yay10ZWFtcyAoVldU
KS4gQSBsaXRlcmF0dXJlIHJldmlldyBpbiB0aGUgb3JnYW5pemF0aW9uYWwgY29udGV4dDwvdGl0
bGU+PHNlY29uZGFyeS10aXRsZT5Fc3BhY2lvczwvc2Vjb25kYXJ5LXRpdGxlPjxhbHQtdGl0bGU+
RXNwYWNpb3M8L2FsdC10aXRsZT48L3RpdGxlcz48cGVyaW9kaWNhbD48ZnVsbC10aXRsZT5Fc3Bh
Y2lvczwvZnVsbC10aXRsZT48YWJici0xPkVzcGFjaW9zPC9hYmJyLTE+PC9wZXJpb2RpY2FsPjxh
bHQtcGVyaW9kaWNhbD48ZnVsbC10aXRsZT5Fc3BhY2lvczwvZnVsbC10aXRsZT48YWJici0xPkVz
cGFjaW9zPC9hYmJyLTE+PC9hbHQtcGVyaW9kaWNhbD48dm9sdW1lPjM5PC92b2x1bWU+PG51bWJl
cj40ODwvbnVtYmVyPjxrZXl3b3Jkcz48a2V5d29yZD5FcXVpcG9zIHZpcnR1YWxlcyBkZSB0cmFi
YWpvPC9rZXl3b3JkPjxrZXl3b3JkPkxpZGVyYXpnbyB0cmFuc2Zvcm1hY2lvbmFsPC9rZXl3b3Jk
PjxrZXl3b3JkPkxpdGVyYXR1cmUgcmV2aWV3PC9rZXl3b3JkPjxrZXl3b3JkPk9yZ2FuaXphY2lv
bmVzPC9rZXl3b3JkPjxrZXl3b3JkPk9yZ2FuaXphdGlvbnM8L2tleXdvcmQ+PGtleXdvcmQ+UmV2
aXNpw7NuIGRlIGxpdGVyYXR1cmE8L2tleXdvcmQ+PGtleXdvcmQ+VHJhbnNmb3JtYXRpb25hbCBs
ZWFkZXJzaGlwPC9rZXl3b3JkPjxrZXl3b3JkPlZpcnR1YWwgd29yay10ZWFtczwva2V5d29yZD48
L2tleXdvcmRzPjxkYXRlcz48eWVhcj4yMDE4PC95ZWFyPjwvZGF0ZXM+PHB1Ymxpc2hlcj5SZXZp
c3RhIEVzcGFjaW9zPC9wdWJsaXNoZXI+PGlzYm4+MDc5ODEwMTUgKElTU04pPC9pc2JuPjx3b3Jr
LXR5cGU+QXJ0aWNsZTwvd29yay10eXBlPjx1cmxzPjxyZWxhdGVkLXVybHM+PHVybD5odHRwczov
L3d3dy5zY29wdXMuY29tL2lud2FyZC9yZWNvcmQudXJpP2VpZD0yLXMyLjAtODUwNTc4NDc4NTEm
YW1wO3BhcnRuZXJJRD00MCZhbXA7bWQ1PWI4ZTYwYzllYWMxZTUyYTVhODBlYjJmMTkxNDhkYjQ0
PC91cmw+PC9yZWxhdGVkLXVybHM+PC91cmxzPjxyZW1vdGUtZGF0YWJhc2UtbmFtZT5TY29wdXM8
L3JlbW90ZS1kYXRhYmFzZS1uYW1lPjxsYW5ndWFnZT5FbmdsaXNoPC9sYW5ndWFnZT48L3JlY29y
ZD48L0NpdGU+PENpdGU+PEF1dGhvcj5NYWR1a2E8L0F1dGhvcj48WWVhcj4yMDE4PC9ZZWFyPjxS
ZWNOdW0+NzkwOTwvUmVjTnVtPjxyZWNvcmQ+PHJlYy1udW1iZXI+NzkwOTwvcmVjLW51bWJlcj48
Zm9yZWlnbi1rZXlzPjxrZXkgYXBwPSJFTiIgZGItaWQ9IjB4OXMyOXB4OGRyZWFzZXN6Mm81OXNk
ZnRlZDUydnR0cnZlNSIgdGltZXN0YW1wPSIxNjUzNDEwMDExIj43OTA5PC9rZXk+PC9mb3JlaWdu
LWtleXM+PHJlZi10eXBlIG5hbWU9IkpvdXJuYWwgQXJ0aWNsZSI+MTc8L3JlZi10eXBlPjxjb250
cmlidXRvcnM+PGF1dGhvcnM+PGF1dGhvcj5NYWR1a2EsIE4uIFMuPC9hdXRob3I+PGF1dGhvcj5F
ZHdhcmRzLCBILjwvYXV0aG9yPjxhdXRob3I+R3JlZW53b29kLCBELjwvYXV0aG9yPjxhdXRob3I+
T3Nib3JuZSwgQS48L2F1dGhvcj48YXV0aG9yPkJhYmF0dW5kZSwgUy4gTy48L2F1dGhvcj48L2F1
dGhvcnM+PC9jb250cmlidXRvcnM+PGF1dGgtYWRkcmVzcz5GYWN1bHR5IG9mIEVuZ2luZWVyaW5n
IGFuZCBFbnZpcm9ubWVudCwgTm9ydGh1bWJyaWEgVW5pdmVyc2l0eSwgTmV3Y2FzdGxlIHVwb24g
VHluZSwgVW5pdGVkIEtpbmdkb20mI3hEO0ZhY3VsdHkgb2YgQXBwbGllZCBTY2llbmNlcywgVW5p
dmVyc2l0eSBvZiBTdW5kZXJsYW5kLCBTdW5kZXJsYW5kLCBVbml0ZWQgS2luZ2RvbSYjeEQ7Tm9y
dGh1bWJyaWEgVW5pdmVyc2l0eSwgTmV3Y2FzdGxlIHVwb24gVHluZSwgVW5pdGVkIEtpbmdkb20m
I3hEO0RlcGFydG1lbnQgb2YgUXVhbnRpdHkgU3VydmV5aW5nLCBPYmFmZW1pIEF3b2xvd28gVW5p
dmVyc2l0eSwgSWxlLUlmZSwgTmlnZXJpYTwvYXV0aC1hZGRyZXNzPjx0aXRsZXM+PHRpdGxlPkFu
YWx5c2lzIG9mIGNvbXBldGVuY2llcyBmb3IgZWZmZWN0aXZlIHZpcnR1YWwgdGVhbSBsZWFkZXJz
aGlwIGluIGJ1aWxkaW5nIHN1Y2Nlc3NmdWwgb3JnYW5pc2F0aW9uczwvdGl0bGU+PHNlY29uZGFy
eS10aXRsZT5CZW5jaG1hcmtpbmc8L3NlY29uZGFyeS10aXRsZT48YWx0LXRpdGxlPkJlbmNobWFy
a2luZzwvYWx0LXRpdGxlPjwvdGl0bGVzPjxwZXJpb2RpY2FsPjxmdWxsLXRpdGxlPkJlbmNobWFy
a2luZzwvZnVsbC10aXRsZT48YWJici0xPkJlbmNobWFya2luZzwvYWJici0xPjwvcGVyaW9kaWNh
bD48YWx0LXBlcmlvZGljYWw+PGZ1bGwtdGl0bGU+QmVuY2htYXJraW5nPC9mdWxsLXRpdGxlPjxh
YmJyLTE+QmVuY2htYXJraW5nPC9hYmJyLTE+PC9hbHQtcGVyaW9kaWNhbD48cGFnZXM+Njk2LTcx
MjwvcGFnZXM+PHZvbHVtZT4yNTwvdm9sdW1lPjxudW1iZXI+MjwvbnVtYmVyPjxrZXl3b3Jkcz48
a2V5d29yZD5Db21wZXRlbmNpZXM8L2tleXdvcmQ+PGtleXdvcmQ+TGVhZGVyc2hpcDwva2V5d29y
ZD48a2V5d29yZD5Pcmdhbml6YXRpb25zPC9rZXl3b3JkPjxrZXl3b3JkPlZpcnR1YWwgdGVhbXM8
L2tleXdvcmQ+PC9rZXl3b3Jkcz48ZGF0ZXM+PHllYXI+MjAxODwveWVhcj48L2RhdGVzPjxwdWJs
aXNoZXI+RW1lcmFsZCBHcm91cCBQdWJsaXNoaW5nIEx0ZC48L3B1Ymxpc2hlcj48aXNibj4xNDYz
NTc3MSAoSVNTTik8L2lzYm4+PHdvcmstdHlwZT5BcnRpY2xlPC93b3JrLXR5cGU+PHVybHM+PHJl
bGF0ZWQtdXJscz48dXJsPmh0dHBzOi8vd3d3LnNjb3B1cy5jb20vaW53YXJkL3JlY29yZC51cmk/
ZWlkPTItczIuMC04NTA0MjU1NzgxMiZhbXA7ZG9pPTEwLjExMDglMmZCSUotMDgtMjAxNi0wMTI0
JmFtcDtwYXJ0bmVySUQ9NDAmYW1wO21kNT04N2I2OGYyM2U4ZTE1MTJhZjgwZDMyMmMzNzY1YTZh
YzwvdXJsPjwvcmVsYXRlZC11cmxzPjwvdXJscz48ZWxlY3Ryb25pYy1yZXNvdXJjZS1udW0+MTAu
MTEwOC9CSUotMDgtMjAxNi0wMTI0PC9lbGVjdHJvbmljLXJlc291cmNlLW51bT48cmVtb3RlLWRh
dGFiYXNlLW5hbWU+U2NvcHVzPC9yZW1vdGUtZGF0YWJhc2UtbmFtZT48bGFuZ3VhZ2U+RW5nbGlz
aDwvbGFuZ3VhZ2U+PC9yZWNvcmQ+PC9DaXRlPjxDaXRlPjxBdXRob3I+QmFybGluZzwvQXV0aG9y
PjxZZWFyPjIwMTg8L1llYXI+PFJlY051bT43OTExPC9SZWNOdW0+PHJlY29yZD48cmVjLW51bWJl
cj43OTExPC9yZWMtbnVtYmVyPjxmb3JlaWduLWtleXM+PGtleSBhcHA9IkVOIiBkYi1pZD0iMHg5
czI5cHg4ZHJlYXNlc3oybzU5c2RmdGVkNTJ2dHRydmU1IiB0aW1lc3RhbXA9IjE2NTM0MTAwMTEi
Pjc5MTE8L2tleT48L2ZvcmVpZ24ta2V5cz48cmVmLXR5cGUgbmFtZT0iSm91cm5hbCBBcnRpY2xl
Ij4xNzwvcmVmLXR5cGU+PGNvbnRyaWJ1dG9ycz48YXV0aG9ycz48YXV0aG9yPkJhcmxpbmcsIEou
PC9hdXRob3I+PGF1dGhvcj5Ba2VycywgQS48L2F1dGhvcj48YXV0aG9yPkJlaWtvLCBELjwvYXV0
aG9yPjwvYXV0aG9ycz48L2NvbnRyaWJ1dG9ycz48YXV0aC1hZGRyZXNzPlNtaXRoIFNjaG9vbCBv
ZiBCdXNpbmVzcywgUXVlZW4mYXBvcztzIFVuaXZlcnNpdHksIEtpbmdzdG9uLCBPbnRhcmlvLCBD
YW5hZGEmI3hEO0RlcGFydG1lbnQgb2YgVXJvbG9neSwgUXVlZW4mYXBvcztzIFVuaXZlcnNpdHks
IEtpbmdzdG9uLCBPbnRhcmlvLCBDYW5hZGE8L2F1dGgtYWRkcmVzcz48dGl0bGVzPjx0aXRsZT5U
aGUgaW1wYWN0IG9mIHBvc2l0aXZlIGFuZCBuZWdhdGl2ZSBpbnRyYW9wZXJhdGl2ZSBzdXJnZW9u
c+KAmSBsZWFkZXJzaGlwIGJlaGF2aW9ycyBvbiBzdXJnaWNhbCB0ZWFtIHBlcmZvcm1hbmNlPC90
aXRsZT48c2Vjb25kYXJ5LXRpdGxlPkFtZXJpY2FuIEpvdXJuYWwgb2YgU3VyZ2VyeTwvc2Vjb25k
YXJ5LXRpdGxlPjxhbHQtdGl0bGU+QW0uIEouIFN1cmcuPC9hbHQtdGl0bGU+PC90aXRsZXM+PHBl
cmlvZGljYWw+PGZ1bGwtdGl0bGU+QW1lcmljYW4gSm91cm5hbCBvZiBTdXJnZXJ5PC9mdWxsLXRp
dGxlPjxhYmJyLTE+QW0uIEouIFN1cmcuPC9hYmJyLTE+PGFiYnItMj5BbSBKIFN1cmc8L2FiYnIt
Mj48L3BlcmlvZGljYWw+PGFsdC1wZXJpb2RpY2FsPjxmdWxsLXRpdGxlPkFtZXJpY2FuIEpvdXJu
YWwgb2YgU3VyZ2VyeTwvZnVsbC10aXRsZT48YWJici0xPkFtLiBKLiBTdXJnLjwvYWJici0xPjxh
YmJyLTI+QW0gSiBTdXJnPC9hYmJyLTI+PC9hbHQtcGVyaW9kaWNhbD48cGFnZXM+MTQtMTg8L3Bh
Z2VzPjx2b2x1bWU+MjE1PC92b2x1bWU+PG51bWJlcj4xPC9udW1iZXI+PGtleXdvcmRzPjxrZXl3
b3JkPkxlYWRlcnNoaXA8L2tleXdvcmQ+PGtleXdvcmQ+T3BlcmF0aW5nIHJvb208L2tleXdvcmQ+
PGtleXdvcmQ+U3VyZ2Vvbjwva2V5d29yZD48a2V5d29yZD5UZWFtIHBlcmZvcm1hbmNlPC9rZXl3
b3JkPjxrZXl3b3JkPmFkdWx0PC9rZXl3b3JkPjxrZXl3b3JkPkFydGljbGU8L2tleXdvcmQ+PGtl
eXdvcmQ+YmVoYXZpb3I8L2tleXdvcmQ+PGtleXdvcmQ+ZmVtYWxlPC9rZXl3b3JkPjxrZXl3b3Jk
PmdlbmVyYWwgc3VyZ2VyeTwva2V5d29yZD48a2V5d29yZD5oZWFydCBzdXJnZXJ5PC9rZXl3b3Jk
PjxrZXl3b3JkPmh1bWFuPC9rZXl3b3JkPjxrZXl3b3JkPm1hbGU8L2tleXdvcmQ+PGtleXdvcmQ+
bWVkaWNhbCBzdHVkZW50PC9rZXl3b3JkPjxrZXl3b3JkPm11bHRpcGxlIHJlZ3Jlc3Npb248L2tl
eXdvcmQ+PGtleXdvcmQ+bmV1cm9zdXJnZXJ5PC9rZXl3b3JkPjxrZXl3b3JkPm51cnNpbmcgc3R1
ZGVudDwva2V5d29yZD48a2V5d29yZD5vcnRob3BlZGljIHN1cmdlcnk8L2tleXdvcmQ+PGtleXdv
cmQ+cGxhc3RpYyBzdXJnZXJ5PC9rZXl3b3JkPjxrZXl3b3JkPnByaW9yaXR5IGpvdXJuYWw8L2tl
eXdvcmQ+PGtleXdvcmQ+cXVlc3Rpb25uYWlyZTwva2V5d29yZD48a2V5d29yZD5zYWZldHk8L2tl
eXdvcmQ+PGtleXdvcmQ+dGVhY2hpbmcgaG9zcGl0YWw8L2tleXdvcmQ+PGtleXdvcmQ+dGVydGlh
cnkgY2FyZSBjZW50ZXI8L2tleXdvcmQ+PGtleXdvcmQ+dGhvcmF4IHN1cmdlcnk8L2tleXdvcmQ+
PGtleXdvcmQ+dmFzY3VsYXIgc3VyZ2VyeTwva2V5d29yZD48a2V5d29yZD5jbGluaWNhbCBjb21w
ZXRlbmNlPC9rZXl3b3JkPjxrZXl3b3JkPm1pZGRsZSBhZ2VkPC9rZXl3b3JkPjxrZXl3b3JkPnBh
dGVybmFsaXNtPC9rZXl3b3JkPjxrZXl3b3JkPnBhdGllbnQgY2FyZTwva2V5d29yZD48a2V5d29y
ZD5wc3ljaG9sb2d5PC9rZXl3b3JkPjxrZXl3b3JkPnB1YmxpYyByZWxhdGlvbnM8L2tleXdvcmQ+
PGtleXdvcmQ+cmVncmVzc2lvbiBhbmFseXNpczwva2V5d29yZD48a2V5d29yZD5IdW1hbnM8L2tl
eXdvcmQ+PGtleXdvcmQ+SW50ZXJwcm9mZXNzaW9uYWwgUmVsYXRpb25zPC9rZXl3b3JkPjxrZXl3
b3JkPlBhdGllbnQgQ2FyZSBUZWFtPC9rZXl3b3JkPjxrZXl3b3JkPlN1cmdlb25zPC9rZXl3b3Jk
Pjwva2V5d29yZHM+PGRhdGVzPjx5ZWFyPjIwMTg8L3llYXI+PC9kYXRlcz48cHVibGlzaGVyPkVs
c2V2aWVyIEluYy48L3B1Ymxpc2hlcj48aXNibj4wMDAyOTYxMCAoSVNTTik8L2lzYm4+PHdvcmst
dHlwZT5BcnRpY2xlPC93b3JrLXR5cGU+PHVybHM+PHJlbGF0ZWQtdXJscz48dXJsPmh0dHBzOi8v
d3d3LnNjb3B1cy5jb20vaW53YXJkL3JlY29yZC51cmk/ZWlkPTItczIuMC04NTAyNTY3OTE1MyZh
bXA7ZG9pPTEwLjEwMTYlMmZqLmFtanN1cmcuMjAxNy4wNy4wMDYmYW1wO3BhcnRuZXJJRD00MCZh
bXA7bWQ1PTZhNjQ1MTI3ODA0MjNlMzQxZjIxMjJiMzgyMWY5YTc4PC91cmw+PC9yZWxhdGVkLXVy
bHM+PC91cmxzPjxjdXN0b20yPjI4NzU0NTM2PC9jdXN0b20yPjxlbGVjdHJvbmljLXJlc291cmNl
LW51bT4xMC4xMDE2L2ouYW1qc3VyZy4yMDE3LjA3LjAwNjwvZWxlY3Ryb25pYy1yZXNvdXJjZS1u
dW0+PHJlbW90ZS1kYXRhYmFzZS1uYW1lPlNjb3B1czwvcmVtb3RlLWRhdGFiYXNlLW5hbWU+PGxh
bmd1YWdlPkVuZ2xpc2g8L2xhbmd1YWdlPjwvcmVjb3JkPjwvQ2l0ZT48Q2l0ZT48QXV0aG9yPlNw
ZXJiZXI8L0F1dGhvcj48WWVhcj4yMDE4PC9ZZWFyPjxSZWNOdW0+NzkxMjwvUmVjTnVtPjxyZWNv
cmQ+PHJlYy1udW1iZXI+NzkxMjwvcmVjLW51bWJlcj48Zm9yZWlnbi1rZXlzPjxrZXkgYXBwPSJF
TiIgZGItaWQ9IjB4OXMyOXB4OGRyZWFzZXN6Mm81OXNkZnRlZDUydnR0cnZlNSIgdGltZXN0YW1w
PSIxNjUzNDEwMDExIj43OTEyPC9rZXk+PC9mb3JlaWduLWtleXM+PHJlZi10eXBlIG5hbWU9Ikpv
dXJuYWwgQXJ0aWNsZSI+MTc8L3JlZi10eXBlPjxjb250cmlidXRvcnM+PGF1dGhvcnM+PGF1dGhv
cj5TcGVyYmVyLCBTLjwvYXV0aG9yPjxhdXRob3I+TGluZGVyLCBDLjwvYXV0aG9yPjwvYXV0aG9y
cz48L2NvbnRyaWJ1dG9ycz48YXV0aC1hZGRyZXNzPkNoYWlyIG9mIElubm92YXRpb24gTWFuYWdl
bWVudCwgRmFjdWx0eSBvZiBTb2NpYWwgU2NpZW5jZXMsIEVjb25vbWljcywgYW5kIEJ1c2luZXNz
IEFkbWluaXN0cmF0aW9uLCBPdHRvLUZyaWVkcmljaC1Vbml2ZXJzaXR5IG9mIEJhbWJlcmcsIEth
ZXJudGVuc3RyYXNzZSA3LCBCYW1iZXJnLCA5NjA1MiwgR2VybWFueSYjeEQ7RmFjdWx0eSBvZiBF
Y29ub21pY3MgYW5kIE1hbmFnZW1lbnQsIEZyZWUgVW5pdmVyc2l0eSBvZiBCb3plbi1Cb2x6YW5v
LCBQaWF6emEgVW5pdmVyc2l0w6AgNSwgQm9semFubywgMzkxMDAsIEl0YWx5PC9hdXRoLWFkZHJl
c3M+PHRpdGxlcz48dGl0bGU+VGhlIGltcGFjdCBvZiB0b3AgbWFuYWdlbWVudCB0ZWFtcyBvbiBm
aXJtIGlubm92YXRpdmVuZXNzOiBhIGNvbmZpZ3VyYXRpb25hbCBhbmFseXNpcyBvZiBkZW1vZ3Jh
cGhpYyBjaGFyYWN0ZXJpc3RpY3MsIGxlYWRlcnNoaXAgc3R5bGUgYW5kIHRlYW0gcG93ZXIgZGlz
dHJpYnV0aW9uPC90aXRsZT48c2Vjb25kYXJ5LXRpdGxlPlJldmlldyBvZiBNYW5hZ2VyaWFsIFNj
aWVuY2U8L3NlY29uZGFyeS10aXRsZT48YWx0LXRpdGxlPlJldi4gTWFuYWdlLiBTY2kuPC9hbHQt
dGl0bGU+PC90aXRsZXM+PHBlcmlvZGljYWw+PGZ1bGwtdGl0bGU+UmV2aWV3IG9mIE1hbmFnZXJp
YWwgU2NpZW5jZTwvZnVsbC10aXRsZT48L3BlcmlvZGljYWw+PHBhZ2VzPjI4NS0zMTY8L3BhZ2Vz
Pjx2b2x1bWU+MTI8L3ZvbHVtZT48bnVtYmVyPjE8L251bWJlcj48a2V5d29yZHM+PGtleXdvcmQ+
RmlybSBpbm5vdmF0aXZlbmVzczwva2V5d29yZD48a2V5d29yZD5UTVQgZGVtb2dyYXBoaWMgY2hh
cmFjdGVyaXN0aWNzPC9rZXl3b3JkPjxrZXl3b3JkPlRvcCBtYW5hZ2VtZW50IHRlYW1zPC9rZXl3
b3JkPjxrZXl3b3JkPlRyYW5zYWN0aW9uYWwgbGVhZGVyc2hpcDwva2V5d29yZD48a2V5d29yZD5U
cmFuc2Zvcm1hdGlvbmFsIGxlYWRlcnNoaXA8L2tleXdvcmQ+PC9rZXl3b3Jkcz48ZGF0ZXM+PHll
YXI+MjAxODwveWVhcj48L2RhdGVzPjxwdWJsaXNoZXI+U3ByaW5nZXIgVmVybGFnPC9wdWJsaXNo
ZXI+PGlzYm4+MTg2MzY2ODMgKElTU04pPC9pc2JuPjx3b3JrLXR5cGU+QXJ0aWNsZTwvd29yay10
eXBlPjx1cmxzPjxyZWxhdGVkLXVybHM+PHVybD5odHRwczovL3d3dy5zY29wdXMuY29tL2lud2Fy
ZC9yZWNvcmQudXJpP2VpZD0yLXMyLjAtODQ5OTQ0MDY3NDQmYW1wO2RvaT0xMC4xMDA3JTJmczEx
ODQ2LTAxNi0wMjIyLXomYW1wO3BhcnRuZXJJRD00MCZhbXA7bWQ1PTYxYTljMjc0M2IwM2ZkMDI1
ZWVhMWVmMmZkOTg2OGIxPC91cmw+PC9yZWxhdGVkLXVybHM+PC91cmxzPjxlbGVjdHJvbmljLXJl
c291cmNlLW51bT4xMC4xMDA3L3MxMTg0Ni0wMTYtMDIyMi16PC9lbGVjdHJvbmljLXJlc291cmNl
LW51bT48cmVtb3RlLWRhdGFiYXNlLW5hbWU+U2NvcHVzPC9yZW1vdGUtZGF0YWJhc2UtbmFtZT48
bGFuZ3VhZ2U+RW5nbGlzaDwvbGFuZ3VhZ2U+PC9yZWNvcmQ+PC9DaXRlPjxDaXRlPjxBdXRob3I+
Wmh1PC9BdXRob3I+PFllYXI+MjAxOTwvWWVhcj48UmVjTnVtPjc4NDA8L1JlY051bT48cmVjb3Jk
PjxyZWMtbnVtYmVyPjc4NDA8L3JlYy1udW1iZXI+PGZvcmVpZ24ta2V5cz48a2V5IGFwcD0iRU4i
IGRiLWlkPSIweDlzMjlweDhkcmVhc2VzejJvNTlzZGZ0ZWQ1MnZ0dHJ2ZTUiIHRpbWVzdGFtcD0i
MTY1MzQxMDAxMSI+Nzg0MDwva2V5PjwvZm9yZWlnbi1rZXlzPjxyZWYtdHlwZSBuYW1lPSJKb3Vy
bmFsIEFydGljbGUiPjE3PC9yZWYtdHlwZT48Y29udHJpYnV0b3JzPjxhdXRob3JzPjxhdXRob3I+
Wmh1LCBKLjwvYXV0aG9yPjxhdXRob3I+WWFvLCBKLjwvYXV0aG9yPjxhdXRob3I+WmhhbmcsIEwu
PC9hdXRob3I+PC9hdXRob3JzPjwvY29udHJpYnV0b3JzPjxhdXRoLWFkZHJlc3M+RmFjdWx0eSBv
ZiBFZHVjYXRpb24sIEJlaWppbmcgTm9ybWFsIFVuaXZlcnNpdHksIEJlaWppbmcsIDEwMDg3NSwg
Q2hpbmEmI3hEO0ZhY3VsdHkgb2YgRWR1Y2F0aW9uLCBDb2xsZWdlIG9mIEVkdWNhdGlvbmFsIEFk
bWluaXN0cmF0aW9uLCBCZWlqaW5nIE5vcm1hbCBVbml2ZXJzaXR5LCBCZWlqaW5nLCAxMDA4NzUs
IENoaW5hPC9hdXRoLWFkZHJlc3M+PHRpdGxlcz48dGl0bGU+TGlua2luZyBlbXBvd2VyaW5nIGxl
YWRlcnNoaXAgdG8gaW5ub3ZhdGl2ZSBiZWhhdmlvciBpbiBwcm9mZXNzaW9uYWwgbGVhcm5pbmcg
Y29tbXVuaXRpZXM6IHRoZSByb2xlIG9mIHBzeWNob2xvZ2ljYWwgZW1wb3dlcm1lbnQgYW5kIHRl
YW0gcHN5Y2hvbG9naWNhbCBzYWZldHk8L3RpdGxlPjxzZWNvbmRhcnktdGl0bGU+QXNpYSBQYWNp
ZmljIEVkdWNhdGlvbiBSZXZpZXc8L3NlY29uZGFyeS10aXRsZT48YWx0LXRpdGxlPkFzaWEgUGFj
LiBFZHVjLiBSZXYuPC9hbHQtdGl0bGU+PC90aXRsZXM+PHBlcmlvZGljYWw+PGZ1bGwtdGl0bGU+
QXNpYSBQYWNpZmljIEVkdWNhdGlvbiBSZXZpZXc8L2Z1bGwtdGl0bGU+PC9wZXJpb2RpY2FsPjxw
YWdlcz42NTctNjcxPC9wYWdlcz48dm9sdW1lPjIwPC92b2x1bWU+PG51bWJlcj40PC9udW1iZXI+
PGtleXdvcmRzPjxrZXl3b3JkPkVtcG93ZXJpbmcgbGVhZGVyc2hpcDwva2V5d29yZD48a2V5d29y
ZD5Qcm9mZXNzaW9uYWwgbGVhcm5pbmcgY29tbXVuaXR5PC9rZXl3b3JkPjxrZXl3b3JkPlBzeWNo
b2xvZ2ljYWwgZW1wb3dlcm1lbnQ8L2tleXdvcmQ+PGtleXdvcmQ+VGVhY2hlciBpbm5vdmF0aXZl
IGJlaGF2aW9yPC9rZXl3b3JkPjxrZXl3b3JkPlRlYWNoaW5nIGFuZCByZXNlYXJjaCBncm91cDwv
a2V5d29yZD48a2V5d29yZD5UZWFtIHBzeWNob2xvZ2ljYWwgc2FmZXR5PC9rZXl3b3JkPjwva2V5
d29yZHM+PGRhdGVzPjx5ZWFyPjIwMTk8L3llYXI+PC9kYXRlcz48cHVibGlzaGVyPlNwcmluZ2Vy
IE5ldGhlcmxhbmRzPC9wdWJsaXNoZXI+PGlzYm4+MTU5ODEwMzcgKElTU04pPC9pc2JuPjx3b3Jr
LXR5cGU+QXJ0aWNsZTwvd29yay10eXBlPjx1cmxzPjxyZWxhdGVkLXVybHM+PHVybD5odHRwczov
L3d3dy5zY29wdXMuY29tL2lud2FyZC9yZWNvcmQudXJpP2VpZD0yLXMyLjAtODUwNjU0OTA1MTgm
YW1wO2RvaT0xMC4xMDA3JTJmczEyNTY0LTAxOS0wOTU4NC0yJmFtcDtwYXJ0bmVySUQ9NDAmYW1w
O21kNT05ODdjNjNmYzVmNGRjOTBkNmI4MTA2OThiYTE2MmM4YjwvdXJsPjwvcmVsYXRlZC11cmxz
PjwvdXJscz48ZWxlY3Ryb25pYy1yZXNvdXJjZS1udW0+MTAuMTAwNy9zMTI1NjQtMDE5LTA5NTg0
LTI8L2VsZWN0cm9uaWMtcmVzb3VyY2UtbnVtPjxyZW1vdGUtZGF0YWJhc2UtbmFtZT5TY29wdXM8
L3JlbW90ZS1kYXRhYmFzZS1uYW1lPjxsYW5ndWFnZT5FbmdsaXNoPC9sYW5ndWFnZT48L3JlY29y
ZD48L0NpdGU+PENpdGU+PEF1dGhvcj5aaGFuZzwvQXV0aG9yPjxZZWFyPjIwMTk8L1llYXI+PFJl
Y051bT43ODQxPC9SZWNOdW0+PHJlY29yZD48cmVjLW51bWJlcj43ODQxPC9yZWMtbnVtYmVyPjxm
b3JlaWduLWtleXM+PGtleSBhcHA9IkVOIiBkYi1pZD0iMHg5czI5cHg4ZHJlYXNlc3oybzU5c2Rm
dGVkNTJ2dHRydmU1IiB0aW1lc3RhbXA9IjE2NTM0MTAwMTEiPjc4NDE8L2tleT48L2ZvcmVpZ24t
a2V5cz48cmVmLXR5cGUgbmFtZT0iSm91cm5hbCBBcnRpY2xlIj4xNzwvcmVmLXR5cGU+PGNvbnRy
aWJ1dG9ycz48YXV0aG9ycz48YXV0aG9yPlpoYW5nLCBMLjwvYXV0aG9yPjxhdXRob3I+R3VvLCBI
LjwvYXV0aG9yPjwvYXV0aG9ycz48L2NvbnRyaWJ1dG9ycz48YXV0aC1hZGRyZXNzPkNvbGxlZ2Ug
b2YgTWFuYWdlbWVudCBhbmQgRWNvbm9taWNzLCBUaWFuamluIFVuaXZlcnNpdHksIFRpYW5qaW4s
IDMwMDA3MiwgQ2hpbmE8L2F1dGgtYWRkcmVzcz48dGl0bGVzPjx0aXRsZT5FbmFibGluZyBrbm93
bGVkZ2UgZGl2ZXJzaXR5IHRvIGJlbmVmaXQgY3Jvc3MtZnVuY3Rpb25hbCBwcm9qZWN0IHRlYW1z
OiBKb2ludCByb2xlcyBvZiBrbm93bGVkZ2UgbGVhZGVyc2hpcCBhbmQgdHJhbnNhY3RpdmUgbWVt
b3J5IHN5c3RlbTwvdGl0bGU+PHNlY29uZGFyeS10aXRsZT5JbmZvcm1hdGlvbiBhbmQgTWFuYWdl
bWVudDwvc2Vjb25kYXJ5LXRpdGxlPjxhbHQtdGl0bGU+SW5mIE1hbmFnZTwvYWx0LXRpdGxlPjwv
dGl0bGVzPjxhbHQtcGVyaW9kaWNhbD48ZnVsbC10aXRsZT5JbmZvcm1hdGlvbiBNYW5hZ2VtZW50
PC9mdWxsLXRpdGxlPjxhYmJyLTE+SW5mLiBNYW5hZ2UuPC9hYmJyLTE+PGFiYnItMj5JbmYgTWFu
YWdlPC9hYmJyLTI+PC9hbHQtcGVyaW9kaWNhbD48dm9sdW1lPjU2PC92b2x1bWU+PG51bWJlcj44
PC9udW1iZXI+PGtleXdvcmRzPjxrZXl3b3JkPkNyb3NzLWZ1bmN0aW9uYWwgcHJvamVjdCB0ZWFt
IHBlcmZvcm1hbmNlPC9rZXl3b3JkPjxrZXl3b3JkPktub3dsZWRnZSBkaXZlcnNpdHk8L2tleXdv
cmQ+PGtleXdvcmQ+S25vd2xlZGdlIGxlYWRlcnNoaXA8L2tleXdvcmQ+PGtleXdvcmQ+VHJhbnNh
Y3RpdmUgbWVtb3J5IHN5c3RlbTwva2V5d29yZD48a2V5d29yZD5JbmZvcm1hdGlvbiBzeXN0ZW1z
PC9rZXl3b3JkPjxrZXl3b3JkPkNyb3NzLWZ1bmN0aW9uYWw8L2tleXdvcmQ+PGtleXdvcmQ+UG90
ZW50aWFsIGJlbmVmaXRzPC9rZXl3b3JkPjxrZXl3b3JkPlByb2plY3QgdGVhbTwva2V5d29yZD48
a2V5d29yZD5UZWFtIG1lbWJlcnM8L2tleXdvcmQ+PGtleXdvcmQ+VGVhbSBwZXJmb3JtYW5jZTwv
a2V5d29yZD48a2V5d29yZD5UcmFuc2FjdGl2ZSBtZW1vcnkgc3lzdGVtczwva2V5d29yZD48a2V5
d29yZD5JbmZvcm1hdGlvbiBzY2llbmNlPC9rZXl3b3JkPjwva2V5d29yZHM+PGRhdGVzPjx5ZWFy
PjIwMTk8L3llYXI+PC9kYXRlcz48cHVibGlzaGVyPkVsc2V2aWVyIEIuVi48L3B1Ymxpc2hlcj48
aXNibj4wMzc4NzIwNiAoSVNTTik8L2lzYm4+PHdvcmstdHlwZT5BcnRpY2xlPC93b3JrLXR5cGU+
PHVybHM+PHJlbGF0ZWQtdXJscz48dXJsPmh0dHBzOi8vd3d3LnNjb3B1cy5jb20vaW53YXJkL3Jl
Y29yZC51cmk/ZWlkPTItczIuMC04NTA2Mjg1OTA2MCZhbXA7ZG9pPTEwLjEwMTYlMmZqLmltLjIw
MTkuMDMuMDAxJmFtcDtwYXJ0bmVySUQ9NDAmYW1wO21kNT0wYzU1MDZkOTkwY2FiZTZlNjViN2Qy
OGE3ZDIxZjNiMzwvdXJsPjwvcmVsYXRlZC11cmxzPjwvdXJscz48Y3VzdG9tNz4xMDMxNTY8L2N1
c3RvbTc+PGVsZWN0cm9uaWMtcmVzb3VyY2UtbnVtPjEwLjEwMTYvai5pbS4yMDE5LjAzLjAwMTwv
ZWxlY3Ryb25pYy1yZXNvdXJjZS1udW0+PHJlbW90ZS1kYXRhYmFzZS1uYW1lPlNjb3B1czwvcmVt
b3RlLWRhdGFiYXNlLW5hbWU+PGxhbmd1YWdlPkVuZ2xpc2g8L2xhbmd1YWdlPjwvcmVjb3JkPjwv
Q2l0ZT48Q2l0ZT48QXV0aG9yPk5hc3NpZjwvQXV0aG9yPjxZZWFyPjIwMTk8L1llYXI+PFJlY051
bT43ODQyPC9SZWNOdW0+PHJlY29yZD48cmVjLW51bWJlcj43ODQyPC9yZWMtbnVtYmVyPjxmb3Jl
aWduLWtleXM+PGtleSBhcHA9IkVOIiBkYi1pZD0iMHg5czI5cHg4ZHJlYXNlc3oybzU5c2RmdGVk
NTJ2dHRydmU1IiB0aW1lc3RhbXA9IjE2NTM0MTAwMTEiPjc4NDI8L2tleT48L2ZvcmVpZ24ta2V5
cz48cmVmLXR5cGUgbmFtZT0iSm91cm5hbCBBcnRpY2xlIj4xNzwvcmVmLXR5cGU+PGNvbnRyaWJ1
dG9ycz48YXV0aG9ycz48YXV0aG9yPk5hc3NpZiwgQS4gRy48L2F1dGhvcj48L2F1dGhvcnM+PC9j
b250cmlidXRvcnM+PGF1dGgtYWRkcmVzcz5PZGV0dGUgU2Nob29sIG9mIEJ1c2luZXNzLCBVbml2
ZXJzaXR5IG9mIFdpbmRzb3IsIDQwMSBTdW5zZXQgQXZlLiwgV2luZHNvciwgT250YXJpbyBOOUIg
M1A0LCBDYW5hZGE8L2F1dGgtYWRkcmVzcz48dGl0bGVzPjx0aXRsZT5IZXRlcm9nZW5laXR5IGFu
ZCBjZW50cmFsaXR5IG9mIOKAnGRhcmsgcGVyc29uYWxpdHnigJ0gd2l0aGluIHRlYW1zLCBzaGFy
ZWQgbGVhZGVyc2hpcCwgYW5kIHRlYW0gcGVyZm9ybWFuY2U6IEEgY29uY2VwdHVhbCBtb2RlcmF0
ZWQtbWVkaWF0aW9uIG1vZGVsPC90aXRsZT48c2Vjb25kYXJ5LXRpdGxlPkh1bWFuIFJlc291cmNl
IE1hbmFnZW1lbnQgUmV2aWV3PC9zZWNvbmRhcnktdGl0bGU+PGFsdC10aXRsZT5IdW0uIFJlc291
ci4gTWFuYWdlLiBSZXYuPC9hbHQtdGl0bGU+PC90aXRsZXM+PHBlcmlvZGljYWw+PGZ1bGwtdGl0
bGU+SHVtYW4gUmVzb3VyY2UgTWFuYWdlbWVudCBSZXZpZXc8L2Z1bGwtdGl0bGU+PC9wZXJpb2Rp
Y2FsPjx2b2x1bWU+Mjk8L3ZvbHVtZT48bnVtYmVyPjQ8L251bWJlcj48a2V5d29yZHM+PGtleXdv
cmQ+RGFyayBwZXJzb25hbGl0eTwva2V5d29yZD48a2V5d29yZD5TaGFyZWQgbGVhZGVyc2hpcDwv
a2V5d29yZD48a2V5d29yZD5Tb2NpYWwgbmV0d29yayBhbmFseXNpczwva2V5d29yZD48a2V5d29y
ZD5UZWFtIGNvbXBvc2l0aW9uPC9rZXl3b3JkPjwva2V5d29yZHM+PGRhdGVzPjx5ZWFyPjIwMTk8
L3llYXI+PC9kYXRlcz48cHVibGlzaGVyPkVsc2V2aWVyIEx0ZDwvcHVibGlzaGVyPjxpc2JuPjEw
NTM0ODIyIChJU1NOKTwvaXNibj48d29yay10eXBlPkFydGljbGU8L3dvcmstdHlwZT48dXJscz48
cmVsYXRlZC11cmxzPjx1cmw+aHR0cHM6Ly93d3cuc2NvcHVzLmNvbS9pbndhcmQvcmVjb3JkLnVy
aT9laWQ9Mi1zMi4wLTg1MDU3ODUxNTc2JmFtcDtkb2k9MTAuMTAxNiUyZmouaHJtci4yMDE4LjEx
LjAwMyZhbXA7cGFydG5lcklEPTQwJmFtcDttZDU9ZjMxMDFjYzliMmY3OWYxMmY2NjhlNTVjZmZm
ODVhMWU8L3VybD48L3JlbGF0ZWQtdXJscz48L3VybHM+PGN1c3RvbTc+MTAwNjc1PC9jdXN0b203
PjxlbGVjdHJvbmljLXJlc291cmNlLW51bT4xMC4xMDE2L2ouaHJtci4yMDE4LjExLjAwMzwvZWxl
Y3Ryb25pYy1yZXNvdXJjZS1udW0+PHJlbW90ZS1kYXRhYmFzZS1uYW1lPlNjb3B1czwvcmVtb3Rl
LWRhdGFiYXNlLW5hbWU+PGxhbmd1YWdlPkVuZ2xpc2g8L2xhbmd1YWdlPjwvcmVjb3JkPjwvQ2l0
ZT48Q2l0ZT48QXV0aG9yPlpodTwvQXV0aG9yPjxZZWFyPjIwMTk8L1llYXI+PFJlY051bT43ODQz
PC9SZWNOdW0+PHJlY29yZD48cmVjLW51bWJlcj43ODQzPC9yZWMtbnVtYmVyPjxmb3JlaWduLWtl
eXM+PGtleSBhcHA9IkVOIiBkYi1pZD0iMHg5czI5cHg4ZHJlYXNlc3oybzU5c2RmdGVkNTJ2dHRy
dmU1IiB0aW1lc3RhbXA9IjE2NTM0MTAwMTEiPjc4NDM8L2tleT48L2ZvcmVpZ24ta2V5cz48cmVm
LXR5cGUgbmFtZT0iSm91cm5hbCBBcnRpY2xlIj4xNzwvcmVmLXR5cGU+PGNvbnRyaWJ1dG9ycz48
YXV0aG9ycz48YXV0aG9yPlpodSwgRi48L2F1dGhvcj48YXV0aG9yPldhbmcsIEwuPC9hdXRob3I+
PGF1dGhvcj5ZdSwgTS48L2F1dGhvcj48YXV0aG9yPk3DvGxsZXIsIFIuPC9hdXRob3I+PGF1dGhv
cj5TdW4sIFguPC9hdXRob3I+PC9hdXRob3JzPjwvY29udHJpYnV0b3JzPjxhdXRoLWFkZHJlc3M+
RmFjdWx0eSBvZiBNYW5hZ2VtZW50IGFuZCBFY29ub21pY3MsIERhbGlhbiBVbml2ZXJzaXR5IG9m
IFRlY2hub2xvZ3ksIERhbGlhbiwgQ2hpbmEmI3hEO0JJIE5vcndlZ2lhbiBCdXNpbmVzcyBTY2hv
b2wsIE9zbG8sIE5vcndheTwvYXV0aC1hZGRyZXNzPjx0aXRsZXM+PHRpdGxlPlRyYW5zZm9ybWF0
aW9uYWwgbGVhZGVyc2hpcCBhbmQgcHJvamVjdCB0ZWFtIG1lbWJlcnPigJkgc2lsZW5jZTogdGhl
IG1lZGlhdGluZyByb2xlIG9mIGZlZWxpbmcgdHJ1c3RlZDwvdGl0bGU+PHNlY29uZGFyeS10aXRs
ZT5JbnRlcm5hdGlvbmFsIEpvdXJuYWwgb2YgTWFuYWdpbmcgUHJvamVjdHMgaW4gQnVzaW5lc3M8
L3NlY29uZGFyeS10aXRsZT48YWx0LXRpdGxlPkludC4gSi4gTWFuYWcuIFByb2plY3QgQnVzLjwv
YWx0LXRpdGxlPjwvdGl0bGVzPjxwZXJpb2RpY2FsPjxmdWxsLXRpdGxlPkludGVybmF0aW9uYWwg
Sm91cm5hbCBvZiBNYW5hZ2luZyBQcm9qZWN0cyBpbiBCdXNpbmVzczwvZnVsbC10aXRsZT48L3Bl
cmlvZGljYWw+PHBhZ2VzPjg0NS04Njg8L3BhZ2VzPjx2b2x1bWU+MTI8L3ZvbHVtZT48bnVtYmVy
PjQ8L251bWJlcj48a2V5d29yZHM+PGtleXdvcmQ+RmVlbGluZyB0cnVzdGVkPC9rZXl3b3JkPjxr
ZXl3b3JkPlByb2plY3QgdGVhbSBtZW1iZXJz4oCZIHNpbGVuY2U8L2tleXdvcmQ+PGtleXdvcmQ+
VHJhbnNmb3JtYXRpb25hbCBsZWFkZXJzaGlwPC9rZXl3b3JkPjxrZXl3b3JkPlRydXN0PC9rZXl3
b3JkPjwva2V5d29yZHM+PGRhdGVzPjx5ZWFyPjIwMTk8L3llYXI+PC9kYXRlcz48cHVibGlzaGVy
PkVtZXJhbGQgR3JvdXAgSG9sZGluZ3MgTHRkLjwvcHVibGlzaGVyPjxpc2JuPjE3NTM4Mzc4IChJ
U1NOKTwvaXNibj48d29yay10eXBlPkFydGljbGU8L3dvcmstdHlwZT48dXJscz48cmVsYXRlZC11
cmxzPjx1cmw+aHR0cHM6Ly93d3cuc2NvcHVzLmNvbS9pbndhcmQvcmVjb3JkLnVyaT9laWQ9Mi1z
Mi4wLTg1MDYzMDYzODcyJmFtcDtkb2k9MTAuMTEwOCUyZklKTVBCLTA0LTIwMTgtMDA5MCZhbXA7
cGFydG5lcklEPTQwJmFtcDttZDU9OTJkNGY5NmY0NzBmYzVmODMzZGIzMjAyMjJhMTRlNjM8L3Vy
bD48L3JlbGF0ZWQtdXJscz48L3VybHM+PGVsZWN0cm9uaWMtcmVzb3VyY2UtbnVtPjEwLjExMDgv
SUpNUEItMDQtMjAxOC0wMDkwPC9lbGVjdHJvbmljLXJlc291cmNlLW51bT48cmVtb3RlLWRhdGFi
YXNlLW5hbWU+U2NvcHVzPC9yZW1vdGUtZGF0YWJhc2UtbmFtZT48bGFuZ3VhZ2U+RW5nbGlzaDwv
bGFuZ3VhZ2U+PC9yZWNvcmQ+PC9DaXRlPjxDaXRlPjxBdXRob3I+QmFsd2FudDwvQXV0aG9yPjxZ
ZWFyPjIwMTk8L1llYXI+PFJlY051bT43ODQ2PC9SZWNOdW0+PHJlY29yZD48cmVjLW51bWJlcj43
ODQ2PC9yZWMtbnVtYmVyPjxmb3JlaWduLWtleXM+PGtleSBhcHA9IkVOIiBkYi1pZD0iMHg5czI5
cHg4ZHJlYXNlc3oybzU5c2RmdGVkNTJ2dHRydmU1IiB0aW1lc3RhbXA9IjE2NTM0MTAwMTEiPjc4
NDY8L2tleT48L2ZvcmVpZ24ta2V5cz48cmVmLXR5cGUgbmFtZT0iSm91cm5hbCBBcnRpY2xlIj4x
NzwvcmVmLXR5cGU+PGNvbnRyaWJ1dG9ycz48YXV0aG9ycz48YXV0aG9yPkJhbHdhbnQsIFAuPC9h
dXRob3I+PC9hdXRob3JzPjwvY29udHJpYnV0b3JzPjxhdXRoLWFkZHJlc3M+TWFuYWdlbWVudCBT
dHVkaWVzLCBVbml2ZXJzaXR5IG9mIHRoZSBXZXN0IEluZGllcywgU3QuIEF1Z3VzdGluZSwgVHJp
bmlkYWQgYW5kIFRvYmFnbzwvYXV0aC1hZGRyZXNzPjx0aXRsZXM+PHRpdGxlPlN0YXkgY2xvc2Uh
IFRoZSByb2xlIG9mIGxlYWRlciBkaXN0YW5jZSBpbiB0aGUgcmVsYXRpb25zaGlwIGJldHdlZW4g
dHJhbnNmb3JtYXRpb25hbCBsZWFkZXJzaGlwLCB3b3JrIGVuZ2FnZW1lbnQsIGFuZCBwZXJmb3Jt
YW5jZSBpbiB1bmRlcmdyYWR1YXRlIHByb2plY3QgdGVhbXM8L3RpdGxlPjxzZWNvbmRhcnktdGl0
bGU+Sm91cm5hbCBvZiBFZHVjYXRpb24gZm9yIEJ1c2luZXNzPC9zZWNvbmRhcnktdGl0bGU+PGFs
dC10aXRsZT5KLiBFZHUuIEJ1cy48L2FsdC10aXRsZT48L3RpdGxlcz48cGVyaW9kaWNhbD48ZnVs
bC10aXRsZT5Kb3VybmFsIG9mIEVkdWNhdGlvbiBmb3IgQnVzaW5lc3M8L2Z1bGwtdGl0bGU+PC9w
ZXJpb2RpY2FsPjxwYWdlcz4zNjktMzgwPC9wYWdlcz48dm9sdW1lPjk0PC92b2x1bWU+PG51bWJl
cj42PC9udW1iZXI+PGtleXdvcmRzPjxrZXl3b3JkPmxlYWRlciBkaXN0YW5jZTwva2V5d29yZD48
a2V5d29yZD5wcm9qZWN0IHRlYW08L2tleXdvcmQ+PGtleXdvcmQ+VHJhbnNmb3JtYXRpb25hbCBs
ZWFkZXJzaGlwPC9rZXl3b3JkPjxrZXl3b3JkPnVuZGVyZ3JhZHVhdGU8L2tleXdvcmQ+PGtleXdv
cmQ+d29yayBlbmdhZ2VtZW50PC9rZXl3b3JkPjwva2V5d29yZHM+PGRhdGVzPjx5ZWFyPjIwMTk8
L3llYXI+PC9kYXRlcz48cHVibGlzaGVyPlRheWxvciBhbmQgRnJhbmNpcyBMdGQuPC9wdWJsaXNo
ZXI+PGlzYm4+MDg4MzIzMjMgKElTU04pPC9pc2JuPjx3b3JrLXR5cGU+QXJ0aWNsZTwvd29yay10
eXBlPjx1cmxzPjxyZWxhdGVkLXVybHM+PHVybD5odHRwczovL3d3dy5zY29wdXMuY29tL2lud2Fy
ZC9yZWNvcmQudXJpP2VpZD0yLXMyLjAtODUwNTk1MzI5NDQmYW1wO2RvaT0xMC4xMDgwJTJmMDg4
MzIzMjMuMjAxOC4xNTQxODUxJmFtcDtwYXJ0bmVySUQ9NDAmYW1wO21kNT1lZmUxNmE5NjVhZTJk
NmJlZTY3ZDQwNjU5YzkxM2RlODwvdXJsPjwvcmVsYXRlZC11cmxzPjwvdXJscz48ZWxlY3Ryb25p
Yy1yZXNvdXJjZS1udW0+MTAuMTA4MC8wODgzMjMyMy4yMDE4LjE1NDE4NTE8L2VsZWN0cm9uaWMt
cmVzb3VyY2UtbnVtPjxyZW1vdGUtZGF0YWJhc2UtbmFtZT5TY29wdXM8L3JlbW90ZS1kYXRhYmFz
ZS1uYW1lPjxsYW5ndWFnZT5FbmdsaXNoPC9sYW5ndWFnZT48L3JlY29yZD48L0NpdGU+PENpdGU+
PEF1dGhvcj5IdWFuZzwvQXV0aG9yPjxZZWFyPjIwMTk8L1llYXI+PFJlY051bT43ODQ4PC9SZWNO
dW0+PHJlY29yZD48cmVjLW51bWJlcj43ODQ4PC9yZWMtbnVtYmVyPjxmb3JlaWduLWtleXM+PGtl
eSBhcHA9IkVOIiBkYi1pZD0iMHg5czI5cHg4ZHJlYXNlc3oybzU5c2RmdGVkNTJ2dHRydmU1IiB0
aW1lc3RhbXA9IjE2NTM0MTAwMTEiPjc4NDg8L2tleT48L2ZvcmVpZ24ta2V5cz48cmVmLXR5cGUg
bmFtZT0iSm91cm5hbCBBcnRpY2xlIj4xNzwvcmVmLXR5cGU+PGNvbnRyaWJ1dG9ycz48YXV0aG9y
cz48YXV0aG9yPkh1YW5nLCBTLjwvYXV0aG9yPjxhdXRob3I+Q2hlbiwgSi48L2F1dGhvcj48YXV0
aG9yPk1laSwgTC48L2F1dGhvcj48YXV0aG9yPk1vLCBXLjwvYXV0aG9yPjwvYXV0aG9ycz48L2Nv
bnRyaWJ1dG9ycz48YXV0aC1hZGRyZXNzPlNjaG9vbCBvZiBQdWJsaWMgQWRtaW5pc3RyYXRpb24s
IFpoZWppYW5nIFVuaXZlcnNpdHkgb2YgRmluYW5jZSBhbmQgRWNvbm9taWNzLCBIYW5nemhvdSwg
MzEwMDE4LCBDaGluYSYjeEQ7U2Nob29sIG9mIEVjb25vbWljcyBhbmQgTWFuYWdlbWVudCwgVHNp
bmdodWEgVW5pdmVyc2l0eSwgQmVpamluZywgMTAwMDg0LCBDaGluYSYjeEQ7TmF0aW9uYWwgU2No
b29sIG9mIERldmVsb3BtZW50LCBQZWtpbmcgVW5pdmVyc2l0eSwgQmVpamluZywgMTAwODcxLCBD
aGluYTwvYXV0aC1hZGRyZXNzPjx0aXRsZXM+PHRpdGxlPlRoZSBlZmZlY3Qgb2YgaGV0ZXJvZ2Vu
ZWl0eSBhbmQgbGVhZGVyc2hpcCBvbiBpbm5vdmF0aW9uIHBlcmZvcm1hbmNlOiBFdmlkZW5jZSBm
cm9tIHVuaXZlcnNpdHkgcmVzZWFyY2ggdGVhbXMgaW4gQ2hpbmE8L3RpdGxlPjxzZWNvbmRhcnkt
dGl0bGU+U3VzdGFpbmFiaWxpdHkgKFN3aXR6ZXJsYW5kKTwvc2Vjb25kYXJ5LXRpdGxlPjxhbHQt
dGl0bGU+U3VzdGFpbmFiaWxpdHk8L2FsdC10aXRsZT48L3RpdGxlcz48YWx0LXBlcmlvZGljYWw+
PGZ1bGwtdGl0bGU+U3VzdGFpbmFiaWxpdHk8L2Z1bGwtdGl0bGU+PC9hbHQtcGVyaW9kaWNhbD48
dm9sdW1lPjExPC92b2x1bWU+PG51bWJlcj4xNjwvbnVtYmVyPjxrZXl3b3Jkcz48a2V5d29yZD5D
aGluYTwva2V5d29yZD48a2V5d29yZD5Jbm5vdmF0aW9uIHBlcmZvcm1hbmNlPC9rZXl3b3JkPjxr
ZXl3b3JkPkludGVyZGlzY2lwbGluYXJ5IGNvb3BlcmF0aW9uPC9rZXl3b3JkPjxrZXl3b3JkPlRl
YW1oZXRlcm9nZW5laXR5PC9rZXl3b3JkPjxrZXl3b3JkPlRyYW5zZm9ybWF0aW9uYWwgbGVhZGVy
c2hpcDwva2V5d29yZD48a2V5d29yZD5Vbml2ZXJzaXR5PC9rZXl3b3JkPjxrZXl3b3JkPmFjYWRl
bWljIHBlcmZvcm1hbmNlPC9rZXl3b3JkPjxrZXl3b3JkPmhldGVyb2dlbmVpdHk8L2tleXdvcmQ+
PGtleXdvcmQ+aW5ub3ZhdGlvbjwva2V5d29yZD48a2V5d29yZD5pbnRlcmRpc2NpcGxpbmFyeSBh
cHByb2FjaDwva2V5d29yZD48a2V5d29yZD5sZWFkZXJzaGlwPC9rZXl3b3JkPjxrZXl3b3JkPlBv
aXNzb24gcmF0aW88L2tleXdvcmQ+PGtleXdvcmQ+cXVlc3Rpb25uYWlyZSBzdXJ2ZXk8L2tleXdv
cmQ+PGtleXdvcmQ+cmVncmVzc2lvbiBhbmFseXNpczwva2V5d29yZD48a2V5d29yZD5yZXNlYXJj
aCB3b3JrPC9rZXl3b3JkPjxrZXl3b3JkPnVuaXZlcnNpdHkgc2VjdG9yPC9rZXl3b3JkPjwva2V5
d29yZHM+PGRhdGVzPjx5ZWFyPjIwMTk8L3llYXI+PC9kYXRlcz48cHVibGlzaGVyPk1EUEk8L3B1
Ymxpc2hlcj48aXNibj4yMDcxMTA1MCAoSVNTTik8L2lzYm4+PHdvcmstdHlwZT5BcnRpY2xlPC93
b3JrLXR5cGU+PHVybHM+PHJlbGF0ZWQtdXJscz48dXJsPmh0dHBzOi8vd3d3LnNjb3B1cy5jb20v
aW53YXJkL3JlY29yZC51cmk/ZWlkPTItczIuMC04NTA3MDY4NTU3MyZhbXA7ZG9pPTEwLjMzOTAl
MmZzdTExMTY0NDQxJmFtcDtwYXJ0bmVySUQ9NDAmYW1wO21kNT03YTNiYWE2MmNkZDVjOGQwYjRj
MjVjMjE2Y2NiOTIxNDwvdXJsPjwvcmVsYXRlZC11cmxzPjwvdXJscz48Y3VzdG9tNz40NDQxPC9j
dXN0b203PjxlbGVjdHJvbmljLXJlc291cmNlLW51bT4xMC4zMzkwL3N1MTExNjQ0NDE8L2VsZWN0
cm9uaWMtcmVzb3VyY2UtbnVtPjxyZW1vdGUtZGF0YWJhc2UtbmFtZT5TY29wdXM8L3JlbW90ZS1k
YXRhYmFzZS1uYW1lPjxsYW5ndWFnZT5FbmdsaXNoPC9sYW5ndWFnZT48L3JlY29yZD48L0NpdGU+
PENpdGU+PEF1dGhvcj5TdG9ybTwvQXV0aG9yPjxZZWFyPjIwMTk8L1llYXI+PFJlY051bT43ODUw
PC9SZWNOdW0+PHJlY29yZD48cmVjLW51bWJlcj43ODUwPC9yZWMtbnVtYmVyPjxmb3JlaWduLWtl
eXM+PGtleSBhcHA9IkVOIiBkYi1pZD0iMHg5czI5cHg4ZHJlYXNlc3oybzU5c2RmdGVkNTJ2dHRy
dmU1IiB0aW1lc3RhbXA9IjE2NTM0MTAwMTEiPjc4NTA8L2tleT48L2ZvcmVpZ24ta2V5cz48cmVm
LXR5cGUgbmFtZT0iSm91cm5hbCBBcnRpY2xlIj4xNzwvcmVmLXR5cGU+PGNvbnRyaWJ1dG9ycz48
YXV0aG9ycz48YXV0aG9yPlN0b3JtLCBDLiBQLjwvYXV0aG9yPjxhdXRob3I+U2NoZWVwZXJzLCBD
LiBCLjwvYXV0aG9yPjwvYXV0aG9ycz48L2NvbnRyaWJ1dG9ycz48YXV0aC1hZGRyZXNzPkdvcmRv
biBJbnN0aXR1dGUgb2YgQnVzaW5lc3MgU2NpZW5jZSAoR0lCUyksIFVuaXZlcnNpdHkgb2YgUHJl
dG9yaWEsIFByZXRvcmlhLCBTb3V0aCBBZnJpY2E8L2F1dGgtYWRkcmVzcz48dGl0bGVzPjx0aXRs
ZT5UaGUgSW1wYWN0IG9mIFBlcmNlaXZlZCBXb3JrIENvbXBsZXhpdHkgYW5kIFNoYXJlZCBMZWFk
ZXJzaGlwIG9uIFRlYW0gUGVyZm9ybWFuY2Ugb2YgSVQgRW1wbG95ZWVzIG9mIFNvdXRoIEFmcmlj
YW4gRmlybXM8L3RpdGxlPjxzZWNvbmRhcnktdGl0bGU+SW5mb3JtYXRpb24gU3lzdGVtcyBNYW5h
Z2VtZW50PC9zZWNvbmRhcnktdGl0bGU+PGFsdC10aXRsZT5JbmYuIFN5c3QuIE1hbmFnZS48L2Fs
dC10aXRsZT48L3RpdGxlcz48cGVyaW9kaWNhbD48ZnVsbC10aXRsZT5JbmZvcm1hdGlvbiBTeXN0
ZW1zIE1hbmFnZW1lbnQ8L2Z1bGwtdGl0bGU+PC9wZXJpb2RpY2FsPjxwYWdlcz4xOTUtMjExPC9w
YWdlcz48dm9sdW1lPjM2PC92b2x1bWU+PG51bWJlcj4zPC9udW1iZXI+PGtleXdvcmRzPjxrZXl3
b3JkPlBlcmNlaXZlZCB3b3JrIGNvbXBsZXhpdHk8L2tleXdvcmQ+PGtleXdvcmQ+c2hhcmVkIGxl
YWRlcnNoaXA8L2tleXdvcmQ+PGtleXdvcmQ+c29mdHdhcmUgZGV2ZWxvcG1lbnQ8L2tleXdvcmQ+
PGtleXdvcmQ+dGVhbSBwZXJmb3JtYW5jZTwva2V5d29yZD48a2V5d29yZD5Tb2Z0d2FyZSBkZXNp
Z248L2tleXdvcmQ+PGtleXdvcmQ+U29mdHdhcmUgZW5naW5lZXJpbmc8L2tleXdvcmQ+PGtleXdv
cmQ+U291dGggQWZyaWNhPC9rZXl3b3JkPjxrZXl3b3JkPldvcmsgY29tcGxleGl0eTwva2V5d29y
ZD48a2V5d29yZD5QZXJzb25uZWw8L2tleXdvcmQ+PC9rZXl3b3Jkcz48ZGF0ZXM+PHllYXI+MjAx
OTwveWVhcj48L2RhdGVzPjxwdWJsaXNoZXI+VGF5bG9yIGFuZCBGcmFuY2lzIEluYy48L3B1Ymxp
c2hlcj48aXNibj4xMDU4MDUzMCAoSVNTTik8L2lzYm4+PHdvcmstdHlwZT5BcnRpY2xlPC93b3Jr
LXR5cGU+PHVybHM+PHJlbGF0ZWQtdXJscz48dXJsPmh0dHBzOi8vd3d3LnNjb3B1cy5jb20vaW53
YXJkL3JlY29yZC51cmk/ZWlkPTItczIuMC04NTA2Njg3MzI2MiZhbXA7ZG9pPTEwLjEwODAlMmYx
MDU4MDUzMC4yMDE5LjE2MjA1MDYmYW1wO3BhcnRuZXJJRD00MCZhbXA7bWQ1PTUyMDg4ODZkNDdh
ODRjZTI5NWJiZDRiMjljOWRlNjc2PC91cmw+PC9yZWxhdGVkLXVybHM+PC91cmxzPjxlbGVjdHJv
bmljLXJlc291cmNlLW51bT4xMC4xMDgwLzEwNTgwNTMwLjIwMTkuMTYyMDUwNjwvZWxlY3Ryb25p
Yy1yZXNvdXJjZS1udW0+PHJlbW90ZS1kYXRhYmFzZS1uYW1lPlNjb3B1czwvcmVtb3RlLWRhdGFi
YXNlLW5hbWU+PGxhbmd1YWdlPkVuZ2xpc2g8L2xhbmd1YWdlPjwvcmVjb3JkPjwvQ2l0ZT48Q2l0
ZT48QXV0aG9yPkVpc2VuYmVyZzwvQXV0aG9yPjxZZWFyPjIwMTk8L1llYXI+PFJlY051bT43ODUx
PC9SZWNOdW0+PHJlY29yZD48cmVjLW51bWJlcj43ODUxPC9yZWMtbnVtYmVyPjxmb3JlaWduLWtl
eXM+PGtleSBhcHA9IkVOIiBkYi1pZD0iMHg5czI5cHg4ZHJlYXNlc3oybzU5c2RmdGVkNTJ2dHRy
dmU1IiB0aW1lc3RhbXA9IjE2NTM0MTAwMTEiPjc4NTE8L2tleT48L2ZvcmVpZ24ta2V5cz48cmVm
LXR5cGUgbmFtZT0iSm91cm5hbCBBcnRpY2xlIj4xNzwvcmVmLXR5cGU+PGNvbnRyaWJ1dG9ycz48
YXV0aG9ycz48YXV0aG9yPkVpc2VuYmVyZywgSi48L2F1dGhvcj48YXV0aG9yPlBvc3QsIEMuPC9h
dXRob3I+PGF1dGhvcj5EaVRvbWFzbywgTi48L2F1dGhvcj48L2F1dGhvcnM+PC9jb250cmlidXRv
cnM+PGF1dGgtYWRkcmVzcz5QYWNlIFVuaXZlcnNpdHksIFBsZWFzYW50dmlsbGUsIE5ZLCBVbml0
ZWQgU3RhdGVzJiN4RDtMZWhpZ2ggVW5pdmVyc2l0eSwgQmV0aGxlaGVtLCBQQSwgVW5pdGVkIFN0
YXRlcyYjeEQ7UnV0Z2VycyBVbml2ZXJzaXR5LCBOZXdhcmsgYW5kIE5ldyBCcnVuc3dpY2tOSiwg
VW5pdGVkIFN0YXRlczwvYXV0aC1hZGRyZXNzPjx0aXRsZXM+PHRpdGxlPlRlYW0gRGlzcGVyc2lv
biBhbmQgUGVyZm9ybWFuY2U6IFRoZSBSb2xlIG9mIFRlYW0gQ29tbXVuaWNhdGlvbiBhbmQgVHJh
bnNmb3JtYXRpb25hbCBMZWFkZXJzaGlwPC90aXRsZT48c2Vjb25kYXJ5LXRpdGxlPlNtYWxsIEdy
b3VwIFJlc2VhcmNoPC9zZWNvbmRhcnktdGl0bGU+PGFsdC10aXRsZT5TbWFsbCBHcm91cCBSZXMu
PC9hbHQtdGl0bGU+PC90aXRsZXM+PHBlcmlvZGljYWw+PGZ1bGwtdGl0bGU+U21hbGwgR3JvdXAg
UmVzZWFyY2g8L2Z1bGwtdGl0bGU+PC9wZXJpb2RpY2FsPjxwYWdlcz4zNDgtMzgwPC9wYWdlcz48
dm9sdW1lPjUwPC92b2x1bWU+PG51bWJlcj4zPC9udW1iZXI+PGtleXdvcmRzPjxrZXl3b3JkPmNv
bW11bmljYXRpb248L2tleXdvcmQ+PGtleXdvcmQ+bGVhZGVyc2hpcDwva2V5d29yZD48a2V5d29y
ZD50ZWFtd29yazwva2V5d29yZD48a2V5d29yZD52aXJ0dWFsIGdyb3Vwczwva2V5d29yZD48a2V5
d29yZD5hcnRpY2xlPC9rZXl3b3JkPjxrZXl3b3JkPmZlbWFsZTwva2V5d29yZD48a2V5d29yZD5t
YWxlPC9rZXl3b3JkPjwva2V5d29yZHM+PGRhdGVzPjx5ZWFyPjIwMTk8L3llYXI+PC9kYXRlcz48
cHVibGlzaGVyPlNBR0UgUHVibGljYXRpb25zIEluYy48L3B1Ymxpc2hlcj48aXNibj4xMDQ2NDk2
NCAoSVNTTik8L2lzYm4+PHdvcmstdHlwZT5BcnRpY2xlPC93b3JrLXR5cGU+PHVybHM+PHJlbGF0
ZWQtdXJscz48dXJsPmh0dHBzOi8vd3d3LnNjb3B1cy5jb20vaW53YXJkL3JlY29yZC51cmk/ZWlk
PTItczIuMC04NTA2MTU4MzQ1OCZhbXA7ZG9pPTEwLjExNzclMmYxMDQ2NDk2NDE5ODI3Mzc2JmFt
cDtwYXJ0bmVySUQ9NDAmYW1wO21kNT1lYzgxOTdhMDQ4OThiNmVkNmNlODJhMDRhNzk5MzM1Nzwv
dXJsPjwvcmVsYXRlZC11cmxzPjwvdXJscz48ZWxlY3Ryb25pYy1yZXNvdXJjZS1udW0+MTAuMTE3
Ny8xMDQ2NDk2NDE5ODI3Mzc2PC9lbGVjdHJvbmljLXJlc291cmNlLW51bT48cmVtb3RlLWRhdGFi
YXNlLW5hbWU+U2NvcHVzPC9yZW1vdGUtZGF0YWJhc2UtbmFtZT48bGFuZ3VhZ2U+RW5nbGlzaDwv
bGFuZ3VhZ2U+PC9yZWNvcmQ+PC9DaXRlPjxDaXRlPjxBdXRob3I+U2NvdHQtWW91bmc8L0F1dGhv
cj48WWVhcj4yMDE5PC9ZZWFyPjxSZWNOdW0+Nzg1MjwvUmVjTnVtPjxyZWNvcmQ+PHJlYy1udW1i
ZXI+Nzg1MjwvcmVjLW51bWJlcj48Zm9yZWlnbi1rZXlzPjxrZXkgYXBwPSJFTiIgZGItaWQ9IjB4
OXMyOXB4OGRyZWFzZXN6Mm81OXNkZnRlZDUydnR0cnZlNSIgdGltZXN0YW1wPSIxNjUzNDEwMDEx
Ij43ODUyPC9rZXk+PC9mb3JlaWduLWtleXM+PHJlZi10eXBlIG5hbWU9IkpvdXJuYWwgQXJ0aWNs
ZSI+MTc8L3JlZi10eXBlPjxjb250cmlidXRvcnM+PGF1dGhvcnM+PGF1dGhvcj5TY290dC1Zb3Vu
ZywgQy4gTS48L2F1dGhvcj48YXV0aG9yPkdlb3JneSwgTS48L2F1dGhvcj48YXV0aG9yPkdyaXNp
bmdlciwgQS48L2F1dGhvcj48L2F1dGhvcnM+PC9jb250cmlidXRvcnM+PGF1dGgtYWRkcmVzcz5G
YWN1bHR5IG9mIEVuZ2luZWVyaW5nLCBDYWlybyBVbml2ZXJzaXR5LCBHaXphLCAzMDAxLCBFZ3lw
dCYjeEQ7Uk1JVCBVbml2ZXJzaXR5LCBHUE8gQm94IDI0NzYsIE1lbGJvdXJuZSwgMzAwMSwgQXVz
dHJhbGlhPC9hdXRoLWFkZHJlc3M+PHRpdGxlcz48dGl0bGU+U2hhcmVkIGxlYWRlcnNoaXAgaW4g
cHJvamVjdCB0ZWFtczogQW4gaW50ZWdyYXRpdmUgbXVsdGktbGV2ZWwgY29uY2VwdHVhbCBtb2Rl
bCBhbmQgcmVzZWFyY2ggYWdlbmRhPC90aXRsZT48c2Vjb25kYXJ5LXRpdGxlPkludGVybmF0aW9u
YWwgSm91cm5hbCBvZiBQcm9qZWN0IE1hbmFnZW1lbnQ8L3NlY29uZGFyeS10aXRsZT48YWx0LXRp
dGxlPkludC4gSi4gUHJvai4gTWFuYWdlLjwvYWx0LXRpdGxlPjwvdGl0bGVzPjxwZXJpb2RpY2Fs
PjxmdWxsLXRpdGxlPkludGVybmF0aW9uYWwgSm91cm5hbCBvZiBQcm9qZWN0IE1hbmFnZW1lbnQ8
L2Z1bGwtdGl0bGU+PC9wZXJpb2RpY2FsPjxwYWdlcz41NjUtNTgxPC9wYWdlcz48dm9sdW1lPjM3
PC92b2x1bWU+PG51bWJlcj40PC9udW1iZXI+PGtleXdvcmRzPjxrZXl3b3JkPkxlYWRlcnNoaXA8
L2tleXdvcmQ+PGtleXdvcmQ+UHJvamVjdCBvdXRjb21lczwva2V5d29yZD48a2V5d29yZD5Qcm9q
ZWN0IHRlYW1zPC9rZXl3b3JkPjxrZXl3b3JkPlNoYXJlZCBsZWFkZXJzaGlwPC9rZXl3b3JkPjxr
ZXl3b3JkPlN5c3RlbWF0aWMgbGl0ZXJhdHVyZSByZXZpZXc8L2tleXdvcmQ+PGtleXdvcmQ+UHJv
amVjdCB0ZWFtPC9rZXl3b3JkPjxrZXl3b3JkPlByb2plY3QgbWFuYWdlbWVudDwva2V5d29yZD48
a2V5d29yZD5ib3VuZGFyeSBjb25kaXRpb248L2tleXdvcmQ+PGtleXdvcmQ+Y29uY2VwdHVhbCBm
cmFtZXdvcms8L2tleXdvcmQ+PGtleXdvcmQ+ZW1waXJpY2FsIGFuYWx5c2lzPC9rZXl3b3JkPjxr
ZXl3b3JkPmxpdGVyYXR1cmUgcmV2aWV3PC9rZXl3b3JkPjxrZXl3b3JkPnJlc2VhcmNoPC9rZXl3
b3JkPjwva2V5d29yZHM+PGRhdGVzPjx5ZWFyPjIwMTk8L3llYXI+PC9kYXRlcz48cHVibGlzaGVy
PkVsc2V2aWVyIEx0ZDwvcHVibGlzaGVyPjxpc2JuPjAyNjM3ODYzIChJU1NOKTwvaXNibj48d29y
ay10eXBlPkFydGljbGU8L3dvcmstdHlwZT48dXJscz48cmVsYXRlZC11cmxzPjx1cmw+aHR0cHM6
Ly93d3cuc2NvcHVzLmNvbS9pbndhcmQvcmVjb3JkLnVyaT9laWQ9Mi1zMi4wLTg1MDYzMTQ2MjUw
JmFtcDtkb2k9MTAuMTAxNiUyZmouaWpwcm9tYW4uMjAxOS4wMi4wMDImYW1wO3BhcnRuZXJJRD00
MCZhbXA7bWQ1PTUyZTVmMWY0MWQxNjM4ZGNjYzZjOTM4MWU3NWZjMzQ4PC91cmw+PC9yZWxhdGVk
LXVybHM+PC91cmxzPjxlbGVjdHJvbmljLXJlc291cmNlLW51bT4xMC4xMDE2L2ouaWpwcm9tYW4u
MjAxOS4wMi4wMDI8L2VsZWN0cm9uaWMtcmVzb3VyY2UtbnVtPjxyZW1vdGUtZGF0YWJhc2UtbmFt
ZT5TY29wdXM8L3JlbW90ZS1kYXRhYmFzZS1uYW1lPjxsYW5ndWFnZT5FbmdsaXNoPC9sYW5ndWFn
ZT48L3JlY29yZD48L0NpdGU+PENpdGU+PEF1dGhvcj5NaXRjaGVsbDwvQXV0aG9yPjxZZWFyPjIw
MTk8L1llYXI+PFJlY051bT43ODUzPC9SZWNOdW0+PHJlY29yZD48cmVjLW51bWJlcj43ODUzPC9y
ZWMtbnVtYmVyPjxmb3JlaWduLWtleXM+PGtleSBhcHA9IkVOIiBkYi1pZD0iMHg5czI5cHg4ZHJl
YXNlc3oybzU5c2RmdGVkNTJ2dHRydmU1IiB0aW1lc3RhbXA9IjE2NTM0MTAwMTEiPjc4NTM8L2tl
eT48L2ZvcmVpZ24ta2V5cz48cmVmLXR5cGUgbmFtZT0iSm91cm5hbCBBcnRpY2xlIj4xNzwvcmVm
LXR5cGU+PGNvbnRyaWJ1dG9ycz48YXV0aG9ycz48YXV0aG9yPk1pdGNoZWxsLCBSLjwvYXV0aG9y
PjxhdXRob3I+Qm95bGUsIEIuPC9hdXRob3I+PC9hdXRob3JzPjwvY29udHJpYnV0b3JzPjxhdXRo
LWFkZHJlc3M+RmFjdWx0eSBvZiBCdXNpbmVzcyBhbmQgRWNvbm9taWNzLCBEZXBhcnRtZW50IG9m
IE1hbmFnZW1lbnQsIE1hY3F1YXJpZSBVbml2ZXJzaXR5LCBTeWRuZXksIE5TVywgQXVzdHJhbGlh
JiN4RDtVbml2ZXJzaXR5IG9mIE5ld2Nhc3RsZSwgRGVwYXJ0bWVudCBvZiBNYW5hZ2VtZW50LCBT
eWRuZXksIE5TVywgQXVzdHJhbGlhPC9hdXRoLWFkZHJlc3M+PHRpdGxlcz48dGl0bGU+SW5zcGly
YXRpb25hbCBsZWFkZXJzaGlwLCBwb3NpdGl2ZSBtb29kLCBhbmQgdGVhbSBpbm5vdmF0aW9uOiBB
IG1vZGVyYXRlZCBtZWRpYXRpb24gaW52ZXN0aWdhdGlvbiBpbnRvIHRoZSBwaXZvdGFsIHJvbGUg
b2YgcHJvZmVzc2lvbmFsIHNhbGllbmNlPC90aXRsZT48c2Vjb25kYXJ5LXRpdGxlPkh1bWFuIFJl
c291cmNlIE1hbmFnZW1lbnQ8L3NlY29uZGFyeS10aXRsZT48YWx0LXRpdGxlPkh1bS4gUmVzb3Vy
LiBNYW5hZ2UuPC9hbHQtdGl0bGU+PC90aXRsZXM+PHBlcmlvZGljYWw+PGZ1bGwtdGl0bGU+SHVt
YW4gUmVzb3VyY2UgTWFuYWdlbWVudDwvZnVsbC10aXRsZT48YWJici0xPkh1bS4gUmVzb3VyLiBN
YW5hZ2UuPC9hYmJyLTE+PGFiYnItMj5IdW0gUmVzb3VyIE1hbmFnZTwvYWJici0yPjwvcGVyaW9k
aWNhbD48YWx0LXBlcmlvZGljYWw+PGZ1bGwtdGl0bGU+SHVtYW4gUmVzb3VyY2UgTWFuYW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Z2VtZW50PC9mdWxsLXRpdGxlPjxhYmJyLTE+SHVtLiBSZXNvdXIuIE1hbmFnZS48L2FiYnItMT48
YWJici0yPkh1bSBSZXNvdXIgTWFuYWdlPC9hYmJyLTI+PC9hbHQtcGVyaW9kaWNhbD48cGFnZXM+
MjY5LTI4MzwvcGFnZXM+PHZvbHVtZT41ODwvdm9sdW1lPjxudW1iZXI+MzwvbnVtYmVyPjxrZXl3
b3Jkcz48a2V5d29yZD5oZWFsdGhjYXJlIHRlYW1zPC9rZXl3b3JkPjxrZXl3b3JkPmluc3BpcmF0
aW9uYWwgbGVhZGVyc2hpcDwva2V5d29yZD48a2V5d29yZD5tdWx0aWRpc2NpcGxpbmFyeSB0ZWFt
czwva2V5d29yZD48a2V5d29yZD5wcm9mZXNzaW9uYWwgc2FsaWVuY2U8L2tleXdvcmQ+PGtleXdv
cmQ+dGVhbSBsZWFkZXJzaGlwPC9rZXl3b3JkPjxrZXl3b3JkPnRlYW0gbW9vZDwva2V5d29yZD48
a2V5d29yZD5hcnRpY2xlPC9rZXl3b3JkPjxrZXl3b3JkPmh1bWFuPC9rZXl3b3JkPjxrZXl3b3Jk
Pmh1bWFuIGV4cGVyaW1lbnQ8L2tleXdvcmQ+PGtleXdvcmQ+bGVhZGVyc2hpcDwva2V5d29yZD48
a2V5d29yZD5tb29kPC9rZXl3b3JkPjxrZXl3b3JkPm11bHRpZGlzY2lwbGluYXJ5IHRlYW08L2tl
eXdvcmQ+PGtleXdvcmQ+b2NjdXBhdGlvbjwva2V5d29yZD48a2V5d29yZD50aGlua2luZzwva2V5
d29yZD48L2tleXdvcmRzPjxkYXRlcz48eWVhcj4yMDE5PC95ZWFyPjwvZGF0ZXM+PHB1Ymxpc2hl
cj5XaWxleS1MaXNzIEluYy48L3B1Ymxpc2hlcj48aXNibj4wMDkwNDg0OCAoSVNTTik8L2lzYm4+
PHdvcmstdHlwZT5BcnRpY2xlPC93b3JrLXR5cGU+PHVybHM+PHJlbGF0ZWQtdXJscz48dXJsPmh0
dHBzOi8vd3d3LnNjb3B1cy5jb20vaW53YXJkL3JlY29yZC51cmk/ZWlkPTItczIuMC04NTA2MDc4
MTU1MyZhbXA7ZG9pPTEwLjEwMDIlMmZocm0uMjE5NTEmYW1wO3BhcnRuZXJJRD00MCZhbXA7bWQ1
PWUzNjUyODM2MDRjNWE1MmZjZDZkMjI0Njc0OGU5MjY5PC91cmw+PC9yZWxhdGVkLXVybHM+PC91
cmxzPjxlbGVjdHJvbmljLXJlc291cmNlLW51bT4xMC4xMDAyL2hybS4yMTk1MTwvZWxlY3Ryb25p
Yy1yZXNvdXJjZS1udW0+PHJlbW90ZS1kYXRhYmFzZS1uYW1lPlNjb3B1czwvcmVtb3RlLWRhdGFi
YXNlLW5hbWU+PGxhbmd1YWdlPkVuZ2xpc2g8L2xhbmd1YWdlPjwvcmVjb3JkPjwvQ2l0ZT48Q2l0
ZT48QXV0aG9yPk5hbmRhbmEgUHJhYmh1PC9BdXRob3I+PFllYXI+MjAxOTwvWWVhcj48UmVjTnVt
Pjc4NTQ8L1JlY051bT48cmVjb3JkPjxyZWMtbnVtYmVyPjc4NTQ8L3JlYy1udW1iZXI+PGZvcmVp
Z24ta2V5cz48a2V5IGFwcD0iRU4iIGRiLWlkPSIweDlzMjlweDhkcmVhc2VzejJvNTlzZGZ0ZWQ1
MnZ0dHJ2ZTUiIHRpbWVzdGFtcD0iMTY1MzQxMDAxMSI+Nzg1NDwva2V5PjwvZm9yZWlnbi1rZXlz
PjxyZWYtdHlwZSBuYW1lPSJKb3VybmFsIEFydGljbGUiPjE3PC9yZWYtdHlwZT48Y29udHJpYnV0
b3JzPjxhdXRob3JzPjxhdXRob3I+TmFuZGFuYSBQcmFiaHUsIEsuIFAuPC9hdXRob3I+PGF1dGhv
cj5Sb2RyaWd1ZXMsIEwuIEwuIFIuPC9hdXRob3I+PGF1dGhvcj5QYWksIFkuPC9hdXRob3I+PC9h
dXRob3JzPjwvY29udHJpYnV0b3JzPjxhdXRoLWFkZHJlc3M+U2Nob29sIG9mIE1hbmFnZW1lbnQs
IE1hbmlwYWwgQWNhZGVteSBvZiBIaWdoZXIgRWR1Y2F0aW9uLCBNYW5pcGFsLCBLYXJuYXRha2Eg
NTc2IDEwNCwgSW5kaWEmI3hEO0RlcGFydG1lbnQgb2YgSHVtYW5pdGllcyBhbmQgTWFuYWdlbWVu
dCwgTWFuaXBhbCBJbnN0aXR1dGUgb2YgVGVjaG5vbG9neSwgTWFuaXBhbCBBY2FkZW15IG9mIEhp
Z2hlciBFZHVjYXRpb24sIE1hbmlwYWwsIEthcm5hdGFrYSA1NzYgMTA0LCBJbmRpYTwvYXV0aC1h
ZGRyZXNzPjx0aXRsZXM+PHRpdGxlPlRyYW5zZm9ybWF0aW9uYWwgbGVhZGVyc2hpcCBhbmQgd29y
a3BsYWNlIHNwaXJpdHVhbGl0eTogQSBzdHJ1Y3R1cmFsIG1vZGVsIG9mIHRlYW0gZWZmZWN0aXZl
bmVzczwvdGl0bGU+PHNlY29uZGFyeS10aXRsZT5QcmFiYW5kaGFuOiBJbmRpYW4gSm91cm5hbCBv
ZiBNYW5hZ2VtZW50PC9zZWNvbmRhcnktdGl0bGU+PGFsdC10aXRsZT5QcmFiYW5kaGFuIEluZC4g
Si4gTWFuYWcuPC9hbHQtdGl0bGU+PC90aXRsZXM+PHBlcmlvZGljYWw+PGZ1bGwtdGl0bGU+UHJh
YmFuZGhhbjogSW5kaWFuIEpvdXJuYWwgb2YgTWFuYWdlbWVudDwvZnVsbC10aXRsZT48YWJici0x
PlByYWJhbmRoYW4gSW5kLiBKLiBNYW5hZy48L2FiYnItMT48L3BlcmlvZGljYWw+PGFsdC1wZXJp
b2RpY2FsPjxmdWxsLXRpdGxlPlByYWJhbmRoYW46IEluZGlhbiBKb3VybmFsIG9mIE1hbmFnZW1l
bnQ8L2Z1bGwtdGl0bGU+PGFiYnItMT5QcmFiYW5kaGFuIEluZC4gSi4gTWFuYWcuPC9hYmJyLTE+
PC9hbHQtcGVyaW9kaWNhbD48cGFnZXM+Ny0yMjwvcGFnZXM+PHZvbHVtZT4xMjwvdm9sdW1lPjxu
dW1iZXI+NDwvbnVtYmVyPjxrZXl3b3Jkcz48a2V5d29yZD5UZWFtIEVmZmVjdGl2ZW5lc3M8L2tl
eXdvcmQ+PGtleXdvcmQ+VGVhbSBJbnRlcmFjdGlvbiBQcm9jZXNzPC9rZXl3b3JkPjxrZXl3b3Jk
PlRyYW5zZm9ybWF0aW9uYWwgTGVhZGVyc2hpcDwva2V5d29yZD48a2V5d29yZD5Xb3JrcGxhY2Ug
U3Bpcml0dWFsaXR5PC9rZXl3b3JkPjwva2V5d29yZHM+PGRhdGVzPjx5ZWFyPjIwMTk8L3llYXI+
PC9kYXRlcz48cHVibGlzaGVyPkFzc29jaWF0ZWQgTWFuYWdlbWVudCBDb25zdWx0YW50cyBQdnQu
IEx0ZC48L3B1Ymxpc2hlcj48aXNibj4wOTc1Mjg1NCAoSVNTTik8L2lzYm4+PHdvcmstdHlwZT5B
cnRpY2xlPC93b3JrLXR5cGU+PHVybHM+PHJlbGF0ZWQtdXJscz48dXJsPmh0dHBzOi8vd3d3LnNj
b3B1cy5jb20vaW53YXJkL3JlY29yZC51cmk/ZWlkPTItczIuMC04NTA2ODE1Njk5NyZhbXA7ZG9p
PTEwLjE3MDEwJTJmcGlqb20lMmYyMDE5JTJmdjEyaTQlMmYxNDMzNDQmYW1wO3BhcnRuZXJJRD00
MCZhbXA7bWQ1PWJkMDYyM2YzYTE3OTIyOTE2M2I4YjE5Y2IwNmI0NTlhPC91cmw+PC9yZWxhdGVk
LXVybHM+PC91cmxzPjxlbGVjdHJvbmljLXJlc291cmNlLW51bT4xMC4xNzAxMC9waWpvbS8yMDE5
L3YxMmk0LzE0MzM0NDwvZWxlY3Ryb25pYy1yZXNvdXJjZS1udW0+PHJlbW90ZS1kYXRhYmFzZS1u
YW1lPlNjb3B1czwvcmVtb3RlLWRhdGFiYXNlLW5hbWU+PGxhbmd1YWdlPkVuZ2xpc2g8L2xhbmd1
YWdlPjwvcmVjb3JkPjwvQ2l0ZT48Q2l0ZT48QXV0aG9yPlRzY2hhbjwvQXV0aG9yPjxZZWFyPjIw
MTk8L1llYXI+PFJlY051bT43ODU1PC9SZWNOdW0+PHJlY29yZD48cmVjLW51bWJlcj43ODU1PC9y
ZWMtbnVtYmVyPjxmb3JlaWduLWtleXM+PGtleSBhcHA9IkVOIiBkYi1pZD0iMHg5czI5cHg4ZHJl
YXNlc3oybzU5c2RmdGVkNTJ2dHRydmU1IiB0aW1lc3RhbXA9IjE2NTM0MTAwMTEiPjc4NTU8L2tl
eT48L2ZvcmVpZ24ta2V5cz48cmVmLXR5cGUgbmFtZT0iSm91cm5hbCBBcnRpY2xlIj4xNzwvcmVm
LXR5cGU+PGNvbnRyaWJ1dG9ycz48YXV0aG9ycz48YXV0aG9yPlRzY2hhbiwgRi48L2F1dGhvcj48
YXV0aG9yPlNlbW1lciwgTi4gSy48L2F1dGhvcj48YXV0aG9yPlZldHRlcmxpLCBNLjwvYXV0aG9y
PjxhdXRob3I+SHVuemlrZXIsIFAuIFIuPC9hdXRob3I+PGF1dGhvcj5NYXJzY2gsIFMuIEMuPC9h
dXRob3I+PC9hdXRob3JzPjwvY29udHJpYnV0b3JzPjxhdXRoLWFkZHJlc3M+RGVwYXJ0bWVudCBv
ZiBQc3ljaG9sb2d5LCBVbml2ZXJzaXR5IG9mIE5ldWNow6J0ZWwsIE5ldWNow6J0ZWwsIFN3aXR6
ZXJsYW5kJiN4RDtEZXBhcnRtZW50IG9mIFBzeWNob2xvZ3ksIFVuaXZlcnNpdHkgb2YgQmVybmUs
IEJlcm5lLCBTd2l0emVybGFuZCYjeEQ7TWVkaWNhbCBJbnRlbnNpdmUgQ2FyZSBVbml0LCBVbml2
ZXJzaXR5IG9mIEJhc2VsIEhvc3BpdGFsLCBCYXNlbCwgU3dpdHplcmxhbmQ8L2F1dGgtYWRkcmVz
cz48dGl0bGVzPjx0aXRsZT5QcmVkaWN0aW5nIHRlYW0tcGVyZm9ybWFuY2UgYW5kIGxlYWRlcnNo
aXAgaW4gZW1lcmdlbmN5IHNpdHVhdGlvbnMgYnkgb2JzZXJ2aW5nIHN0YW5kYXJkaXNlZCBvcGVy
YXRpb25hbCBwcm9jZWR1cmVzOiBBIHByb3NwZWN0aXZlIHNpbmdsZS1ibGluZCBzaW11bGF0b3It
YmFzZWQgdHJpYWw8L3RpdGxlPjxzZWNvbmRhcnktdGl0bGU+Qk1KIFNpbXVsYXRpb24gYW5kIFRl
Y2hub2xvZ3kgRW5oYW5jZWQgTGVhcm5pbmc8L3NlY29uZGFyeS10aXRsZT48YWx0LXRpdGxlPkJN
SiBTaW11bC4gVGVjaG5vbC4gRW5oYW5jLiBMZWFybmluZzwvYWx0LXRpdGxlPjwvdGl0bGVzPjxw
ZXJpb2RpY2FsPjxmdWxsLXRpdGxlPkJNSiBTaW11bGF0aW9uIGFuZCBUZWNobm9sb2d5IEVuaGFu
Y2VkIExlYXJuaW5nPC9mdWxsLXRpdGxlPjxhYmJyLTE+Qk1KIFNpbXVsLiBUZWNobm9sLiBFbmhh
bmMuIExlYXJuaW5nPC9hYmJyLTE+PC9wZXJpb2RpY2FsPjxhbHQtcGVyaW9kaWNhbD48ZnVsbC10
aXRsZT5CTUogU2ltdWxhdGlvbiBhbmQgVGVjaG5vbG9neSBFbmhhbmNlZCBMZWFybmluZzwvZnVs
bC10aXRsZT48YWJici0xPkJNSiBTaW11bC4gVGVjaG5vbC4gRW5oYW5jLiBMZWFybmluZzwvYWJi
ci0xPjwvYWx0LXBlcmlvZGljYWw+PHBhZ2VzPjEwMi0xMDc8L3BhZ2VzPjx2b2x1bWU+NTwvdm9s
dW1lPjxudW1iZXI+MjwvbnVtYmVyPjxrZXl3b3Jkcz48a2V5d29yZD5pbnRlcmRpc2NpcGxpbmFy
eSB0ZWFtczwva2V5d29yZD48a2V5d29yZD5sZWFkZXJzaGlwPC9rZXl3b3JkPjxrZXl3b3JkPnBy
ZWRpY3Rpb24gb2YgdGVhbSBwZXJmb3JtYW5jZTwva2V5d29yZD48a2V5d29yZD5zaW11bGF0aW9u
PC9rZXl3b3JkPjxrZXl3b3JkPnN0YW5kYXJkaXplZCBvcGVyYXRpb25hbCBwcm9jZWR1cmU8L2tl
eXdvcmQ+PC9rZXl3b3Jkcz48ZGF0ZXM+PHllYXI+MjAxOTwveWVhcj48L2RhdGVzPjxwdWJsaXNo
ZXI+Qk1KIFB1Ymxpc2hpbmcgR3JvdXA8L3B1Ymxpc2hlcj48aXNibj4yMDU2NjY5NyAoSVNTTik8
L2lzYm4+PHdvcmstdHlwZT5BcnRpY2xlPC93b3JrLXR5cGU+PHVybHM+PHJlbGF0ZWQtdXJscz48
dXJsPmh0dHBzOi8vd3d3LnNjb3B1cy5jb20vaW53YXJkL3JlY29yZC51cmk/ZWlkPTItczIuMC04
NTA2Mzk1NjkwNCZhbXA7ZG9pPTEwLjExMzYlMmZibWpzdGVsLTIwMTgtMDAwMzQyJmFtcDtwYXJ0
bmVySUQ9NDAmYW1wO21kNT04YmU1M2FlMzYzMTcxNzAyMDI5MjhmNmQzOTc1M2RhNDwvdXJsPjwv
cmVsYXRlZC11cmxzPjwvdXJscz48ZWxlY3Ryb25pYy1yZXNvdXJjZS1udW0+MTAuMTEzNi9ibWpz
dGVsLTIwMTgtMDAwMzQyPC9lbGVjdHJvbmljLXJlc291cmNlLW51bT48cmVtb3RlLWRhdGFiYXNl
LW5hbWU+U2NvcHVzPC9yZW1vdGUtZGF0YWJhc2UtbmFtZT48bGFuZ3VhZ2U+RW5nbGlzaDwvbGFu
Z3VhZ2U+PC9yZWNvcmQ+PC9DaXRlPjxDaXRlPjxBdXRob3I+TGluPC9BdXRob3I+PFllYXI+MjAx
OTwvWWVhcj48UmVjTnVtPjc4NTc8L1JlY051bT48cmVjb3JkPjxyZWMtbnVtYmVyPjc4NTc8L3Jl
Yy1udW1iZXI+PGZvcmVpZ24ta2V5cz48a2V5IGFwcD0iRU4iIGRiLWlkPSIweDlzMjlweDhkcmVh
c2VzejJvNTlzZGZ0ZWQ1MnZ0dHJ2ZTUiIHRpbWVzdGFtcD0iMTY1MzQxMDAxMSI+Nzg1Nzwva2V5
PjwvZm9yZWlnbi1rZXlzPjxyZWYtdHlwZSBuYW1lPSJKb3VybmFsIEFydGljbGUiPjE3PC9yZWYt
dHlwZT48Y29udHJpYnV0b3JzPjxhdXRob3JzPjxhdXRob3I+TGluLCBDLiBQLjwvYXV0aG9yPjxh
dXRob3I+V2FuZywgQy4gQy48L2F1dGhvcj48YXV0aG9yPkNoZW4sIFMuIEMuPC9hdXRob3I+PGF1
dGhvcj5DaGVuLCBKLiBZLjwvYXV0aG9yPjwvYXV0aG9ycz48L2NvbnRyaWJ1dG9ycz48YXV0aC1h
ZGRyZXNzPk5hdGlvbmFsIENoaWFvIFR1bmcgVW5pdmVyc2l0eSwgVGFpcGVpLCBUYWl3YW4mI3hE
O05hdGlvbmFsIEthb2hzaXVuZyBVbml2ZXJzaXR5IG9mIFNjaWVuY2UgYW5kIFRlY2hub2xvZ3ks
IEthb2hzaXVuZywgVGFpd2FuPC9hdXRoLWFkZHJlc3M+PHRpdGxlcz48dGl0bGU+TW9kZWxpbmcg
bGVhZGVyc2hpcCBhbmQgdGVhbSBwZXJmb3JtYW5jZTogVGhlIG1lZGlhdGlvbiBvZiBjb2xsZWN0
aXZlIGVmZmljYWN5IGFuZCB0aGUgbW9kZXJhdGlvbiBvZiB0ZWFtIGp1c3RpY2U8L3RpdGxlPjxz
ZWNvbmRhcnktdGl0bGU+UGVyc29ubmVsIFJldmlldzwvc2Vjb25kYXJ5LXRpdGxlPjxhbHQtdGl0
bGU+UGVycy4gUmV2LjwvYWx0LXRpdGxlPjwvdGl0bGVzPjxwZXJpb2RpY2FsPjxmdWxsLXRpdGxl
PlBlcnNvbm5lbCBSZXZpZXc8L2Z1bGwtdGl0bGU+PC9wZXJpb2RpY2FsPjxwYWdlcz40NzEtNDkx
PC9wYWdlcz48dm9sdW1lPjQ4PC92b2x1bWU+PG51bWJlcj4yPC9udW1iZXI+PGtleXdvcmRzPjxr
ZXl3b3JkPkZhaXJuZXNzPC9rZXl3b3JkPjxrZXl3b3JkPkdyb3Vwczwva2V5d29yZD48a2V5d29y
ZD5IdW1hbiByZXNvdXJjZSBtYW5hZ2VtZW50PC9rZXl3b3JkPjxrZXl3b3JkPkxlYWRlcnNoaXA8
L2tleXdvcmQ+PGtleXdvcmQ+UXVhbnRpdGF0aXZlPC9rZXl3b3JkPjwva2V5d29yZHM+PGRhdGVz
Pjx5ZWFyPjIwMTk8L3llYXI+PC9kYXRlcz48cHVibGlzaGVyPkVtZXJhbGQgR3JvdXAgSG9sZGlu
Z3MgTHRkLjwvcHVibGlzaGVyPjxpc2JuPjAwNDgzNDg2IChJU1NOKTwvaXNibj48d29yay10eXBl
PkFydGljbGU8L3dvcmstdHlwZT48dXJscz48cmVsYXRlZC11cmxzPjx1cmw+aHR0cHM6Ly93d3cu
c2NvcHVzLmNvbS9pbndhcmQvcmVjb3JkLnVyaT9laWQ9Mi1zMi4wLTg1MDU5NDQ4Mzc0JmFtcDtk
b2k9MTAuMTEwOCUyZlBSLTEwLTIwMTctMDMxMyZhbXA7cGFydG5lcklEPTQwJmFtcDttZDU9YmNi
NDQyMTk0N2YzZDMwZGZkMDAxNmYxN2Q0NGVlNjM8L3VybD48L3JlbGF0ZWQtdXJscz48L3VybHM+
PGVsZWN0cm9uaWMtcmVzb3VyY2UtbnVtPjEwLjExMDgvUFItMTAtMjAxNy0wMzEzPC9lbGVjdHJv
bmljLXJlc291cmNlLW51bT48cmVtb3RlLWRhdGFiYXNlLW5hbWU+U2NvcHVzPC9yZW1vdGUtZGF0
YWJhc2UtbmFtZT48bGFuZ3VhZ2U+RW5nbGlzaDwvbGFuZ3VhZ2U+PC9yZWNvcmQ+PC9DaXRlPjxD
aXRlPjxBdXRob3I+SGVpbmVtYW5uPC9BdXRob3I+PFllYXI+MjAxOTwvWWVhcj48UmVjTnVtPjc4
NTg8L1JlY051bT48cmVjb3JkPjxyZWMtbnVtYmVyPjc4NTg8L3JlYy1udW1iZXI+PGZvcmVpZ24t
a2V5cz48a2V5IGFwcD0iRU4iIGRiLWlkPSIweDlzMjlweDhkcmVhc2VzejJvNTlzZGZ0ZWQ1MnZ0
dHJ2ZTUiIHRpbWVzdGFtcD0iMTY1MzQxMDAxMSI+Nzg1ODwva2V5PjwvZm9yZWlnbi1rZXlzPjxy
ZWYtdHlwZSBuYW1lPSJKb3VybmFsIEFydGljbGUiPjE3PC9yZWYtdHlwZT48Y29udHJpYnV0b3Jz
PjxhdXRob3JzPjxhdXRob3I+SGVpbmVtYW5uLCBBLiBXLjwvYXV0aG9yPjxhdXRob3I+Tml0c2No
LCBLLiBQLjwvYXV0aG9yPjxhdXRob3I+RWhybGljaC1Kb25lcywgTC48L2F1dGhvcj48YXV0aG9y
Pk1hbGFtdXQsIEwuPC9hdXRob3I+PGF1dGhvcj5TZW1paywgUC48L2F1dGhvcj48YXV0aG9yPlNy
ZGFub3ZpYywgTi48L2F1dGhvcj48YXV0aG9yPktvY2hlcmdpbnNreSwgTS48L2F1dGhvcj48YXV0
aG9yPkhvYmJzLCBTLjwvYXV0aG9yPjwvYXV0aG9ycz48L2NvbnRyaWJ1dG9ycz48YXV0aC1hZGRy
ZXNzPlBoeXNpY2FsIE1lZGljaW5lIGFuZCBSZWhhYmlsaXRhdGlvbiwgTm9ydGh3ZXN0ZXJuIFVu
aXZlcnNpdHkgRmVpbmJlcmcsIFNjaG9vbCBvZiBNZWRpY2luZSwgU2hpcmxleSBSeWFuIEFiaWxp
dHlMYWIsIENlbnRlciBmb3IgUmVoYWJpbGl0YXRpb24gT3V0Y29tZXMgUmVzZWFyY2gsIFNoaXJs
ZXkgUnlhbiBBYmlsaXR5TGFiLCAzNTUgRWFzdCBFcmllIFN0cmVldCwgQ2hpY2FnbywgSUwgNjA2
MTEsIFVuaXRlZCBTdGF0ZXMmI3hEO0RlcGFydG1lbnQgb2YgUGh5c2ljYWwgTWVkaWNpbmUgYW5k
IFJlaGFiaWxpdGF0aW9uLCBKb2hucyBIb3BraW5zIFVuaXZlcnNpdHksIFNjaG9vbCBvZiBNZWRp
Y2luZSwgQmFsdGltb3JlLCBNRCwgVW5pdGVkIFN0YXRlcyYjeEQ7UGh5c2ljYWwgTWVkaWNpbmUg
YW5kIFJlaGFiaWxpdGF0aW9uLCBOb3J0aHdlc3Rlcm4gVW5pdmVyc2l0eSBGZWluYmVyZywgU2No
b29sIG9mIE1lZGljaW5lLCBVbml0ZWQgU3RhdGVzJiN4RDtEaXZpc2lvbiBvZiBCaW9zdGF0aXN0
aWNzLCBEZXBhcnRtZW50IG9mIFByZXZlbnRpdmUgTWVkaWNpbmUsIE5vcnRod2VzdGVybiBVbml2
ZXJzaXR5IEZlaW5iZXJnIFNjaG9vbCBvZiBNZWRpY2luZSwgVW5pdGVkIFN0YXRlcyYjeEQ7U3Bp
bmFsIENvcmQgSW5ub3ZhdGlvbiBDZW50ZXIsIFNoaXJsZXkgUnlhbiBBYmlsaXR5IExhYiwgQ2hp
Y2FnbywgSUwsIFVuaXRlZCBTdGF0ZXM8L2F1dGgtYWRkcmVzcz48dGl0bGVzPjx0aXRsZT5FZmZl
Y3RzIG9mIGFuIEltcGxlbWVudGF0aW9uIEludGVydmVudGlvbiB0byBQcm9tb3RlIFVzZSBvZiBQ
YXRpZW50LVJlcG9ydGVkIE91dGNvbWUgTWVhc3VyZXMgb24gQ2xpbmljaWFucyZhcG9zOyBQZXJj
ZXB0aW9ucyBvZiBFdmlkZW5jZS1CYXNlZCBQcmFjdGljZSwgSW1wbGVtZW50YXRpb24gTGVhZGVy
c2hpcCwgYW5kIFRlYW0gRnVuY3Rpb25pbmc8L3RpdGxlPjxzZWNvbmRhcnktdGl0bGU+Sm91cm5h
bCBvZiBDb250aW51aW5nIEVkdWNhdGlvbiBpbiB0aGUgSGVhbHRoIFByb2Zlc3Npb25zPC9zZWNv
bmRhcnktdGl0bGU+PGFsdC10aXRsZT5KLiBDb250LiBFZHVjLiBIZWFsdGggUHJvZi48L2FsdC10
aXRsZT48L3RpdGxlcz48cGVyaW9kaWNhbD48ZnVsbC10aXRsZT5Kb3VybmFsIG9mIENvbnRpbnVp
bmcgRWR1Y2F0aW9uIGluIHRoZSBIZWFsdGggUHJvZmVzc2lvbnM8L2Z1bGwtdGl0bGU+PGFiYnIt
MT5KLiBDb250aW4uIEVkdWMuIEhlYWx0aCBQcm9mLjwvYWJici0xPjxhYmJyLTI+SiBDb250aW4g
RWR1YyBIZWFsdGggUHJvZjwvYWJici0yPjwvcGVyaW9kaWNhbD48cGFnZXM+MTAzLTExMTwvcGFn
ZXM+PHZvbHVtZT4zOTwvdm9sdW1lPjxudW1iZXI+MjwvbnVtYmVyPjxrZXl3b3Jkcz48a2V5d29y
ZD5pbXBsZW1lbnRhdGlvbjwva2V5d29yZD48a2V5d29yZD5rbm93bGVkZ2UgdHJhbnNsYXRpb248
L2tleXdvcmQ+PGtleXdvcmQ+bWVkaWNhbCByZWhhYmlsaXRhdGlvbjwva2V5d29yZD48a2V5d29y
ZD5wYXRpZW50LXJlcG9ydGVkIG91dGNvbWVzPC9rZXl3b3JkPjxrZXl3b3JkPmFkdWx0PC9rZXl3
b3JkPjxrZXl3b3JkPmFnZWQ8L2tleXdvcmQ+PGtleXdvcmQ+Y29tcGxpY2F0aW9uPC9rZXl3b3Jk
PjxrZXl3b3JkPmRldmljZXM8L2tleXdvcmQ+PGtleXdvcmQ+ZXZpZGVuY2UgYmFzZWQgcHJhY3Rp
Y2U8L2tleXdvcmQ+PGtleXdvcmQ+ZmVtYWxlPC9rZXl3b3JkPjxrZXl3b3JkPmhlYWx0aCBjYXJl
IHBlcnNvbm5lbDwva2V5d29yZD48a2V5d29yZD5oZWFsdGggcGVyc29ubmVsIGF0dGl0dWRlPC9r
ZXl3b3JkPjxrZXl3b3JkPmh1bWFuPC9rZXl3b3JkPjxrZXl3b3JkPmxlYWRlcnNoaXA8L2tleXdv
cmQ+PGtleXdvcmQ+bWFsZTwva2V5d29yZD48a2V5d29yZD5taWRkbGUgYWdlZDwva2V5d29yZD48
a2V5d29yZD5wYXRpZW50IGNhcmU8L2tleXdvcmQ+PGtleXdvcmQ+cGF0aWVudC1yZXBvcnRlZCBv
dXRjb21lPC9rZXl3b3JkPjxrZXl3b3JkPnBlcmNlcHRpb248L2tleXdvcmQ+PGtleXdvcmQ+cHJv
Y2VkdXJlczwva2V5d29yZD48a2V5d29yZD5wc3ljaG9sb2d5PC9rZXl3b3JkPjxrZXl3b3JkPnBz
eWNob21ldHJ5PC9rZXl3b3JkPjxrZXl3b3JkPnF1ZXN0aW9ubmFpcmU8L2tleXdvcmQ+PGtleXdv
cmQ+c3BpbmFsIGNvcmQgaW5qdXJ5PC9rZXl3b3JkPjxrZXl3b3JkPkF0dGl0dWRlIG9mIEhlYWx0
aCBQZXJzb25uZWw8L2tleXdvcmQ+PGtleXdvcmQ+RXZpZGVuY2UtQmFzZWQgUHJhY3RpY2U8L2tl
eXdvcmQ+PGtleXdvcmQ+SGVhbHRoIFBlcnNvbm5lbDwva2V5d29yZD48a2V5d29yZD5IdW1hbnM8
L2tleXdvcmQ+PGtleXdvcmQ+UGF0aWVudCBDYXJlIFRlYW08L2tleXdvcmQ+PGtleXdvcmQ+UGF0
aWVudCBSZXBvcnRlZCBPdXRjb21lIE1lYXN1cmVzPC9rZXl3b3JkPjxrZXl3b3JkPlBzeWNob21l
dHJpY3M8L2tleXdvcmQ+PGtleXdvcmQ+U3BpbmFsIENvcmQgSW5qdXJpZXM8L2tleXdvcmQ+PGtl
eXdvcmQ+U3VydmV5cyBhbmQgUXVlc3Rpb25uYWlyZXM8L2tleXdvcmQ+PC9rZXl3b3Jkcz48ZGF0
ZXM+PHllYXI+MjAxOTwveWVhcj48L2RhdGVzPjxwdWJsaXNoZXI+TGlwcGluY290dCBXaWxsaWFt
cyBhbmQgV2lsa2luczwvcHVibGlzaGVyPjxpc2JuPjA4OTQxOTEyIChJU1NOKTwvaXNibj48d29y
ay10eXBlPkFydGljbGU8L3dvcmstdHlwZT48dXJscz48cmVsYXRlZC11cmxzPjx1cmw+aHR0cHM6
Ly93d3cuc2NvcHVzLmNvbS9pbndhcmQvcmVjb3JkLnVyaT9laWQ9Mi1zMi4wLTg1MDY3MjY3OTEw
JmFtcDtkb2k9MTAuMTA5NyUyZkNFSC4wMDAwMDAwMDAwMDAwMjQ5JmFtcDtwYXJ0bmVySUQ9NDAm
YW1wO21kNT0wOTRlM2RlMTIwMjRiYTkyNjE3MjFmZTM3YjRmYmZlZDwvdXJsPjwvcmVsYXRlZC11
cmxzPjwvdXJscz48Y3VzdG9tMj4zMTAyMTk2ODwvY3VzdG9tMj48ZWxlY3Ryb25pYy1yZXNvdXJj
ZS1udW0+MTAuMTA5Ny9DRUguMDAwMDAwMDAwMDAwMDI0OTwvZWxlY3Ryb25pYy1yZXNvdXJjZS1u
dW0+PHJlbW90ZS1kYXRhYmFzZS1uYW1lPlNjb3B1czwvcmVtb3RlLWRhdGFiYXNlLW5hbWU+PGxh
bmd1YWdlPkVuZ2xpc2g8L2xhbmd1YWdlPjwvcmVjb3JkPjwvQ2l0ZT48Q2l0ZT48QXV0aG9yPkxl
ZTwvQXV0aG9yPjxZZWFyPjIwMTk8L1llYXI+PFJlY051bT43ODU5PC9SZWNOdW0+PHJlY29yZD48
cmVjLW51bWJlcj43ODU5PC9yZWMtbnVtYmVyPjxmb3JlaWduLWtleXM+PGtleSBhcHA9IkVOIiBk
Yi1pZD0iMHg5czI5cHg4ZHJlYXNlc3oybzU5c2RmdGVkNTJ2dHRydmU1IiB0aW1lc3RhbXA9IjE2
NTM0MTAwMTEiPjc4NTk8L2tleT48L2ZvcmVpZ24ta2V5cz48cmVmLXR5cGUgbmFtZT0iSm91cm5h
bCBBcnRpY2xlIj4xNzwvcmVmLXR5cGU+PGNvbnRyaWJ1dG9ycz48YXV0aG9ycz48YXV0aG9yPkxl
ZSwgUy4gTS48L2F1dGhvcj48YXV0aG9yPkZhcmgsIEMuIEkuIEMuPC9hdXRob3I+PC9hdXRob3Jz
PjwvY29udHJpYnV0b3JzPjxhdXRoLWFkZHJlc3M+RGVwYXJ0bWVudCBvZiBNYW5hZ2VtZW50LCBI
YW5rYW1lciBTY2hvb2wgb2YgQnVzaW5lc3MsIEJheWxvciBVbml2ZXJzaXR5LCBVbml0ZWQgU3Rh
dGVzJiN4RDtEZXBhcnRtZW50IG9mIE1hbmFnZW1lbnQgYW5kIE9yZ2FuaXphdGlvbiwgRm9zdGVy
IFNjaG9vbCBvZiBCdXNpbmVzcywgVW5pdmVyc2l0eSBvZiBXYXNoaW5ndG9uLCBVbml0ZWQgU3Rh
dGVzPC9hdXRoLWFkZHJlc3M+PHRpdGxlcz48dGl0bGU+RHluYW1pYyBsZWFkZXJzaGlwIGVtZXJn
ZW5jZTogRGlmZmVyZW50aWFsIGltcGFjdCBvZiBtZW1iZXJzJmFwb3M7IGFuZCBwZWVycyZhcG9z
OyBjb250cmlidXRpb25zIGluIHRoZSBpZGVhIGdlbmVyYXRpb24gYW5kIGlkZWEgZW5hY3RtZW50
IHBoYXNlcyBvZiBpbm5vdmF0aW9uIHByb2plY3QgdGVhbXM8L3RpdGxlPjxzZWNvbmRhcnktdGl0
bGU+Sm91cm5hbCBvZiBBcHBsaWVkIFBzeWNob2xvZ3k8L3NlY29uZGFyeS10aXRsZT48YWx0LXRp
dGxlPkouIEFwcGwuIFBzeWNob2wuPC9hbHQtdGl0bGU+PC90aXRsZXM+PHBlcmlvZGljYWw+PGZ1
bGwtdGl0bGU+Sm91cm5hbCBvZiBBcHBsaWVkIFBzeWNob2xvZ3k8L2Z1bGwtdGl0bGU+PGFiYnIt
MT5KLiBBcHBsLiBQc3ljaG9sLjwvYWJici0xPjxhYmJyLTI+SiBBcHBsIFBzeWNob2w8L2FiYnIt
Mj48L3BlcmlvZGljYWw+PGFsdC1wZXJpb2RpY2FsPjxmdWxsLXRpdGxlPkpvdXJuYWwgb2YgQXBw
bGllZCBQc3ljaG9sb2d5PC9mdWxsLXRpdGxlPjxhYmJyLTE+Si4gQXBwbC4gUHN5Y2hvbC48L2Fi
YnItMT48YWJici0yPkogQXBwbCBQc3ljaG9sPC9hYmJyLTI+PC9hbHQtcGVyaW9kaWNhbD48cGFn
ZXM+NDExLTQzMjwvcGFnZXM+PHZvbHVtZT4xMDQ8L3ZvbHVtZT48bnVtYmVyPjM8L251bWJlcj48
a2V5d29yZHM+PGtleXdvcmQ+Q3JlYXRpdml0eSBwcm9jZXNzPC9rZXl3b3JkPjxrZXl3b3JkPkxl
YWRlcnNoaXAgZW1lcmdlbmNlPC9rZXl3b3JkPjxrZXl3b3JkPlRlYW1zPC9rZXl3b3JkPjxrZXl3
b3JkPmFydGljbGU8L2tleXdvcmQ+PGtleXdvcmQ+Y3JlYXRpdml0eTwva2V5d29yZD48a2V5d29y
ZD5odW1hbjwva2V5d29yZD48a2V5d29yZD5odW1hbiBleHBlcmltZW50PC9rZXl3b3JkPjxrZXl3
b3JkPmxlYWRlcnNoaXA8L2tleXdvcmQ+PGtleXdvcmQ+c2ltdWxhdGlvbjwva2V5d29yZD48a2V5
d29yZD50aGVvcmV0aWNhbCBzdHVkeTwva2V5d29yZD48a2V5d29yZD5hZHVsdDwva2V5d29yZD48
a2V5d29yZD5jb29wZXJhdGlvbjwva2V5d29yZD48a2V5d29yZD5lbXBsb3ltZW50PC9rZXl3b3Jk
PjxrZXl3b3JkPmZlbWFsZTwva2V5d29yZD48a2V5d29yZD5ncm91cCBwcm9jZXNzPC9rZXl3b3Jk
PjxrZXl3b3JkPm1hbGU8L2tleXdvcmQ+PGtleXdvcmQ+eW91bmcgYWR1bHQ8L2tleXdvcmQ+PGtl
eXdvcmQ+Q29vcGVyYXRpdmUgQmVoYXZpb3I8L2tleXdvcmQ+PGtleXdvcmQ+R3JvdXAgUHJvY2Vz
c2VzPC9rZXl3b3JkPjxrZXl3b3JkPkh1bWFuczwva2V5d29yZD48L2tleXdvcmRzPjxkYXRlcz48
eWVhcj4yMDE5PC95ZWFyPjwvZGF0ZXM+PHB1Ymxpc2hlcj5BbWVyaWNhbiBQc3ljaG9sb2dpY2Fs
IEFzc29jaWF0aW9uIEluYy48L3B1Ymxpc2hlcj48aXNibj4wMDIxOTAxMCAoSVNTTik8L2lzYm4+
PHdvcmstdHlwZT5BcnRpY2xlPC93b3JrLXR5cGU+PHVybHM+PHJlbGF0ZWQtdXJscz48dXJsPmh0
dHBzOi8vd3d3LnNjb3B1cy5jb20vaW53YXJkL3JlY29yZC51cmk/ZWlkPTItczIuMC04NTA2MjI4
MzEwOSZhbXA7ZG9pPTEwLjEwMzclMmZhcGwwMDAwMzg0JmFtcDtwYXJ0bmVySUQ9NDAmYW1wO21k
NT0wZjg0YjJlMjgzNmVlMzE5NzU5NWJkNzY5YWY3NjQzMDwvdXJsPjwvcmVsYXRlZC11cmxzPjwv
dXJscz48Y3VzdG9tMj4zMDY0MDQ5MzwvY3VzdG9tMj48ZWxlY3Ryb25pYy1yZXNvdXJjZS1udW0+
MTAuMTAzNy9hcGwwMDAwMzg0PC9lbGVjdHJvbmljLXJlc291cmNlLW51bT48cmVtb3RlLWRhdGFi
YXNlLW5hbWU+U2NvcHVzPC9yZW1vdGUtZGF0YWJhc2UtbmFtZT48bGFuZ3VhZ2U+RW5nbGlzaDwv
bGFuZ3VhZ2U+PC9yZWNvcmQ+PC9DaXRlPjxDaXRlPjxBdXRob3I+TG9yaW5rb3ZhPC9BdXRob3I+
PFllYXI+MjAxOTwvWWVhcj48UmVjTnVtPjc4NjA8L1JlY051bT48cmVjb3JkPjxyZWMtbnVtYmVy
Pjc4NjA8L3JlYy1udW1iZXI+PGZvcmVpZ24ta2V5cz48a2V5IGFwcD0iRU4iIGRiLWlkPSIweDlz
MjlweDhkcmVhc2VzejJvNTlzZGZ0ZWQ1MnZ0dHJ2ZTUiIHRpbWVzdGFtcD0iMTY1MzQxMDAxMSI+
Nzg2MDwva2V5PjwvZm9yZWlnbi1rZXlzPjxyZWYtdHlwZSBuYW1lPSJKb3VybmFsIEFydGljbGUi
PjE3PC9yZWYtdHlwZT48Y29udHJpYnV0b3JzPjxhdXRob3JzPjxhdXRob3I+TG9yaW5rb3ZhLCBO
LiBNLjwvYXV0aG9yPjxhdXRob3I+UGVycnksIFMuIEouPC9hdXRob3I+PC9hdXRob3JzPjwvY29u
dHJpYnV0b3JzPjxhdXRoLWFkZHJlc3M+RGVwYXJ0bWVudCBvZiBNYW5hZ2VtZW50LCBHZW9yZ2V0
b3duIFVuaXZlcnNpdHksIFdhc2hpbmd0b24sIERDLCBVbml0ZWQgU3RhdGVzJiN4RDtEZXBhcnRt
ZW50IG9mIE1hbmFnZW1lbnQsIEJheWxvciBVbml2ZXJzaXR5LCBXYWNvLCBUWCwgVW5pdGVkIFN0
YXRlczwvYXV0aC1hZGRyZXNzPjx0aXRsZXM+PHRpdGxlPlRoZSBpbXBvcnRhbmNlIG9mIGdyb3Vw
LWZvY3VzZWQgdHJhbnNmb3JtYXRpb25hbCBsZWFkZXJzaGlwIGFuZCBmZWx0IG9ibGlnYXRpb24g
Zm9yIGhlbHBpbmcgYW5kIGdyb3VwIHBlcmZvcm1hbmNlPC90aXRsZT48c2Vjb25kYXJ5LXRpdGxl
PkpvdXJuYWwgb2YgT3JnYW5pemF0aW9uYWwgQmVoYXZpb3I8L3NlY29uZGFyeS10aXRsZT48YWx0
LXRpdGxlPkouIE9yZ2FuLiBCZWhhdi48L2FsdC10aXRsZT48L3RpdGxlcz48cGVyaW9kaWNhbD48
ZnVsbC10aXRsZT5Kb3VybmFsIG9mIE9yZ2FuaXphdGlvbmFsIEJlaGF2aW9yPC9mdWxsLXRpdGxl
PjwvcGVyaW9kaWNhbD48cGFnZXM+MjMxLTI0NzwvcGFnZXM+PHZvbHVtZT40MDwvdm9sdW1lPjxu
dW1iZXI+MzwvbnVtYmVyPjxrZXl3b3Jkcz48a2V5d29yZD5ncm91cCBwZXJmb3JtYW5jZTwva2V5
d29yZD48a2V5d29yZD5ncm91cC1mb2N1c2VkIGxlYWRlcnNoaXA8L2tleXdvcmQ+PGtleXdvcmQ+
aGVscGluZzwva2V5d29yZD48a2V5d29yZD5pbmRpdmlkdWFsLWZvY3VzZWQgbGVhZGVyc2hpcDwv
a2V5d29yZD48a2V5d29yZD5vYmxpZ2F0aW9uPC9rZXl3b3JkPjxrZXl3b3JkPnNvY2lhbCBpZGVu
dGl0eSB0aGVvcnk8L2tleXdvcmQ+PGtleXdvcmQ+dHJhbnNmb3JtYXRpb25hbCBsZWFkZXJzaGlw
PC9rZXl3b3JkPjwva2V5d29yZHM+PGRhdGVzPjx5ZWFyPjIwMTk8L3llYXI+PC9kYXRlcz48cHVi
bGlzaGVyPkpvaG4gV2lsZXkgYW5kIFNvbnMgTHRkPC9wdWJsaXNoZXI+PGlzYm4+MDg5NDM3OTYg
KElTU04pPC9pc2JuPjx3b3JrLXR5cGU+QXJ0aWNsZTwvd29yay10eXBlPjx1cmxzPjxyZWxhdGVk
LXVybHM+PHVybD5odHRwczovL3d3dy5zY29wdXMuY29tL2lud2FyZC9yZWNvcmQudXJpP2VpZD0y
LXMyLjAtODUwNjIyMzc3NzYmYW1wO2RvaT0xMC4xMDAyJTJmam9iLjIzMjImYW1wO3BhcnRuZXJJ
RD00MCZhbXA7bWQ1PTQ2ODUyMmJkMGE1NWM2NTM0Y2EyZGRmNTI5NzljNWYxPC91cmw+PC9yZWxh
dGVkLXVybHM+PC91cmxzPjxlbGVjdHJvbmljLXJlc291cmNlLW51bT4xMC4xMDAyL2pvYi4yMzIy
PC9lbGVjdHJvbmljLXJlc291cmNlLW51bT48cmVtb3RlLWRhdGFiYXNlLW5hbWU+U2NvcHVzPC9y
ZW1vdGUtZGF0YWJhc2UtbmFtZT48bGFuZ3VhZ2U+RW5nbGlzaDwvbGFuZ3VhZ2U+PC9yZWNvcmQ+
PC9DaXRlPjxDaXRlPjxBdXRob3I+V29uZzwvQXV0aG9yPjxZZWFyPjIwMTk8L1llYXI+PFJlY051
bT43ODYxPC9SZWNOdW0+PHJlY29yZD48cmVjLW51bWJlcj43ODYxPC9yZWMtbnVtYmVyPjxmb3Jl
aWduLWtleXM+PGtleSBhcHA9IkVOIiBkYi1pZD0iMHg5czI5cHg4ZHJlYXNlc3oybzU5c2RmdGVk
NTJ2dHRydmU1IiB0aW1lc3RhbXA9IjE2NTM0MTAwMTEiPjc4NjE8L2tleT48L2ZvcmVpZ24ta2V5
cz48cmVmLXR5cGUgbmFtZT0iSm91cm5hbCBBcnRpY2xlIj4xNzwvcmVmLXR5cGU+PGNvbnRyaWJ1
dG9ycz48YXV0aG9ycz48YXV0aG9yPldvbmcsIFMuIEkuPC9hdXRob3I+PGF1dGhvcj5CZXJudHpl
biwgTS4gTi48L2F1dGhvcj48L2F1dGhvcnM+PC9jb250cmlidXRvcnM+PGF1dGgtYWRkcmVzcz5C
SSBOb3J3ZWdpYW4gQnVzaW5lc3MgU2Nob29sLCBEZXBhcnRtZW50IG9mIENvbW11bmljYXRpb24g
YW5kIEN1bHR1cmUsIE5vcmRpYyBDZW50cmUgZm9yIEludGVybmV0IGFuZCBTb2NpZXR5LCBOeWRh
bHN2ZWllbiAzNywgT3NsbywgMDQ4NCwgTm9yd2F5PC9hdXRoLWFkZHJlc3M+PHRpdGxlcz48dGl0
bGU+VHJhbnNmb3JtYXRpb25hbCBsZWFkZXJzaGlwIGFuZCBsZWFkZXLigJNtZW1iZXIgZXhjaGFu
Z2UgaW4gZGlzdHJpYnV0ZWQgdGVhbXM6IFRoZSByb2xlcyBvZiBlbGVjdHJvbmljIGRlcGVuZGVu
Y2UgYW5kIHRlYW0gdGFzayBpbnRlcmRlcGVuZGVuY2U8L3RpdGxlPjxzZWNvbmRhcnktdGl0bGU+
Q29tcHV0ZXJzIGluIEh1bWFuIEJlaGF2aW9yPC9zZWNvbmRhcnktdGl0bGU+PGFsdC10aXRsZT5D
b21wdXQuIEh1bS4gQmVoYXYuPC9hbHQtdGl0bGU+PC90aXRsZXM+PHBlcmlvZGljYWw+PGZ1bGwt
dGl0bGU+Q29tcHV0ZXJzIGluIEh1bWFuIEJlaGF2aW9yPC9mdWxsLXRpdGxlPjxhYmJyLTE+Q29t
cHV0LiBIdW1hbiBCZWhhdi48L2FiYnItMT48YWJici0yPkNvbXB1dCBIdW1hbiBCZWhhdjwvYWJi
ci0yPjwvcGVyaW9kaWNhbD48cGFnZXM+MzgxLTM5MjwvcGFnZXM+PHZvbHVtZT45Mjwvdm9sdW1l
PjxrZXl3b3Jkcz48a2V5d29yZD5EaXN0cmlidXRlZCB0ZWFtczwva2V5d29yZD48a2V5d29yZD5F
bGVjdHJvbmljIGRlcGVuZGVuY2U8L2tleXdvcmQ+PGtleXdvcmQ+TGVhZGVy4oCTbWVtYmVyIGV4
Y2hhbmdlPC9rZXl3b3JkPjxrZXl3b3JkPlRhc2sgaW50ZXJkZXBlbmRlbmNlPC9rZXl3b3JkPjxr
ZXl3b3JkPlRyYW5zZm9ybWF0aW9uYWwgbGVhZGVyc2hpcDwva2V5d29yZD48a2V5d29yZD5IdW1h
biBjb21wdXRlciBpbnRlcmFjdGlvbjwva2V5d29yZD48a2V5d29yZD5EaWdpdGFsIHRlY2hub2xv
Z2llczwva2V5d29yZD48a2V5d29yZD5GaWVsZCBzdHVkaWVzPC9rZXl3b3JkPjxrZXl3b3JkPkxl
YWRlci1tZW1iZXIgZXhjaGFuZ2VzPC9rZXl3b3JkPjxrZXl3b3JkPlRocmVlLXdheSBpbnRlcmFj
dGlvbnM8L2tleXdvcmQ+PGtleXdvcmQ+QmVoYXZpb3JhbCByZXNlYXJjaDwva2V5d29yZD48a2V5
d29yZD5hcnRpY2xlPC9rZXl3b3JkPjxrZXl3b3JkPmZpZWxkIHN0dWR5PC9rZXl3b3JkPjxrZXl3
b3JkPmpvaW50PC9rZXl3b3JkPjxrZXl3b3JkPmxlYWRlcnNoaXA8L2tleXdvcmQ+PGtleXdvcmQ+
b3JnYW5pemF0aW9uPC9rZXl3b3JkPjxrZXl3b3JkPnRoZW9yZXRpY2FsIHN0dWR5PC9rZXl3b3Jk
Pjwva2V5d29yZHM+PGRhdGVzPjx5ZWFyPjIwMTk8L3llYXI+PC9kYXRlcz48cHVibGlzaGVyPkVs
c2V2aWVyIEx0ZDwvcHVibGlzaGVyPjxpc2JuPjA3NDc1NjMyIChJU1NOKTwvaXNibj48d29yay10
eXBlPkFydGljbGU8L3dvcmstdHlwZT48dXJscz48cmVsYXRlZC11cmxzPjx1cmw+aHR0cHM6Ly93
d3cuc2NvcHVzLmNvbS9pbndhcmQvcmVjb3JkLnVyaT9laWQ9Mi1zMi4wLTg1MDU5MzM4MjM2JmFt
cDtkb2k9MTAuMTAxNiUyZmouY2hiLjIwMTguMTEuMDMyJmFtcDtwYXJ0bmVySUQ9NDAmYW1wO21k
NT1jNmI3N2UwNTBkMmZiOTI4MGZlMjJhMDZkMTMwYzk4NjwvdXJsPjwvcmVsYXRlZC11cmxzPjwv
dXJscz48ZWxlY3Ryb25pYy1yZXNvdXJjZS1udW0+MTAuMTAxNi9qLmNoYi4yMDE4LjExLjAzMjwv
ZWxlY3Ryb25pYy1yZXNvdXJjZS1udW0+PHJlbW90ZS1kYXRhYmFzZS1uYW1lPlNjb3B1czwvcmVt
b3RlLWRhdGFiYXNlLW5hbWU+PGxhbmd1YWdlPkVuZ2xpc2g8L2xhbmd1YWdlPjwvcmVjb3JkPjwv
Q2l0ZT48Q2l0ZT48QXV0aG9yPkJhY2hyYWNoPC9BdXRob3I+PFllYXI+MjAxOTwvWWVhcj48UmVj
TnVtPjc4NjI8L1JlY051bT48cmVjb3JkPjxyZWMtbnVtYmVyPjc4NjI8L3JlYy1udW1iZXI+PGZv
cmVpZ24ta2V5cz48a2V5IGFwcD0iRU4iIGRiLWlkPSIweDlzMjlweDhkcmVhc2VzejJvNTlzZGZ0
ZWQ1MnZ0dHJ2ZTUiIHRpbWVzdGFtcD0iMTY1MzQxMDAxMSI+Nzg2Mjwva2V5PjwvZm9yZWlnbi1r
ZXlzPjxyZWYtdHlwZSBuYW1lPSJKb3VybmFsIEFydGljbGUiPjE3PC9yZWYtdHlwZT48Y29udHJp
YnV0b3JzPjxhdXRob3JzPjxhdXRob3I+QmFjaHJhY2gsIEQuIEcuPC9hdXRob3I+PGF1dGhvcj5N
dWxsaW5zLCBSLjwvYXV0aG9yPjwvYXV0aG9ycz48L2NvbnRyaWJ1dG9ycz48YXV0aC1hZGRyZXNz
PkRlcGFydG1lbnQgb2YgTWFuYWdlbWVudCwgQ3VsdmVyaG91c2UgQ29sbGVnZSBvZiBCdXNpbmVz
cywgVW5pdmVyc2l0eSBvZiBBbGFiYW1hLCBVbml0ZWQgU3RhdGVzJiN4RDtEZXBhcnRtZW50IG9m
IE1hcmtldGluZywgQ29sbGVnZSBvZiBCdXNpbmVzcywgQ2xlbXNvbiBVbml2ZXJzaXR5LCBVbml0
ZWQgU3RhdGVzPC9hdXRoLWFkZHJlc3M+PHRpdGxlcz48dGl0bGU+QSBkdWFsLXByb2Nlc3MgY29u
dGluZ2VuY3kgbW9kZWwgb2YgbGVhZGVyc2hpcCwgdHJhbnNhY3RpdmUgbWVtb3J5IHN5c3RlbXMg
YW5kIHRlYW0gcGVyZm9ybWFuY2U8L3RpdGxlPjxzZWNvbmRhcnktdGl0bGU+Sm91cm5hbCBvZiBC
dXNpbmVzcyBSZXNlYXJjaDwvc2Vjb25kYXJ5LXRpdGxlPjxhbHQtdGl0bGU+Si4gQnVzLiBSZXMu
PC9hbHQtdGl0bGU+PC90aXRsZXM+PHBlcmlvZGljYWw+PGZ1bGwtdGl0bGU+Sm91cm5hbCBvZiBC
dXNpbmVzcyBSZXNlYXJjaDwvZnVsbC10aXRsZT48L3BlcmlvZGljYWw+PHBhZ2VzPjI5Ny0zMDg8
L3BhZ2VzPjx2b2x1bWU+OTY8L3ZvbHVtZT48a2V5d29yZHM+PGtleXdvcmQ+TGVhZGVyc2hpcDwv
a2V5d29yZD48a2V5d29yZD5NYXJrZXQgZHluYW1pc208L2tleXdvcmQ+PGtleXdvcmQ+U2FsZXMg
dGVhbSBwZXJmb3JtYW5jZTwva2V5d29yZD48a2V5d29yZD5UcmFuc2FjdGl2ZSBtZW1vcnkgc3lz
dGVtczwva2V5d29yZD48L2tleXdvcmRzPjxkYXRlcz48eWVhcj4yMDE5PC95ZWFyPjwvZGF0ZXM+
PHB1Ymxpc2hlcj5FbHNldmllciBJbmMuPC9wdWJsaXNoZXI+PGlzYm4+MDE0ODI5NjMgKElTU04p
PC9pc2JuPjx3b3JrLXR5cGU+QXJ0aWNsZTwvd29yay10eXBlPjx1cmxzPjxyZWxhdGVkLXVybHM+
PHVybD5odHRwczovL3d3dy5zY29wdXMuY29tL2lud2FyZC9yZWNvcmQudXJpP2VpZD0yLXMyLjAt
ODUwNTc1NTE4MDcmYW1wO2RvaT0xMC4xMDE2JTJmai5qYnVzcmVzLjIwMTguMTEuMDI5JmFtcDtw
YXJ0bmVySUQ9NDAmYW1wO21kNT1jNTllZmEwNTI3NmFmNTIwYzM5NTM5OTY2ODUyNGYyMDwvdXJs
PjwvcmVsYXRlZC11cmxzPjwvdXJscz48ZWxlY3Ryb25pYy1yZXNvdXJjZS1udW0+MTAuMTAxNi9q
LmpidXNyZXMuMjAxOC4xMS4wMjk8L2VsZWN0cm9uaWMtcmVzb3VyY2UtbnVtPjxyZW1vdGUtZGF0
YWJhc2UtbmFtZT5TY29wdXM8L3JlbW90ZS1kYXRhYmFzZS1uYW1lPjxsYW5ndWFnZT5FbmdsaXNo
PC9sYW5ndWFnZT48L3JlY29yZD48L0NpdGU+PENpdGU+PEF1dGhvcj5aaG91PC9BdXRob3I+PFll
YXI+MjAxOTwvWWVhcj48UmVjTnVtPjc4NjM8L1JlY051bT48cmVjb3JkPjxyZWMtbnVtYmVyPjc4
NjM8L3JlYy1udW1iZXI+PGZvcmVpZ24ta2V5cz48a2V5IGFwcD0iRU4iIGRiLWlkPSIweDlzMjlw
eDhkcmVhc2VzejJvNTlzZGZ0ZWQ1MnZ0dHJ2ZTUiIHRpbWVzdGFtcD0iMTY1MzQxMDAxMSI+Nzg2
Mzwva2V5PjwvZm9yZWlnbi1rZXlzPjxyZWYtdHlwZSBuYW1lPSJKb3VybmFsIEFydGljbGUiPjE3
PC9yZWYtdHlwZT48Y29udHJpYnV0b3JzPjxhdXRob3JzPjxhdXRob3I+WmhvdSwgTC48L2F1dGhv
cj48YXV0aG9yPldhbmcsIE0uPC9hdXRob3I+PGF1dGhvcj5WYW5jb3V2ZXIsIEouIEIuPC9hdXRo
b3I+PC9hdXRob3JzPjwvY29udHJpYnV0b3JzPjxhdXRoLWFkZHJlc3M+RGVwYXJ0bWVudCBvZiBX
b3JrIGFuZCBPcmdhbml6YXRpb25zLCBDYXJsc29uIFNjaG9vbCBvZiBNYW5hZ2VtZW50LCBVbml2
ZXJzaXR5IG9mIE1pbm5lc290YSwgVW5pdGVkIFN0YXRlcyYjeEQ7U2Nob29sIG9mIEJ1c2luZXNz
IEFkbWluaXN0cmF0aW9uLCBaaGVqaWFuZyBHb25nc2hhbmcgVW5pdmVyc2l0eSwgQ2hpbmEmI3hE
O0RlcGFydG1lbnQgb2YgTWFuYWdlbWVudCwgV2FycmluZ3RvbiBDb2xsZWdlIG9mIEJ1c2luZXNz
LCBVbml2ZXJzaXR5IG9mIEZsb3JpZGEsIFVuaXRlZCBTdGF0ZXMmI3hEO0RlcGFydG1lbnQgb2Yg
UHN5Y2hvbG9neSwgT2hpbyBVbml2ZXJzaXR5LCBVbml0ZWQgU3RhdGVzPC9hdXRoLWFkZHJlc3M+
PHRpdGxlcz48dGl0bGU+QSBGb3JtYWwgTW9kZWwgb2YgTGVhZGVyc2hpcCBHb2FsIFN0cml2aW5n
OiBEZXZlbG9wbWVudCBvZiBDb3JlIFByb2Nlc3MgTWVjaGFuaXNtcyBhbmQgRXh0ZW5zaW9ucyB0
byBBY3Rpb24gVGVhbSBDb250ZXh0PC90aXRsZT48c2Vjb25kYXJ5LXRpdGxlPkpvdXJuYWwgb2Yg
QXBwbGllZCBQc3ljaG9sb2d5PC9zZWNvbmRhcnktdGl0bGU+PGFsdC10aXRsZT5KLiBBcHBsLiBQ
c3ljaG9sLjwvYWx0LXRpdGxlPjwvdGl0bGVzPjxwZXJpb2RpY2FsPjxmdWxsLXRpdGxlPkpvdXJu
YWwgb2YgQXBwbGllZCBQc3ljaG9sb2d5PC9mdWxsLXRpdGxlPjxhYmJyLTE+Si4gQXBwbC4gUHN5
Y2hvbC48L2FiYnItMT48YWJici0yPkogQXBwbCBQc3ljaG9sPC9hYmJyLTI+PC9wZXJpb2RpY2Fs
PjxhbHQtcGVyaW9kaWNhbD48ZnVsbC10aXRsZT5Kb3VybmFsIG9mIEFwcGxpZWQgUHN5Y2hvbG9n
eTwvZnVsbC10aXRsZT48YWJici0xPkouIEFwcGwuIFBzeWNob2wuPC9hYmJyLTE+PGFiYnItMj5K
IEFwcGwgUHN5Y2hvbDwvYWJici0yPjwvYWx0LXBlcmlvZGljYWw+PHBhZ2VzPjM4OC00MTA8L3Bh
Z2VzPjx2b2x1bWU+MTA0PC92b2x1bWU+PG51bWJlcj4zPC9udW1iZXI+PGtleXdvcmRzPjxrZXl3
b3JkPkFjdGlvbiB0ZWFtPC9rZXl3b3JkPjxrZXl3b3JkPkdvYWwgcHVyc3VpdDwva2V5d29yZD48
a2V5d29yZD5MZWFkZXJzaGlwPC9rZXl3b3JkPjxrZXl3b3JkPlN5c3RlbSBkeW5hbWljczwva2V5
d29yZD48a2V5d29yZD5UZWFtPC9rZXl3b3JkPjxrZXl3b3JkPmFydGljbGU8L2tleXdvcmQ+PGtl
eXdvcmQ+YXV0b3JlZ3VsYXRpb248L2tleXdvcmQ+PGtleXdvcmQ+ZHJhd2luZzwva2V5d29yZD48
a2V5d29yZD5odW1hbjwva2V5d29yZD48a2V5d29yZD5odW1hbiBleHBlcmltZW50PC9rZXl3b3Jk
PjxrZXl3b3JkPnByZWRpY3Rpb248L2tleXdvcmQ+PGtleXdvcmQ+c2ltdWxhdGlvbjwva2V5d29y
ZD48a2V5d29yZD50aGVvcmV0aWNhbCBzdHVkeTwva2V5d29yZD48a2V5d29yZD5hZHVsdDwva2V5
d29yZD48a2V5d29yZD5lbXBsb3ltZW50PC9rZXl3b3JkPjxrZXl3b3JkPmZlbWFsZTwva2V5d29y
ZD48a2V5d29yZD5ncm91cCBwcm9jZXNzPC9rZXl3b3JkPjxrZXl3b3JkPmh1bWFuIHJlbGF0aW9u
PC9rZXl3b3JkPjxrZXl3b3JkPm1hbGU8L2tleXdvcmQ+PGtleXdvcmQ+bW90aXZhdGlvbjwva2V5
d29yZD48a2V5d29yZD5wc3ljaG9sb2dpY2FsIG1vZGVsPC9rZXl3b3JkPjxrZXl3b3JkPnN5c3Rl
bSBhbmFseXNpczwva2V5d29yZD48a2V5d29yZD55b3VuZyBhZHVsdDwva2V5d29yZD48a2V5d29y
ZD5Hb2Fsczwva2V5d29yZD48a2V5d29yZD5Hcm91cCBQcm9jZXNzZXM8L2tleXdvcmQ+PGtleXdv
cmQ+SHVtYW5zPC9rZXl3b3JkPjxrZXl3b3JkPkludGVycGVyc29uYWwgUmVsYXRpb25zPC9rZXl3
b3JkPjxrZXl3b3JkPk1vZGVscywgUHN5Y2hvbG9naWNhbDwva2V5d29yZD48a2V5d29yZD5TeXN0
ZW1zIEFuYWx5c2lzPC9rZXl3b3JkPjwva2V5d29yZHM+PGRhdGVzPjx5ZWFyPjIwMTk8L3llYXI+
PC9kYXRlcz48cHVibGlzaGVyPkFtZXJpY2FuIFBzeWNob2xvZ2ljYWwgQXNzb2NpYXRpb24gSW5j
LjwvcHVibGlzaGVyPjxpc2JuPjAwMjE5MDEwIChJU1NOKTwvaXNibj48d29yay10eXBlPkFydGlj
bGU8L3dvcmstdHlwZT48dXJscz48cmVsYXRlZC11cmxzPjx1cmw+aHR0cHM6Ly93d3cuc2NvcHVz
LmNvbS9pbndhcmQvcmVjb3JkLnVyaT9laWQ9Mi1zMi4wLTg1MDU3MjY1NTkzJmFtcDtkb2k9MTAu
MTAzNyUyZmFwbDAwMDAzNzAmYW1wO3BhcnRuZXJJRD00MCZhbXA7bWQ1PTFmZTNlZDU2YWM3ZTdk
YTUyOGFhZGJmN2QyMTdhYmE0PC91cmw+PC9yZWxhdGVkLXVybHM+PC91cmxzPjxjdXN0b20yPjMw
NDc1MDAxPC9jdXN0b20yPjxlbGVjdHJvbmljLXJlc291cmNlLW51bT4xMC4xMDM3L2FwbDAwMDAz
NzA8L2VsZWN0cm9uaWMtcmVzb3VyY2UtbnVtPjxyZW1vdGUtZGF0YWJhc2UtbmFtZT5TY29wdXM8
L3JlbW90ZS1kYXRhYmFzZS1uYW1lPjxsYW5ndWFnZT5FbmdsaXNoPC9sYW5ndWFnZT48L3JlY29y
ZD48L0NpdGU+PENpdGU+PEF1dGhvcj5ZYW5nPC9BdXRob3I+PFllYXI+MjAxOTwvWWVhcj48UmVj
TnVtPjc4NjQ8L1JlY051bT48cmVjb3JkPjxyZWMtbnVtYmVyPjc4NjQ8L3JlYy1udW1iZXI+PGZv
cmVpZ24ta2V5cz48a2V5IGFwcD0iRU4iIGRiLWlkPSIweDlzMjlweDhkcmVhc2VzejJvNTlzZGZ0
ZWQ1MnZ0dHJ2ZTUiIHRpbWVzdGFtcD0iMTY1MzQxMDAxMSI+Nzg2NDwva2V5PjwvZm9yZWlnbi1r
ZXlzPjxyZWYtdHlwZSBuYW1lPSJKb3VybmFsIEFydGljbGUiPjE3PC9yZWYtdHlwZT48Y29udHJp
YnV0b3JzPjxhdXRob3JzPjxhdXRob3I+WWFuZywgRi48L2F1dGhvcj48YXV0aG9yPkh1YW5nLCBY
LjwvYXV0aG9yPjxhdXRob3I+V3UsIEwuPC9hdXRob3I+PC9hdXRob3JzPjwvY29udHJpYnV0b3Jz
PjxhdXRoLWFkZHJlc3M+U2Nob29sIG9mIEJ1c2luZXNzIEFkbWluaXN0cmF0aW9uLCBTb3V0aHdl
c3Rlcm4gVW5pdmVyc2l0eSBvZiBGaW5hbmNlIGFuZCBFY29ub21pY3MsIENoZW5nZHUsIENoaW5h
JiN4RDtDb2xsZWdlIG9mIEJ1c2luZXNzIGFuZCBQdWJsaWMgQWRtaW5pc3RyYXRpb24sIENhbGlm
b3JuaWEgU3RhdGUgVW5pdmVyc2l0eSBTYW4gQmVybmFyZGlubywgU2FuIEJlcm5hcmRpbm8sIENB
LCBVbml0ZWQgU3RhdGVzJiN4RDtTY2hvb2wgb2YgTWFuYWdlbWVudCBhbmQgRWNvbm9taWNzLCBV
bml2ZXJzaXR5IG9mIEVsZWN0cm9uaWMgU2NpZW5jZSBhbmQgVGVjaG5vbG9neSBvZiBDaGluYSwg
Q2hlbmdkdSwgU2ljaHVhbiwgQ2hpbmE8L2F1dGgtYWRkcmVzcz48dGl0bGVzPjx0aXRsZT5FeHBl
cmllbmNpbmcgbWVhbmluZ2Z1bG5lc3MgY2xpbWF0ZSBpbiB0ZWFtczogSG93IHNwaXJpdHVhbCBs
ZWFkZXJzaGlwIGVuaGFuY2VzIHRlYW0gZWZmZWN0aXZlbmVzcyB3aGVuIGZhY2luZyB1bmNlcnRh
aW4gdGFza3M8L3RpdGxlPjxzZWNvbmRhcnktdGl0bGU+SHVtYW4gUmVzb3VyY2UgTWFuYWdlbWVu
dDwvc2Vjb25kYXJ5LXRpdGxlPjxhbHQtdGl0bGU+SHVtLiBSZXNvdXIuIE1hbmFnZS48L2FsdC10
aXRsZT48L3RpdGxlcz48cGVyaW9kaWNhbD48ZnVsbC10aXRsZT5IdW1hbiBSZXNvdXJjZSBNYW5h
Z2VtZW50PC9mdWxsLXRpdGxlPjxhYmJyLTE+SHVtLiBSZXNvdXIuIE1hbmFnZS48L2FiYnItMT48
YWJici0yPkh1bSBSZXNvdXIgTWFuYWdlPC9hYmJyLTI+PC9wZXJpb2RpY2FsPjxhbHQtcGVyaW9k
aWNhbD48ZnVsbC10aXRsZT5IdW1hbiBSZXNvdXJjZSBNYW5hZ2VtZW50PC9mdWxsLXRpdGxlPjxh
YmJyLTE+SHVtLiBSZXNvdXIuIE1hbmFnZS48L2FiYnItMT48YWJici0yPkh1bSBSZXNvdXIgTWFu
YWdlPC9hYmJyLTI+PC9hbHQtcGVyaW9kaWNhbD48cGFnZXM+MTU1LTE2ODwvcGFnZXM+PHZvbHVt
ZT41ODwvdm9sdW1lPjxudW1iZXI+MjwvbnVtYmVyPjxrZXl3b3Jkcz48a2V5d29yZD5DaGluYTwv
a2V5d29yZD48a2V5d29yZD5tZWFuaW5nZnVsbmVzcyBjbGltYXRlPC9rZXl3b3JkPjxrZXl3b3Jk
PnNwaXJpdHVhbCBsZWFkZXJzaGlwPC9rZXl3b3JkPjxrZXl3b3JkPnRhc2sgdW5jZXJ0YWludHk8
L2tleXdvcmQ+PGtleXdvcmQ+dGVhbSBlZmZlY3RpdmVuZXNzPC9rZXl3b3JkPjxrZXl3b3JkPmFy
dGljbGU8L2tleXdvcmQ+PGtleXdvcmQ+Y2l0aXplbnNoaXA8L2tleXdvcmQ+PGtleXdvcmQ+Y2xp
bWF0ZTwva2V5d29yZD48a2V5d29yZD5odW1hbjwva2V5d29yZD48a2V5d29yZD5odW1hbiBleHBl
cmltZW50PC9rZXl3b3JkPjxrZXl3b3JkPmxlYWRlcnNoaXA8L2tleXdvcmQ+PGtleXdvcmQ+dGhl
b3JldGljYWwgc3R1ZHk8L2tleXdvcmQ+PGtleXdvcmQ+dW5jZXJ0YWludHk8L2tleXdvcmQ+PC9r
ZXl3b3Jkcz48ZGF0ZXM+PHllYXI+MjAxOTwveWVhcj48L2RhdGVzPjxwdWJsaXNoZXI+V2lsZXkt
TGlzcyBJbmMuPC9wdWJsaXNoZXI+PGlzYm4+MDA5MDQ4NDggKElTU04pPC9pc2JuPjx3b3JrLXR5
cGU+QXJ0aWNsZTwvd29yay10eXBlPjx1cmxzPjxyZWxhdGVkLXVybHM+PHVybD5odHRwczovL3d3
dy5zY29wdXMuY29tL2lud2FyZC9yZWNvcmQudXJpP2VpZD0yLXMyLjAtODUwNTQ1MzM2NDcmYW1w
O2RvaT0xMC4xMDAyJTJmaHJtLjIxOTQzJmFtcDtwYXJ0bmVySUQ9NDAmYW1wO21kNT0xMTc2MTNm
N2M0NTA3MDhjNGU4Yzg1ODk5Y2M5Mjg3ZjwvdXJsPjwvcmVsYXRlZC11cmxzPjwvdXJscz48ZWxl
Y3Ryb25pYy1yZXNvdXJjZS1udW0+MTAuMTAwMi9ocm0uMjE5NDM8L2VsZWN0cm9uaWMtcmVzb3Vy
Y2UtbnVtPjxyZW1vdGUtZGF0YWJhc2UtbmFtZT5TY29wdXM8L3JlbW90ZS1kYXRhYmFzZS1uYW1l
PjxsYW5ndWFnZT5FbmdsaXNoPC9sYW5ndWFnZT48L3JlY29yZD48L0NpdGU+PENpdGU+PEF1dGhv
cj5CYWNocmFjaDwvQXV0aG9yPjxZZWFyPjIwMTk8L1llYXI+PFJlY051bT43ODY1PC9SZWNOdW0+
PHJlY29yZD48cmVjLW51bWJlcj43ODY1PC9yZWMtbnVtYmVyPjxmb3JlaWduLWtleXM+PGtleSBh
cHA9IkVOIiBkYi1pZD0iMHg5czI5cHg4ZHJlYXNlc3oybzU5c2RmdGVkNTJ2dHRydmU1IiB0aW1l
c3RhbXA9IjE2NTM0MTAwMTEiPjc4NjU8L2tleT48L2ZvcmVpZ24ta2V5cz48cmVmLXR5cGUgbmFt
ZT0iSm91cm5hbCBBcnRpY2xlIj4xNzwvcmVmLXR5cGU+PGNvbnRyaWJ1dG9ycz48YXV0aG9ycz48
YXV0aG9yPkJhY2hyYWNoLCBELiBHLjwvYXV0aG9yPjxhdXRob3I+TGV3aXMsIEsuPC9hdXRob3I+
PGF1dGhvcj5LaW0sIFkuPC9hdXRob3I+PGF1dGhvcj5QYXRlbCwgUC4gQy48L2F1dGhvcj48YXV0
aG9yPkNhbXBpb24sIE0uIEMuPC9hdXRob3I+PGF1dGhvcj5UaGF0Y2hlciwgUy4gTS4gQi48L2F1
dGhvcj48L2F1dGhvcnM+PC9jb250cmlidXRvcnM+PGF1dGgtYWRkcmVzcz5DdWx2ZXJob3VzZSBD
b2xsZWdlIG9mIEJ1c2luZXNzLCBVbml2ZXJzaXR5IG9mIEFsYWJhbWEsIFVuaXRlZCBTdGF0ZXMm
I3hEO0NvbGxlZ2Ugb2YgRW5naW5lZXJpbmcsIFVuaXZlcnNpdHkgb2YgQ2FsaWZvcm5pYSwgU2Fu
dGEgQmFyYmFyYSwgVW5pdGVkIFN0YXRlcyYjeEQ7Q1VISyBCdXNpbmVzcyBTY2hvb2wsIFRoZSBD
aGluZXNlIFVuaXZlcnNpdHkgb2YgSG9uZyBLb25nLCBIb25nIEtvbmcmI3hEO1ZpbGxhbm92YSBT
Y2hvb2wgb2YgQnVzaW5lc3MsIFZpbGxhbm92YSBVbml2ZXJzaXR5LCBVbml0ZWQgU3RhdGVzJiN4
RDtWYWNrYXIgQ29sbGVnZSBvZiBCdXNpbmVzcyBhbmQgRW50cmVwcmVuZXVyc2hpcCwgVW5pdmVy
c2l0eSBvZiBUZXhhcyBSaW8gR3JhbmRlIFZhbGxleSwgVW5pdGVkIFN0YXRlcyYjeEQ7TW9vcmUg
U2Nob29sIG9mIEJ1c2luZXNzLCBVbml2ZXJzaXR5IG9mIFNvdXRoIENhcm9saW5hLCBVbml0ZWQg
U3RhdGVzPC9hdXRoLWFkZHJlc3M+PHRpdGxlcz48dGl0bGU+VHJhbnNhY3RpdmUgbWVtb3J5IHN5
c3RlbXMgaW4gY29udGV4dDogQSBtZXRhLWFuYWx5dGljIGV4YW1pbmF0aW9uIG9mIGNvbnRleHR1
YWwgZmFjdG9ycyBpbiB0cmFuc2FjdGl2ZSBtZW1vcnkgc3lzdGVtcyBkZXZlbG9wbWVudCBhbmQg
dGVhbSBwZXJmb3JtYW5jZTwvdGl0bGU+PHNlY29uZGFyeS10aXRsZT5Kb3VybmFsIG9mIEFwcGxp
ZWQgUHN5Y2hvbG9neTwvc2Vjb25kYXJ5LXRpdGxlPjxhbHQtdGl0bGU+Si4gQXBwbC4gUHN5Y2hv
bC48L2FsdC10aXRsZT48L3RpdGxlcz48cGVyaW9kaWNhbD48ZnVsbC10aXRsZT5Kb3VybmFsIG9m
IEFwcGxpZWQgUHN5Y2hvbG9neTwvZnVsbC10aXRsZT48YWJici0xPkouIEFwcGwuIFBzeWNob2wu
PC9hYmJyLTE+PGFiYnItMj5KIEFwcGwgUHN5Y2hvbDwvYWJici0yPjwvcGVyaW9kaWNhbD48YWx0
LXBlcmlvZGljYWw+PGZ1bGwtdGl0bGU+Sm91cm5hbCBvZiBBcHBsaWVkIFBzeWNob2xvZ3k8L2Z1
bGwtdGl0bGU+PGFiYnItMT5KLiBBcHBsLiBQc3ljaG9sLjwvYWJici0xPjxhYmJyLTI+SiBBcHBs
IFBzeWNob2w8L2FiYnItMj48L2FsdC1wZXJpb2RpY2FsPjxwYWdlcz40NjQtNDkzPC9wYWdlcz48
dm9sdW1lPjEwNDwvdm9sdW1lPjxudW1iZXI+MzwvbnVtYmVyPjxrZXl3b3Jkcz48a2V5d29yZD5N
ZXRhLWFuYWx5c2lzPC9rZXl3b3JkPjxrZXl3b3JkPk5hdGlvbmFsIGN1bHR1cmU8L2tleXdvcmQ+
PGtleXdvcmQ+VGVhbSBwZXJmb3JtYW5jZTwva2V5d29yZD48a2V5d29yZD5UcmFuc2FjdGl2ZSBt
ZW1vcnkgc3lzdGVtczwva2V5d29yZD48a2V5d29yZD5hcnRpY2xlPC9rZXl3b3JkPjxrZXl3b3Jk
PmVtcGlyaWNpc208L2tleXdvcmQ+PGtleXdvcmQ+ZmVtYWxlPC9rZXl3b3JkPjxrZXl3b3JkPmdl
bmRlcjwva2V5d29yZD48a2V5d29yZD5odW1hbjwva2V5d29yZD48a2V5d29yZD5odW1hbiBleHBl
cmltZW50PC9rZXl3b3JkPjxrZXl3b3JkPmxlYWRlcnNoaXA8L2tleXdvcmQ+PGtleXdvcmQ+bWFs
ZTwva2V5d29yZD48a2V5d29yZD5tZW1vcnk8L2tleXdvcmQ+PGtleXdvcmQ+c2FtcGxpbmc8L2tl
eXdvcmQ+PGtleXdvcmQ+Y29vcGVyYXRpb248L2tleXdvcmQ+PGtleXdvcmQ+ZW1wbG95bWVudDwv
a2V5d29yZD48a2V5d29yZD5ncm91cCBwcm9jZXNzPC9rZXl3b3JkPjxrZXl3b3JkPmpvYiBwZXJm
b3JtYW5jZTwva2V5d29yZD48a2V5d29yZD5tZXRhIGFuYWx5c2lzPC9rZXl3b3JkPjxrZXl3b3Jk
PkNvb3BlcmF0aXZlIEJlaGF2aW9yPC9rZXl3b3JkPjxrZXl3b3JkPkdyb3VwIFByb2Nlc3Nlczwv
a2V5d29yZD48a2V5d29yZD5IdW1hbnM8L2tleXdvcmQ+PGtleXdvcmQ+V29yayBQZXJmb3JtYW5j
ZTwva2V5d29yZD48L2tleXdvcmRzPjxkYXRlcz48eWVhcj4yMDE5PC95ZWFyPjwvZGF0ZXM+PHB1
Ymxpc2hlcj5BbWVyaWNhbiBQc3ljaG9sb2dpY2FsIEFzc29jaWF0aW9uIEluYy48L3B1Ymxpc2hl
cj48aXNibj4wMDIxOTAxMCAoSVNTTik8L2lzYm4+PHdvcmstdHlwZT5BcnRpY2xlPC93b3JrLXR5
cGU+PHVybHM+PHJlbGF0ZWQtdXJscz48dXJsPmh0dHBzOi8vd3d3LnNjb3B1cy5jb20vaW53YXJk
L3JlY29yZC51cmk/ZWlkPTItczIuMC04NTA1MDEyMDM0MCZhbXA7ZG9pPTEwLjEwMzclMmZhcGww
MDAwMzI5JmFtcDtwYXJ0bmVySUQ9NDAmYW1wO21kNT00YTc2YmNlOGU4NDAwMDA3YjcxZjNmMWJm
ZGVlZTc2OTwvdXJsPjwvcmVsYXRlZC11cmxzPjwvdXJscz48Y3VzdG9tMj4zMDAyNDE5NjwvY3Vz
dG9tMj48ZWxlY3Ryb25pYy1yZXNvdXJjZS1udW0+MTAuMTAzNy9hcGwwMDAwMzI5PC9lbGVjdHJv
bmljLXJlc291cmNlLW51bT48cmVtb3RlLWRhdGFiYXNlLW5hbWU+U2NvcHVzPC9yZW1vdGUtZGF0
YWJhc2UtbmFtZT48bGFuZ3VhZ2U+RW5nbGlzaDwvbGFuZ3VhZ2U+PC9yZWNvcmQ+PC9DaXRlPjxD
aXRlPjxBdXRob3I+TGVlPC9BdXRob3I+PFllYXI+MjAxOTwvWWVhcj48UmVjTnVtPjc4NjY8L1Jl
Y051bT48cmVjb3JkPjxyZWMtbnVtYmVyPjc4NjY8L3JlYy1udW1iZXI+PGZvcmVpZ24ta2V5cz48
a2V5IGFwcD0iRU4iIGRiLWlkPSIweDlzMjlweDhkcmVhc2VzejJvNTlzZGZ0ZWQ1MnZ0dHJ2ZTUi
IHRpbWVzdGFtcD0iMTY1MzQxMDAxMSI+Nzg2Njwva2V5PjwvZm9yZWlnbi1rZXlzPjxyZWYtdHlw
ZSBuYW1lPSJKb3VybmFsIEFydGljbGUiPjE3PC9yZWYtdHlwZT48Y29udHJpYnV0b3JzPjxhdXRo
b3JzPjxhdXRob3I+TGVlLCBFLiBLLjwvYXV0aG9yPjxhdXRob3I+QXZnYXIsIEEuIEMuPC9hdXRo
b3I+PGF1dGhvcj5QYXJrLCBXLiBXLjwvYXV0aG9yPjxhdXRob3I+Q2hvaSwgRC48L2F1dGhvcj48
L2F1dGhvcnM+PC9jb250cmlidXRvcnM+PGF1dGgtYWRkcmVzcz5TY2hvb2wgb2YgQnVzaW5lc3Ms
IExhIFRyb2JlIFVuaXZlcnNpdHksIEJ1bmRvb3JhLCBBdXN0cmFsaWEmI3hEO0lMUiBTY2hvb2ws
IENvcm5lbGwgVW5pdmVyc2l0eSwgSXRoYWNhLCBOWSwgVW5pdGVkIFN0YXRlcyYjeEQ7Q29sbGVn
ZSBvZiBCdXNpbmVzcyBBZG1pbmlzdHJhdGlvbiwgU2VvdWwgTmF0aW9uYWwgVW5pdmVyc2l0eSwg
U2VvdWwsIFNvdXRoIEtvcmVhJiN4RDtGYWN1bHR5IG9mIEJ1c2luZXNzIGFuZCBFY29ub21pY3Ms
IFVuaXZlcnNpdHkgb2YgTWVsYm91cm5lLCBQYXJrdmlsbGUsIEF1c3RyYWxpYTwvYXV0aC1hZGRy
ZXNzPjx0aXRsZXM+PHRpdGxlPlRoZSBkdWFsIGVmZmVjdHMgb2YgdGFzayBjb25mbGljdCBvbiB0
ZWFtIGNyZWF0aXZpdHk6IEZvY3VzaW5nIG9uIHRoZSByb2xlIG9mIHRlYW0tZm9jdXNlZCB0cmFu
c2Zvcm1hdGlvbmFsIGxlYWRlcnNoaXA8L3RpdGxlPjxzZWNvbmRhcnktdGl0bGU+SW50ZXJuYXRp
b25hbCBKb3VybmFsIG9mIENvbmZsaWN0IE1hbmFnZW1lbnQ8L3NlY29uZGFyeS10aXRsZT48YWx0
LXRpdGxlPkludC4gSi4gQ29uZmwuIE1hbmFnZS48L2FsdC10aXRsZT48L3RpdGxlcz48cGVyaW9k
aWNhbD48ZnVsbC10aXRsZT5JbnRlcm5hdGlvbmFsIEpvdXJuYWwgb2YgQ29uZmxpY3QgTWFuYWdl
bWVudDwvZnVsbC10aXRsZT48L3BlcmlvZGljYWw+PHBhZ2VzPjEzMi0xNTQ8L3BhZ2VzPjx2b2x1
bWU+MzA8L3ZvbHVtZT48bnVtYmVyPjE8L251bWJlcj48a2V5d29yZHM+PGtleXdvcmQ+UmVsYXRp
b25zaGlwIGNvbmZsaWN0PC9rZXl3b3JkPjxrZXl3b3JkPlRhc2sgY29uZmxpY3Q8L2tleXdvcmQ+
PGtleXdvcmQ+VGVhbSBjcmVhdGl2aXR5PC9rZXl3b3JkPjxrZXl3b3JkPlRyYW5zZm9ybWF0aW9u
YWwgbGVhZGVyc2hpcDwva2V5d29yZD48L2tleXdvcmRzPjxkYXRlcz48eWVhcj4yMDE5PC95ZWFy
PjwvZGF0ZXM+PHB1Ymxpc2hlcj5FbWVyYWxkIEdyb3VwIEhvbGRpbmdzIEx0ZC48L3B1Ymxpc2hl
cj48aXNibj4xMDQ0NDA2OCAoSVNTTik8L2lzYm4+PHdvcmstdHlwZT5BcnRpY2xlPC93b3JrLXR5
cGU+PHVybHM+PHJlbGF0ZWQtdXJscz48dXJsPmh0dHBzOi8vd3d3LnNjb3B1cy5jb20vaW53YXJk
L3JlY29yZC51cmk/ZWlkPTItczIuMC04NTA1NTI2NzAyMyZhbXA7ZG9pPTEwLjExMDglMmZJSkNN
QS0wMi0yMDE4LTAwMjUmYW1wO3BhcnRuZXJJRD00MCZhbXA7bWQ1PWQ5YjFjYWVkMzYyZDZhNjll
OTM2ZDU1NTQzYWZmMDc1PC91cmw+PC9yZWxhdGVkLXVybHM+PC91cmxzPjxlbGVjdHJvbmljLXJl
c291cmNlLW51bT4xMC4xMTA4L0lKQ01BLTAyLTIwMTgtMDAyNTwvZWxlY3Ryb25pYy1yZXNvdXJj
ZS1udW0+PHJlbW90ZS1kYXRhYmFzZS1uYW1lPlNjb3B1czwvcmVtb3RlLWRhdGFiYXNlLW5hbWU+
PGxhbmd1YWdlPkVuZ2xpc2g8L2xhbmd1YWdlPjwvcmVjb3JkPjwvQ2l0ZT48Q2l0ZT48QXV0aG9y
PkV2YTwvQXV0aG9yPjxZZWFyPjIwMTk8L1llYXI+PFJlY051bT43ODY3PC9SZWNOdW0+PHJlY29y
ZD48cmVjLW51bWJlcj43ODY3PC9yZWMtbnVtYmVyPjxmb3JlaWduLWtleXM+PGtleSBhcHA9IkVO
IiBkYi1pZD0iMHg5czI5cHg4ZHJlYXNlc3oybzU5c2RmdGVkNTJ2dHRydmU1IiB0aW1lc3RhbXA9
IjE2NTM0MTAwMTEiPjc4Njc8L2tleT48L2ZvcmVpZ24ta2V5cz48cmVmLXR5cGUgbmFtZT0iSm91
cm5hbCBBcnRpY2xlIj4xNzwvcmVmLXR5cGU+PGNvbnRyaWJ1dG9ycz48YXV0aG9ycz48YXV0aG9y
PkV2YSwgTi48L2F1dGhvcj48YXV0aG9yPk5ld21hbiwgQS48L2F1dGhvcj48YXV0aG9yPk1pYW8s
IFEuPC9hdXRob3I+PGF1dGhvcj5Db29wZXIsIEIuPC9hdXRob3I+PGF1dGhvcj5IZXJiZXJ0LCBL
LjwvYXV0aG9yPjwvYXV0aG9ycz48L2NvbnRyaWJ1dG9ycz48YXV0aC1hZGRyZXNzPk1vbmFzaCBV
bml2ZXJzaXR5LCBBdXN0cmFsaWEmI3hEO0RlYWtpbiBVbml2ZXJzaXR5LCBBdXN0cmFsaWEmI3hE
O1poZWppYW5nIFVuaXZlcnNpdHksIENoaW5hJiN4RDtSTUlUIFVuaXZlcnNpdHksIEF1c3RyYWxp
YTwvYXV0aC1hZGRyZXNzPjx0aXRsZXM+PHRpdGxlPkNoaWVmIGV4ZWN1dGl2ZSBvZmZpY2VyIHBh
cnRpY2lwYXRpdmUgbGVhZGVyc2hpcCBhbmQgdGhlIHBlcmZvcm1hbmNlIG9mIG5ldyB2ZW50dXJl
IHRlYW1zPC90aXRsZT48c2Vjb25kYXJ5LXRpdGxlPkludGVybmF0aW9uYWwgU21hbGwgQnVzaW5l
c3MgSm91cm5hbDogUmVzZWFyY2hpbmcgRW50cmVwcmVuZXVyc2hpcDwvc2Vjb25kYXJ5LXRpdGxl
PjxhbHQtdGl0bGU+SW50LiBTbWFsbC4gQnVzLiBKLjwvYWx0LXRpdGxlPjwvdGl0bGVzPjxwZXJp
b2RpY2FsPjxmdWxsLXRpdGxlPkludGVybmF0aW9uYWwgU21hbGwgQnVzaW5lc3MgSm91cm5hbDog
UmVzZWFyY2hpbmcgRW50cmVwcmVuZXVyc2hpcDwvZnVsbC10aXRsZT48YWJici0xPkludC4gU21h
bGwuIEJ1cy4gSi48L2FiYnItMT48L3BlcmlvZGljYWw+PGFsdC1wZXJpb2RpY2FsPjxmdWxsLXRp
dGxlPkludGVybmF0aW9uYWwgU21hbGwgQnVzaW5lc3MgSm91cm5hbDogUmVzZWFyY2hpbmcgRW50
cmVwcmVuZXVyc2hpcDwvZnVsbC10aXRsZT48YWJici0xPkludC4gU21hbGwuIEJ1cy4gSi48L2Fi
YnItMT48L2FsdC1wZXJpb2RpY2FsPjxwYWdlcz42OS04ODwvcGFnZXM+PHZvbHVtZT4zNzwvdm9s
dW1lPjxudW1iZXI+MTwvbnVtYmVyPjxrZXl3b3Jkcz48a2V5d29yZD5DRU88L2tleXdvcmQ+PGtl
eXdvcmQ+bGVhZGVyc2hpcDwva2V5d29yZD48a2V5d29yZD5uZXcgdmVudHVyZXM8L2tleXdvcmQ+
PGtleXdvcmQ+dHJ1c3Q8L2tleXdvcmQ+PC9rZXl3b3Jkcz48ZGF0ZXM+PHllYXI+MjAxOTwveWVh
cj48L2RhdGVzPjxwdWJsaXNoZXI+U0FHRSBQdWJsaWNhdGlvbnMgTHRkPC9wdWJsaXNoZXI+PGlz
Ym4+MDI2NjI0MjYgKElTU04pPC9pc2JuPjx3b3JrLXR5cGU+QXJ0aWNsZTwvd29yay10eXBlPjx1
cmxzPjxyZWxhdGVkLXVybHM+PHVybD5odHRwczovL3d3dy5zY29wdXMuY29tL2lud2FyZC9yZWNv
cmQudXJpP2VpZD0yLXMyLjAtODUwNTkwNTU2MzYmYW1wO2RvaT0xMC4xMTc3JTJmMDI2NjI0MjYx
ODgwODU1OCZhbXA7cGFydG5lcklEPTQwJmFtcDttZDU9YTAyZGFhODZiYWZjMWQ3NGI0YjUzZGIy
ZWRjNTgyZTc8L3VybD48L3JlbGF0ZWQtdXJscz48L3VybHM+PGVsZWN0cm9uaWMtcmVzb3VyY2Ut
bnVtPjEwLjExNzcvMDI2NjI0MjYxODgwODU1ODwvZWxlY3Ryb25pYy1yZXNvdXJjZS1udW0+PHJl
bW90ZS1kYXRhYmFzZS1uYW1lPlNjb3B1czwvcmVtb3RlLWRhdGFiYXNlLW5hbWU+PGxhbmd1YWdl
PkVuZ2xpc2g8L2xhbmd1YWdlPjwvcmVjb3JkPjwvQ2l0ZT48Q2l0ZT48QXV0aG9yPkJydWNjb2xl
cmk8L0F1dGhvcj48WWVhcj4yMDE5PC9ZZWFyPjxSZWNOdW0+Nzg2ODwvUmVjTnVtPjxyZWNvcmQ+
PHJlYy1udW1iZXI+Nzg2ODwvcmVjLW51bWJlcj48Zm9yZWlnbi1rZXlzPjxrZXkgYXBwPSJFTiIg
ZGItaWQ9IjB4OXMyOXB4OGRyZWFzZXN6Mm81OXNkZnRlZDUydnR0cnZlNSIgdGltZXN0YW1wPSIx
NjUzNDEwMDExIj43ODY4PC9rZXk+PC9mb3JlaWduLWtleXM+PHJlZi10eXBlIG5hbWU9IkpvdXJu
YWwgQXJ0aWNsZSI+MTc8L3JlZi10eXBlPjxjb250cmlidXRvcnM+PGF1dGhvcnM+PGF1dGhvcj5C
cnVjY29sZXJpLCBNLjwvYXV0aG9yPjxhdXRob3I+UmljY29ib25vLCBGLjwvYXV0aG9yPjxhdXRo
b3I+R3LDtsOfbGVyLCBBLjwvYXV0aG9yPjwvYXV0aG9ycz48L2NvbnRyaWJ1dG9ycz48YXV0aC1h
ZGRyZXNzPkRlcGFydG1lbnQgb2YgSW5kdXN0cmlhbCBhbmQgRGlnaXRhbCBJbm5vdmF0aW9uLCBV
bml2ZXJzaXR5IG9mIFBhbGVybW8sIFZpYWxlIGRlbGxlIFNjaWVuemUgRWQuOCwgUGFsZXJtbywg
OTAxMjgsIEl0YWx5JiN4RDtJbnN0aXR1dGUgb2YgQnVzaW5lc3MgQWRtaW5pc3RyYXRpb24sIE9w
ZXJhdGlvbnMgTWFuYWdlbWVudCBEZXBhcnRtZW50IFVuaXZlcnNpdHkgb2YgU3R1dHRnYXJ0LCBL
ZXBsZXJzdHJhw59lIDE3LCBSb29tIDEwLjAzNywgU3R1dHRnYXJ0LCA3MDE3NCwgR2VybWFueTwv
YXV0aC1hZGRyZXNzPjx0aXRsZXM+PHRpdGxlPlNoYXJlZCBMZWFkZXJzaGlwIFJlZ3VsYXRlcyBP
cGVyYXRpb25hbCBUZWFtIFBlcmZvcm1hbmNlIGluIHRoZSBQcmVzZW5jZSBvZiBFeHRyZW1lIERl
Y2lzaW9uYWwgQ29uc2Vuc3VzL0NvbmZsaWN0OiBFdmlkZW5jZXMgZnJvbSBCdXNpbmVzcyBQcm9j
ZXNzIFJlZW5naW5lZXJpbmc8L3RpdGxlPjxzZWNvbmRhcnktdGl0bGU+RGVjaXNpb24gU2NpZW5j
ZXM8L3NlY29uZGFyeS10aXRsZT48YWx0LXRpdGxlPkRlY2lzLiBTY2kuPC9hbHQtdGl0bGU+PC90
aXRsZXM+PHBlcmlvZGljYWw+PGZ1bGwtdGl0bGU+RGVjaXNpb24gU2NpZW5jZXM8L2Z1bGwtdGl0
bGU+PC9wZXJpb2RpY2FsPjxwYWdlcz40Ni04MzwvcGFnZXM+PHZvbHVtZT41MDwvdm9sdW1lPjxu
dW1iZXI+MTwvbnVtYmVyPjxrZXl3b3Jkcz48a2V5d29yZD5BYmlsZW5lIFBhcmFkb3g8L2tleXdv
cmQ+PGtleXdvcmQ+YW5kIFBlcmZvcm1hbmNlPC9rZXl3b3JkPjxrZXl3b3JkPkJ1c2luZXNzIFBy
b2Nlc3MgUmVlbmdpbmVlcmluZzwva2V5d29yZD48a2V5d29yZD5Hcm91cCBEZWNpc2lvbi1NYWtp
bmc8L2tleXdvcmQ+PGtleXdvcmQ+R3JvdXB0aGluazwva2V5d29yZD48a2V5d29yZD5PcGVyYXRp
b25hbCBUZWFtPC9rZXl3b3JkPjxrZXl3b3JkPlNoYXJlZCBMZWFkZXJzaGlwPC9rZXl3b3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cmQ+PC9rZXl3b3Jkcz48ZGF0ZXM+PHllYXI+MjAxOTwveWVhcj48L2RhdGVzPjxwdWJsaXNoZXI+
QmxhY2t3ZWxsIFB1Ymxpc2hpbmcgTHRkPC9wdWJsaXNoZXI+PGlzYm4+MDAxMTczMTUgKElTU04p
PC9pc2JuPjx3b3JrLXR5cGU+QXJ0aWNsZTwvd29yay10eXBlPjx1cmxzPjxyZWxhdGVkLXVybHM+
PHVybD5odHRwczovL3d3dy5zY29wdXMuY29tL2lud2FyZC9yZWNvcmQudXJpP2VpZD0yLXMyLjAt
ODUwNTA3OTM0ODYmYW1wO2RvaT0xMC4xMTExJTJmZGVjaS4xMjMyNSZhbXA7cGFydG5lcklEPTQw
JmFtcDttZDU9NjkyYjQwZGUzNDc1ZjBlOThhZTU4ZDNmY2VmOWM0M2Y8L3VybD48L3JlbGF0ZWQt
dXJscz48L3VybHM+PGVsZWN0cm9uaWMtcmVzb3VyY2UtbnVtPjEwLjExMTEvZGVjaS4xMjMyNTwv
ZWxlY3Ryb25pYy1yZXNvdXJjZS1udW0+PHJlbW90ZS1kYXRhYmFzZS1uYW1lPlNjb3B1czwvcmVt
b3RlLWRhdGFiYXNlLW5hbWU+PGxhbmd1YWdlPkVuZ2xpc2g8L2xhbmd1YWdlPjwvcmVjb3JkPjwv
Q2l0ZT48Q2l0ZT48QXV0aG9yPk5vcmRiw6RjazwvQXV0aG9yPjxZZWFyPjIwMTk8L1llYXI+PFJl
Y051bT43ODY5PC9SZWNOdW0+PHJlY29yZD48cmVjLW51bWJlcj43ODY5PC9yZWMtbnVtYmVyPjxm
b3JlaWduLWtleXM+PGtleSBhcHA9IkVOIiBkYi1pZD0iMHg5czI5cHg4ZHJlYXNlc3oybzU5c2Rm
dGVkNTJ2dHRydmU1IiB0aW1lc3RhbXA9IjE2NTM0MTAwMTEiPjc4Njk8L2tleT48L2ZvcmVpZ24t
a2V5cz48cmVmLXR5cGUgbmFtZT0iSm91cm5hbCBBcnRpY2xlIj4xNzwvcmVmLXR5cGU+PGNvbnRy
aWJ1dG9ycz48YXV0aG9ycz48YXV0aG9yPk5vcmRiw6RjaywgRS4gUy48L2F1dGhvcj48YXV0aG9y
PkVzcGlub3NhLCBKLiBBLjwvYXV0aG9yPjwvYXV0aG9ycz48L2NvbnRyaWJ1dG9ycz48YXV0aC1h
ZGRyZXNzPkRlcGFydG1lbnQgb2YgTWFuYWdlbWVudCBTdHVkaWVzLCBBYWx0byBVbml2ZXJzaXR5
IFNjaG9vbCBvZiBCdXNpbmVzcywgRmlubGFuZCYjeEQ7S29nb2QgU2Nob29sIG9mIEJ1c2luZXNz
LCBBbWVyaWNhbiBVbml2ZXJzaXR5LCBVbml0ZWQgU3RhdGVzPC9hdXRoLWFkZHJlc3M+PHRpdGxl
cz48dGl0bGU+RWZmZWN0aXZlIENvb3JkaW5hdGlvbiBvZiBTaGFyZWQgTGVhZGVyc2hpcCBpbiBH
bG9iYWwgVmlydHVhbCBUZWFtczwvdGl0bGU+PHNlY29uZGFyeS10aXRsZT5Kb3VybmFsIG9mIE1h
bmFnZW1lbnQgSW5mb3JtYXRpb24gU3lzdGVtczwvc2Vjb25kYXJ5LXRpdGxlPjxhbHQtdGl0bGU+
SiBNYW5hZ2UgSW5mIFN5c3Q8L2FsdC10aXRsZT48L3RpdGxlcz48cGVyaW9kaWNhbD48ZnVsbC10
aXRsZT5Kb3VybmFsIG9mIE1hbmFnZW1lbnQgSW5mb3JtYXRpb24gU3lzdGVtczwvZnVsbC10aXRs
ZT48L3BlcmlvZGljYWw+PHBhZ2VzPjMyMS0zNTA8L3BhZ2VzPjx2b2x1bWU+MzY8L3ZvbHVtZT48
bnVtYmVyPjE8L251bWJlcj48a2V5d29yZHM+PGtleXdvcmQ+Z2xvYmFsIHZpcnR1YWwgdGVhbXM8
L2tleXdvcmQ+PGtleXdvcmQ+b25saW5lIGxlYWRlcnNoaXA8L2tleXdvcmQ+PGtleXdvcmQ+c2hh
cmVkIGxlYWRlcnNoaXA8L2tleXdvcmQ+PGtleXdvcmQ+dGVhbSBlZmZlY3RpdmVuZXNzPC9rZXl3
b3JkPjxrZXl3b3JkPnRlYW0gbGVhZGVyc2hpcDwva2V5d29yZD48a2V5d29yZD5JbmR1c3RyaWFs
IG1hbmFnZW1lbnQ8L2tleXdvcmQ+PGtleXdvcmQ+U29mdHdhcmUgZGVzaWduPC9rZXl3b3JkPjxr
ZXl3b3JkPkh1bWFuIHJlc291cmNlIG1hbmFnZW1lbnQ8L2tleXdvcmQ+PC9rZXl3b3Jkcz48ZGF0
ZXM+PHllYXI+MjAxOTwveWVhcj48L2RhdGVzPjxwdWJsaXNoZXI+Um91dGxlZGdlPC9wdWJsaXNo
ZXI+PGlzYm4+MDc0MjEyMjIgKElTU04pPC9pc2JuPjx3b3JrLXR5cGU+QXJ0aWNsZTwvd29yay10
eXBlPjx1cmxzPjxyZWxhdGVkLXVybHM+PHVybD5odHRwczovL3d3dy5zY29wdXMuY29tL2lud2Fy
ZC9yZWNvcmQudXJpP2VpZD0yLXMyLjAtODUwNjM4MTM0NDUmYW1wO2RvaT0xMC4xMDgwJTJmMDc0
MjEyMjIuMjAxOC4xNTU4OTQzJmFtcDtwYXJ0bmVySUQ9NDAmYW1wO21kNT1mMTBjYjJmNWRhOTA2
ZTNiNDQ5NmU1NTBiNmE1NDM5ZTwvdXJsPjwvcmVsYXRlZC11cmxzPjwvdXJscz48ZWxlY3Ryb25p
Yy1yZXNvdXJjZS1udW0+MTAuMTA4MC8wNzQyMTIyMi4yMDE4LjE1NTg5NDM8L2VsZWN0cm9uaWMt
cmVzb3VyY2UtbnVtPjxyZW1vdGUtZGF0YWJhc2UtbmFtZT5TY29wdXM8L3JlbW90ZS1kYXRhYmFz
ZS1uYW1lPjxsYW5ndWFnZT5FbmdsaXNoPC9sYW5ndWFnZT48L3JlY29yZD48L0NpdGU+PENpdGU+
PEF1dGhvcj5LaW08L0F1dGhvcj48WWVhcj4yMDE5PC9ZZWFyPjxSZWNOdW0+Nzg3MDwvUmVjTnVt
PjxyZWNvcmQ+PHJlYy1udW1iZXI+Nzg3MDwvcmVjLW51bWJlcj48Zm9yZWlnbi1rZXlzPjxrZXkg
YXBwPSJFTiIgZGItaWQ9IjB4OXMyOXB4OGRyZWFzZXN6Mm81OXNkZnRlZDUydnR0cnZlNSIgdGlt
ZXN0YW1wPSIxNjUzNDEwMDExIj43ODcwPC9rZXk+PC9mb3JlaWduLWtleXM+PHJlZi10eXBlIG5h
bWU9IkpvdXJuYWwgQXJ0aWNsZSI+MTc8L3JlZi10eXBlPjxjb250cmlidXRvcnM+PGF1dGhvcnM+
PGF1dGhvcj5LaW0sIEIuIEouPC9hdXRob3I+PGF1dGhvcj5QYXJrLCBTLjwvYXV0aG9yPjxhdXRo
b3I+S2ltLCBULiBILjwvYXV0aG9yPjwvYXV0aG9ycz48L2NvbnRyaWJ1dG9ycz48YXV0aC1hZGRy
ZXNzPlNjaG9vbCBvZiBidXNpbmVzcywgU29nYW5nIFVuaXZlcnNpdHksIFNlb3VsLCBTb3V0aCBL
b3JlYSYjeEQ7TWFuYWdlbWVudCBvZiBUZWNobm9sb2d5LCBTdW5na3l1bmt3YW4gVW5pdmVyc2l0
eSwgU2VvdWwsIFNvdXRoIEtvcmVhJiN4RDtDb2xsZWdlIG9mIEJ1c2luZXNzLCBLb3JlYSBBZHZh
bmNlZCBJbnN0aXR1dGUgb2YgU2NpZW5jZSBhbmQgVGVjaG5vbG9neSAoS0FJU1QpLCBTZW91bCwg
U291dGggS29yZWE8L2F1dGgtYWRkcmVzcz48dGl0bGVzPjx0aXRsZT5UaGUgZWZmZWN0IG9mIHRy
YW5zZm9ybWF0aW9uYWwgbGVhZGVyc2hpcCBvbiB0ZWFtIGNyZWF0aXZpdHk6IHNlcXVlbnRpYWwg
bWVkaWF0aW5nIGVmZmVjdCBvZiBlbXBsb3llZeKAmXMgcHN5Y2hvbG9naWNhbCBzYWZldHkgYW5k
IGNyZWF0aXZpdHk8L3RpdGxlPjxzZWNvbmRhcnktdGl0bGU+QXNpYW4gSm91cm5hbCBvZiBUZWNo
bm9sb2d5IElubm92YXRpb248L3NlY29uZGFyeS10aXRsZT48YWx0LXRpdGxlPkFzaWFuIEouIFRl
Y2hub2wuIElubm92LjwvYWx0LXRpdGxlPjwvdGl0bGVzPjxwZXJpb2RpY2FsPjxmdWxsLXRpdGxl
PkFzaWFuIEpvdXJuYWwgb2YgVGVjaG5vbG9neSBJbm5vdmF0aW9uPC9mdWxsLXRpdGxlPjwvcGVy
aW9kaWNhbD48cGFnZXM+OTAtMTA3PC9wYWdlcz48dm9sdW1lPjI3PC92b2x1bWU+PG51bWJlcj4x
PC9udW1iZXI+PGtleXdvcmRzPjxrZXl3b3JkPm11bHRpLWxldmVsIGFuYWx5c2lzPC9rZXl3b3Jk
PjxrZXl3b3JkPnBzeWNob2xvZ2ljYWwgc2FmZXR5PC9rZXl3b3JkPjxrZXl3b3JkPnNlcXVlbnRp
YWwgbWVkaWF0aW9uPC9rZXl3b3JkPjxrZXl3b3JkPnRlYW0gY3JlYXRpdml0eTwva2V5d29yZD48
a2V5d29yZD5UcmFuc2Zvcm1hdGlvbmFsIGxlYWRlcnNoaXA8L2tleXdvcmQ+PC9rZXl3b3Jkcz48
ZGF0ZXM+PHllYXI+MjAxOTwveWVhcj48L2RhdGVzPjxwdWJsaXNoZXI+Um91dGxlZGdlPC9wdWJs
aXNoZXI+PGlzYm4+MTk3NjE1OTcgKElTU04pPC9pc2JuPjx3b3JrLXR5cGU+QXJ0aWNsZTwvd29y
ay10eXBlPjx1cmxzPjxyZWxhdGVkLXVybHM+PHVybD5odHRwczovL3d3dy5zY29wdXMuY29tL2lu
d2FyZC9yZWNvcmQudXJpP2VpZD0yLXMyLjAtODUwNjI0NTc5NDcmYW1wO2RvaT0xMC4xMDgwJTJm
MTk3NjE1OTcuMjAxOS4xNTg3MzA0JmFtcDtwYXJ0bmVySUQ9NDAmYW1wO21kNT1iYzc2ZmMyODY4
OTdmNjViZjg4Njc1ZDExZTM4M2JlYzwvdXJsPjwvcmVsYXRlZC11cmxzPjwvdXJscz48ZWxlY3Ry
b25pYy1yZXNvdXJjZS1udW0+MTAuMTA4MC8xOTc2MTU5Ny4yMDE5LjE1ODczMDQ8L2VsZWN0cm9u
aWMtcmVzb3VyY2UtbnVtPjxyZW1vdGUtZGF0YWJhc2UtbmFtZT5TY29wdXM8L3JlbW90ZS1kYXRh
YmFzZS1uYW1lPjxsYW5ndWFnZT5FbmdsaXNoPC9sYW5ndWFnZT48L3JlY29yZD48L0NpdGU+PENp
dGU+PEF1dGhvcj5Ob3Zvc2VsaWNoPC9BdXRob3I+PFllYXI+MjAxOTwvWWVhcj48UmVjTnVtPjc4
NzE8L1JlY051bT48cmVjb3JkPjxyZWMtbnVtYmVyPjc4NzE8L3JlYy1udW1iZXI+PGZvcmVpZ24t
a2V5cz48a2V5IGFwcD0iRU4iIGRiLWlkPSIweDlzMjlweDhkcmVhc2VzejJvNTlzZGZ0ZWQ1MnZ0
dHJ2ZTUiIHRpbWVzdGFtcD0iMTY1MzQxMDAxMSI+Nzg3MTwva2V5PjwvZm9yZWlnbi1rZXlzPjxy
ZWYtdHlwZSBuYW1lPSJKb3VybmFsIEFydGljbGUiPjE3PC9yZWYtdHlwZT48Y29udHJpYnV0b3Jz
PjxhdXRob3JzPjxhdXRob3I+Tm92b3NlbGljaCwgQi4gSi48L2F1dGhvcj48YXV0aG9yPktuaWdo
dCwgRC4gQi48L2F1dGhvcj48L2F1dGhvcnM+PC9jb250cmlidXRvcnM+PGF1dGgtYWRkcmVzcz5V
bml0ZWQgU3RhdGVzIE1pbGl0YXJ5IEFjYWRlbXksIDc1MiBUaGF5ZXIgUmQuLCBXZXN0IFBvaW50
LCBOWSAxMDk5NiwgVW5pdGVkIFN0YXRlcyYjeEQ7VmlyZ2luaWEgVGVjaCwgNjM1IFByaWNlcyBG
b3JrIFJkLiwgMzUzIEdvb2R3aW4gSGFsbCwgQmxhY2tzYnVyZywgVkEgMjQwNjEsIFVuaXRlZCBT
dGF0ZXM8L2F1dGgtYWRkcmVzcz48dGl0bGVzPjx0aXRsZT5SZWxhdGluZyBzaGFyZWQgbGVhZGVy
c2hpcCB0byBjYXBzdG9uZSB0ZWFtIGVmZmVjdGl2ZW5lc3M8L3RpdGxlPjxzZWNvbmRhcnktdGl0
bGU+SW50ZXJuYXRpb25hbCBKb3VybmFsIG9mIEVuZ2luZWVyaW5nIEVkdWNhdGlvbjwvc2Vjb25k
YXJ5LXRpdGxlPjxhbHQtdGl0bGU+SW50LiBKLiBFbmcuIEVkdWMuPC9hbHQtdGl0bGU+PC90aXRs
ZXM+PHBlcmlvZGljYWw+PGZ1bGwtdGl0bGU+SW50ZXJuYXRpb25hbCBKb3VybmFsIG9mIEVuZ2lu
ZWVyaW5nIEVkdWNhdGlvbjwvZnVsbC10aXRsZT48L3BlcmlvZGljYWw+PHBhZ2VzPjE4ODgtMTkw
NjwvcGFnZXM+PHZvbHVtZT4zNTwvdm9sdW1lPjxudW1iZXI+NkI8L251bWJlcj48a2V5d29yZHM+
PGtleXdvcmQ+Q2Fwc3RvbmUgZGVzaWduPC9rZXl3b3JkPjxrZXl3b3JkPkVuZ2luZWVyaW5nIGxl
YWRlcnNoaXA8L2tleXdvcmQ+PGtleXdvcmQ+VGVhbSBlZmZlY3RpdmVuZXNzPC9rZXl3b3JkPjxr
ZXl3b3JkPlRlYW13b3JrPC9rZXl3b3JkPjxrZXl3b3JkPlBlcnNvbm5lbDwva2V5d29yZD48a2V5
d29yZD5Qcm9mZXNzaW9uYWwgYXNwZWN0czwva2V5d29yZD48a2V5d29yZD5TdHVkZW50czwva2V5
d29yZD48a2V5d29yZD5DYXBzdG9uZSBkZXNpZ24gZXhwZXJpZW5jZTwva2V5d29yZD48a2V5d29y
ZD5DYXBzdG9uZSBkZXNpZ24gcHJvamVjdHM8L2tleXdvcmQ+PGtleXdvcmQ+RW5naW5lZXJpbmcg
Y2Fwc3RvbmVzPC9rZXl3b3JkPjxrZXl3b3JkPlVuZGVyZ3JhZHVhdGUgZW5naW5lZXJpbmc8L2tl
eXdvcmQ+PGtleXdvcmQ+Q3VycmljdWxhPC9rZXl3b3JkPjwva2V5d29yZHM+PGRhdGVzPjx5ZWFy
PjIwMTk8L3llYXI+PC9kYXRlcz48cHVibGlzaGVyPlRlbXB1cyBQdWJsaWNhdGlvbnM8L3B1Ymxp
c2hlcj48aXNibj4wOTQ5MTQ5WCAoSVNTTik8L2lzYm4+PHdvcmstdHlwZT5BcnRpY2xlPC93b3Jr
LXR5cGU+PHVybHM+PHJlbGF0ZWQtdXJscz48dXJsPmh0dHBzOi8vd3d3LnNjb3B1cy5jb20vaW53
YXJkL3JlY29yZC51cmk/ZWlkPTItczIuMC04NTA3ODQ5NDI5OCZhbXA7cGFydG5lcklEPTQwJmFt
cDttZDU9ZDU4YTRkOWI1MDJkMWI2ZTk1OGY0ZTg0YzI3ZTM3MzA8L3VybD48L3JlbGF0ZWQtdXJs
cz48L3VybHM+PHJlbW90ZS1kYXRhYmFzZS1uYW1lPlNjb3B1czwvcmVtb3RlLWRhdGFiYXNlLW5h
bWU+PGxhbmd1YWdlPkVuZ2xpc2g8L2xhbmd1YWdlPjwvcmVjb3JkPjwvQ2l0ZT48Q2l0ZT48QXV0
aG9yPldhdHRoYW5hYnV0PC9BdXRob3I+PFllYXI+MjAxOTwvWWVhcj48UmVjTnVtPjc4NzI8L1Jl
Y051bT48cmVjb3JkPjxyZWMtbnVtYmVyPjc4NzI8L3JlYy1udW1iZXI+PGZvcmVpZ24ta2V5cz48
a2V5IGFwcD0iRU4iIGRiLWlkPSIweDlzMjlweDhkcmVhc2VzejJvNTlzZGZ0ZWQ1MnZ0dHJ2ZTUi
IHRpbWVzdGFtcD0iMTY1MzQxMDAxMSI+Nzg3Mjwva2V5PjwvZm9yZWlnbi1rZXlzPjxyZWYtdHlw
ZSBuYW1lPSJKb3VybmFsIEFydGljbGUiPjE3PC9yZWYtdHlwZT48Y29udHJpYnV0b3JzPjxhdXRo
b3JzPjxhdXRob3I+V2F0dGhhbmFidXQsIEIuPC9hdXRob3I+PC9hdXRob3JzPjwvY29udHJpYnV0
b3JzPjxhdXRoLWFkZHJlc3M+Tm9ydGggQmFuZ2tvayBVbml2ZXJzaXR5LCBUaGFpbGFuZDwvYXV0
aC1hZGRyZXNzPjx0aXRsZXM+PHRpdGxlPktub3dsZWRnZSBleGNoYW5nZSBhbmQgdHJhbnNmb3Jt
YXRpb25hbCBsZWFkZXJzaGlwIHN0eWxlIGZvciB0ZWFtIGltcHJvdmVtZW50PC90aXRsZT48c2Vj
b25kYXJ5LXRpdGxlPlV0b3BpYSB5IFByYXhpcyBMYXRpbm9hbWVyaWNhbmE8L3NlY29uZGFyeS10
aXRsZT48YWx0LXRpdGxlPlV0b3BpYSBQcmF4LiBMYXRpbm9hbWVyaWNhbmE8L2FsdC10aXRsZT48
c2hvcnQtdGl0bGU+SW50ZXJjYW1iaW8gZGUgY29ub2NpbWllbnRvcyB5IGVzdGlsbyBkZSBsaWRl
cmF6Z28gdHJhbnNmb3JtYWNpb25hbCBwYXJhIGVsIG1lam9yYW1pZW50byBkZWwgZXF1aXBvPC9z
aG9ydC10aXRsZT48L3RpdGxlcz48cGVyaW9kaWNhbD48ZnVsbC10aXRsZT5VdG9waWEgeSBQcmF4
aXMgTGF0aW5vYW1lcmljYW5hPC9mdWxsLXRpdGxlPjxhYmJyLTE+VXRvcGlhIFByYXguIExhdGlu
b2FtZXJpY2FuYTwvYWJici0xPjwvcGVyaW9kaWNhbD48YWx0LXBlcmlvZGljYWw+PGZ1bGwtdGl0
bGU+VXRvcGlhIHkgUHJheGlzIExhdGlub2FtZXJpY2FuYTwvZnVsbC10aXRsZT48YWJici0xPlV0
b3BpYSBQcmF4LiBMYXRpbm9hbWVyaWNhbmE8L2FiYnItMT48L2FsdC1wZXJpb2RpY2FsPjxwYWdl
cz4yMDctMjE0PC9wYWdlcz48dm9sdW1lPjI0PC92b2x1bWU+PG51bWJlcj5FeHRyYTY8L251bWJl
cj48a2V5d29yZHM+PGtleXdvcmQ+S25vd2xlZGdlIHNoYXJpbmc8L2tleXdvcmQ+PGtleXdvcmQ+
TXV0dWFsIHRydXN0PC9rZXl3b3JkPjxrZXl3b3JkPlRlYW0gcGVyZm9ybWFuY2U8L2tleXdvcmQ+
PGtleXdvcmQ+VHJhbnNmb3JtYXRpb25hbCBsZWFkZXJzaGlwPC9rZXl3b3JkPjwva2V5d29yZHM+
PGRhdGVzPjx5ZWFyPjIwMTk8L3llYXI+PC9kYXRlcz48cHVibGlzaGVyPlVuaXZlcnNpZGFkIGRl
bCBadWxpYTwvcHVibGlzaGVyPjxpc2JuPjEzMTY1MjE2IChJU1NOKTwvaXNibj48d29yay10eXBl
PkFydGljbGU8L3dvcmstdHlwZT48dXJscz48cmVsYXRlZC11cmxzPjx1cmw+aHR0cHM6Ly93d3cu
c2NvcHVzLmNvbS9pbndhcmQvcmVjb3JkLnVyaT9laWQ9Mi1zMi4wLTg1MDc4MzMxNjY5JmFtcDtw
YXJ0bmVySUQ9NDAmYW1wO21kNT1mNjljMDRhODEyOWNmOGE5NTcyY2QyZmYxYzc0NWQ1MjwvdXJs
PjwvcmVsYXRlZC11cmxzPjwvdXJscz48cmVtb3RlLWRhdGFiYXNlLW5hbWU+U2NvcHVzPC9yZW1v
dGUtZGF0YWJhc2UtbmFtZT48bGFuZ3VhZ2U+RW5nbGlzaDsgU3BhbmlzaDwvbGFuZ3VhZ2U+PC9y
ZWNvcmQ+PC9DaXRlPjxDaXRlPjxBdXRob3I+R2FyY2lhPC9BdXRob3I+PFllYXI+MjAxOTwvWWVh
cj48UmVjTnVtPjc4NzQ8L1JlY051bT48cmVjb3JkPjxyZWMtbnVtYmVyPjc4NzQ8L3JlYy1udW1i
ZXI+PGZvcmVpZ24ta2V5cz48a2V5IGFwcD0iRU4iIGRiLWlkPSIweDlzMjlweDhkcmVhc2VzejJv
NTlzZGZ0ZWQ1MnZ0dHJ2ZTUiIHRpbWVzdGFtcD0iMTY1MzQxMDAxMSI+Nzg3NDwva2V5PjwvZm9y
ZWlnbi1rZXlzPjxyZWYtdHlwZSBuYW1lPSJKb3VybmFsIEFydGljbGUiPjE3PC9yZWYtdHlwZT48
Y29udHJpYnV0b3JzPjxhdXRob3JzPjxhdXRob3I+R2FyY2lhLCBGLiBBLiBaLjwvYXV0aG9yPjxh
dXRob3I+UnVzc28sIFIuIEYuIFMuIE0uPC9hdXRob3I+PC9hdXRob3JzPjwvY29udHJpYnV0b3Jz
PjxhdXRoLWFkZHJlc3M+VU5JTk9WRSDigJMgVW5pdmVyc2lkYWRlIE5vdmUgZGUgSnVsaG8sIFPD
o28gUGF1bG8sIEJyYXppbCYjeEQ7VVNQIOKAkyBVbml2ZXJzaWRhZGUgZGUgU8OjbyBQYXVsbywg
RkVBIOKAkyBGYWN1bGRhZGUgZGUgRWNvbm9taWEsIEFkbWluaXN0cmHDp8OjbyBlIENvbnRhYmls
aWRhZGUsIFPDo28gUGF1bG8sIEJyYXppbDwvYXV0aC1hZGRyZXNzPjx0aXRsZXM+PHRpdGxlPkxl
YWRlcnNoaXAgYW5kIHBlcmZvcm1hbmNlIG9mIHRoZSBzb2Z0d2FyZSBkZXZlbG9wbWVudCB0ZWFt
OiBJbmZsdWVuY2Ugb2YgdGhlIHR5cGUgb2YgcHJvamVjdCBtYW5hZ2VtZW50PC90aXRsZT48c2Vj
b25kYXJ5LXRpdGxlPlJldmlzdGEgQnJhc2lsZWlyYSBkZSBHZXN0YW8gZGUgTmVnb2Npb3M8L3Nl
Y29uZGFyeS10aXRsZT48YWx0LXRpdGxlPlJldi4gQnJhcy4gR2VzdGFvIE5lZ29jaW9zPC9hbHQt
dGl0bGU+PHNob3J0LXRpdGxlPkxpZGVyYW7Dp2EgZSBkZXNlbXBlbmhvIGRhIGVxdWlwZSBkZSBk
ZXNlbnZvbHZpbWVudG8gZGUgc29mdHdhcmU6IEluZmx1w6puY2lhIGRvIHRpcG8gZGUgZ2VzdMOj
byBkZSBwcm9qZXRvczwvc2hvcnQtdGl0bGU+PC90aXRsZXM+PHBlcmlvZGljYWw+PGZ1bGwtdGl0
bGU+UmV2aXN0YSBCcmFzaWxlaXJhIGRlIEdlc3RhbyBkZSBOZWdvY2lvczwvZnVsbC10aXRsZT48
YWJici0xPlJldi4gQnJhcy4gR2VzdGFvIE5lZ29jaW9zPC9hYmJyLTE+PC9wZXJpb2RpY2FsPjxh
bHQtcGVyaW9kaWNhbD48ZnVsbC10aXRsZT5SZXZpc3RhIEJyYXNpbGVpcmEgZGUgR2VzdGFvIGRl
IE5lZ29jaW9zPC9mdWxsLXRpdGxlPjxhYmJyLTE+UmV2LiBCcmFzLiBHZXN0YW8gTmVnb2Npb3M8
L2FiYnItMT48L2FsdC1wZXJpb2RpY2FsPjxwYWdlcz45NzAtMTAwNTwvcGFnZXM+PHZvbHVtZT4y
MTwvdm9sdW1lPjxudW1iZXI+NTwvbnVtYmVyPjxrZXl3b3Jkcz48a2V5d29yZD5BZ2lsZSBNZXRo
b2RzPC9rZXl3b3JkPjxrZXl3b3JkPkxlYWRlcnNoaXAgU3R5bGVzPC9rZXl3b3JkPjxrZXl3b3Jk
PlByb2plY3QgTWFuYWdlbWVudDwva2V5d29yZD48a2V5d29yZD5TdHJ1Y3R1cmFsIEVxdWF0aW9u
IE1vZGVsaW5nPC9rZXl3b3JkPjxrZXl3b3JkPlRlYW0gUGVyZm9ybWFuY2U8L2tleXdvcmQ+PC9r
ZXl3b3Jkcz48ZGF0ZXM+PHllYXI+MjAxOTwveWVhcj48L2RhdGVzPjxwdWJsaXNoZXI+RnVuZGFj
YW8gRXNjb2xhIGRlIENvbWVyY2lvIEFsdmFyZXMgUGVudGVhZG88L3B1Ymxpc2hlcj48aXNibj4x
ODA2NDg5MiAoSVNTTik8L2lzYm4+PHdvcmstdHlwZT5BcnRpY2xlPC93b3JrLXR5cGU+PHVybHM+
PHJlbGF0ZWQtdXJscz48dXJsPmh0dHBzOi8vd3d3LnNjb3B1cy5jb20vaW53YXJkL3JlY29yZC51
cmk/ZWlkPTItczIuMC04NTA3NTU0OTQ1NSZhbXA7ZG9pPTEwLjc4MTklMmZyYmduLnYyMWk1LjQw
MjgmYW1wO3BhcnRuZXJJRD00MCZhbXA7bWQ1PWU0OGFlNDdhZDIxZmY0MDVkZmM5NWM0MjZlMzU0
MTM5PC91cmw+PC9yZWxhdGVkLXVybHM+PC91cmxzPjxlbGVjdHJvbmljLXJlc291cmNlLW51bT4x
MC43ODE5L3JiZ24udjIxaTUuNDAyODwvZWxlY3Ryb25pYy1yZXNvdXJjZS1udW0+PHJlbW90ZS1k
YXRhYmFzZS1uYW1lPlNjb3B1czwvcmVtb3RlLWRhdGFiYXNlLW5hbWU+PGxhbmd1YWdlPkVuZ2xp
c2g7IFBvcnR1Z3Vlc2U8L2xhbmd1YWdlPjwvcmVjb3JkPjwvQ2l0ZT48Q2l0ZT48QXV0aG9yPldl
Z2dlPC9BdXRob3I+PFllYXI+MjAxOTwvWWVhcj48UmVjTnVtPjc4NzU8L1JlY051bT48cmVjb3Jk
PjxyZWMtbnVtYmVyPjc4NzU8L3JlYy1udW1iZXI+PGZvcmVpZ24ta2V5cz48a2V5IGFwcD0iRU4i
IGRiLWlkPSIweDlzMjlweDhkcmVhc2VzejJvNTlzZGZ0ZWQ1MnZ0dHJ2ZTUiIHRpbWVzdGFtcD0i
MTY1MzQxMDAxMSI+Nzg3NTwva2V5PjwvZm9yZWlnbi1rZXlzPjxyZWYtdHlwZSBuYW1lPSJKb3Vy
bmFsIEFydGljbGUiPjE3PC9yZWYtdHlwZT48Y29udHJpYnV0b3JzPjxhdXRob3JzPjxhdXRob3I+
V2VnZ2UsIEouPC9hdXRob3I+PGF1dGhvcj5KdW5nYmF1ZXIsIEsuIEwuPC9hdXRob3I+PGF1dGhv
cj5TaGVtbGEsIE0uPC9hdXRob3I+PC9hdXRob3JzPjwvY29udHJpYnV0b3JzPjxhdXRoLWFkZHJl
c3M+SW5zdGl0dXRlIGZvciBXb3JrLCBPcmdhbml6YXRpb25hbCwgYW5kIFNvY2lhbCBQc3ljaG9s
b2d5LCBUVSBEcmVzZGVuLCBaZWxsZXNjaGVyIFdlZyAxNywgRHJlc2RlbiwgMDEwNjIsIEdlcm1h
bnkmI3hEO1JvdHRlcmRhbSBTY2hvb2wgb2YgTWFuYWdlbWVudCwgRXJhc211cyBVbml2ZXJzaXR5
IFJvdHRlcmRhbSwgUE8gQm94IDE3MzgsIERSIFJvdHRlcmRhbSwgMzAwMCwgTmV0aGVybGFuZHM8
L2F1dGgtYWRkcmVzcz48dGl0bGVzPjx0aXRsZT5XaGVuIGluc3BpcmF0aW9uIGRvZXMgbm90IGZp
dCB0aGUgYmlsbDogQ2hhcmlzbWF0aWMgbGVhZGVyc2hpcCByZWR1Y2VzIHBlcmZvcm1hbmNlIGlu
IGEgdGVhbSBjcmlzaXMgZm9yIGZvbGxvd2VycyBoaWdoIGluIHNlbGYtZGlyZWN0aW9uPC90aXRs
ZT48c2Vjb25kYXJ5LXRpdGxlPkpvdXJuYWwgb2YgTWFuYWdlbWVudCBhbmQgT3JnYW5pemF0aW9u
PC9zZWNvbmRhcnktdGl0bGU+PGFsdC10aXRsZT5KLiBNYW5hZ2UuIE9yZ2FuLjwvYWx0LXRpdGxl
PjwvdGl0bGVzPjxwZXJpb2RpY2FsPjxmdWxsLXRpdGxlPkpvdXJuYWwgb2YgTWFuYWdlbWVudCBh
bmQgT3JnYW5pemF0aW9uPC9mdWxsLXRpdGxlPjxhYmJyLTE+Si4gTWFuYWdlLiBPcmdhbi48L2Fi
YnItMT48L3BlcmlvZGljYWw+PGFsdC1wZXJpb2RpY2FsPjxmdWxsLXRpdGxlPkpvdXJuYWwgb2Yg
TWFuYWdlbWVudCBhbmQgT3JnYW5pemF0aW9uPC9mdWxsLXRpdGxlPjxhYmJyLTE+Si4gTWFuYWdl
LiBPcmdhbi48L2FiYnItMT48L2FsdC1wZXJpb2RpY2FsPjxrZXl3b3Jkcz48a2V5d29yZD5sZWFk
ZXJzaGlwPC9rZXl3b3JkPjxrZXl3b3JkPmxlYWRlcnNoaXAgdGhlb3JpZXM8L2tleXdvcmQ+PGtl
eXdvcmQ+cGVyc29uYWxpdHk8L2tleXdvcmQ+PGtleXdvcmQ+dGVhbXMgYW5kIHRlYW13b3JrPC9r
ZXl3b3JkPjwva2V5d29yZHM+PGRhdGVzPjx5ZWFyPjIwMTk8L3llYXI+PC9kYXRlcz48cHVibGlz
aGVyPkNhbWJyaWRnZSBVbml2ZXJzaXR5IFByZXNzPC9wdWJsaXNoZXI+PGlzYm4+MTgzMzM2NzIg
KElTU04pPC9pc2JuPjx3b3JrLXR5cGU+QXJ0aWNsZTwvd29yay10eXBlPjx1cmxzPjxyZWxhdGVk
LXVybHM+PHVybD5odHRwczovL3d3dy5zY29wdXMuY29tL2lud2FyZC9yZWNvcmQudXJpP2VpZD0y
LXMyLjAtODUwNzIxMTE0MjUmYW1wO2RvaT0xMC4xMDE3JTJmam1vLjIwMTkuNjQmYW1wO3BhcnRu
ZXJJRD00MCZhbXA7bWQ1PTJjMjYxNTQ1M2QzOTk0ZGQ2YTk5NDgxYjllMjhkNDA3PC91cmw+PC9y
ZWxhdGVkLXVybHM+PC91cmxzPjxlbGVjdHJvbmljLXJlc291cmNlLW51bT4xMC4xMDE3L2ptby4y
MDE5LjY0PC9lbGVjdHJvbmljLXJlc291cmNlLW51bT48cmVtb3RlLWRhdGFiYXNlLW5hbWU+U2Nv
cHVzPC9yZW1vdGUtZGF0YWJhc2UtbmFtZT48bGFuZ3VhZ2U+RW5nbGlzaDwvbGFuZ3VhZ2U+PC9y
ZWNvcmQ+PC9DaXRlPjxDaXRlPjxBdXRob3I+T3RobWFuPC9BdXRob3I+PFllYXI+MjAxOTwvWWVh
cj48UmVjTnVtPjc4NzY8L1JlY051bT48cmVjb3JkPjxyZWMtbnVtYmVyPjc4NzY8L3JlYy1udW1i
ZXI+PGZvcmVpZ24ta2V5cz48a2V5IGFwcD0iRU4iIGRiLWlkPSIweDlzMjlweDhkcmVhc2VzejJv
NTlzZGZ0ZWQ1MnZ0dHJ2ZTUiIHRpbWVzdGFtcD0iMTY1MzQxMDAxMSI+Nzg3Njwva2V5PjwvZm9y
ZWlnbi1rZXlzPjxyZWYtdHlwZSBuYW1lPSJKb3VybmFsIEFydGljbGUiPjE3PC9yZWYtdHlwZT48
Y29udHJpYnV0b3JzPjxhdXRob3JzPjxhdXRob3I+T3RobWFuLCBGLiBTLjwvYXV0aG9yPjxhdXRo
b3I+U2FhZCwgTS4gUy4gTS48L2F1dGhvcj48YXV0aG9yPlJvYmFuaSwgQS48L2F1dGhvcj48L2F1
dGhvcnM+PC9jb250cmlidXRvcnM+PGF1dGgtYWRkcmVzcz5JbnN0aXR1dGUgb2YgVGVjaG5vbG9n
eSBNYW5hZ2VtZW50IGFuZCBFbnRyZXByZW5ldXJzaGlwLCBVbml2ZXJzaXRpVGVrbmlrYWwgTWFs
YXlzaWEgTWVsYWthLCBNYWxheXNpYSYjeEQ7Q2VudHJlIG9mIExhbmd1YWdlcyBhbmQgSHVtYW4g
RGV2ZWxvcG1lbnQsIFVuaXZlcnNpdGlUZWtuaWthbCBNYWxheXNpYSBNZWxha2EsIE1hbGF5c2lh
PC9hdXRoLWFkZHJlc3M+PHRpdGxlcz48dGl0bGU+VGhlIGltcGFjdCBvZiBsZWFkZXJzaGlwIHN0
eWxlcyBvbiByJmFtcDtkIHRlYW0gcGVyZm9ybWFuY2UgYW5kIHRoZSBtZWRpYXRpbmcgcm9sZSBv
ZiBrbm93bGVkZ2Ugc2hhcmluZzwvdGl0bGU+PHNlY29uZGFyeS10aXRsZT5IdW1hbml0aWVzIGFu
ZCBTb2NpYWwgU2NpZW5jZXMgUmV2aWV3czwvc2Vjb25kYXJ5LXRpdGxlPjxhbHQtdGl0bGU+SHVt
YW5pdC4gU29jLiBTY2kuIFJldi48L2FsdC10aXRsZT48L3RpdGxlcz48cGVyaW9kaWNhbD48ZnVs
bC10aXRsZT5IdW1hbml0aWVzIGFuZCBTb2NpYWwgU2NpZW5jZXMgUmV2aWV3czwvZnVsbC10aXRs
ZT48YWJici0xPkh1bWFuaXQuIFNvYy4gU2NpLiBSZXYuPC9hYmJyLTE+PC9wZXJpb2RpY2FsPjxh
bHQtcGVyaW9kaWNhbD48ZnVsbC10aXRsZT5IdW1hbml0aWVzIGFuZCBTb2NpYWwgU2NpZW5jZXMg
UmV2aWV3czwvZnVsbC10aXRsZT48YWJici0xPkh1bWFuaXQuIFNvYy4gU2NpLiBSZXYuPC9hYmJy
LTE+PC9hbHQtcGVyaW9kaWNhbD48cGFnZXM+MzA3LTMxNDwvcGFnZXM+PHZvbHVtZT43PC92b2x1
bWU+PG51bWJlcj4yPC9udW1iZXI+PGtleXdvcmRzPjxrZXl3b3JkPktub3dsZWRnZSBTaGFyaW5n
PC9rZXl3b3JkPjxrZXl3b3JkPkxlYWRlcnNoaXAgU3R5bGVzPC9rZXl3b3JkPjxrZXl3b3JkPlIm
YW1wO0QgVGVhbSBQZXJmb3JtYW5jZTwva2V5d29yZD48a2V5d29yZD5UcmFuc2FjdGlvbmFsIExl
YWRlcnNoaXAgU3R5bGU8L2tleXdvcmQ+PGtleXdvcmQ+VHJhbnNmb3JtYXRpb25hbCBMZWFkZXJz
aGlwIFN0eWxlPC9rZXl3b3JkPjwva2V5d29yZHM+PGRhdGVzPjx5ZWFyPjIwMTk8L3llYXI+PC9k
YXRlcz48cHVibGlzaGVyPkd5YW5kaGFyYSBJbnRlcm5hdGlvbmFsIEFjYWRlbWljIFB1YmxpY2F0
aW9uczwvcHVibGlzaGVyPjxpc2JuPjIzOTU2NTE4IChJU1NOKTwvaXNibj48d29yay10eXBlPkFy
dGljbGU8L3dvcmstdHlwZT48dXJscz48cmVsYXRlZC11cmxzPjx1cmw+aHR0cHM6Ly93d3cuc2Nv
cHVzLmNvbS9pbndhcmQvcmVjb3JkLnVyaT9laWQ9Mi1zMi4wLTg1MDY5OTY2MjE4JmFtcDtkb2k9
MTAuMTg1MTAlMmZoc3NyLjIwMTkuNzIzNiZhbXA7cGFydG5lcklEPTQwJmFtcDttZDU9MzZkYjQ2
NDM0YWQ5MjMwNTNhNzZjMmViNDA1OWJlMjY8L3VybD48L3JlbGF0ZWQtdXJscz48L3VybHM+PGVs
ZWN0cm9uaWMtcmVzb3VyY2UtbnVtPjEwLjE4NTEwL2hzc3IuMjAxOS43MjM2PC9lbGVjdHJvbmlj
LXJlc291cmNlLW51bT48cmVtb3RlLWRhdGFiYXNlLW5hbWU+U2NvcHVzPC9yZW1vdGUtZGF0YWJh
c2UtbmFtZT48bGFuZ3VhZ2U+RW5nbGlzaDwvbGFuZ3VhZ2U+PC9yZWNvcmQ+PC9DaXRlPjxDaXRl
PjxBdXRob3I+Vm9qdm9kaWM8L0F1dGhvcj48WWVhcj4yMDE5PC9ZZWFyPjxSZWNOdW0+Nzg3Nzwv
UmVjTnVtPjxyZWNvcmQ+PHJlYy1udW1iZXI+Nzg3NzwvcmVjLW51bWJlcj48Zm9yZWlnbi1rZXlz
PjxrZXkgYXBwPSJFTiIgZGItaWQ9IjB4OXMyOXB4OGRyZWFzZXN6Mm81OXNkZnRlZDUydnR0cnZl
NSIgdGltZXN0YW1wPSIxNjUzNDEwMDExIj43ODc3PC9rZXk+PC9mb3JlaWduLWtleXM+PHJlZi10
eXBlIG5hbWU9IkpvdXJuYWwgQXJ0aWNsZSI+MTc8L3JlZi10eXBlPjxjb250cmlidXRvcnM+PGF1
dGhvcnM+PGF1dGhvcj5Wb2p2b2RpYywgTS48L2F1dGhvcj48YXV0aG9yPkhpdHosIEMuPC9hdXRo
b3I+PC9hdXRob3JzPjwvY29udHJpYnV0b3JzPjxhdXRoLWFkZHJlc3M+VW5pdmVyc2l0eSBvZiBF
Y29ub21pY3MsIEZhY3VsdHkgb2YgQnVzaW5lc3MgQWRtaW5pc3RyYXRpb24sIFByYWd1ZSwgQ3pl
Y2ggUmVwdWJsaWM8L2F1dGgtYWRkcmVzcz48dGl0bGVzPjx0aXRsZT5Hb3Zlcm5hbmNlIHRlYW0g
bGVhZGVyc2hpcCBhbmQgYnVzaW5lc3MgdXNlciBwYXJ0aWNpcGF0aW9uIC0gT3JnYW5pemF0aW9u
YWwgcHJhY3RpY2VzIGZvciBpbm5vdmF0aXZlIGN1c3RvbWVyIGVuZ2FnZW1lbnQgaW4gZGF0YSBj
b21wbGlhbmNlIHByb2plY3Q8L3RpdGxlPjxzZWNvbmRhcnktdGl0bGU+Q2VudHJhbCBFdXJvcGVh
biBCdXNpbmVzcyBSZXZpZXc8L3NlY29uZGFyeS10aXRsZT48YWx0LXRpdGxlPkNlbnQuIEV1cm9w
ZWFuIEJ1cy4gUmV2LjwvYWx0LXRpdGxlPjwvdGl0bGVzPjxwZXJpb2RpY2FsPjxmdWxsLXRpdGxl
PkNlbnRyYWwgRXVyb3BlYW4gQnVzaW5lc3MgUmV2aWV3PC9mdWxsLXRpdGxlPjwvcGVyaW9kaWNh
bD48cGFnZXM+MTUtNDU8L3BhZ2VzPjx2b2x1bWU+ODwvdm9sdW1lPjxudW1iZXI+MjwvbnVtYmVy
PjxrZXl3b3Jkcz48a2V5d29yZD5EYXRhIGNvbXBsaWFuY2U8L2tleXdvcmQ+PGtleXdvcmQ+RGF0
YSBnb3Zlcm5hbmNlPC9rZXl3b3JkPjxrZXl3b3JkPklubm92YXRpb248L2tleXdvcmQ+PGtleXdv
cmQ+TGVhZGVyc2hpcDwva2V5d29yZD48L2tleXdvcmRzPjxkYXRlcz48eWVhcj4yMDE5PC95ZWFy
PjwvZGF0ZXM+PHB1Ymxpc2hlcj5FY29ub21pY3MgLSBQcmFndWUsIEZhY3VsdHkgb2YgQnVzaW5l
c3MgQWRtaW5pc3RyYXRpb248L3B1Ymxpc2hlcj48aXNibj4xODA1NDg1NCAoSVNTTik8L2lzYm4+
PHdvcmstdHlwZT5BcnRpY2xlPC93b3JrLXR5cGU+PHVybHM+PHJlbGF0ZWQtdXJscz48dXJsPmh0
dHBzOi8vd3d3LnNjb3B1cy5jb20vaW53YXJkL3JlY29yZC51cmk/ZWlkPTItczIuMC04NTA2ODcy
OTg0MyZhbXA7ZG9pPTEwLjE4MjY3JTJmai5jZWJyLjIxNCZhbXA7cGFydG5lcklEPTQwJmFtcDtt
ZDU9MGUxZmEyZmZjNjMxMGRhNGZiYzEwNjhkMGRjNWM3MDk8L3VybD48L3JlbGF0ZWQtdXJscz48
L3VybHM+PGVsZWN0cm9uaWMtcmVzb3VyY2UtbnVtPjEwLjE4MjY3L2ouY2Vici4yMTQ8L2VsZWN0
cm9uaWMtcmVzb3VyY2UtbnVtPjxyZW1vdGUtZGF0YWJhc2UtbmFtZT5TY29wdXM8L3JlbW90ZS1k
YXRhYmFzZS1uYW1lPjxsYW5ndWFnZT5FbmdsaXNoPC9sYW5ndWFnZT48L3JlY29yZD48L0NpdGU+
PENpdGU+PEF1dGhvcj5VbCBIYXNzYW48L0F1dGhvcj48WWVhcj4yMDE5PC9ZZWFyPjxSZWNOdW0+
Nzg3OTwvUmVjTnVtPjxyZWNvcmQ+PHJlYy1udW1iZXI+Nzg3OTwvcmVjLW51bWJlcj48Zm9yZWln
bi1rZXlzPjxrZXkgYXBwPSJFTiIgZGItaWQ9IjB4OXMyOXB4OGRyZWFzZXN6Mm81OXNkZnRlZDUy
dnR0cnZlNSIgdGltZXN0YW1wPSIxNjUzNDEwMDExIj43ODc5PC9rZXk+PC9mb3JlaWduLWtleXM+
PHJlZi10eXBlIG5hbWU9IkpvdXJuYWwgQXJ0aWNsZSI+MTc8L3JlZi10eXBlPjxjb250cmlidXRv
cnM+PGF1dGhvcnM+PGF1dGhvcj5VbCBIYXNzYW4sIE0uPC9hdXRob3I+PGF1dGhvcj5JcWJhbCwg
Wi48L2F1dGhvcj48YXV0aG9yPlNoYWZpcXVlLCBVLjwvYXV0aG9yPjxhdXRob3I+QnVraGFyaSwg
Ti48L2F1dGhvcj48L2F1dGhvcnM+PC9jb250cmlidXRvcnM+PGF1dGgtYWRkcmVzcz5EZXBhcnRt
ZW50IG9mIENvbW1lcmNlLCBCYWhhdWRkaW4gWmFrYXJpeWEgVW5pdmVyc2l0eSwgTXVsdGFuLCBQ
YWtpc3RhbjwvYXV0aC1hZGRyZXNzPjx0aXRsZXM+PHRpdGxlPlRyYW5zZm9ybWF0aW9uYWwgbGVh
ZGVyc2hpcCBhbmQgdGVhbSBwZXJmb3JtYW5jZTogQW4gZW1waXJpY2FsIHN0dWR5IG9mIHRoZSBo
b3RlbCBpbmR1c3RyeSBvZiBQYWtpc3RhbjwvdGl0bGU+PHNlY29uZGFyeS10aXRsZT5JbnRlcm5h
dGlvbmFsIEpvdXJuYWwgb2YgQnVzaW5lc3MgRXhjZWxsZW5jZTwvc2Vjb25kYXJ5LXRpdGxlPjxh
bHQtdGl0bGU+SW50LiBKLiBCdXMuIEV4Y2VsbGVuY2U8L2FsdC10aXRsZT48L3RpdGxlcz48cGVy
aW9kaWNhbD48ZnVsbC10aXRsZT5JbnRlcm5hdGlvbmFsIEpvdXJuYWwgb2YgQnVzaW5lc3MgRXhj
ZWxsZW5jZTwvZnVsbC10aXRsZT48YWJici0xPkludC4gSi4gQnVzLiBFeGNlbGxlbmNlPC9hYmJy
LTE+PC9wZXJpb2RpY2FsPjxhbHQtcGVyaW9kaWNhbD48ZnVsbC10aXRsZT5JbnRlcm5hdGlvbmFs
IEpvdXJuYWwgb2YgQnVzaW5lc3MgRXhjZWxsZW5jZTwvZnVsbC10aXRsZT48YWJici0xPkludC4g
Si4gQnVzLiBFeGNlbGxlbmNlPC9hYmJyLTE+PC9hbHQtcGVyaW9kaWNhbD48cGFnZXM+MTUxLTE3
MzwvcGFnZXM+PHZvbHVtZT4xODwvdm9sdW1lPjxudW1iZXI+MjwvbnVtYmVyPjxrZXl3b3Jkcz48
a2V5d29yZD5Ib3RlbCBpbmR1c3RyeTwva2V5d29yZD48a2V5d29yZD5Lbm93bGVkZ2Ugc2hhcmlu
Zzwva2V5d29yZD48a2V5d29yZD5QYWtpc3Rhbjwva2V5d29yZD48a2V5d29yZD5UZWFtIGVmZmlj
YWN5PC9rZXl3b3JkPjxrZXl3b3JkPlRlYW0gZW1wb3dlcm1lbnQ8L2tleXdvcmQ+PGtleXdvcmQ+
VGVhbSBwZXJmb3JtYW5jZTwva2V5d29yZD48a2V5d29yZD5UZWFtIHByb3NvY2lhbCBtb3RpdmF0
aW9uPC9rZXl3b3JkPjxrZXl3b3JkPlRyYW5zZm9ybWF0aW9uYWwgbGVhZGVyc2hpcDwva2V5d29y
ZD48L2tleXdvcmRzPjxkYXRlcz48eWVhcj4yMDE5PC95ZWFyPjwvZGF0ZXM+PHB1Ymxpc2hlcj5J
bmRlcnNjaWVuY2UgUHVibGlzaGVyczwvcHVibGlzaGVyPjxpc2JuPjE3NTYwMDQ3IChJU1NOKTwv
aXNibj48d29yay10eXBlPkFydGljbGU8L3dvcmstdHlwZT48dXJscz48cmVsYXRlZC11cmxzPjx1
cmw+aHR0cHM6Ly93d3cuc2NvcHVzLmNvbS9pbndhcmQvcmVjb3JkLnVyaT9laWQ9Mi1zMi4wLTg1
MDY1NzA2MTI0JmFtcDtkb2k9MTAuMTUwNCUyZklKQkVYLjIwMTkuMDk5NTU1JmFtcDtwYXJ0bmVy
SUQ9NDAmYW1wO21kNT0zNGQ3ZTE3NjQ2ZTU3OTNjN2E0ZjZjOTY5ZDkxOWM0NTwvdXJsPjwvcmVs
YXRlZC11cmxzPjwvdXJscz48ZWxlY3Ryb25pYy1yZXNvdXJjZS1udW0+MTAuMTUwNC9JSkJFWC4y
MDE5LjA5OTU1NTwvZWxlY3Ryb25pYy1yZXNvdXJjZS1udW0+PHJlbW90ZS1kYXRhYmFzZS1uYW1l
PlNjb3B1czwvcmVtb3RlLWRhdGFiYXNlLW5hbWU+PGxhbmd1YWdlPkVuZ2xpc2g8L2xhbmd1YWdl
PjwvcmVjb3JkPjwvQ2l0ZT48Q2l0ZT48QXV0aG9yPkxlZTwvQXV0aG9yPjxZZWFyPjIwMTk8L1ll
YXI+PFJlY051bT43ODgwPC9SZWNOdW0+PHJlY29yZD48cmVjLW51bWJlcj43ODgwPC9yZWMtbnVt
YmVyPjxmb3JlaWduLWtleXM+PGtleSBhcHA9IkVOIiBkYi1pZD0iMHg5czI5cHg4ZHJlYXNlc3oy
bzU5c2RmdGVkNTJ2dHRydmU1IiB0aW1lc3RhbXA9IjE2NTM0MTAwMTEiPjc4ODA8L2tleT48L2Zv
cmVpZ24ta2V5cz48cmVmLXR5cGUgbmFtZT0iSm91cm5hbCBBcnRpY2xlIj4xNzwvcmVmLXR5cGU+
PGNvbnRyaWJ1dG9ycz48YXV0aG9ycz48YXV0aG9yPkxlZSwgTS4gSC48L2F1dGhvcj48YXV0aG9y
PktvLCBLLiBNLjwvYXV0aG9yPjwvYXV0aG9ycz48L2NvbnRyaWJ1dG9ycz48YXV0aC1hZGRyZXNz
PllhbmdvIFVuaXZlcnNpdHksIEZ1emhvdSwgMzUwMDE1LCBDaGluYTwvYXV0aC1hZGRyZXNzPjx0
aXRsZXM+PHRpdGxlPlRoZSBpbmZsdWVuY2Ugb2Ygc3VwZXJ2aXNvcnPigJkgbGVhZGVyc2hpcCBz
a2lsbHMgYW5kIHRlYW0gY29oZXNpb24gb24gdGVhbSBwZXJmb3JtYW5jZSBpbiBlbnZpcm9ubWVu
dGFsIHNlcnZpY2UgaW5kdXN0cnk8L3RpdGxlPjxzZWNvbmRhcnktdGl0bGU+RWtvbG9qaTwvc2Vj
b25kYXJ5LXRpdGxlPjxhbHQtdGl0bGU+RWtvbG9qaTwvYWx0LXRpdGxlPjwvdGl0bGVzPjxwZXJp
b2RpY2FsPjxmdWxsLXRpdGxlPkVrb2xvamk8L2Z1bGwtdGl0bGU+PC9wZXJpb2RpY2FsPjxhbHQt
cGVyaW9kaWNhbD48ZnVsbC10aXRsZT5Fa29sb2ppPC9mdWxsLXRpdGxlPjwvYWx0LXBlcmlvZGlj
YWw+PHBhZ2VzPjEwMTMtMTAxNzwvcGFnZXM+PHZvbHVtZT4yODwvdm9sdW1lPjxudW1iZXI+MTA3
PC9udW1iZXI+PGtleXdvcmRzPjxrZXl3b3JkPkVudmlyb25tZW50YWwgc2VydmljZSBpbmR1c3Ry
eTwva2V5d29yZD48a2V5d29yZD5MZWFkZXJzaGlwIHNraWxsPC9rZXl3b3JkPjxrZXl3b3JkPlRl
YW0gY29oZXNpb248L2tleXdvcmQ+PGtleXdvcmQ+VGVhbSBwZXJmb3JtYW5jZTwva2V5d29yZD48
a2V5d29yZD5UaGlua2luZyBzdHlsZTwva2V5d29yZD48a2V5d29yZD5sZWFkZXJzaGlwPC9rZXl3
b3JkPjxrZXl3b3JkPnF1ZXN0aW9ubmFpcmUgc3VydmV5PC9rZXl3b3JkPjxrZXl3b3JkPnNlcnZp
Y2Ugc2VjdG9yPC9rZXl3b3JkPjxrZXl3b3JkPkNoaW5hPC9rZXl3b3JkPjwva2V5d29yZHM+PGRh
dGVzPjx5ZWFyPjIwMTk8L3llYXI+PC9kYXRlcz48cHVibGlzaGVyPkNldmtvciBWYWtmaTwvcHVi
bGlzaGVyPjxpc2JuPjEzMDAxMzYxIChJU1NOKTwvaXNibj48d29yay10eXBlPkFydGljbGU8L3dv
cmstdHlwZT48dXJscz48cmVsYXRlZC11cmxzPjx1cmw+aHR0cHM6Ly93d3cuc2NvcHVzLmNvbS9p
bndhcmQvcmVjb3JkLnVyaT9laWQ9Mi1zMi4wLTg1MDYzODc3ODU4JmFtcDtwYXJ0bmVySUQ9NDAm
YW1wO21kNT0xNTJhZTRkYzNlNGNjOTEwMTIyZGEzNDUxNGEyMjk4OTwvdXJsPjwvcmVsYXRlZC11
cmxzPjwvdXJscz48Y3VzdG9tNz5lMTA3MTE5PC9jdXN0b203PjxyZW1vdGUtZGF0YWJhc2UtbmFt
ZT5TY29wdXM8L3JlbW90ZS1kYXRhYmFzZS1uYW1lPjxsYW5ndWFnZT5FbmdsaXNoPC9sYW5ndWFn
ZT48L3JlY29yZD48L0NpdGU+PENpdGU+PEF1dGhvcj5MZXBwaW48L0F1dGhvcj48WWVhcj4yMDE5
PC9ZZWFyPjxSZWNOdW0+ODQ0MDwvUmVjTnVtPjxyZWNvcmQ+PHJlYy1udW1iZXI+ODQ0MDwvcmVj
LW51bWJlcj48Zm9yZWlnbi1rZXlzPjxrZXkgYXBwPSJFTiIgZGItaWQ9IjB4OXMyOXB4OGRyZWFz
ZXN6Mm81OXNkZnRlZDUydnR0cnZlNSIgdGltZXN0YW1wPSIxNjYxMTE3NzYxIj44NDQwPC9rZXk+
PC9mb3JlaWduLWtleXM+PHJlZi10eXBlIG5hbWU9IkpvdXJuYWwgQXJ0aWNsZSI+MTc8L3JlZi10
eXBlPjxjb250cmlidXRvcnM+PGF1dGhvcnM+PGF1dGhvcj5MZXBwaW4sIEEuIEwuPC9hdXRob3I+
PGF1dGhvcj5NYWhvbmV5LCBKLiBFLjwvYXV0aG9yPjxhdXRob3I+U3RldmVucywgSy4gUi48L2F1
dGhvcj48YXV0aG9yPkJhcnRlbHMsIFMuIEouPC9hdXRob3I+PGF1dGhvcj5CYWxkd2luLCBMLiBN
LjwvYXV0aG9yPjxhdXRob3I+RG9sb3IsIFIuIEouPC9hdXRob3I+PGF1dGhvcj5Qcm9jdG9yLCBF
LiBLLjwvYXV0aG9yPjxhdXRob3I+U2Nob2xsLCBMLjwvYXV0aG9yPjxhdXRob3I+TW9vcmUsIEou
IEIuPC9hdXRob3I+PGF1dGhvcj5CYXVtYW5uLCBBLiBBLjwvYXV0aG9yPjxhdXRob3I+Um9od2Vk
ZXIsIEMuIEwuPC9hdXRob3I+PGF1dGhvcj5MdWJ5LCBKLjwvYXV0aG9yPjxhdXRob3I+TWVpc3Nu
ZXIsIFAuPC9hdXRob3I+PC9hdXRob3JzPjwvY29udHJpYnV0b3JzPjxhdXRoLWFkZHJlc3M+RGVw
YXJ0bWVudCBvZiBIZWFsdGggU2NpZW5jZXMgUmVzZWFyY2gsIE1heW8gQ2xpbmljLCBNYXlvIENs
aW5pYyBDZW50ZXIgZm9yIENsaW5pY2FsIGFuZCBUcmFuc2xhdGlvbmFsIFNjaWVuY2UsIFJvY2hl
c3RlciwgTU4sIFVTQS4mI3hEO0RpdmlzaW9uIG9mIEdlcmlhdHJpY3MsIFVuaXZlcnNpdHkgb2Yg
V2lzY29uc2luIFNjaG9vbCBvZiBNZWRpY2luZSBhbmQgUHVibGljIEhlYWx0aCwgTWFkaXNvbiwg
V0ksIFVTQS4mI3hEO0RlcGFydG1lbnQgb2YgTnVyc2luZywgVW5pdmVyc2l0eSBvZiBUZXhhcyBI
ZWFsdGggU2NpZW5jZSBDZW50ZXItU2FuIEFudG9uaW8sIFNhbiBBbnRvbmlvLCBUWCwgVVNBLiYj
eEQ7VGhlIE1vbmdhbiBJbnN0aXR1dGUsIE1hc3NhY2h1c2V0dHMgR2VuZXJhbCBIb3NwaXRhbCwg
Qm9zdG9uLCBNQSwgVVNBLiYjeEQ7RGVwYXJ0bWVudCBvZiBGYW1pbHkgTWVkaWNpbmUsIFVuaXZl
cnNpdHkgb2YgV2FzaGluZ3RvbiwgU2VhdHRsZSwgV0EsIFVTQS4mI3hEO0RlcGFydG1lbnQgb2Yg
TWVkaWNpbmUsIER1a2UgVW5pdmVyc2l0eSwgRHVyaGFtLCBOQywgVVNBLiYjeEQ7QnJvd24gU2No
b29sIG9mIFNvY2lhbCBXb3JrLCBXYXNoaW5ndG9uIFVuaXZlcnNpdHkgaW4gU3QuIExvdWlzLCBT
dC4gTG91aXMsIE1PLCBVU0EuJiN4RDtJbnN0aXR1dGUgZm9yIENsaW5pY2FsIGFuZCBUcmFuc2xh
dGlvbmFsIFJlc2VhcmNoLCBVbml2ZXJzaXR5IG9mIFdpc2NvbnNpbi1NYWRpc29uLCBNYWRpc29u
LCBXSSwgVVNBLiYjeEQ7RGVwYXJ0bWVudCBvZiBGYW1pbHkgYW5kIENvbW11bml0eSBNZWRpY2lu
ZSwgV2FrZSBGb3Jlc3QgVW5pdmVyc2l0eSwgV2FrZSBGb3Jlc3QgU2Nob29sIG9mIE1lZGljaW5l
LCBXaW5zdG9uLVNhbGVtLCBOQywgVVNBLiYjeEQ7R2lsbGluZ3MgU2Nob29sIG9mIFB1YmxpYyBI
ZWFsdGgsIFVuaXZlcnNpdHkgb2YgTm9ydGggQ2Fyb2xpbmEgYXQgQ2hhcGVsIEhpbGwsIENoYXBl
bCBIaWxsLCBOQywgVVNBLiYjeEQ7RGVwYXJ0bWVudCBvZiBQc3ljaGlhdHJ5LCBXYXNoaW5ndG9u
IFVuaXZlcnNpdHkgU2Nob29sIG9mIE1lZGljaW5lLCBTdC4gTG91aXMsIE1PLCBVU0EuJiN4RDtE
ZXBhcnRtZW50IG9mIEZhbWlseSBhbmQgU29jaWFsIE1lZGljaW5lLCBBbGJlcnQgRWluc3RlaW4g
Q29sbGVnZSBvZiBNZWRpY2luZS9Nb250ZWZpb3JlIE1lZGljYWwgQ2VudGVyLCBCcm9ueCwgTlks
IFVTQS48L2F1dGgtYWRkcmVzcz48dGl0bGVzPjx0aXRsZT5TaXR1YXRpbmcgZGlzc2VtaW5hdGlv
biBhbmQgaW1wbGVtZW50YXRpb24gc2NpZW5jZXMgd2l0aGluIGFuZCBhY3Jvc3MgdGhlIHRyYW5z
bGF0aW9uYWwgcmVzZWFyY2ggc3BlY3RydW08L3RpdGxlPjxzZWNvbmRhcnktdGl0bGU+SiBDbGlu
IFRyYW5zbCBTY2k8L3NlY29uZGFyeS10aXRsZT48L3RpdGxlcz48cGVyaW9kaWNhbD48ZnVsbC10
aXRsZT5KIENsaW4gVHJhbnNsIFNjaTwvZnVsbC10aXRsZT48L3BlcmlvZGljYWw+PHBhZ2VzPjE1
Mi0xNTg8L3BhZ2VzPjx2b2x1bWU+NDwvdm9sdW1lPjxudW1iZXI+MzwvbnVtYmVyPjxlZGl0aW9u
PjIwMTkwNzI5PC9lZGl0aW9uPjxrZXl3b3Jkcz48a2V5d29yZD5EaXNzZW1pbmF0aW9uPC9rZXl3
b3JkPjxrZXl3b3JkPmltcGxlbWVudGF0aW9uPC9rZXl3b3JkPjxrZXl3b3JkPmtub3dsZWRnZSB0
cmFuc2Zlcjwva2V5d29yZD48a2V5d29yZD50cmFuc2xhdGlvbjwva2V5d29yZD48a2V5d29yZD50
cmFuc2xhdGlvbmFsIHNjaWVuY2U8L2tleXdvcmQ+PC9rZXl3b3Jkcz48ZGF0ZXM+PHllYXI+MjAx
OTwveWVhcj48cHViLWRhdGVzPjxkYXRlPkp1bCAyOTwvZGF0ZT48L3B1Yi1kYXRlcz48L2RhdGVz
Pjxpc2JuPjIwNTktODY2MTwvaXNibj48YWNjZXNzaW9uLW51bT4zMjY5NTQ4MjwvYWNjZXNzaW9u
LW51bT48dXJscz48L3VybHM+PGN1c3RvbTI+UE1DNzM0ODAzNDwvY3VzdG9tMj48ZWxlY3Ryb25p
Yy1yZXNvdXJjZS1udW0+MTAuMTAxNy9jdHMuMjAxOS4zOTI8L2VsZWN0cm9uaWMtcmVzb3VyY2Ut
bnVtPjxyZW1vdGUtZGF0YWJhc2UtcHJvdmlkZXI+TkxNPC9yZW1vdGUtZGF0YWJhc2UtcHJvdmlk
ZXI+PGxhbmd1YWdlPmVuZzwvbGFuZ3VhZ2U+PC9yZWNvcmQ+PC9DaXRlPjxDaXRlPjxBdXRob3I+
S2xhaWM8L0F1dGhvcj48WWVhcj4yMDIwPC9ZZWFyPjxSZWNOdW0+NzgwNjwvUmVjTnVtPjxyZWNv
cmQ+PHJlYy1udW1iZXI+NzgwNjwvcmVjLW51bWJlcj48Zm9yZWlnbi1rZXlzPjxrZXkgYXBwPSJF
TiIgZGItaWQ9IjB4OXMyOXB4OGRyZWFzZXN6Mm81OXNkZnRlZDUydnR0cnZlNSIgdGltZXN0YW1w
PSIxNjUzNDEwMDExIj43ODA2PC9rZXk+PC9mb3JlaWduLWtleXM+PHJlZi10eXBlIG5hbWU9Ikpv
dXJuYWwgQXJ0aWNsZSI+MTc8L3JlZi10eXBlPjxjb250cmlidXRvcnM+PGF1dGhvcnM+PGF1dGhv
cj5LbGFpYywgQS48L2F1dGhvcj48YXV0aG9yPkJ1cnRzY2hlciwgTS4gSi48L2F1dGhvcj48YXV0
aG9yPkpvbmFzLCBLLjwvYXV0aG9yPjwvYXV0aG9ycz48L2NvbnRyaWJ1dG9ycz48YXV0aC1hZGRy
ZXNzPkRlcGFydG1lbnQgb2YgUHN5Y2hvbG9neSwgVW5pdmVyc2l0eSBvZiBadXJpY2gsIFN3aXR6
ZXJsYW5kJiN4RDtTY2hvb2wgb2YgQXBwbGllZCBQc3ljaG9sb2d5LCBaSEFXIFp1cmljaCwgU3dp
dHplcmxhbmQ8L2F1dGgtYWRkcmVzcz48dGl0bGVzPjx0aXRsZT5Gb3N0ZXJpbmcgdGVhbSBpbm5v
dmF0aW9uIGFuZCBsZWFybmluZyBieSBtZWFucyBvZiB0ZWFtLWNlbnRyaWMgdHJhbnNmb3JtYXRp
b25hbCBsZWFkZXJzaGlwOiBUaGUgcm9sZSBvZiB0ZWFtd29yayBxdWFsaXR5PC90aXRsZT48c2Vj
b25kYXJ5LXRpdGxlPkpvdXJuYWwgb2YgT2NjdXBhdGlvbmFsIGFuZCBPcmdhbml6YXRpb25hbCBQ
c3ljaG9sb2d5PC9zZWNvbmRhcnktdGl0bGU+PGFsdC10aXRsZT5KLiBPY2N1cC4gT3JnYW4uIFBz
eWNob2wuPC9hbHQtdGl0bGU+PC90aXRsZXM+PHBhZ2VzPjk0Mi05NjY8L3BhZ2VzPjx2b2x1bWU+
OTM8L3ZvbHVtZT48bnVtYmVyPjQ8L251bWJlcj48a2V5d29yZHM+PGtleXdvcmQ+aW5kaXZpZHVh
bCBtZW1iZXJz4oCZIGxlYXJuaW5nPC9rZXl3b3JkPjxrZXl3b3JkPnNjaWVudGlmaWMgdGVhbXM8
L2tleXdvcmQ+PGtleXdvcmQ+dGVhbSBpbm5vdmF0aW9uPC9rZXl3b3JkPjxrZXl3b3JkPnRlYW0t
Y2VudHJpYyB0cmFuc2Zvcm1hdGlvbmFsIGxlYWRlcnNoaXA8L2tleXdvcmQ+PGtleXdvcmQ+dGVh
bXdvcmsgcXVhbGl0eTwva2V5d29yZD48a2V5d29yZD5hcnRpY2xlPC9rZXl3b3JkPjxrZXl3b3Jk
Pmh1bWFuPC9rZXl3b3JkPjxrZXl3b3JkPmh1bWFuIGV4cGVyaW1lbnQ8L2tleXdvcmQ+PGtleXdv
cmQ+bGVhZGVyc2hpcDwva2V5d29yZD48a2V5d29yZD5sZWFybmluZzwva2V5d29yZD48a2V5d29y
ZD5vcmdhbml6YXRpb248L2tleXdvcmQ+PGtleXdvcmQ+cGh5c2ljaWFuPC9rZXl3b3JkPjxrZXl3
b3JkPnRlYW0gYnVpbGRpbmc8L2tleXdvcmQ+PGtleXdvcmQ+dGVhbXdvcms8L2tleXdvcmQ+PGtl
eXdvcmQ+dGhpbmtpbmc8L2tleXdvcmQ+PGtleXdvcmQ+dmlzaW9uPC9rZXl3b3JkPjwva2V5d29y
ZHM+PGRhdGVzPjx5ZWFyPjIwMjA8L3llYXI+PC9kYXRlcz48cHVibGlzaGVyPkpvaG4gV2lsZXkg
YW5kIFNvbnMgTHRkPC9wdWJsaXNoZXI+PGlzYm4+MDk2MzE3OTggKElTU04pPC9pc2JuPjx3b3Jr
LXR5cGU+QXJ0aWNsZTwvd29yay10eXBlPjx1cmxzPjxyZWxhdGVkLXVybHM+PHVybD5odHRwczov
L3d3dy5zY29wdXMuY29tL2lud2FyZC9yZWNvcmQudXJpP2VpZD0yLXMyLjAtODUwODU4ODM3MDgm
YW1wO2RvaT0xMC4xMTExJTJmam9vcC4xMjMxNiZhbXA7cGFydG5lcklEPTQwJmFtcDttZDU9YWZk
ZGEzZWVlMzg1NzUzNTFkMjJhYTlkNmM4N2FhNzM8L3VybD48L3JlbGF0ZWQtdXJscz48L3VybHM+
PGVsZWN0cm9uaWMtcmVzb3VyY2UtbnVtPjEwLjExMTEvam9vcC4xMjMxNjwvZWxlY3Ryb25pYy1y
ZXNvdXJjZS1udW0+PHJlbW90ZS1kYXRhYmFzZS1uYW1lPlNjb3B1czwvcmVtb3RlLWRhdGFiYXNl
LW5hbWU+PGxhbmd1YWdlPkVuZ2xpc2g8L2xhbmd1YWdlPjwvcmVjb3JkPjwvQ2l0ZT48Q2l0ZT48
QXV0aG9yPkJydW5pbmc8L0F1dGhvcj48WWVhcj4yMDIwPC9ZZWFyPjxSZWNOdW0+NzgwNzwvUmVj
TnVtPjxyZWNvcmQ+PHJlYy1udW1iZXI+NzgwNzwvcmVjLW51bWJlcj48Zm9yZWlnbi1rZXlzPjxr
ZXkgYXBwPSJFTiIgZGItaWQ9IjB4OXMyOXB4OGRyZWFzZXN6Mm81OXNkZnRlZDUydnR0cnZlNSIg
dGltZXN0YW1wPSIxNjUzNDEwMDExIj43ODA3PC9rZXk+PC9mb3JlaWduLWtleXM+PHJlZi10eXBl
IG5hbWU9IkpvdXJuYWwgQXJ0aWNsZSI+MTc8L3JlZi10eXBlPjxjb250cmlidXRvcnM+PGF1dGhv
cnM+PGF1dGhvcj5CcnVuaW5nLCBQLiBGLjwvYXV0aG9yPjxhdXRob3I+VHVybmVyLCBOLjwvYXV0
aG9yPjxhdXRob3I+TGluLCBILiBDLjwvYXV0aG9yPjwvYXV0aG9ycz48L2NvbnRyaWJ1dG9ycz48
YXV0aC1hZGRyZXNzPlVuaXZlcnNpdHkgb2YgTmV3IEJydW5zd2ljaywgQ2FuYWRhJiN4RDtVbml2
ZXJzaXR5IG9mIENhbGdhcnksIENhbmFkYTwvYXV0aC1hZGRyZXNzPjx0aXRsZXM+PHRpdGxlPlRy
YW5zZm9ybWF0aW9uYWwgbGVhZGVyc2hpcCwgZ3JvdXAgYWZmZWN0aXZlIHRvbmUsIGFuZCBncm91
cCBtZW1iZXIgc29jaWFsIGluZmVyZW5jZXM6IEEgbGVhZGVyc2hpcCBjb21wbGVtZW50YXJpdHkg
cGVyc3BlY3RpdmU8L3RpdGxlPjxzZWNvbmRhcnktdGl0bGU+Q2FuYWRpYW4gSm91cm5hbCBvZiBB
ZG1pbmlzdHJhdGl2ZSBTY2llbmNlczwvc2Vjb25kYXJ5LXRpdGxlPjxhbHQtdGl0bGU+Q2FuLiBK
LiBBZG0uIFNjaS48L2FsdC10aXRsZT48L3RpdGxlcz48cGVyaW9kaWNhbD48ZnVsbC10aXRsZT5D
YW5hZGlhbiBKb3VybmFsIG9mIEFkbWluaXN0cmF0aXZlIFNjaWVuY2VzPC9mdWxsLXRpdGxlPjxh
YmJyLTE+Q2FuLiBKLiBBZG0uIFNjaS48L2FiYnItMT48L3BlcmlvZGljYWw+PGFsdC1wZXJpb2Rp
Y2FsPjxmdWxsLXRpdGxlPkNhbmFkaWFuIEpvdXJuYWwgb2YgQWRtaW5pc3RyYXRpdmUgU2NpZW5j
ZXM8L2Z1bGwtdGl0bGU+PGFiYnItMT5DYW4uIEouIEFkbS4gU2NpLjwvYWJici0xPjwvYWx0LXBl
cmlvZGljYWw+PHBhZ2VzPjM4My0zOTU8L3BhZ2VzPjx2b2x1bWU+Mzc8L3ZvbHVtZT48bnVtYmVy
PjQ8L251bWJlcj48a2V5d29yZHM+PGtleXdvcmQ+Z3JvdXAgYWZmZWN0aXZlIHRvbmU8L2tleXdv
cmQ+PGtleXdvcmQ+Z3JvdXAgcG90ZW5jeTwva2V5d29yZD48a2V5d29yZD5ncm91cCB2aWFiaWxp
dHk8L2tleXdvcmQ+PGtleXdvcmQ+aW50ZXJwZXJzb25hbCBjb21wbGVtZW50YXJpdHk8L2tleXdv
cmQ+PGtleXdvcmQ+dHJhbnNmb3JtYXRpb25hbCBsZWFkZXJzaGlwPC9rZXl3b3JkPjwva2V5d29y
ZHM+PGRhdGVzPjx5ZWFyPjIwMjA8L3llYXI+PC9kYXRlcz48cHVibGlzaGVyPkpvaG4gV2lsZXkg
YW5kIFNvbnMgSW5jPC9wdWJsaXNoZXI+PGlzYm4+MDgyNTAzODMgKElTU04pPC9pc2JuPjx3b3Jr
LXR5cGU+QXJ0aWNsZTwvd29yay10eXBlPjx1cmxzPjxyZWxhdGVkLXVybHM+PHVybD5odHRwczov
L3d3dy5zY29wdXMuY29tL2lud2FyZC9yZWNvcmQudXJpP2VpZD0yLXMyLjAtODUwODQ0NTU3MDAm
YW1wO2RvaT0xMC4xMDAyJTJmY2phcy4xNTc0JmFtcDtwYXJ0bmVySUQ9NDAmYW1wO21kNT01NDE2
OTQ4ZGU0ZTJkMzA3OTQ1YTUyZTU5MzBjYjhiMjwvdXJsPjwvcmVsYXRlZC11cmxzPjwvdXJscz48
ZWxlY3Ryb25pYy1yZXNvdXJjZS1udW0+MTAuMTAwMi9jamFzLjE1NzQ8L2VsZWN0cm9uaWMtcmVz
b3VyY2UtbnVtPjxyZW1vdGUtZGF0YWJhc2UtbmFtZT5TY29wdXM8L3JlbW90ZS1kYXRhYmFzZS1u
YW1lPjxsYW5ndWFnZT5FbmdsaXNoPC9sYW5ndWFnZT48L3JlY29yZD48L0NpdGU+PENpdGU+PEF1
dGhvcj5DaGVuPC9BdXRob3I+PFllYXI+MjAyMDwvWWVhcj48UmVjTnVtPjc4MDg8L1JlY051bT48
cmVjb3JkPjxyZWMtbnVtYmVyPjc4MDg8L3JlYy1udW1iZXI+PGZvcmVpZ24ta2V5cz48a2V5IGFw
cD0iRU4iIGRiLWlkPSIweDlzMjlweDhkcmVhc2VzejJvNTlzZGZ0ZWQ1MnZ0dHJ2ZTUiIHRpbWVz
dGFtcD0iMTY1MzQxMDAxMSI+NzgwODwva2V5PjwvZm9yZWlnbi1rZXlzPjxyZWYtdHlwZSBuYW1l
PSJKb3VybmFsIEFydGljbGUiPjE3PC9yZWYtdHlwZT48Y29udHJpYnV0b3JzPjxhdXRob3JzPjxh
dXRob3I+Q2hlbiwgWi48L2F1dGhvcj48YXV0aG9yPkNoZW4sIFouPC9hdXRob3I+PGF1dGhvcj5Z
dSwgWS48L2F1dGhvcj48YXV0aG9yPkh1YW5nLCBTLjwvYXV0aG9yPjwvYXV0aG9ycz48L2NvbnRy
aWJ1dG9ycz48YXV0aC1hZGRyZXNzPlNoYW5naGFpIExpeGluIFVuaXZlcnNpdHkgb2YgQWNjb3Vu
dGluZyBhbmQgRmluYW5jZSwgU2hhbmdoYWksIENoaW5hPC9hdXRoLWFkZHJlc3M+PHRpdGxlcz48
dGl0bGU+SG93IFNoYXJlZCBMZWFkZXJzaGlwIGluIEVudHJlcHJlbmV1cmlhbCBUZWFtcyBJbmZs
dWVuY2VzIE5ldyBWZW50dXJlIFBlcmZvcm1hbmNlOiBBIE1vZGVyYXRlZCBNZWRpYXRpb24gTW9k
ZWw8L3RpdGxlPjxzZWNvbmRhcnktdGl0bGU+Sm91cm5hbCBvZiBMZWFkZXJzaGlwIGFuZCBPcmdh
bml6YXRpb25hbCBTdHVkaWVzPC9zZWNvbmRhcnktdGl0bGU+PGFsdC10aXRsZT5KLiBMZWFkZXJz
aC4gT3JnYW4uIFN0dWQuPC9hbHQtdGl0bGU+PC90aXRsZXM+PHBlcmlvZGljYWw+PGZ1bGwtdGl0
bGU+Sm91cm5hbCBvZiBMZWFkZXJzaGlwIGFuZCBPcmdhbml6YXRpb25hbCBTdHVkaWVzPC9mdWxs
LXRpdGxlPjxhYmJyLTE+Si4gTGVhZGVyc2guIE9yZ2FuLiBTdHVkLjwvYWJici0xPjwvcGVyaW9k
aWNhbD48YWx0LXBlcmlvZGljYWw+PGZ1bGwtdGl0bGU+Sm91cm5hbCBvZiBMZWFkZXJzaGlwIGFu
ZCBPcmdhbml6YXRpb25hbCBTdHVkaWVzPC9mdWxsLXRpdGxlPjxhYmJyLTE+Si4gTGVhZGVyc2gu
IE9yZ2FuLiBTdHVkLjwvYWJici0xPjwvYWx0LXBlcmlvZGljYWw+PHBhZ2VzPjQwNi00MTg8L3Bh
Z2VzPjx2b2x1bWU+Mjc8L3ZvbHVtZT48bnVtYmVyPjQ8L251bWJlcj48a2V5d29yZHM+PGtleXdv
cmQ+bmV3IHZlbnR1cmUgcGVyZm9ybWFuY2U8L2tleXdvcmQ+PGtleXdvcmQ+c2hhcmVkIGxlYWRl
cnNoaXA8L2tleXdvcmQ+PGtleXdvcmQ+dGVhbSBib3VuZGFyeSBzcGFubmluZzwva2V5d29yZD48
a2V5d29yZD50ZWFtIHJlZmxleGl2aXR5PC9rZXl3b3JkPjwva2V5d29yZHM+PGRhdGVzPjx5ZWFy
PjIwMjA8L3llYXI+PC9kYXRlcz48cHVibGlzaGVyPlNBR0UgUHVibGljYXRpb25zIEluYy48L3B1
Ymxpc2hlcj48aXNibj4xNTQ4MDUxOCAoSVNTTik8L2lzYm4+PHdvcmstdHlwZT5BcnRpY2xlPC93
b3JrLXR5cGU+PHVybHM+PHJlbGF0ZWQtdXJscz48dXJsPmh0dHBzOi8vd3d3LnNjb3B1cy5jb20v
aW53YXJkL3JlY29yZC51cmk/ZWlkPTItczIuMC04NTA4OTUwNDg1NiZhbXA7ZG9pPTEwLjExNzcl
MmYxNTQ4MDUxODIwOTUwMzY2JmFtcDtwYXJ0bmVySUQ9NDAmYW1wO21kNT00ZTU1YzIzYTVlMWNj
YjU5ODhmZTg4MWM5YzllMGZiOTwvdXJsPjwvcmVsYXRlZC11cmxzPjwvdXJscz48ZWxlY3Ryb25p
Yy1yZXNvdXJjZS1udW0+MTAuMTE3Ny8xNTQ4MDUxODIwOTUwMzY2PC9lbGVjdHJvbmljLXJlc291
cmNlLW51bT48cmVtb3RlLWRhdGFiYXNlLW5hbWU+U2NvcHVzPC9yZW1vdGUtZGF0YWJhc2UtbmFt
ZT48bGFuZ3VhZ2U+RW5nbGlzaDwvbGFuZ3VhZ2U+PC9yZWNvcmQ+PC9DaXRlPjxDaXRlPjxBdXRo
b3I+QW5zZWxtYW5uPC9BdXRob3I+PFllYXI+MjAyMDwvWWVhcj48UmVjTnVtPjc4MDk8L1JlY051
bT48cmVjb3JkPjxyZWMtbnVtYmVyPjc4MDk8L3JlYy1udW1iZXI+PGZvcmVpZ24ta2V5cz48a2V5
IGFwcD0iRU4iIGRiLWlkPSIweDlzMjlweDhkcmVhc2VzejJvNTlzZGZ0ZWQ1MnZ0dHJ2ZTUiIHRp
bWVzdGFtcD0iMTY1MzQxMDAxMSI+NzgwOTwva2V5PjwvZm9yZWlnbi1rZXlzPjxyZWYtdHlwZSBu
YW1lPSJKb3VybmFsIEFydGljbGUiPjE3PC9yZWYtdHlwZT48Y29udHJpYnV0b3JzPjxhdXRob3Jz
PjxhdXRob3I+QW5zZWxtYW5uLCBWLjwvYXV0aG9yPjxhdXRob3I+TXVsZGVyLCBSLiBILjwvYXV0
aG9yPjwvYXV0aG9ycz48L2NvbnRyaWJ1dG9ycz48YXV0aC1hZGRyZXNzPkluc3RpdHV0ZSBvZiBO
dXJzaW5nIFNjaWVuY2UsIFVuaXZlcnNpdHkgb2YgRWR1Y2F0aW9uIFNjaHdhZWJpc2NoIEdtdWVu
ZCwgU2Nod2FlYmlzY2ggR211ZW5kLCBHZXJtYW55JiN4RDtGYWN1bHR5IG9mIEh1bWFuIFNjaWVu
Y2VzLCBVbml2ZXJzaXR5IG9mIFJlZ2Vuc2J1cmcsIFJlZ2Vuc2J1cmcsIEdlcm1hbnk8L2F1dGgt
YWRkcmVzcz48dGl0bGVzPjx0aXRsZT5UcmFuc2Zvcm1hdGlvbmFsIGxlYWRlcnNoaXAsIGtub3ds
ZWRnZSBzaGFyaW5nIGFuZCByZWZsZWN0aW9uLCBhbmQgd29yayB0ZWFtc+KAmSBwZXJmb3JtYW5j
ZTogQSBzdHJ1Y3R1cmFsIGVxdWF0aW9uIG1vZGVsbGluZyBhbmFseXNpczwvdGl0bGU+PHNlY29u
ZGFyeS10aXRsZT5Kb3VybmFsIG9mIE51cnNpbmcgTWFuYWdlbWVudDwvc2Vjb25kYXJ5LXRpdGxl
PjxhbHQtdGl0bGU+Si4gTnVycy4gTWFuYWdlLjwvYWx0LXRpdGxlPjwvdGl0bGVzPjxhbHQtcGVy
aW9kaWNhbD48ZnVsbC10aXRsZT5Kb3VybmFsIG9mIE51cnNpbmcgTWFuYWdlbWVudDwvZnVsbC10
aXRsZT48YWJici0xPkouIE51cnMuIE1hbmFnZS48L2FiYnItMT48YWJici0yPkogTnVycyBNYW5h
Z2U8L2FiYnItMj48L2FsdC1wZXJpb2RpY2FsPjxwYWdlcz4xNjI3LTE2MzQ8L3BhZ2VzPjx2b2x1
bWU+Mjg8L3ZvbHVtZT48bnVtYmVyPjc8L251bWJlcj48a2V5d29yZHM+PGtleXdvcmQ+a25vd2xl
ZGdlIHNoYXJpbmcgcmVmbGVjdGlvbjwva2V5d29yZD48a2V5d29yZD5zYWZlIHRlYW0gY2xpbWF0
ZTwva2V5d29yZD48a2V5d29yZD50ZWFtIHBlcmZvcm1hbmNlPC9rZXl3b3JkPjxrZXl3b3JkPnRy
YW5zZm9ybWF0aW9uYWwgbGVhZGVyc2hpcDwva2V5d29yZD48a2V5d29yZD5hcnRpY2xlPC9rZXl3
b3JkPjxrZXl3b3JkPmNsaW1hdGU8L2tleXdvcmQ+PGtleXdvcmQ+Y3Jvc3Mtc2VjdGlvbmFsIHN0
dWR5PC9rZXl3b3JkPjxrZXl3b3JkPmh1bWFuPC9rZXl3b3JkPjxrZXl3b3JkPmh1bWFuIGV4cGVy
aW1lbnQ8L2tleXdvcmQ+PGtleXdvcmQ+bGVhZGVyc2hpcDwva2V5d29yZD48a2V5d29yZD5sZWFy
bmluZyB0aGVvcnk8L2tleXdvcmQ+PGtleXdvcmQ+bWFqb3IgY2xpbmljYWwgc3R1ZHk8L2tleXdv
cmQ+PGtleXdvcmQ+bnVyc2luZyBtYW5hZ2VtZW50PC9rZXl3b3JkPjxrZXl3b3JkPnF1ZXN0aW9u
bmFpcmU8L2tleXdvcmQ+PGtleXdvcmQ+c2FtcGxlIHNpemU8L2tleXdvcmQ+PGtleXdvcmQ+c2Vs
ZiByZXBvcnQ8L2tleXdvcmQ+PGtleXdvcmQ+c29jaWFsIHdvcms8L2tleXdvcmQ+PGtleXdvcmQ+
c3RydWN0dXJhbCBlcXVhdGlvbiBtb2RlbGluZzwva2V5d29yZD48a2V5d29yZD5sYXRlbnQgY2xh
c3MgYW5hbHlzaXM8L2tleXdvcmQ+PGtleXdvcmQ+Q3Jvc3MtU2VjdGlvbmFsIFN0dWRpZXM8L2tl
eXdvcmQ+PGtleXdvcmQ+SHVtYW5zPC9rZXl3b3JkPjxrZXl3b3JkPlN1cnZleXMgYW5kIFF1ZXN0
aW9ubmFpcmVzPC9rZXl3b3JkPjwva2V5d29yZHM+PGRhdGVzPjx5ZWFyPjIwMjA8L3llYXI+PC9k
YXRlcz48cHVibGlzaGVyPkJsYWNrd2VsbCBQdWJsaXNoaW5nIEx0ZDwvcHVibGlzaGVyPjxpc2Ju
PjA5NjYwNDI5IChJU1NOKTwvaXNibj48d29yay10eXBlPkFydGljbGU8L3dvcmstdHlwZT48dXJs
cz48cmVsYXRlZC11cmxzPjx1cmw+aHR0cHM6Ly93d3cuc2NvcHVzLmNvbS9pbndhcmQvcmVjb3Jk
LnVyaT9laWQ9Mi1zMi4wLTg1MDkwMDE5NjU0JmFtcDtkb2k9MTAuMTExMSUyZmpvbm0uMTMxMTgm
YW1wO3BhcnRuZXJJRD00MCZhbXA7bWQ1PTlhMTY2NGE0ZDNmZWMwMzlmMjllNDhkNjE5MTU0ZjVm
PC91cmw+PC9yZWxhdGVkLXVybHM+PC91cmxzPjxjdXN0b20yPjMyNzU0OTQwPC9jdXN0b20yPjxl
bGVjdHJvbmljLXJlc291cmNlLW51bT4xMC4xMTExL2pvbm0uMTMxMTg8L2VsZWN0cm9uaWMtcmVz
b3VyY2UtbnVtPjxyZW1vdGUtZGF0YWJhc2UtbmFtZT5TY29wdXM8L3JlbW90ZS1kYXRhYmFzZS1u
YW1lPjxsYW5ndWFnZT5FbmdsaXNoPC9sYW5ndWFnZT48L3JlY29yZD48L0NpdGU+PENpdGU+PEF1
dGhvcj5Ib21hbjwvQXV0aG9yPjxZZWFyPjIwMjA8L1llYXI+PFJlY051bT43ODEwPC9SZWNOdW0+
PHJlY29yZD48cmVjLW51bWJlcj43ODEwPC9yZWMtbnVtYmVyPjxmb3JlaWduLWtleXM+PGtleSBh
cHA9IkVOIiBkYi1pZD0iMHg5czI5cHg4ZHJlYXNlc3oybzU5c2RmdGVkNTJ2dHRydmU1IiB0aW1l
c3RhbXA9IjE2NTM0MTAwMTEiPjc4MTA8L2tleT48L2ZvcmVpZ24ta2V5cz48cmVmLXR5cGUgbmFt
ZT0iSm91cm5hbCBBcnRpY2xlIj4xNzwvcmVmLXR5cGU+PGNvbnRyaWJ1dG9ycz48YXV0aG9ycz48
YXV0aG9yPkhvbWFuLCBBLiBDLjwvYXV0aG9yPjxhdXRob3I+R8O8bmRlbWlyLCBTLjwvYXV0aG9y
PjxhdXRob3I+QnVlbmdlbGVyLCBDLjwvYXV0aG9yPjxhdXRob3I+dmFuIEtsZWVmLCBHLiBBLjwv
YXV0aG9yPjwvYXV0aG9ycz48L2NvbnRyaWJ1dG9ycz48YXV0aC1hZGRyZXNzPkRlcGFydG1lbnQg
b2YgV29yayBhbmQgT3JnYW5pemF0aW9uYWwgUHN5Y2hvbG9neSwgVW5pdmVyc2l0eSBvZiBBbXN0
ZXJkYW0sIE5ldGhlcmxhbmRzJiN4RDtJbnN0aXR1dGUgb2YgQnVzaW5lc3MsIERlcGFydG1lbnQg
b2YgSHVtYW4gUmVzb3VyY2UgTWFuYWdlbWVudCBhbmQgT3JnYW5pemF0aW9uLCBLaWVsIFVuaXZl
cnNpdHksIEdlcm1hbnkmI3hEO0RlcGFydG1lbnQgb2YgU29jaWFsIFBzeWNob2xvZ3ksIFVuaXZl
cnNpdHkgb2YgQW1zdGVyZGFtLCBOZXRoZXJsYW5kczwvYXV0aC1hZGRyZXNzPjx0aXRsZXM+PHRp
dGxlPkludGVncmF0aXZlIGNvbmNlcHR1YWwgcmV2aWV3OiBMZWFkaW5nIGRpdmVyc2l0eTogVG93
YXJkcyBhIHRoZW9yeSBvZiBmdW5jdGlvbmFsIGxlYWRlcnNoaXAgaW4gZGl2ZXJzZSB0ZWFtczwv
dGl0bGU+PHNlY29uZGFyeS10aXRsZT5Kb3VybmFsIG9mIEFwcGxpZWQgUHN5Y2hvbG9neTwvc2Vj
b25kYXJ5LXRpdGxlPjxhbHQtdGl0bGU+Si4gQXBwbC4gUHN5Y2hvbC48L2FsdC10aXRsZT48L3Rp
dGxlcz48cGVyaW9kaWNhbD48ZnVsbC10aXRsZT5Kb3VybmFsIG9mIEFwcGxpZWQgUHN5Y2hvbG9n
eTwvZnVsbC10aXRsZT48YWJici0xPkouIEFwcGwuIFBzeWNob2wuPC9hYmJyLTE+PGFiYnItMj5K
IEFwcGwgUHN5Y2hvbDwvYWJici0yPjwvcGVyaW9kaWNhbD48YWx0LXBlcmlvZGljYWw+PGZ1bGwt
dGl0bGU+Sm91cm5hbCBvZiBBcHBsaWVkIFBzeWNob2xvZ3k8L2Z1bGwtdGl0bGU+PGFiYnItMT5K
LiBBcHBsLiBQc3ljaG9sLjwvYWJici0xPjxhYmJyLTI+SiBBcHBsIFBzeWNob2w8L2FiYnItMj48
L2FsdC1wZXJpb2RpY2FsPjxwYWdlcz4xMTAxLTExMjg8L3BhZ2VzPjx2b2x1bWU+MTA1PC92b2x1
bWU+PG51bWJlcj4xMDwvbnVtYmVyPjxrZXl3b3Jkcz48a2V5d29yZD5JbmZvcm1hdGlvbiBlbGFi
b3JhdGlvbjwva2V5d29yZD48a2V5d29yZD5JbnRlcmdyb3VwIGJpYXM8L2tleXdvcmQ+PGtleXdv
cmQ+VGVhbSBkaXZlcnNpdHk8L2tleXdvcmQ+PGtleXdvcmQ+VGVhbSBsZWFkZXJzaGlwPC9rZXl3
b3JkPjxrZXl3b3JkPlRlYW0gcGVyZm9ybWFuY2U8L2tleXdvcmQ+PGtleXdvcmQ+YWR1bHQ8L2tl
eXdvcmQ+PGtleXdvcmQ+YXJ0aWNsZTwva2V5d29yZD48a2V5d29yZD5hdHRlbnRpb248L2tleXdv
cmQ+PGtleXdvcmQ+aHVtYW48L2tleXdvcmQ+PGtleXdvcmQ+bGVhZGVyc2hpcDwva2V5d29yZD48
a2V5d29yZD5vcmdhbml6YXRpb248L2tleXdvcmQ+PGtleXdvcmQ+dGhlb3JldGljYWwgc3R1ZHk8
L2tleXdvcmQ+PGtleXdvcmQ+Y3VsdHVyYWwgZGl2ZXJzaXR5PC9rZXl3b3JkPjxrZXl3b3JkPmVt
cGxveW1lbnQ8L2tleXdvcmQ+PGtleXdvcmQ+Z3JvdXAgcHJvY2Vzczwva2V5d29yZD48a2V5d29y
ZD5wc3ljaG9sb2dpY2FsIHRoZW9yeTwva2V5d29yZD48a2V5d29yZD5Hcm91cCBQcm9jZXNzZXM8
L2tleXdvcmQ+PGtleXdvcmQ+SHVtYW5zPC9rZXl3b3JkPjwva2V5d29yZHM+PGRhdGVzPjx5ZWFy
PjIwMjA8L3llYXI+PC9kYXRlcz48cHVibGlzaGVyPkFtZXJpY2FuIFBzeWNob2xvZ2ljYWwgQXNz
b2NpYXRpb248L3B1Ymxpc2hlcj48aXNibj4wMDIxOTAxMCAoSVNTTik8L2lzYm4+PHdvcmstdHlw
ZT5BcnRpY2xlPC93b3JrLXR5cGU+PHVybHM+PHJlbGF0ZWQtdXJscz48dXJsPmh0dHBzOi8vd3d3
LnNjb3B1cy5jb20vaW53YXJkL3JlY29yZC51cmk/ZWlkPTItczIuMC04NTA3ODgxOTk0NCZhbXA7
ZG9pPTEwLjEwMzclMmZhcGwwMDAwNDgyJmFtcDtwYXJ0bmVySUQ9NDAmYW1wO21kNT02ODY1MGY4
Nzg5YzBlZjczOTAwNjFiZTFjZDA3MmNhODwvdXJsPjwvcmVsYXRlZC11cmxzPjwvdXJsc3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PjxjdXN0b20yPjMxOTcxNDA3PC9jdXN0b20yPjxlbGVjdHJvbmljLXJlc291cmNlLW51bT4xMC4x
MDM3L2FwbDAwMDA0ODI8L2VsZWN0cm9uaWMtcmVzb3VyY2UtbnVtPjxyZW1vdGUtZGF0YWJhc2Ut
bmFtZT5TY29wdXM8L3JlbW90ZS1kYXRhYmFzZS1uYW1lPjxsYW5ndWFnZT5FbmdsaXNoPC9sYW5n
dWFnZT48L3JlY29yZD48L0NpdGU+PENpdGU+PEF1dGhvcj5LZWxlbWVuPC9BdXRob3I+PFllYXI+
MjAyMDwvWWVhcj48UmVjTnVtPjc4MTE8L1JlY051bT48cmVjb3JkPjxyZWMtbnVtYmVyPjc4MTE8
L3JlYy1udW1iZXI+PGZvcmVpZ24ta2V5cz48a2V5IGFwcD0iRU4iIGRiLWlkPSIweDlzMjlweDhk
cmVhc2VzejJvNTlzZGZ0ZWQ1MnZ0dHJ2ZTUiIHRpbWVzdGFtcD0iMTY1MzQxMDAxMSI+NzgxMTwv
a2V5PjwvZm9yZWlnbi1rZXlzPjxyZWYtdHlwZSBuYW1lPSJKb3VybmFsIEFydGljbGUiPjE3PC9y
ZWYtdHlwZT48Y29udHJpYnV0b3JzPjxhdXRob3JzPjxhdXRob3I+S2VsZW1lbiwgVC4gSy48L2F1
dGhvcj48YXV0aG9yPk1hdHRoZXdzLCBTLiBILjwvYXV0aG9yPjxhdXRob3I+WmhhbmcsIFguIEEu
PC9hdXRob3I+PGF1dGhvcj5CcmFkbGV5LCBCLiBILjwvYXV0aG9yPjxhdXRob3I+TGl1LCBILjwv
YXV0aG9yPjwvYXV0aG9ycz48L2NvbnRyaWJ1dG9ycz48YXV0aC1hZGRyZXNzPk1pY2hhZWwgRi4g
UHJpY2UgQ29sbGVnZSBvZiBCdXNpbmVzcywgVW5pdmVyc2l0eSBvZiBPa2xhaG9tYSwgTm9ybWFu
LCBPSywgVW5pdGVkIFN0YXRlcyYjeEQ7Q29sbGVnZSBvZiBCdXNpbmVzcyBBZG1pbmlzdHJhdGlv
biwgS2Fuc2FzIFN0YXRlIFVuaXZlcnNpdHksIE1hbmhhdHRhbiwgS1MsIFVuaXRlZCBTdGF0ZXMm
I3hEO0NvbGxlZ2Ugb2YgQnVzaW5lc3MgQWRtaW5pc3RyYXRpb24sIFVuaXZlcnNpdHkgb2YgTm9y
dGhlcm4gSW93YSwgQ2VkYXIgRmFsbHMsIElBLCBVbml0ZWQgU3RhdGVzJiN4RDtBbnRhaSBDb2xs
ZWdlIG9mIEVjb25vbWljcyAmYW1wOyBNYW5hZ2VtZW50LCBTaGFuZ2hhaSBKaWFvIFRvbmcgVW5p
dmVyc2l0eSwgU2hhbmdoYWksIENoaW5hPC9hdXRoLWFkZHJlc3M+PHRpdGxlcz48dGl0bGU+V2hl
biBkb2VzIGdlbmRlciBkaXZlcnNpdHkgZW5oYW5jZSB0ZWFtIHBlcmZvcm1hbmNlPyBUaGUgZHVh
bCBuZWVkIGZvciB2aXNpb25hcnkgbGVhZGVyc2hpcCBhbmQgdGVhbSB0ZW51cmU8L3RpdGxlPjxz
ZWNvbmRhcnktdGl0bGU+Sm91cm5hbCBvZiBBcHBsaWVkIFNvY2lhbCBQc3ljaG9sb2d5PC9zZWNv
bmRhcnktdGl0bGU+PGFsdC10aXRsZT5KLiBBcHBsLiBTb2MuIFBzeWNob2wuPC9hbHQtdGl0bGU+
PC90aXRsZXM+PHBlcmlvZGljYWw+PGZ1bGwtdGl0bGU+Sm91cm5hbCBvZiBBcHBsaWVkIFNvY2lh
bCBQc3ljaG9sb2d5PC9mdWxsLXRpdGxlPjxhYmJyLTE+Si4gQXBwbC4gU29jLiBQc3ljaG9sLjwv
YWJici0xPjxhYmJyLTI+SiBBcHBsIFNvYyBQc3ljaG9sPC9hYmJyLTI+PC9wZXJpb2RpY2FsPjxh
bHQtcGVyaW9kaWNhbD48ZnVsbC10aXRsZT5Kb3VybmFsIG9mIEFwcGxpZWQgU29jaWFsIFBzeWNo
b2xvZ3k8L2Z1bGwtdGl0bGU+PGFiYnItMT5KLiBBcHBsLiBTb2MuIFBzeWNob2wuPC9hYmJyLTE+
PGFiYnItMj5KIEFwcGwgU29jIFBzeWNob2w8L2FiYnItMj48L2FsdC1wZXJpb2RpY2FsPjxwYWdl
cz41MDEtNTExPC9wYWdlcz48dm9sdW1lPjUwPC92b2x1bWU+PG51bWJlcj45PC9udW1iZXI+PGtl
eXdvcmRzPjxrZXl3b3JkPmFydGljbGU8L2tleXdvcmQ+PGtleXdvcmQ+Q2hpbmE8L2tleXdvcmQ+
PGtleXdvcmQ+ZW1wbG95ZWU8L2tleXdvcmQ+PGtleXdvcmQ+ZmVtYWxlPC9rZXl3b3JkPjxrZXl3
b3JkPmdlbmRlcjwva2V5d29yZD48a2V5d29yZD5odW1hbjwva2V5d29yZD48a2V5d29yZD5sZWFk
ZXJzaGlwPC9rZXl3b3JkPjxrZXl3b3JkPm1hbGU8L2tleXdvcmQ+PGtleXdvcmQ+dmlzaW9uPC9r
ZXl3b3JkPjwva2V5d29yZHM+PGRhdGVzPjx5ZWFyPjIwMjA8L3llYXI+PC9kYXRlcz48cHVibGlz
aGVyPkJsYWNrd2VsbCBQdWJsaXNoaW5nIEx0ZDwvcHVibGlzaGVyPjxpc2JuPjAwMjE5MDI5IChJ
U1NOKTwvaXNibj48d29yay10eXBlPkFydGljbGU8L3dvcmstdHlwZT48dXJscz48cmVsYXRlZC11
cmxzPjx1cmw+aHR0cHM6Ly93d3cuc2NvcHVzLmNvbS9pbndhcmQvcmVjb3JkLnVyaT9laWQ9Mi1z
Mi4wLTg1MDg3MTgyMzk4JmFtcDtkb2k9MTAuMTExMSUyZmphc3AuMTI2OTAmYW1wO3BhcnRuZXJJ
RD00MCZhbXA7bWQ1PTEyNzEyYTg4OWRjMDRjOGM5YWNjMzZlM2QyMWRjMzk3PC91cmw+PC9yZWxh
dGVkLXVybHM+PC91cmxzPjxlbGVjdHJvbmljLXJlc291cmNlLW51bT4xMC4xMTExL2phc3AuMTI2
OTA8L2VsZWN0cm9uaWMtcmVzb3VyY2UtbnVtPjxyZW1vdGUtZGF0YWJhc2UtbmFtZT5TY29wdXM8
L3JlbW90ZS1kYXRhYmFzZS1uYW1lPjxsYW5ndWFnZT5FbmdsaXNoPC9sYW5ndWFnZT48L3JlY29y
ZD48L0NpdGU+PENpdGU+PEF1dGhvcj5IYW48L0F1dGhvcj48WWVhcj4yMDIwPC9ZZWFyPjxSZWNO
dW0+NzgxMjwvUmVjTnVtPjxyZWNvcmQ+PHJlYy1udW1iZXI+NzgxMjwvcmVjLW51bWJlcj48Zm9y
ZWlnbi1rZXlzPjxrZXkgYXBwPSJFTiIgZGItaWQ9IjB4OXMyOXB4OGRyZWFzZXN6Mm81OXNkZnRl
ZDUydnR0cnZlNSIgdGltZXN0YW1wPSIxNjUzNDEwMDExIj43ODEyPC9rZXk+PC9mb3JlaWduLWtl
eXM+PHJlZi10eXBlIG5hbWU9IkpvdXJuYWwgQXJ0aWNsZSI+MTc8L3JlZi10eXBlPjxjb250cmli
dXRvcnM+PGF1dGhvcnM+PGF1dGhvcj5IYW4sIEouIEguPC9hdXRob3I+PGF1dGhvcj5MaWFvLCBI
LjwvYXV0aG9yPjxhdXRob3I+S2ltLCBTLjwvYXV0aG9yPjxhdXRob3I+SGFuLCBKLjwvYXV0aG9y
PjwvYXV0aG9ycz48L2NvbnRyaWJ1dG9ycz48YXV0aC1hZGRyZXNzPlRoZSBTdGF0ZSBVbml2ZXJz
aXR5IG9mIE5ldywgUnV0Z2VycywgTkosIFVuaXRlZCBTdGF0ZXMmI3hEO1VuaXZlcnNpdHkgb2Yg
TWFyeWxhbmQsIFVuaXRlZCBTdGF0ZXMmI3hEO1Nlb3VsIE5hdGlvbmFsIFVuaXZlcnNpdHksIFNv
dXRoIEtvcmVhJiN4RDtFdXJvcGUgSW50ZXJuYXRpb25hbCBCdXNpbmVzcyBTY2hvb2wsIENoaW5h
PC9hdXRoLWFkZHJlc3M+PHRpdGxlcz48dGl0bGU+TmFyY2lzc2lzbSBhbmQgRW1wb3dlcm1lbnQ6
IEhvdyBOYXJjaXNzaXNtIEluZmx1ZW5jZXMgdGhlIFRyaWNrbGUtRG93biBFZmZlY3RzIG9mIE9y
Z2FuaXphdGlvbmFsIEVtcG93ZXJtZW50IENsaW1hdGUgb24gUGVyZm9ybWFuY2U8L3RpdGxlPjxz
ZWNvbmRhcnktdGl0bGU+Sm91cm5hbCBvZiBNYW5hZ2VtZW50IFN0dWRpZXM8L3NlY29uZGFyeS10
aXRsZT48YWx0LXRpdGxlPkouIE1hbmFnZS4gU3R1ZC48L2FsdC10aXRsZT48L3RpdGxlcz48cGVy
aW9kaWNhbD48ZnVsbC10aXRsZT5Kb3VybmFsIG9mIE1hbmFnZW1lbnQgU3R1ZGllczwvZnVsbC10
aXRsZT48L3BlcmlvZGljYWw+PHBhZ2VzPjEyMTctMTI0NTwvcGFnZXM+PHZvbHVtZT41Nzwvdm9s
dW1lPjxudW1iZXI+NjwvbnVtYmVyPjxrZXl3b3Jkcz48a2V5d29yZD5lbXBvd2VyaW5nIGxlYWRl
cnNoaXA8L2tleXdvcmQ+PGtleXdvcmQ+bmFyY2lzc2lzbTwva2V5d29yZD48a2V5d29yZD5vcmdh
bml6YXRpb25hbCBlbXBvd2VybWVudCBjbGltYXRlPC9rZXl3b3JkPjxrZXl3b3JkPnRhc2sgcGVy
Zm9ybWFuY2U8L2tleXdvcmQ+PC9rZXl3b3Jkcz48ZGF0ZXM+PHllYXI+MjAyMDwveWVhcj48L2Rh
dGVzPjxwdWJsaXNoZXI+QmxhY2t3ZWxsIFB1Ymxpc2hpbmcgTHRkPC9wdWJsaXNoZXI+PGlzYm4+
MDAyMjIzODAgKElTU04pPC9pc2JuPjx3b3JrLXR5cGU+QXJ0aWNsZTwvd29yay10eXBlPjx1cmxz
PjxyZWxhdGVkLXVybHM+PHVybD5odHRwczovL3d3dy5zY29wdXMuY29tL2lud2FyZC9yZWNvcmQu
dXJpP2VpZD0yLXMyLjAtODUwNzQwNDQ1MDcmYW1wO2RvaT0xMC4xMTExJTJmam9tcy4xMjUzMyZh
bXA7cGFydG5lcklEPTQwJmFtcDttZDU9ZWJkYTRlNTc2MmM3NzZkZmZmOTJkNzkxZGNjZTM3NDQ8
L3VybD48L3JlbGF0ZWQtdXJscz48L3VybHM+PGVsZWN0cm9uaWMtcmVzb3VyY2UtbnVtPjEwLjEx
MTEvam9tcy4xMjUzMzwvZWxlY3Ryb25pYy1yZXNvdXJjZS1udW0+PHJlbW90ZS1kYXRhYmFzZS1u
YW1lPlNjb3B1czwvcmVtb3RlLWRhdGFiYXNlLW5hbWU+PGxhbmd1YWdlPkVuZ2xpc2g8L2xhbmd1
YWdlPjwvcmVjb3JkPjwvQ2l0ZT48Q2l0ZT48QXV0aG9yPktpbmRhcnRvPC9BdXRob3I+PFllYXI+
MjAyMDwvWWVhcj48UmVjTnVtPjc4MTM8L1JlY051bT48cmVjb3JkPjxyZWMtbnVtYmVyPjc4MTM8
L3JlYy1udW1iZXI+PGZvcmVpZ24ta2V5cz48a2V5IGFwcD0iRU4iIGRiLWlkPSIweDlzMjlweDhk
cmVhc2VzejJvNTlzZGZ0ZWQ1MnZ0dHJ2ZTUiIHRpbWVzdGFtcD0iMTY1MzQxMDAxMSI+NzgxMzwv
a2V5PjwvZm9yZWlnbi1rZXlzPjxyZWYtdHlwZSBuYW1lPSJKb3VybmFsIEFydGljbGUiPjE3PC9y
ZWYtdHlwZT48Y29udHJpYnV0b3JzPjxhdXRob3JzPjxhdXRob3I+S2luZGFydG8sIEEuPC9hdXRo
b3I+PGF1dGhvcj5aaHUsIFkuIFEuPC9hdXRob3I+PGF1dGhvcj5HYXJkbmVyLCBELiBHLjwvYXV0
aG9yPjwvYXV0aG9ycz48L2NvbnRyaWJ1dG9ycz48YXV0aC1hZGRyZXNzPk5hdGlvbmFsIFRhaXdh
biBVbml2ZXJzaXR5IG9mIFNjaWVuY2UgYW5kIFRlY2hub2xvZ3ksIFRhaXdhbiYjeEQ7VGhlIFNl
Y3JldGFyaWF0IE9mZmljZSBvZiBTZW1hcmFuZyBDaXR5LCBJbmRvbmVzaWEmI3hEO1VuaXZlcnNp
dHkgb2YgQ29sb3JhZG8gQ29sb3JhZG8gU3ByaW5ncywgVW5pdGVkIFN0YXRlczwvYXV0aC1hZGRy
ZXNzPjx0aXRsZXM+PHRpdGxlPkZ1bGwgUmFuZ2UgTGVhZGVyc2hpcCBTdHlsZXMgYW5kIEdvdmVy
bm1lbnQgSVQgVGVhbSBQZXJmb3JtYW5jZTogVGhlIENyaXRpY2FsIFJvbGVzIG9mIEZvbGxvd2Vy
IGFuZCBUZWFtIENvbXBldGVuY2U8L3RpdGxlPjxzZWNvbmRhcnktdGl0bGU+UHVibGljIFBlcmZv
cm1hbmNlIGFuZCBNYW5hZ2VtZW50IFJldmlldzwvc2Vjb25kYXJ5LXRpdGxlPjxhbHQtdGl0bGU+
UHVibGljIFBlcmZvcm0uIE1hbmFnZS4gUmV2LjwvYWx0LXRpdGxlPjwvdGl0bGVzPjxwZXJpb2Rp
Y2FsPjxmdWxsLXRpdGxlPlB1YmxpYyBQZXJmb3JtYW5jZSBhbmQgTWFuYWdlbWVudCBSZXZpZXc8
L2Z1bGwtdGl0bGU+PGFiYnItMT5QdWJsaWMgUGVyZm9ybS4gTWFuYWdlLiBSZXYuPC9hYmJyLTE+
PC9wZXJpb2RpY2FsPjxhbHQtcGVyaW9kaWNhbD48ZnVsbC10aXRsZT5QdWJsaWMgUGVyZm9ybWFu
Y2UgYW5kIE1hbmFnZW1lbnQgUmV2aWV3PC9mdWxsLXRpdGxlPjxhYmJyLTE+UHVibGljIFBlcmZv
cm0uIE1hbmFnZS4gUmV2LjwvYWJici0xPjwvYWx0LXBlcmlvZGljYWw+PHBhZ2VzPjg4OS05MTc8
L3BhZ2VzPjx2b2x1bWU+NDM8L3ZvbHVtZT48bnVtYmVyPjQ8L251bWJlcj48a2V5d29yZHM+PGtl
eXdvcmQ+ZW1wbG95ZWUgY29tcGV0ZW5jZTwva2V5d29yZD48a2V5d29yZD5mdWxsIHJhbmdlIGxl
YWRlcnNoaXA8L2tleXdvcmQ+PGtleXdvcmQ+cHVibGljIHNlY3RvciBsZWFkZXJzaGlwPC9rZXl3
b3JkPjxrZXl3b3JkPnRlYW0gY29tcGV0ZW5jZTwva2V5d29yZD48a2V5d29yZD50ZWFtIHBlcmZv
cm1hbmNlPC9rZXl3b3JkPjwva2V5d29yZHM+PGRhdGVzPjx5ZWFyPjIwMjA8L3llYXI+PC9kYXRl
cz48cHVibGlzaGVyPlJvdXRsZWRnZTwvcHVibGlzaGVyPjxpc2JuPjE1MzA5NTc2IChJU1NOKTwv
aXNibj48d29yay10eXBlPkFydGljbGU8L3dvcmstdHlwZT48dXJscz48cmVsYXRlZC11cmxzPjx1
cmw+aHR0cHM6Ly93d3cuc2NvcHVzLmNvbS9pbndhcmQvcmVjb3JkLnVyaT9laWQ9Mi1zMi4wLTg1
MDgwMTM0NDMxJmFtcDtkb2k9MTAuMTA4MCUyZjE1MzA5NTc2LjIwMjAuMTczMDE5OCZhbXA7cGFy
dG5lcklEPTQwJmFtcDttZDU9YWIwNmQ1OWVhOTc1NmY2YWQwZDUwNGU0NWYwNzUxZjU8L3VybD48
L3JlbGF0ZWQtdXJscz48L3VybHM+PGVsZWN0cm9uaWMtcmVzb3VyY2UtbnVtPjEwLjEwODAvMTUz
MDk1NzYuMjAyMC4xNzMwMTk4PC9lbGVjdHJvbmljLXJlc291cmNlLW51bT48cmVtb3RlLWRhdGFi
YXNlLW5hbWU+U2NvcHVzPC9yZW1vdGUtZGF0YWJhc2UtbmFtZT48bGFuZ3VhZ2U+RW5nbGlzaDwv
bGFuZ3VhZ2U+PC9yZWNvcmQ+PC9DaXRlPjxDaXRlPjxBdXRob3I+VGFuZzwvQXV0aG9yPjxZZWFy
PjIwMjA8L1llYXI+PFJlY051bT43ODE0PC9SZWNOdW0+PHJlY29yZD48cmVjLW51bWJlcj43ODE0
PC9yZWMtbnVtYmVyPjxmb3JlaWduLWtleXM+PGtleSBhcHA9IkVOIiBkYi1pZD0iMHg5czI5cHg4
ZHJlYXNlc3oybzU5c2RmdGVkNTJ2dHRydmU1IiB0aW1lc3RhbXA9IjE2NTM0MTAwMTEiPjc4MTQ8
L2tleT48L2ZvcmVpZ24ta2V5cz48cmVmLXR5cGUgbmFtZT0iSm91cm5hbCBBcnRpY2xlIj4xNzwv
cmVmLXR5cGU+PGNvbnRyaWJ1dG9ycz48YXV0aG9ycz48YXV0aG9yPlRhbmcsIEcuPC9hdXRob3I+
PGF1dGhvcj5DaGVuLCBZLjwvYXV0aG9yPjxhdXRob3I+dmFuIEtuaXBwZW5iZXJnLCBELjwvYXV0
aG9yPjxhdXRob3I+WXUsIEIuPC9hdXRob3I+PC9hdXRob3JzPjwvY29udHJpYnV0b3JzPjxhdXRo
LWFkZHJlc3M+U2Nob29sIG9mIEJ1c2luZXNzLCBTaGFuZG9uZyBVbml2ZXJzaXR5LCBKaW5hbiwg
Q2hpbmEmI3hEO1NjaG9vbCBvZiBCdXNpbmVzcyBBZG1pbmlzdHJhdGlvbiwgU291dGh3ZXN0ZXJu
IFVuaXZlcnNpdHkgb2YgRmluYW5jZSBhbmQgRWNvbm9taWNzLCBDaGVuZ2R1LCBDaGluYSYjeEQ7
QmVubmV0dCBTIExlQm93IENvbGxlZ2Ugb2YgQnVzaW5lc3MsIERyZXhlbCBVbml2ZXJzaXR5LCBQ
aGlsYWRlbHBoaWEsIFBBLCBVbml0ZWQgU3RhdGVzJiN4RDtTY2hvb2wgb2YgQnVzaW5lc3MsIEhv
bmcgS29uZyBCYXB0aXN0IFVuaXZlcnNpdHksIEhvbmcgS29uZzwvYXV0aC1hZGRyZXNzPjx0aXRs
ZXM+PHRpdGxlPkFudGVjZWRlbnRzIGFuZCBjb25zZXF1ZW5jZXMgb2YgZW1wb3dlcmluZyBsZWFk
ZXJzaGlwOiBMZWFkZXIgcG93ZXIgZGlzdGFuY2UsIGxlYWRlciBwZXJjZXB0aW9uIG9mIHRlYW0g
Y2FwYWJpbGl0eSwgYW5kIHRlYW0gaW5ub3ZhdGlvbjwvdGl0bGU+PHNlY29uZGFyeS10aXRsZT5K
b3VybmFsIG9mIE9yZ2FuaXphdGlvbmFsIEJlaGF2aW9yPC9zZWNvbmRhcnktdGl0bGU+PGFsdC10
aXRsZT5KLiBPcmdhbi4gQmVoYXYuPC9hbHQtdGl0bGU+PC90aXRsZXM+PHBlcmlvZGljYWw+PGZ1
bGwtdGl0bGU+Sm91cm5hbCBvZiBPcmdhbml6YXRpb25hbCBCZWhhdmlvcjwvZnVsbC10aXRsZT48
L3BlcmlvZGljYWw+PHBhZ2VzPjU1MS01NjY8L3BhZ2VzPjx2b2x1bWU+NDE8L3ZvbHVtZT48bnVt
YmVyPjY8L251bWJlcj48a2V5d29yZHM+PGtleXdvcmQ+ZW1wb3dlcmluZyBsZWFkZXJzaGlwPC9r
ZXl3b3JkPjxrZXl3b3JkPnBvd2VyIGRpc3RhbmNlPC9rZXl3b3JkPjxrZXl3b3JkPnRlYW0gY2Fw
YWJpbGl0eTwva2V5d29yZD48a2V5d29yZD50ZWFtIGlubm92YXRpb248L2tleXdvcmQ+PC9rZXl3
b3Jkcz48ZGF0ZXM+PHllYXI+MjAyMDwveWVhcj48L2RhdGVzPjxwdWJsaXNoZXI+Sm9obiBXaWxl
eSBhbmQgU29ucyBMdGQ8L3B1Ymxpc2hlcj48aXNibj4wODk0Mzc5NiAoSVNTTik8L2lzYm4+PHdv
cmstdHlwZT5BcnRpY2xlPC93b3JrLXR5cGU+PHVybHM+PHJlbGF0ZWQtdXJscz48dXJsPmh0dHBz
Oi8vd3d3LnNjb3B1cy5jb20vaW53YXJkL3JlY29yZC51cmk/ZWlkPTItczIuMC04NTA4NTY4NjU1
OSZhbXA7ZG9pPTEwLjEwMDIlMmZqb2IuMjQ0OSZhbXA7cGFydG5lcklEPTQwJmFtcDttZDU9YzVm
NjFiZjA2NjI2MzgxZjUwYjM0YjI4N2ZiZjg3MDM8L3VybD48L3JlbGF0ZWQtdXJscz48L3VybHM+
PGVsZWN0cm9uaWMtcmVzb3VyY2UtbnVtPjEwLjEwMDIvam9iLjI0NDk8L2VsZWN0cm9uaWMtcmVz
b3VyY2UtbnVtPjxyZW1vdGUtZGF0YWJhc2UtbmFtZT5TY29wdXM8L3JlbW90ZS1kYXRhYmFzZS1u
YW1lPjxsYW5ndWFnZT5FbmdsaXNoPC9sYW5ndWFnZT48L3JlY29yZD48L0NpdGU+PENpdGU+PEF1
dGhvcj5NeXNpcmxha2k8L0F1dGhvcj48WWVhcj4yMDIwPC9ZZWFyPjxSZWNOdW0+NzgxNjwvUmVj
TnVtPjxyZWNvcmQ+PHJlYy1udW1iZXI+NzgxNjwvcmVjLW51bWJlcj48Zm9yZWlnbi1rZXlzPjxr
ZXkgYXBwPSJFTiIgZGItaWQ9IjB4OXMyOXB4OGRyZWFzZXN6Mm81OXNkZnRlZDUydnR0cnZlNSIg
dGltZXN0YW1wPSIxNjUzNDEwMDExIj43ODE2PC9rZXk+PC9mb3JlaWduLWtleXM+PHJlZi10eXBl
IG5hbWU9IkpvdXJuYWwgQXJ0aWNsZSI+MTc8L3JlZi10eXBlPjxjb250cmlidXRvcnM+PGF1dGhv
cnM+PGF1dGhvcj5NeXNpcmxha2ksIFMuPC9hdXRob3I+PGF1dGhvcj5QYXJhc2tldmEsIEYuPC9h
dXRob3I+PC9hdXRob3JzPjwvY29udHJpYnV0b3JzPjxhdXRoLWFkZHJlc3M+RGVwYXJ0bWVudCBv
ZiBEaWdpdGFsIFN5c3RlbXMsIFVuaXZlcnNpdHkgb2YgUGlyYWV1cywgUGlyYWV1cywgR3JlZWNl
PC9hdXRoLWFkZHJlc3M+PHRpdGxlcz48dGl0bGU+RW1vdGlvbmFsIGludGVsbGlnZW5jZSBhbmQg
dHJhbnNmb3JtYXRpb25hbCBsZWFkZXJzaGlwIGluIHZpcnR1YWwgdGVhbXM6IGxlc3NvbnMgZnJv
bSBNTU9HczwvdGl0bGU+PHNlY29uZGFyeS10aXRsZT5MZWFkZXJzaGlwIGFuZCBPcmdhbml6YXRp
b24gRGV2ZWxvcG1lbnQgSm91cm5hbDwvc2Vjb25kYXJ5LXRpdGxlPjxhbHQtdGl0bGU+TGVhZGVy
c2guIE9yZ2FuLiBEZXYuIEouPC9hbHQtdGl0bGU+PC90aXRsZXM+PHBlcmlvZGljYWw+PGZ1bGwt
dGl0bGU+TGVhZGVyc2hpcCBhbmQgT3JnYW5pemF0aW9uIERldmVsb3BtZW50IEpvdXJuYWw8L2Z1
bGwtdGl0bGU+PGFiYnItMT5MZWFkZXJzaC4gT3JnYW4uIERldi4gSi48L2FiYnItMT48L3Blcmlv
ZGljYWw+PGFsdC1wZXJpb2RpY2FsPjxmdWxsLXRpdGxlPkxlYWRlcnNoaXAgYW5kIE9yZ2FuaXph
dGlvbiBEZXZlbG9wbWVudCBKb3VybmFsPC9mdWxsLXRpdGxlPjxhYmJyLTE+TGVhZGVyc2guIE9y
Z2FuLiBEZXYuIEouPC9hYmJyLTE+PC9hbHQtcGVyaW9kaWNhbD48cGFnZXM+NTUxLTU2NjwvcGFn
ZXM+PHZvbHVtZT40MTwvdm9sdW1lPjxudW1iZXI+NDwvbnVtYmVyPjxrZXl3b3Jkcz48a2V5d29y
ZD5FbW90aW9uYWwgaW50ZWxsaWdlbmNlPC9rZXl3b3JkPjxrZXl3b3JkPk1hc3NpdmVseSBtdWx0
aXBsYXllciBvbmxpbmUgZ2FtZXMgKE1NT0dzKTwva2V5d29yZD48a2V5d29yZD5UcmFuc2Zvcm1h
dGlvbmFsIGxlYWRlcnNoaXA8L2tleXdvcmQ+PGtleXdvcmQ+VmlydHVhbCB0ZWFtIGVmZmVjdGl2
ZW5lc3M8L2tleXdvcmQ+PGtleXdvcmQ+VmlydHVhbCB0ZWFtczwva2V5d29yZD48L2tleXdvcmRz
PjxkYXRlcz48eWVhcj4yMDIwPC95ZWFyPjwvZGF0ZXM+PHB1Ymxpc2hlcj5FbWVyYWxkIEdyb3Vw
IEhvbGRpbmdzIEx0ZC48L3B1Ymxpc2hlcj48aXNibj4wMTQzNzczOSAoSVNTTik8L2lzYm4+PHdv
cmstdHlwZT5BcnRpY2xlPC93b3JrLXR5cGU+PHVybHM+PHJlbGF0ZWQtdXJscz48dXJsPmh0dHBz
Oi8vd3d3LnNjb3B1cy5jb20vaW53YXJkL3JlY29yZC51cmk/ZWlkPTItczIuMC04NTA4NTEyMDU3
MSZhbXA7ZG9pPTEwLjExMDglMmZMT0RKLTAxLTIwMTktMDAzNSZhbXA7cGFydG5lcklEPTQwJmFt
cDttZDU9ODJiN2UwZjhkZmM3YTEzOTQzZWI5NDJmZGQ2NWQxMzk8L3VybD48L3JlbGF0ZWQtdXJs
cz48L3VybHM+PGVsZWN0cm9uaWMtcmVzb3VyY2UtbnVtPjEwLjExMDgvTE9ESi0wMS0yMDE5LTAw
MzU8L2VsZWN0cm9uaWMtcmVzb3VyY2UtbnVtPjxyZW1vdGUtZGF0YWJhc2UtbmFtZT5TY29wdXM8
L3JlbW90ZS1kYXRhYmFzZS1uYW1lPjxsYW5ndWFnZT5FbmdsaXNoPC9sYW5ndWFnZT48L3JlY29y
ZD48L0NpdGU+PENpdGU+PEF1dGhvcj5DaGV1bmc8L0F1dGhvcj48WWVhcj4yMDIwPC9ZZWFyPjxS
ZWNOdW0+NzgxNzwvUmVjTnVtPjxyZWNvcmQ+PHJlYy1udW1iZXI+NzgxNzwvcmVjLW51bWJlcj48
Zm9yZWlnbi1rZXlzPjxrZXkgYXBwPSJFTiIgZGItaWQ9IjB4OXMyOXB4OGRyZWFzZXN6Mm81OXNk
ZnRlZDUydnR0cnZlNSIgdGltZXN0YW1wPSIxNjUzNDEwMDExIj43ODE3PC9rZXk+PC9mb3JlaWdu
LWtleXM+PHJlZi10eXBlIG5hbWU9IkpvdXJuYWwgQXJ0aWNsZSI+MTc8L3JlZi10eXBlPjxjb250
cmlidXRvcnM+PGF1dGhvcnM+PGF1dGhvcj5DaGV1bmcsIEMuIE0uPC9hdXRob3I+PGF1dGhvcj5a
aGFuZywgUi4gUC48L2F1dGhvcj48L2F1dGhvcnM+PC9jb250cmlidXRvcnM+PGF1dGgtYWRkcmVz
cz5TY2hvb2wgb2YgTWVjaGFuaWNhbCwgQWVyb3NwYWNlLCBhbmQgQ2l2aWwgRW5naW5lZXJpbmcs
IFVuaXYuIG9mIE1hbmNoZXN0ZXIsIEdlb3JnZSBCZWdnIEJsZGcuLCBNYW5jaGVzdGVyLCBNMSAz
QkIsIFVuaXRlZCBLaW5nZG9tJiN4RDtTY2hvb2wgb2YgUHJvcGVydHksIENvbnN0cnVjdGlvbiBh
bmQgUHJvamVjdCBNYW5hZ2VtZW50LCBSTUlUIFVuaXYuLCBHUE8gQm94IDI0NzYsIE1lbGJvdXJu
ZSwgVklDIDMwMDEsIEF1c3RyYWxpYTwvYXV0aC1hZGRyZXNzPjx0aXRsZXM+PHRpdGxlPkhvdyBP
cmdhbml6YXRpb25hbCBTdXBwb3J0IENhbiBDdWx0aXZhdGUgYSBNdWx0aWxldmVsIFNhZmV0eSBD
bGltYXRlIGluIHRoZSBDb25zdHJ1Y3Rpb24gSW5kdXN0cnk8L3RpdGxlPjxzZWNvbmRhcnktdGl0
bGU+Sm91cm5hbCBvZiBNYW5hZ2VtZW50IGluIEVuZ2luZWVyaW5nPC9zZWNvbmRhcnktdGl0bGU+
PGFsdC10aXRsZT5KIE1hbmFnZSBFbmc8L2FsdC10aXRsZT48L3RpdGxlcz48cGVyaW9kaWNhbD48
ZnVsbC10aXRsZT5Kb3VybmFsIG9mIE1hbmFnZW1lbnQgaW4gRW5naW5lZXJpbmc8L2Z1bGwtdGl0
bGU+PGFiYnItMT5KLiBNYW5hZ2UuIEVuZy48L2FiYnItMT48YWJici0yPkogTWFuYWdlIEVuZzwv
YWJici0yPjwvcGVyaW9kaWNhbD48YWx0LXBlcmlvZGljYWw+PGZ1bGwtdGl0bGU+Sm91cm5hbCBv
ZiBNYW5hZ2VtZW50IGluIEVuZ2luZWVyaW5nPC9mdWxsLXRpdGxlPjxhYmJyLTE+Si4gTWFuYWdl
LiBFbmcuPC9hYmJyLTE+PGFiYnItMj5KIE1hbmFnZSBFbmc8L2FiYnItMj48L2FsdC1wZXJpb2Rp
Y2FsPjx2b2x1bWU+MzY8L3ZvbHVtZT48bnVtYmVyPjM8L251bWJlcj48a2V5d29yZHM+PGtleXdv
cmQ+Q293b3JrZXIgc3VwcG9ydDwva2V5d29yZD48a2V5d29yZD5Pcmdhbml6YXRpb25hbCBzdXBw
b3J0PC9rZXl3b3JkPjxrZXl3b3JkPlNhZmV0eSBjbGltYXRlPC9rZXl3b3JkPjxrZXl3b3JkPlNh
ZmV0eS1zcGVjaWZpYyB0cmFuc2Zvcm1hdGlvbmFsIGxlYWRlcnNoaXA8L2tleXdvcmQ+PGtleXdv
cmQ+U3RydWN0dXJhbCBlcXVhdGlvbiBtb2RlbGluZzwva2V5d29yZD48a2V5d29yZD5Db25zdHJ1
Y3Rpb24gaW5kdXN0cnk8L2tleXdvcmQ+PGtleXdvcmQ+Q28td29ya2VyIHN1cHBvcnRzPC9rZXl3
b3JkPjxrZXl3b3JkPlRyYW5zZm9ybWF0aW9uYWwgbGVhZGVyc2hpcDwva2V5d29yZD48a2V5d29y
ZD5BY2NpZGVudCBwcmV2ZW50aW9uPC9rZXl3b3JkPjwva2V5d29yZHM+PGRhdGVzPjx5ZWFyPjIw
MjA8L3llYXI+PC9kYXRlcz48cHVibGlzaGVyPkFtZXJpY2FuIFNvY2lldHkgb2YgQ2l2aWwgRW5n
aW5lZXJzIChBU0NFKTwvcHVibGlzaGVyPjxpc2JuPjA3NDI1OTdYIChJU1NOKTwvaXNibj48d29y
ay10eXBlPkFydGljbGU8L3dvcmstdHlwZT48dXJscz48cmVsYXRlZC11cmxzPjx1cmw+aHR0cHM6
Ly93d3cuc2NvcHVzLmNvbS9pbndhcmQvcmVjb3JkLnVyaT9laWQ9Mi1zMi4wLTg1MDgwOTIyNzMz
JmFtcDtkb2k9MTAuMTA2MSUyZiUyOEFTQ0UlMjlNRS4xOTQzLTU0NzkuMDAwMDc1OCZhbXA7cGFy
dG5lcklEPTQwJmFtcDttZDU9MzZkM2NjMWVmZjFiOTNlOTlmNGJkZTYxNjI4NDFlZDc8L3VybD48
L3JlbGF0ZWQtdXJscz48L3VybHM+PGN1c3RvbTc+MDQwMjAwMTQ8L2N1c3RvbTc+PGVsZWN0cm9u
aWMtcmVzb3VyY2UtbnVtPjEwLjEwNjEvKEFTQ0UpTUUuMTk0My01NDc5LjAwMDA3NTg8L2VsZWN0
cm9uaWMtcmVzb3VyY2UtbnVtPjxyZW1vdGUtZGF0YWJhc2UtbmFtZT5TY29wdXM8L3JlbW90ZS1k
YXRhYmFzZS1uYW1lPjxsYW5ndWFnZT5FbmdsaXNoPC9sYW5ndWFnZT48L3JlY29yZD48L0NpdGU+
PENpdGU+PEF1dGhvcj5NYWhkaWtoYW5pPC9BdXRob3I+PFllYXI+MjAyMDwvWWVhcj48UmVjTnVt
Pjc4MTg8L1JlY051bT48cmVjb3JkPjxyZWMtbnVtYmVyPjc4MTg8L3JlYy1udW1iZXI+PGZvcmVp
Z24ta2V5cz48a2V5IGFwcD0iRU4iIGRiLWlkPSIweDlzMjlweDhkcmVhc2VzejJvNTlzZGZ0ZWQ1
MnZ0dHJ2ZTUiIHRpbWVzdGFtcD0iMTY1MzQxMDAxMSI+NzgxODwva2V5PjwvZm9yZWlnbi1rZXlz
PjxyZWYtdHlwZSBuYW1lPSJKb3VybmFsIEFydGljbGUiPjE3PC9yZWYtdHlwZT48Y29udHJpYnV0
b3JzPjxhdXRob3JzPjxhdXRob3I+TWFoZGlraGFuaSwgTS48L2F1dGhvcj48YXV0aG9yPllhemRh
bmksIEIuPC9hdXRob3I+PC9hdXRob3JzPjwvY29udHJpYnV0b3JzPjxhdXRoLWFkZHJlc3M+RGVw
YXJ0bWVudCBvZiBNYW5hZ2VtZW50LCBOYWphZmFiYWQgQnJhbmNoLCBJc2xhbWljIEF6YWQgVW5p
dmVyc2l0eSwgTmFqYWZhYmFkLCBJcmFuPC9hdXRoLWFkZHJlc3M+PHRpdGxlcz48dGl0bGU+VHJh
bnNmb3JtYXRpb25hbCBsZWFkZXJzaGlwIGFuZCBzZXJ2aWNlIHF1YWxpdHkgaW4gZS1jb21tZXJj
ZSBidXNpbmVzc2VzOiBUaGUgcm9sZSBvZiB0cnVzdCBhbmQgdGVhbSBwZXJmb3JtYW5jZTwvdGl0
bGU+PHNlY29uZGFyeS10aXRsZT5JbnRlcm5hdGlvbmFsIEpvdXJuYWwgb2YgTGF3IGFuZCBNYW5h
Z2VtZW50PC9zZWNvbmRhcnktdGl0bGU+PGFsdC10aXRsZT5JbnQuIEouIExhdyBNYW5hZ2UuPC9h
bHQtdGl0bGU+PC90aXRsZXM+PHBlcmlvZGljYWw+PGZ1bGwtdGl0bGU+SW50ZXJuYXRpb25hbCBK
b3VybmFsIG9mIExhdyBhbmQgTWFuYWdlbWVudDwvZnVsbC10aXRsZT48L3BlcmlvZGljYWw+PHBh
Z2VzPjIzLTQ2PC9wYWdlcz48dm9sdW1lPjYyPC92b2x1bWU+PG51bWJlcj4xPC9udW1iZXI+PGtl
eXdvcmRzPjxrZXl3b3JkPlNlcnZpY2UgcXVhbGl0eSBTRVJWUEVSRiBzY2FsZTwva2V5d29yZD48
a2V5d29yZD5UZWFtIHBlcmZvcm1hbmNlPC9rZXl3b3JkPjxrZXl3b3JkPlRyYW5zZm9ybWF0aW9u
YWwgbGVhZGVyc2hpcDwva2V5d29yZD48a2V5d29yZD5UcnVzdDwva2V5d29yZD48L2tleXdvcmRz
PjxkYXRlcz48eWVhcj4yMDIwPC95ZWFyPjwvZGF0ZXM+PHB1Ymxpc2hlcj5FbWVyYWxkIEdyb3Vw
IEhvbGRpbmdzIEx0ZC48L3B1Ymxpc2hlcj48aXNibj4xNzU0MjQzWCAoSVNTTik8L2lzYm4+PHdv
cmstdHlwZT5BcnRpY2xlPC93b3JrLXR5cGU+PHVybHM+PHJlbGF0ZWQtdXJscz48dXJsPmh0dHBz
Oi8vd3d3LnNjb3B1cy5jb20vaW53YXJkL3JlY29yZC51cmk/ZWlkPTItczIuMC04NTA4MjE5NzA1
OCZhbXA7ZG9pPTEwLjExMDglMmZJSkxNQS0xMi0yMDE4LTAyOTAmYW1wO3BhcnRuZXJJRD00MCZh
bXA7bWQ1PTczYTQxODU5ZmIxMDdiZmQyOWY3OWE2MmE0Nzk0M2U2PC91cmw+PC9yZWxhdGVkLXVy
bHM+PC91cmxzPjxlbGVjdHJvbmljLXJlc291cmNlLW51bT4xMC4xMTA4L0lKTE1BLTEyLTIwMTgt
MDI5MDwvZWxlY3Ryb25pYy1yZXNvdXJjZS1udW0+PHJlbW90ZS1kYXRhYmFzZS1uYW1lPlNjb3B1
czwvcmVtb3RlLWRhdGFiYXNlLW5hbWU+PGxhbmd1YWdlPkVuZ2xpc2g8L2xhbmd1YWdlPjwvcmVj
b3JkPjwvQ2l0ZT48Q2l0ZT48QXV0aG9yPkNhdmF6b3R0ZTwvQXV0aG9yPjxZZWFyPjIwMjA8L1ll
YXI+PFJlY051bT43ODIwPC9SZWNOdW0+PHJlY29yZD48cmVjLW51bWJlcj43ODIwPC9yZWMtbnVt
YmVyPjxmb3JlaWduLWtleXM+PGtleSBhcHA9IkVOIiBkYi1pZD0iMHg5czI5cHg4ZHJlYXNlc3oy
bzU5c2RmdGVkNTJ2dHRydmU1IiB0aW1lc3RhbXA9IjE2NTM0MTAwMTEiPjc4MjA8L2tleT48L2Zv
cmVpZ24ta2V5cz48cmVmLXR5cGUgbmFtZT0iSm91cm5hbCBBcnRpY2xlIj4xNzwvcmVmLXR5cGU+
PGNvbnRyaWJ1dG9ycz48YXV0aG9ycz48YXV0aG9yPkNhdmF6b3R0ZSwgRi48L2F1dGhvcj48YXV0
aG9yPk1vcmVubywgVi48L2F1dGhvcj48YXV0aG9yPkxhc21hciwgTC4gQy4gQy48L2F1dGhvcj48
L2F1dGhvcnM+PC9jb250cmlidXRvcnM+PGF1dGgtYWRkcmVzcz5JQUcgU2Nob29sIG9mIEJ1c2lu
ZXNzLCBQb250aWbDrWNpYSBVbml2ZXJzaWRhZGUgQ2F0w7NsaWNhIGRvIFJpbyBkZSBKYW5laXJv
LCBSaW8gZGUgSmFuZWlybywgQnJhemlsJiN4RDtCdXNpbmVzcyBBZG1pbmlzdHJhdGlvbiwgRmFj
dWxkYWRlcyBJYm1lYyBkbyBSaW8gZGUgSmFuZWlybywgUmlvIGRlIEphbmVpcm8sIEJyYXppbDwv
YXV0aC1hZGRyZXNzPjx0aXRsZXM+PHRpdGxlPkVuYWJsaW5nIGN1c3RvbWVyIHNhdGlzZmFjdGlv
biBpbiBjYWxsIGNlbnRlciB0ZWFtczogdGhlIHJvbGUgb2YgdHJhbnNmb3JtYXRpb25hbCBsZWFk
ZXJzaGlwIGluIHRoZSBzZXJ2aWNlLXByb2ZpdCBjaGFpbjwvdGl0bGU+PHNlY29uZGFyeS10aXRs
ZT5TZXJ2aWNlIEluZHVzdHJpZXMgSm91cm5hbDwvc2Vjb25kYXJ5LXRpdGxlPjxhbHQtdGl0bGU+
U2Vydi4gSW5kLiBKLjwvYWx0LXRpdGxlPjxzaG9ydC10aXRsZT7lnKjlkbzlj6vkuK3lv4Plm6Lp
mJ/kuK3lrp7njrDpob7lrqLmu6HmhI/luqbvvJrlj5jpnanlnovpooblr7zlnKjmnI3liqEgLSDl
iKnmtqbpk77kuK3nmoTkvZznlKg8L3Nob3J0LXRpdGxlPjwvdGl0bGVzPjxwZXJpb2RpY2FsPjxm
dWxsLXRpdGxlPlNlcnZpY2UgSW5kdXN0cmllcyBKb3VybmFsPC9mdWxsLXRpdGxlPjwvcGVyaW9k
aWNhbD48cGFnZXM+MzgwLTM5MzwvcGFnZXM+PHZvbHVtZT40MDwvdm9sdW1lPjxudW1iZXI+NTwv
bnVtYmVyPjxrZXl3b3Jkcz48a2V5d29yZD5jdXN0b21lciBzYXRpc2ZhY3Rpb248L2tleXdvcmQ+
PGtleXdvcmQ+b3JnYW5pemF0aW9uYWwgcGVyZm9ybWFuY2U8L2tleXdvcmQ+PGtleXdvcmQ+c2F0
aXNmYWN0aW9uIGF0IHdvcms8L2tleXdvcmQ+PGtleXdvcmQ+U2VydmljZS1wcm9maXQgY2hhaW48
L2tleXdvcmQ+PGtleXdvcmQ+dHJhbnNmb3JtYXRpb25hbCBsZWFkZXJzaGlwPC9rZXl3b3JkPjxr
ZXl3b3JkPmluZHVzdHJpYWwgcGVyZm9ybWFuY2U8L2tleXdvcmQ+PGtleXdvcmQ+aW5kdXN0cmlh
bCBwcmFjdGljZTwva2V5d29yZD48a2V5d29yZD5sZWFkZXJzaGlwPC9rZXl3b3JkPjxrZXl3b3Jk
PnByb2ZpdGFiaWxpdHk8L2tleXdvcmQ+PGtleXdvcmQ+c2VydmljZSBxdWFsaXR5PC9rZXl3b3Jk
PjxrZXl3b3JkPnNlcnZpY2Ugc2VjdG9yPC9rZXl3b3JkPjxrZXl3b3JkPkJyYXppbDwva2V5d29y
ZD48L2tleXdvcmRzPjxkYXRlcz48eWVhcj4yMDIwPC95ZWFyPjwvZGF0ZXM+PHB1Ymxpc2hlcj5S
b3V0bGVkZ2U8L3B1Ymxpc2hlcj48aXNibj4wMjY0MjA2OSAoSVNTTik8L2lzYm4+PHdvcmstdHlw
ZT5BcnRpY2xlPC93b3JrLXR5cGU+PHVybHM+PHJlbGF0ZWQtdXJscz48dXJsPmh0dHBzOi8vd3d3
LnNjb3B1cy5jb20vaW53YXJkL3JlY29yZC51cmk/ZWlkPTItczIuMC04NTA0ODM2MTA4MiZhbXA7
ZG9pPTEwLjEwODAlMmYwMjY0MjA2OS4yMDE4LjE0ODE5NTUmYW1wO3BhcnRuZXJJRD00MCZhbXA7
bWQ1PTk0MTQ4MjIwNTYxMjRmNjQ3ZjA3OGIwNTViNjQ0YjI2PC91cmw+PC9yZWxhdGVkLXVybHM+
PC91cmxzPjxlbGVjdHJvbmljLXJlc291cmNlLW51bT4xMC4xMDgwLzAyNjQyMDY5LjIwMTguMTQ4
MTk1NTwvZWxlY3Ryb25pYy1yZXNvdXJjZS1udW0+PHJlbW90ZS1kYXRhYmFzZS1uYW1lPlNjb3B1
czwvcmVtb3RlLWRhdGFiYXNlLW5hbWU+PGxhbmd1YWdlPkVuZ2xpc2g8L2xhbmd1YWdlPjwvcmVj
b3JkPjwvQ2l0ZT48Q2l0ZT48QXV0aG9yPlBhbGxlc2VuPC9BdXRob3I+PFllYXI+MjAyMDwvWWVh
cj48UmVjTnVtPjc4MjE8L1JlY051bT48cmVjb3JkPjxyZWMtbnVtYmVyPjc4MjE8L3JlYy1udW1i
ZXI+PGZvcmVpZ24ta2V5cz48a2V5IGFwcD0iRU4iIGRiLWlkPSIweDlzMjlweDhkcmVhc2VzejJv
NTlzZGZ0ZWQ1MnZ0dHJ2ZTUiIHRpbWVzdGFtcD0iMTY1MzQxMDAxMSI+NzgyMTwva2V5PjwvZm9y
ZWlnbi1rZXlzPjxyZWYtdHlwZSBuYW1lPSJKb3VybmFsIEFydGljbGUiPjE3PC9yZWYtdHlwZT48
Y29udHJpYnV0b3JzPjxhdXRob3JzPjxhdXRob3I+UGFsbGVzZW4sIEsuIFMuPC9hdXRob3I+PGF1
dGhvcj5Sb2dlcnMsIEwuPC9hdXRob3I+PGF1dGhvcj5BbmphcmEsIFMuPC9hdXRob3I+PGF1dGhv
cj5EZSBCcsO6biwgQS48L2F1dGhvcj48YXV0aG9yPk1jQXVsaWZmZSwgRS48L2F1dGhvcj48L2F1
dGhvcnM+PC9jb250cmlidXRvcnM+PGF1dGgtYWRkcmVzcz5VQ0QgQ2VudHJlIGZvciBJbnRlcmRp
c2NpcGxpbmFyeSBSZXNlYXJjaCwgRWR1Y2F0aW9uIGFuZCBJbm5vdmF0aW9uIGluIEhlYWx0aCBT
eXN0ZW1zLCBTY2hvb2wgb2YgTnVyc2luZywgTWlkd2lmZXJ5IGFuZCBIZWFsdGggU3lzdGVtcywg
VW5pdmVyc2l0eSBDb2xsZWdlIER1YmxpbiwgRHVibGluIDQsIElyZWxhbmQ8L2F1dGgtYWRkcmVz
cz48dGl0bGVzPjx0aXRsZT5BIHF1YWxpdGF0aXZlIGV2YWx1YXRpb24gb2YgcGFydGljaXBhbnRz
JmFwb3M7IGV4cGVyaWVuY2VzIG9mIHVzaW5nIGNvLWRlc2lnbiB0byBkZXZlbG9wIGEgY29sbGVj
dGl2ZSBsZWFkZXJzaGlwIGVkdWNhdGlvbmFsIGludGVydmVudGlvbiBmb3IgaGVhbHRoLWNhcmUg
dGVhbXM8L3RpdGxlPjxzZWNvbmRhcnktdGl0bGU+SGVhbHRoIEV4cGVjdGF0aW9uczwvc2Vjb25k
YXJ5LXRpdGxlPjxhbHQtdGl0bGU+SGVhbHRoIEV4cGVjdC48L2FsdC10aXRsZT48L3RpdGxlcz48
YWx0LXBlcmlvZGljYWw+PGZ1bGwtdGl0bGU+SGVhbHRoIEV4cGVjdGF0aW9uczwvZnVsbC10aXRs
ZT48YWJici0xPkhlYWx0aCBFeHBlY3QuPC9hYmJyLTE+PGFiYnItMj5IZWFsdGggRXhwZWN0PC9h
YmJyLTI+PC9hbHQtcGVyaW9kaWNhbD48cGFnZXM+MzU4LTM2NzwvcGFnZXM+PHZvbHVtZT4yMzwv
dm9sdW1lPjxudW1iZXI+MjwvbnVtYmVyPjxrZXl3b3Jkcz48a2V5d29yZD5jby1kZXNpZ248L2tl
eXdvcmQ+PGtleXdvcmQ+aGVhbHRoIHNlcnZpY2VzIHJlc2VhcmNoPC9rZXl3b3JkPjxrZXl3b3Jk
PmltcGxlbWVudGF0aW9uIHNjaWVuY2U8L2tleXdvcmQ+PGtleXdvcmQ+cGFydGljaXBhdG9yeSBk
ZXNpZ248L2tleXdvcmQ+PGtleXdvcmQ+cXVhbGl0YXRpdmUgcmVzZWFyY2g8L2tleXdvcmQ+PGtl
eXdvcmQ+cXVhbGl0eSBpbXByb3ZlbWVudDwva2V5d29yZD48a2V5d29yZD5zdGFrZWhvbGRlciBw
YXJ0aWNpcGF0aW9uPC9rZXl3b3JkPjxrZXl3b3JkPmFkdWx0PC9rZXl3b3JkPjxrZXl3b3JkPmFy
dGljbGU8L2tleXdvcmQ+PGtleXdvcmQ+Y2xpbWF0ZTwva2V5d29yZD48a2V5d29yZD5jbGluaWNh
bCBhcnRpY2xlPC9rZXl3b3JkPjxrZXl3b3JkPmV4cGVjdGF0aW9uPC9rZXl3b3JkPjxrZXl3b3Jk
PmZlbWFsZTwva2V5d29yZD48a2V5d29yZD5mcnVzdHJhdGlvbjwva2V5d29yZD48a2V5d29yZD5n
ZW5ldGljIHRyYW5zY3JpcHRpb248L2tleXdvcmQ+PGtleXdvcmQ+aHVtYW48L2tleXdvcmQ+PGtl
eXdvcmQ+aHVtYW4gZXhwZXJpbWVudDwva2V5d29yZD48a2V5d29yZD5sZWFkZXJzaGlwPC9rZXl3
b3JkPjxrZXl3b3JkPm1hbGU8L2tleXdvcmQ+PGtleXdvcmQ+cXVhbGl0YXRpdmUgYW5hbHlzaXM8
L2tleXdvcmQ+PGtleXdvcmQ+c2VtaSBzdHJ1Y3R1cmVkIGludGVydmlldzwva2V5d29yZD48a2V5
d29yZD5zdGFrZWhvbGRlciBlbmdhZ2VtZW50PC9rZXl3b3JkPjxrZXl3b3JkPnRvdGFsIHF1YWxp
dHkgbWFuYWdlbWVudDwva2V5d29yZD48a2V5d29yZD5mZWVkYmFjayBzeXN0ZW08L2tleXdvcmQ+
PGtleXdvcmQ+aGVhbHRoIGNhcmUgcGVyc29ubmVsPC9rZXl3b3JkPjxrZXl3b3JkPnBhdGllbnQg
Y2FyZTwva2V5d29yZD48a2V5d29yZD5wZXJzb25uZWw8L2tleXdvcmQ+PGtleXdvcmQ+RmVlZGJh
Y2s8L2tleXdvcmQ+PGtleXdvcmQ+SGVhbHRoIFBlcnNvbm5lbDwva2V5d29yZD48a2V5d29yZD5I
dW1hbnM8L2tleXdvcmQ+PGtleXdvcmQ+UGF0aWVudCBDYXJlIFRlYW08L2tleXdvcmQ+PGtleXdv
cmQ+UmVzZWFyY2ggUGVyc29ubmVsPC9rZXl3b3JkPjwva2V5d29yZHM+PGRhdGVzPjx5ZWFyPjIw
MjA8L3llYXI+PC9kYXRlcz48cHVibGlzaGVyPkJsYWNrd2VsbCBQdWJsaXNoaW5nIEx0ZDwvcHVi
bGlzaGVyPjxpc2JuPjEzNjk2NTEzIChJU1NOKTwvaXNibj48d29yay10eXBlPkFydGljbGU8L3dv
cmstdHlwZT48dXJscz48cmVsYXRlZC11cmxzPjx1cmw+aHR0cHM6Ly93d3cuc2NvcHVzLmNvbS9p
bndhcmQvcmVjb3JkLnVyaT9laWQ9Mi1zMi4wLTg1MDc4ODYyNjg5JmFtcDtkb2k9MTAuMTExMSUy
ZmhleC4xMzAwMiZhbXA7cGFydG5lcklEPTQwJmFtcDttZDU9ZTI1MmUxNjgyMDg4MjIwYzJhMzNi
YmY4MWEyNzY5YjA8L3VybD48L3JlbGF0ZWQtdXJscz48L3VybHM+PGN1c3RvbTI+MzE5OTk4ODM8
L2N1c3RvbTI+PGVsZWN0cm9uaWMtcmVzb3VyY2UtbnVtPjEwLjExMTEvaGV4LjEzMDAyPC9lbGVj
dHJvbmljLXJlc291cmNlLW51bT48cmVtb3RlLWRhdGFiYXNlLW5hbWU+U2NvcHVzPC9yZW1vdGUt
ZGF0YWJhc2UtbmFtZT48bGFuZ3VhZ2U+RW5nbGlzaDwvbGFuZ3VhZ2U+PC9yZWNvcmQ+PC9DaXRl
PjxDaXRlPjxBdXRob3I+Q29vazwvQXV0aG9yPjxZZWFyPjIwMjA8L1llYXI+PFJlY051bT43ODIy
PC9SZWNOdW0+PHJlY29yZD48cmVjLW51bWJlcj43ODIyPC9yZWMtbnVtYmVyPjxmb3JlaWduLWtl
eXM+PGtleSBhcHA9IkVOIiBkYi1pZD0iMHg5czI5cHg4ZHJlYXNlc3oybzU5c2RmdGVkNTJ2dHRy
dmU1IiB0aW1lc3RhbXA9IjE2NTM0MTAwMTEiPjc4MjI8L2tleT48L2ZvcmVpZ24ta2V5cz48cmVm
LXR5cGUgbmFtZT0iSm91cm5hbCBBcnRpY2xlIj4xNzwvcmVmLXR5cGU+PGNvbnRyaWJ1dG9ycz48
YXV0aG9ycz48YXV0aG9yPkNvb2ssIEEuIFMuPC9hdXRob3I+PGF1dGhvcj5aaWxsLCBBLjwvYXV0
aG9yPjxhdXRob3I+TWV5ZXIsIEIuPC9hdXRob3I+PC9hdXRob3JzPjwvY29udHJpYnV0b3JzPjxh
dXRoLWFkZHJlc3M+Q2hlbW5pdHogVW5pdmVyc2l0eSBvZiBUZWNobm9sb2d5LCBEZXBhcnRtZW50
IG9mIFBzeWNob2xvZ3ksIFdpbGhlbG0tUmFhYmUgU3RyYcOfZSA0MywgQ2hlbW5pdHosIDA5MTEy
LCBHZXJtYW55PC9hdXRoLWFkZHJlc3M+PHRpdGxlcz48dGl0bGU+T2JzZXJ2aW5nIGxlYWRlcnNo
aXAgYXMgYmVoYXZpb3IgaW4gdGVhbXMgYW5kIGhlcmRzIOKAkyBBbiBldGhvbG9naWNhbCBhcHBy
b2FjaCB0byBzaGFyZWQgbGVhZGVyc2hpcCByZXNlYXJjaDwvdGl0bGU+PHNlY29uZGFyeS10aXRs
ZT5MZWFkZXJzaGlwIFF1YXJ0ZXJseTwvc2Vjb25kYXJ5LXRpdGxlPjxhbHQtdGl0bGU+TGVhZGVy
c2guIFEuPC9hbHQtdGl0bGU+PC90aXRsZXM+PHBlcmlvZGljYWw+PGZ1bGwtdGl0bGU+TGVhZGVy
c2hpcCBRdWFydGVybHk8L2Z1bGwtdGl0bGU+PC9wZXJpb2RpY2FsPjx2b2x1bWU+MzE8L3ZvbHVt
ZT48bnVtYmVyPjI8L251bWJlcj48a2V5d29yZHM+PGtleXdvcmQ+QmVoYXZpb3I8L2tleXdvcmQ+
PGtleXdvcmQ+RXRob2xvZ3k8L2tleXdvcmQ+PGtleXdvcmQ+RXZvbHV0aW9uYXJ5IGxlYWRlcnNo
aXAgdGhlb3J5PC9rZXl3b3JkPjxrZXl3b3JkPk9ic2VydmF0aW9uPC9rZXl3b3JkPjxrZXl3b3Jk
PlNoYXJlZCBsZWFkZXJzaGlwPC9rZXl3b3JkPjwva2V5d29yZHM+PGRhdGVzPjx5ZWFyPjIwMjA8
L3llYXI+PC9kYXRlcz48cHVibGlzaGVyPkVsc2V2aWVyIEluYy48L3B1Ymxpc2hlcj48aXNibj4x
MDQ4OTg0MyAoSVNTTik8L2lzYm4+PHdvcmstdHlwZT5BcnRpY2xlPC93b3JrLXR5cGU+PHVybHM+
PHJlbGF0ZWQtdXJscz48dXJsPmh0dHBzOi8vd3d3LnNjb3B1cy5jb20vaW53YXJkL3JlY29yZC51
cmk/ZWlkPTItczIuMC04NTA2NTkyMjA3MyZhbXA7ZG9pPTEwLjEwMTYlMmZqLmxlYXF1YS4yMDE5
LjA1LjAwMyZhbXA7cGFydG5lcklEPTQwJmFtcDttZDU9YzJkZjc1NDI3ZGNhOTcyOTU0NGM1ODE5
ZmFjZTBmN2E8L3VybD48L3JlbGF0ZWQtdXJscz48L3VybHM+PGN1c3RvbTc+MTAxMjk2PC9jdXN0
b203PjxlbGVjdHJvbmljLXJlc291cmNlLW51bT4xMC4xMDE2L2oubGVhcXVhLjIwMTkuMDUuMDAz
PC9lbGVjdHJvbmljLXJlc291cmNlLW51bT48cmVtb3RlLWRhdGFiYXNlLW5hbWU+U2NvcHVzPC9y
ZW1vdGUtZGF0YWJhc2UtbmFtZT48bGFuZ3VhZ2U+RW5nbGlzaDwvbGFuZ3VhZ2U+PC9yZWNvcmQ+
PC9DaXRlPjxDaXRlPjxBdXRob3I+RHdpZGllbmF3YXRpPC9BdXRob3I+PFllYXI+MjAyMDwvWWVh
cj48UmVjTnVtPjc4MjM8L1JlY051bT48cmVjb3JkPjxyZWMtbnVtYmVyPjc4MjM8L3JlYy1udW1i
ZXI+PGZvcmVpZ24ta2V5cz48a2V5IGFwcD0iRU4iIGRiLWlkPSIweDlzMjlweDhkcmVhc2VzejJv
NTlzZGZ0ZWQ1MnZ0dHJ2ZTUiIHRpbWVzdGFtcD0iMTY1MzQxMDAxMSI+NzgyMzwva2V5PjwvZm9y
ZWlnbi1rZXlzPjxyZWYtdHlwZSBuYW1lPSJKb3VybmFsIEFydGljbGUiPjE3PC9yZWYtdHlwZT48
Y29udHJpYnV0b3JzPjxhdXRob3JzPjxhdXRob3I+RHdpZGllbmF3YXRpLCBELjwvYXV0aG9yPjxh
dXRob3I+QXJpZWYsIE0uPC9hdXRob3I+PGF1dGhvcj5HYW5kYXNhcmksIEQuPC9hdXRob3I+PGF1
dGhvcj5QcmFkaXB0bywgWS4gRC48L2F1dGhvcj48L2F1dGhvcnM+PC9jb250cmlidXRvcnM+PGF1
dGgtYWRkcmVzcz5CaW5hIE51c2FudGFyYSBVbml2ZXJzaXR5LCBJbmRvbmVzaWEmI3hEO1BPTEJB
TkdUQU4gQm9nb3IsIEluZG9uZXNpYTwvYXV0aC1hZGRyZXNzPjx0aXRsZXM+PHRpdGxlPkFtYmlk
ZXh0cm91cyBsZWFkZXJzaGlwIGluZmx1ZW50IHRvY2Ugb24gdGVhbSBjcmVhdGl2aXR5LCB0ZWFt
IGlubm92YXRpb24gYW5kIHRlYW0gcGVyZm9ybWFuY2U8L3RpdGxlPjxzZWNvbmRhcnktdGl0bGU+
SW50ZXJuYXRpb25hbCBKb3VybmFsIG9mIEFkdmFuY2VkIFNjaWVuY2UgYW5kIFRlY2hub2xvZ3k8
L3NlY29uZGFyeS10aXRsZT48YWx0LXRpdGxlPkludC4gSi4gQWR2LiBTY2kuIFRlY2hub2wuPC9h
bHQtdGl0bGU+PC90aXRsZXM+PHBlcmlvZGljYWw+PGZ1bGwtdGl0bGU+SW50ZXJuYXRpb25hbCBK
b3VybmFsIG9mIEFkdmFuY2VkIFNjaWVuY2UgYW5kIFRlY2hub2xvZ3k8L2Z1bGwtdGl0bGU+PGFi
YnItMT5JbnQuIEouIEFkdi4gU2NpLiBUZWNobm9sLjwvYWJici0xPjwvcGVyaW9kaWNhbD48YWx0
LXBlcmlvZGljYWw+PGZ1bGwtdGl0bGU+SW50ZXJuYXRpb25hbCBKb3VybmFsIG9mIEFkdmFuY2Vk
IFNjaWVuY2UgYW5kIFRlY2hub2xvZ3k8L2Z1bGwtdGl0bGU+PGFiYnItMT5JbnQuIEouIEFkdi4g
U2NpLiBUZWNobm9sLjwvYWJici0xPjwvYWx0LXBlcmlvZGljYWw+PHBhZ2VzPjYyNjgtNjI3OTwv
cGFnZXM+PHZvbHVtZT4yOTwvdm9sdW1lPjxudW1iZXI+MzwvbnVtYmVyPjxrZXl3b3Jkcz48a2V5
d29yZD5BbWJpZGV4dHJvdXMgbGVhZGVyc2hpcDwva2V5d29yZD48a2V5d29yZD5MZWFkZXJzaGlw
IHN0eWxlPC9rZXl3b3JkPjxrZXl3b3JkPlRlYW0gY3JlYXRpdml0eTwva2V5d29yZD48a2V5d29y
ZD5UZWFtIGlubm92YXRpb248L2tleXdvcmQ+PC9rZXl3b3Jkcz48ZGF0ZXM+PHllYXI+MjAyMDwv
eWVhcj48L2RhdGVzPjxwdWJsaXNoZXI+U2NpZW5jZSBhbmQgRW5naW5lZXJpbmcgUmVzZWFyY2gg
U3VwcG9ydCBTb2NpZXR5PC9wdWJsaXNoZXI+PGlzYm4+MjAwNTQyMzggKElTU04pPC9pc2JuPjx3
b3JrLXR5cGU+QXJ0aWNsZTwvd29yay10eXBlPjx1cmxzPjxyZWxhdGVkLXVybHM+PHVybD5odHRw
czovL3d3dy5zY29wdXMuY29tL2lud2FyZC9yZWNvcmQudXJpP2VpZD0yLXMyLjAtODUwODI5NDE0
ODEmYW1wO3BhcnRuZXJJRD00MCZhbXA7bWQ1PTcxMmEyZTZlMzQwNzNiY2E5MGM4ZjlkZGQzMDg3
ZGEyPC91cmw+PC9yZWxhdGVkLXVybHM+PC91cmxzPjxyZW1vdGUtZGF0YWJhc2UtbmFtZT5TY29w
dXM8L3JlbW90ZS1kYXRhYmFzZS1uYW1lPjxsYW5ndWFnZT5FbmdsaXNoPC9sYW5ndWFnZT48L3Jl
Y29yZD48L0NpdGU+PENpdGU+PEF1dGhvcj5TaWFuZ2Nob2t5b288L0F1dGhvcj48WWVhcj4yMDIw
PC9ZZWFyPjxSZWNOdW0+NzgyNTwvUmVjTnVtPjxyZWNvcmQ+PHJlYy1udW1iZXI+NzgyNTwvcmVj
LW51bWJlcj48Zm9yZWlnbi1rZXlzPjxrZXkgYXBwPSJFTiIgZGItaWQ9IjB4OXMyOXB4OGRyZWFz
ZXN6Mm81OXNkZnRlZDUydnR0cnZlNSIgdGltZXN0YW1wPSIxNjUzNDEwMDExIj43ODI1PC9rZXk+
PC9mb3JlaWduLWtleXM+PHJlZi10eXBlIG5hbWU9IkpvdXJuYWwgQXJ0aWNsZSI+MTc8L3JlZi10
eXBlPjxjb250cmlidXRvcnM+PGF1dGhvcnM+PGF1dGhvcj5TaWFuZ2Nob2t5b28sIE4uPC9hdXRo
b3I+PGF1dGhvcj5LbGluZ2VyLCBSLiBMLjwvYXV0aG9yPjxhdXRob3I+Q2FtcGlvbiwgRS4gRC48
L2F1dGhvcj48L2F1dGhvcnM+PC9jb250cmlidXRvcnM+PGF1dGgtYWRkcmVzcz5TdHJvbWUgQ29s
bGVnZSBvZiBCdXNpbmVzcywgRGVwYXJ0bWVudCBvZiBNYW5hZ2VtZW50LCBPbGQgRG9taW5pb24g
VW5pdmVyc2l0eSwgTm9yZm9saywgVkEgMjM1MjksIFVuaXRlZCBTdGF0ZXM8L2F1dGgtYWRkcmVz
cz48dGl0bGVzPjx0aXRsZT5Gb2xsb3dlciB0cmFuc2Zvcm1hdGlvbiBhcyB0aGUgbGluY2hwaW4g
b2YgdHJhbnNmb3JtYXRpb25hbCBsZWFkZXJzaGlwIHRoZW9yeTogQSBzeXN0ZW1hdGljIHJldmll
dyBhbmQgZnV0dXJlIHJlc2VhcmNoIGFnZW5kYTwvdGl0bGU+PHNlY29uZGFyeS10aXRsZT5MZWFk
ZXJzaGlwIFF1YXJ0ZXJseTwvc2Vjb25kYXJ5LXRpdGxlPjxhbHQtdGl0bGU+TGVhZGVyc2guIFEu
PC9hbHQtdGl0bGU+PC90aXRsZXM+PHBlcmlvZGljYWw+PGZ1bGwtdGl0bGU+TGVhZGVyc2hpcCBR
dWFydGVybHk8L2Z1bGwtdGl0bGU+PC9wZXJpb2RpY2FsPjx2b2x1bWU+MzE8L3ZvbHVtZT48bnVt
YmVyPjE8L251bWJlcj48a2V5d29yZHM+PGtleXdvcmQ+Rm9sbG93ZXIgdHJhbnNmb3JtYXRpb248
L2tleXdvcmQ+PGtleXdvcmQ+TG9uZ2l0dWRpbmFsIHJlc2VhcmNoPC9rZXl3b3JkPjxrZXl3b3Jk
Pk11bHRpZmFjdG9yIGxlYWRlcnNoaXAgcXVlc3Rpb25uYWlyZTwva2V5d29yZD48a2V5d29yZD5T
eXN0ZW1hdGljIHJldmlldzwva2V5d29yZD48a2V5d29yZD5UcmFuc2Zvcm1hdGlvbmFsIGxlYWRl
cnNoaXA8L2tleXdvcmQ+PC9rZXl3b3Jkcz48ZGF0ZXM+PHllYXI+MjAyMDwveWVhcj48L2RhdGVz
PjxwdWJsaXNoZXI+RWxzZXZpZXIgSW5jLjwvcHVibGlzaGVyPjxpc2JuPjEwNDg5ODQzIChJU1NO
KTwvaXNibj48d29yay10eXBlPkFydGljbGU8L3dvcmstdHlwZT48dXJscz48cmVsYXRlZC11cmxz
Pjx1cmw+aHR0cHM6Ly93d3cuc2NvcHVzLmNvbS9pbndhcmQvcmVjb3JkLnVyaT9laWQ9Mi1zMi4w
LTg1MDc1NTM3NDQ1JmFtcDtkb2k9MTAuMTAxNiUyZmoubGVhcXVhLjIwMTkuMTAxMzQxJmFtcDtw
YXJ0bmVySUQ9NDAmYW1wO21kNT05MmNkZmY1YmZhOWMyZjIwZmNjNGRjOWZlNjI1NGRjYjwvdXJs
PjwvcmVsYXRlZC11cmxzPjwvdXJscz48Y3VzdG9tNz4xMDEzNDE8L2N1c3RvbTc+PGVsZWN0cm9u
aWMtcmVzb3VyY2UtbnVtPjEwLjEwMTYvai5sZWFxdWEuMjAxOS4xMDEzNDE8L2VsZWN0cm9uaWMt
cmVzb3VyY2UtbnVtPjxyZW1vdGUtZGF0YWJhc2UtbmFtZT5TY29wdXM8L3JlbW90ZS1kYXRhYmFz
ZS1uYW1lPjxsYW5ndWFnZT5FbmdsaXNoPC9sYW5ndWFnZT48L3JlY29yZD48L0NpdGU+PENpdGU+
PEF1dGhvcj5XaWxsZ2Vyb2R0PC9BdXRob3I+PFllYXI+MjAyMDwvWWVhcj48UmVjTnVtPjc4MjY8
L1JlY051bT48cmVjb3JkPjxyZWMtbnVtYmVyPjc4MjY8L3JlYy1udW1iZXI+PGZvcmVpZ24ta2V5
cz48a2V5IGFwcD0iRU4iIGRiLWlkPSIweDlzMjlweDhkcmVhc2VzejJvNTlzZGZ0ZWQ1MnZ0dHJ2
ZTUiIHRpbWVzdGFtcD0iMTY1MzQxMDAxMSI+NzgyNjwva2V5PjwvZm9yZWlnbi1rZXlzPjxyZWYt
dHlwZSBuYW1lPSJKb3VybmFsIEFydGljbGUiPjE3PC9yZWYtdHlwZT48Y29udHJpYnV0b3JzPjxh
dXRob3JzPjxhdXRob3I+V2lsbGdlcm9kdCwgTS4gQS48L2F1dGhvcj48YXV0aG9yPkFidS1SaXNo
IEJsYWtlbmV5LCBFLjwvYXV0aG9yPjxhdXRob3I+U3VtbWVyc2lkZSwgTi48L2F1dGhvcj48YXV0
aG9yPlZvZ2VsLCBNLiBULjwvYXV0aG9yPjxhdXRob3I+TGluZXIsIEQuIEEuPC9hdXRob3I+PGF1
dGhvcj5aaWVybGVyLCBCLjwvYXV0aG9yPjwvYXV0aG9ycz48L2NvbnRyaWJ1dG9ycz48YXV0aC1h
ZGRyZXNzPlNjaG9vbCBvZiBOdXJzaW5nLCBVbml2ZXJzaXR5IG9mIFdhc2hpbmd0b24sIFNlYXR0
bGUsIFdBLCBVbml0ZWQgU3RhdGVzJiN4RDtTY2hvb2wgb2YgTnVyc2luZywgRGVwYXJ0bWVudCBv
ZiBCaW9iZWhhdmlvcmFsIE51cnNpbmcgYW5kIEhlYWx0aCBJbmZvcm1hdGljcywgVW5pdGVkIFN0
YXRlczwvYXV0aC1hZGRyZXNzPjx0aXRsZXM+PHRpdGxlPkltcGFjdCBvZiBsZWFkZXJzaGlwIGRl
dmVsb3BtZW50IHdvcmtzaG9wcyBpbiBmYWNpbGl0YXRpbmcgdGVhbS1iYXNlZCBwcmFjdGljZSB0
cmFuc2Zvcm1hdGlvbjwvdGl0bGU+PHNlY29uZGFyeS10aXRsZT5Kb3VybmFsIG9mIEludGVycHJv
ZmVzc2lvbmFsIENhcmU8L3NlY29uZGFyeS10aXRsZT48YWx0LXRpdGxlPkouIEludGVycHJvZi4g
Q2FyZTwvYWx0LXRpdGxlPjwvdGl0bGVzPjxwZXJpb2RpY2FsPjxmdWxsLXRpdGxlPkpvdXJuYWwg
b2YgSW50ZXJwcm9mZXNzaW9uYWwgQ2FyZTwvZnVsbC10aXRsZT48L3BlcmlvZGljYWw+PHBhZ2Vz
Pjc2LTg2PC9wYWdlcz48dm9sdW1lPjM0PC92b2x1bWU+PG51bWJlcj4xPC9udW1iZXI+PGtleXdv
cmRzPjxrZXl3b3JkPkludGVycHJvZmVzc2lvbmFsIGNvbGxhYm9yYXRpdmUgcHJhY3RpY2U8L2tl
eXdvcmQ+PGtleXdvcmQ+aW50ZXJ2aWV3czwva2V5d29yZD48a2V5d29yZD5sZWFkZXJzaGlwIGRl
dmVsb3BtZW50PC9rZXl3b3JkPjxrZXl3b3JkPnByYWN0aWNlIHRyYW5zZm9ybWF0aW9uPC9rZXl3
b3JkPjxrZXl3b3JkPnRlYW0tYmFzZWQgY2FyZTwva2V5d29yZD48a2V5d29yZD5hZHVsdDwva2V5
d29yZD48a2V5d29yZD5hcnRpY2xlPC9rZXl3b3JkPjxrZXl3b3JkPmh1bWFuPC9rZXl3b3JkPjxr
ZXl3b3JkPmxlYWRlcnNoaXA8L2tleXdvcmQ+PGtleXdvcmQ+c2VtaSBzdHJ1Y3R1cmVkIGludGVy
dmlldzwva2V5d29yZD48a2V5d29yZD5za2lsbDwva2V5d29yZD48a2V5d29yZD50aGVtYXRpYyBh
bmFseXNpczwva2V5d29yZD48a2V5d29yZD5jbGluaWNhbCBjb21wZXRlbmNlPC9rZXl3b3JkPjxr
ZXl3b3JkPmNvb3BlcmF0aW9uPC9rZXl3b3JkPjxrZXl3b3JkPmhlYWx0aCBwZXJzb25uZWwgYXR0
aXR1ZGU8L2tleXdvcmQ+PGtleXdvcmQ+aW50ZXJ2aWV3PC9rZXl3b3JkPjxrZXl3b3JkPm9yZ2Fu
aXphdGlvbiBhbmQgbWFuYWdlbWVudDwva2V5d29yZD48a2V5d29yZD5wYXRpZW50IGNhcmU8L2tl
eXdvcmQ+PGtleXdvcmQ+cGVyc29ubmVsIG1hbmFnZW1lbnQ8L2tleXdvcmQ+PGtleXdvcmQ+cHVi
bGljIHJlbGF0aW9uczwva2V5d29yZD48a2V5d29yZD5BdHRpdHVkZSBvZiBIZWFsdGggUGVyc29u
bmVsPC9rZXl3b3JkPjxrZXl3b3JkPkNvb3BlcmF0aXZlIEJlaGF2aW9yPC9rZXl3b3JkPjxrZXl3
b3JkPkh1bWFuczwva2V5d29yZD48a2V5d29yZD5JbnRlcnByb2Zlc3Npb25hbCBSZWxhdGlvbnM8
L2tleXdvcmQ+PGtleXdvcmQ+SW50ZXJ2aWV3cyBhcyBUb3BpYzwva2V5d29yZD48a2V5d29yZD5Q
YXRpZW50IENhcmUgVGVhbTwva2V5d29yZD48a2V5d29yZD5TdGFmZiBEZXZlbG9wbWVudDwva2V5
d29yZD48L2tleXdvcmRzPjxkYXRlcz48eWVhcj4yMDIwPC95ZWFyPjwvZGF0ZXM+PHB1Ymxpc2hl
cj5UYXlsb3IgYW5kIEZyYW5jaXMgTHRkPC9wdWJsaXNoZXI+PGlzYm4+MTM1NjE4MjAgKElTU04p
PC9pc2JuPjx3b3JrLXR5cGU+QXJ0aWNsZTwvd29yay10eXBlPjx1cmxzPjxyZWxhdGVkLXVybHM+
PHVybD5odHRwczovL3d3dy5zY29wdXMuY29tL2lud2FyZC9yZWNvcmQudXJpP2VpZD0yLXMyLjAt
ODUwNjUxOTM4MDImYW1wO2RvaT0xMC4xMDgwJTJmMTM1NjE4MjAuMjAxOS4xNjA0NDk2JmFtcDtw
YXJ0bmVySUQ9NDAmYW1wO21kNT0yZTM5MmE3YjFjOGMwZTI4ZDkxNDE3MThhYzVlNmE5YjwvdXJs
PjwvcmVsYXRlZC11cmxzPjwvdXJscz48Y3VzdG9tMj4zMTAzOTY0NzwvY3VzdG9tMj48ZWxlY3Ry
b25pYy1yZXNvdXJjZS1udW0+MTAuMTA4MC8xMzU2MTgyMC4yMDE5LjE2MDQ0OTY8L2VsZWN0cm9u
aWMtcmVzb3VyY2UtbnVtPjxyZW1vdGUtZGF0YWJhc2UtbmFtZT5TY29wdXM8L3JlbW90ZS1kYXRh
YmFzZS1uYW1lPjxsYW5ndWFnZT5FbmdsaXNoPC9sYW5ndWFnZT48L3JlY29yZD48L0NpdGU+PENp
dGU+PEF1dGhvcj5XaWRqYWphPC9BdXRob3I+PFllYXI+MjAyMDwvWWVhcj48UmVjTnVtPjc4Mjc8
L1JlY051bT48cmVjb3JkPjxyZWMtbnVtYmVyPjc4Mjc8L3JlYy1udW1iZXI+PGZvcmVpZ24ta2V5
cz48a2V5IGFwcD0iRU4iIGRiLWlkPSIweDlzMjlweDhkcmVhc2VzejJvNTlzZGZ0ZWQ1MnZ0dHJ2
ZTUiIHRpbWVzdGFtcD0iMTY1MzQxMDAxMSI+NzgyNzwva2V5PjwvZm9yZWlnbi1rZXlzPjxyZWYt
dHlwZSBuYW1lPSJKb3VybmFsIEFydGljbGUiPjE3PC9yZWYtdHlwZT48Y29udHJpYnV0b3JzPjxh
dXRob3JzPjxhdXRob3I+V2lkamFqYSwgRC4gQy48L2F1dGhvcj48YXV0aG9yPkNoYXZleiwgRy4g
Uy48L2F1dGhvcj48YXV0aG9yPlRheWtvLCBQLiBSLiBNLjwvYXV0aG9yPjxhdXRob3I+UHJldWRo
aWt1bHByYWRhYiwgUy48L2F1dGhvcj48L2F1dGhvcnM+PC9jb250cmlidXRvcnM+PGF1dGgtYWRk
cmVzcz5Bc3N1bXB0aW9uIFVuaXZlcnNpdHksIEJhbmdrb2ssIFRoYWlsYW5kJiN4RDtGYWN1bHR5
IG9mIEVjb25vbWljcywgUGV0cmEgQ2hyaXN0aWFuIFVuaXZlcnNpdHksIFN1cmFiYXlhLCBJbmRv
bmVzaWEmI3hEO0RlIExhIFNhbGxlIFVuaXZlcnNpdHksIE1hbmlsYSwgUGhpbGlwcGluZXMmI3hE
O0dyYWR1YXRlIFNjaG9vbCBvZiBCdXNpbmVzcywgQXNzdW1wdGlvbiBVbml2ZXJzaXR5LCBUaGFp
bGFuZCYjeEQ7VW5pdmVyc2l0eSBvZiBIYXdhaWksIFVuaXRlZCBTdGF0ZXMmI3hEO1NvdXRoZWFz
dCBBc2lhIEludGVyZGlzY2lwbGluYXJ5IERldmVsb3BtZW50IEluc3RpdHV0ZSwgUGhpbGlwcGlu
ZXMmI3hEO0Fzc3VtcHRpb24gVW5pdmVyc2l0eSwgVGhhaWxhbmQ8L2F1dGgtYWRkcmVzcz48dGl0
bGVzPjx0aXRsZT5UcmFuc2Zvcm1hdGlvbmFsIExlYWRlcnNoaXAsIFdvcmtwbGFjZSBTcGlyaXR1
YWxpdHkgQW5kIE9yZ2FuaXphdGlvbmFsIFBlcmZvcm1hbmNlIEluIEEgUmVzdGF1cmFudCBHcm91
cCBJbiBJbmRvbmVzaWE6IEEgU3R1ZHkgT2YgVGhlIEVmZmVjdGl2ZW5lc3MgT2YgT3JnYW5pemF0
aW9uIERldmVsb3BtZW50IEludGVydmVudGlvbnM8L3RpdGxlPjxzZWNvbmRhcnktdGl0bGU+QUJB
QyBKb3VybmFsPC9zZWNvbmRhcnktdGl0bGU+PGFsdC10aXRsZT5BQkFDIEouPC9hbHQtdGl0bGU+
PC90aXRsZXM+PHBlcmlvZGljYWw+PGZ1bGwtdGl0bGU+QUJBQyBKb3VybmFsPC9mdWxsLXRpdGxl
PjxhYmJyLTE+QUJBQyBKLjwvYWJici0xPjwvcGVyaW9kaWNhbD48YWx0LXBlcmlvZGljYWw+PGZ1
bGwtdGl0bGU+QUJBQyBKb3VybmFsPC9mdWxsLXRpdGxlPjxhYmJyLTE+QUJBQyBKLjwvYWJici0x
PjwvYWx0LXBlcmlvZGljYWw+PHBhZ2VzPjMzLTU3PC9wYWdlcz48dm9sdW1lPjQwPC92b2x1bWU+
PG51bWJlcj4xPC9udW1iZXI+PGtleXdvcmRzPjxrZXl3b3JkPm9yZ2FuaXphdGlvbiBkZXZlbG9w
bWVudCBpbnRlcnZlbnRpb25zPC9rZXl3b3JkPjxrZXl3b3JkPm9yZ2FuaXphdGlvbmFsIHBlcmZv
cm1hbmNlPC9rZXl3b3JkPjxrZXl3b3JkPnRyYW5zZm9ybWF0aW9uYWwgbGVhZGVyc2hpcDwva2V5
d29yZD48a2V5d29yZD53b3JrcGxhY2Ugc3Bpcml0dWFsaXR5PC9rZXl3b3JkPjwva2V5d29yZHM+
PGRhdGVzPjx5ZWFyPjIwMjA8L3llYXI+PC9kYXRlcz48cHVibGlzaGVyPkFzc3VtcHRpb24gVW5p
dmVyc2l0eTwvcHVibGlzaGVyPjxpc2JuPjA4NTgwODU1IChJU1NOKTwvaXNibj48d29yay10eXBl
PkFydGljbGU8L3dvcmstdHlwZT48dXJscz48cmVsYXRlZC11cmxzPjx1cmw+aHR0cHM6Ly93d3cu
c2NvcHVzLmNvbS9pbndhcmQvcmVjb3JkLnVyaT9laWQ9Mi1zMi4wLTg1MTA0Njk3MjE2JmFtcDtw
YXJ0bmVySUQ9NDAmYW1wO21kNT04NjJhYjkzZDJjMGU2ZjU5NTA3MWVkYzg2NDczMzIxMDwvdXJs
PjwvcmVsYXRlZC11cmxzPjwvdXJscz48cmVtb3RlLWRhdGFiYXNlLW5hbWU+U2NvcHVzPC9yZW1v
dGUtZGF0YWJhc2UtbmFtZT48bGFuZ3VhZ2U+RW5nbGlzaDwvbGFuZ3VhZ2U+PC9yZWNvcmQ+PC9D
aXRlPjxDaXRlPjxBdXRob3I+UGFvbGE8L0F1dGhvcj48WWVhcj4yMDIwPC9ZZWFyPjxSZWNOdW0+
NzgyODwvUmVjTnVtPjxyZWNvcmQ+PHJlYy1udW1iZXI+NzgyODwvcmVjLW51bWJlcj48Zm9yZWln
bi1rZXlzPjxrZXkgYXBwPSJFTiIgZGItaWQ9IjB4OXMyOXB4OGRyZWFzZXN6Mm81OXNkZnRlZDUy
dnR0cnZlNSIgdGltZXN0YW1wPSIxNjUzNDEwMDExIj43ODI4PC9rZXk+PC9mb3JlaWduLWtleXM+
PHJlZi10eXBlIG5hbWU9IkpvdXJuYWwgQXJ0aWNsZSI+MTc8L3JlZi10eXBlPjxjb250cmlidXRv
cnM+PGF1dGhvcnM+PGF1dGhvcj5QYW9sYSwgRy48L2F1dGhvcj48YXV0aG9yPkVkb2FyZG8sIFAu
PC9hdXRob3I+PGF1dGhvcj5DYXB1dG8sIEEuPC9hdXRob3I+PGF1dGhvcj5NYXJjbywgQy48L2F1
dGhvcj48YXV0aG9yPkRpbW9udGUsIFYuPC9hdXRob3I+PGF1dGhvcj5IYWxsLCBSLiBKLjwvYXV0
aG9yPjxhdXRob3I+R2lvdmFubmksIEMuIEMuPC9hdXRob3I+PC9hdXRob3JzPjwvY29udHJpYnV0
b3JzPjxhdXRoLWFkZHJlc3M+RGVwYXJ0bWVudCBvZiBQc3ljaG9sb2d5LCBVbml2ZXJzaXR5IG9m
IFR1cmluJiN4RDtEZXBhcnRtZW50IG9mIFB1YmxpYyBIZWFsdGggYW5kIFBlZGlhdHJpY3MsIFVu
aXZlcnNpdHkgb2YgVHVyaW4mI3hEO0R1cmhhbSBVbml2ZXJzaXR5IEJ1c2luZXNzIFNjaG9vbCwg
RHVyaGFtIFVuaXZlcnNpdHksIFVuaXRlZCBLaW5nZG9tPC9hdXRoLWFkZHJlc3M+PHRpdGxlcz48
dGl0bGU+Sm9iIHNhdGlzZmFjdGlvbiBpbiBhIHNhbXBsZSBvZiBudXJzZXM6IEEgbXVsdGlsZXZl
bCBmb2N1cyBvbiB3b3JrIHRlYW0gdmFyaWFiaWxpdHkgYWJvdXQgdGhlIGhlYWQgbnVyc2UmYXBv
cztzIHRyYW5zZm9ybWF0aW9uYWwgbGVhZGVyc2hpcDwvdGl0bGU+PHNlY29uZGFyeS10aXRsZT5F
bGVjdHJvbmljIEpvdXJuYWwgb2YgQXBwbGllZCBTdGF0aXN0aWNhbCBBbmFseXNpczwvc2Vjb25k
YXJ5LXRpdGxlPjxhbHQtdGl0bGU+RWxlY3Ryb24uIEouIEFwcGwuIFN0YXQuIEFuYWwuPC9hbHQt
dGl0bGU+PC90aXRsZXM+PHBlcmlvZGljYWw+PGZ1bGwtdGl0bGU+RWxlY3Ryb25pYyBKb3VybmFs
IG9mIEFwcGxpZWQgU3RhdGlzdGljYWwgQW5hbHlzaXM8L2Z1bGwtdGl0bGU+PC9wZXJpb2RpY2Fs
PjxwYWdlcz43MTMtNzM4PC9wYWdlcz48dm9sdW1lPjEzPC92b2x1bWU+PG51bWJlcj4zPC9udW1i
ZXI+PGtleXdvcmRzPjxrZXl3b3JkPmpvYiBzYXRpc2ZhY3Rpb248L2tleXdvcmQ+PGtleXdvcmQ+
bXVsdGlsZXZlbCBhbmFseXNpczwva2V5d29yZD48a2V5d29yZD5udXJzaW5nIGNvbnRleHQ8L2tl
eXdvcmQ+PGtleXdvcmQ+dHJhbnNmb3JtYXRpb25hbCBsZWFkZXJzaGlwPC9rZXl3b3JkPjwva2V5
d29yZHM+PGRhdGVzPjx5ZWFyPjIwMjA8L3llYXI+PC9kYXRlcz48cHVibGlzaGVyPlVuaXZlcnNp
dHkgb2YgU2FsZW50bzwvcHVibGlzaGVyPjxpc2JuPjIwNzA1OTQ4IChJU1NOKTwvaXNibj48d29y
ay10eXBlPkFydGljbGU8L3dvcmstdHlwZT48dXJscz48cmVsYXRlZC11cmxzPjx1cmw+aHR0cHM6
Ly93d3cuc2NvcHVzLmNvbS9pbndhcmQvcmVjb3JkLnVyaT9laWQ9Mi1zMi4wLTg1MTAzNjUxNjE1
JmFtcDtkb2k9MTAuMTI4NSUyZmkyMDcwNTk0OHYxM24zcDcxMyZhbXA7cGFydG5lcklEPTQwJmFt
cDttZDU9N2FhZTc2MGNmYTExODEyYWZlMmJiZWY3NmYxOGJhNzQ8L3VybD48L3JlbGF0ZWQtdXJs
cz48L3VybHM+PGVsZWN0cm9uaWMtcmVzb3VyY2UtbnVtPjEwLjEyODUvaTIwNzA1OTQ4djEzbjNw
NzEzPC9lbGVjdHJvbmljLXJlc291cmNlLW51bT48cmVtb3RlLWRhdGFiYXNlLW5hbWU+U2NvcHVz
PC9yZW1vdGUtZGF0YWJhc2UtbmFtZT48bGFuZ3VhZ2U+RW5nbGlzaDwvbGFuZ3VhZ2U+PC9yZWNv
cmQ+PC9DaXRlPjxDaXRlPjxBdXRob3I+Q2hhbXRpdGlndWw8L0F1dGhvcj48WWVhcj4yMDIwPC9Z
ZWFyPjxSZWNOdW0+NzgyOTwvUmVjTnVtPjxyZWNvcmQ+PHJlYy1udW1iZXI+NzgyOTwvcmVjLW51
bWJlcj48Zm9yZWlnbi1rZXlzPjxrZXkgYXBwPSJFTiIgZGItaWQ9IjB4OXMyOXB4OGRyZWFzZXN6
Mm81OXNkZnRlZDUydnR0cnZlNSIgdGltZXN0YW1wPSIxNjUzNDEwMDExIj43ODI5PC9rZXk+PC9m
b3JlaWduLWtleXM+PHJlZi10eXBlIG5hbWU9IkpvdXJuYWwgQXJ0aWNsZSI+MTc8L3JlZi10eXBl
Pjxjb250cmlidXRvcnM+PGF1dGhvcnM+PGF1dGhvcj5DaGFtdGl0aWd1bCwgTi48L2F1dGhvcj48
YXV0aG9yPkxpLCBXLjwvYXV0aG9yPjwvYXV0aG9ycz48L2NvbnRyaWJ1dG9ycz48YXV0aC1hZGRy
ZXNzPlNjaG9vbCBvZiBCdXNpbmVzcyBBZG1pbmlzdHJhdGlvbiwgU291dGggQ2hpbmEgVW5pdmVy
c2l0eSBvZiBUZWNobm9sb2d5LCBHdWFuZ3pob3UsIEd1YW5nZG9uZywgQ2hpbmE8L2F1dGgtYWRk
cmVzcz48dGl0bGVzPjx0aXRsZT5UaGUgaW5mbHVlbmNlIG9mIGV0aGljYWwgbGVhZGVyc2hpcCBh
bmQgdGVhbSBsZWFybmluZyBvbiB0ZWFtIHBlcmZvcm1hbmNlIGluIHNvZnR3YXJlIGRldmVsb3Bt
ZW50IHByb2plY3RzPC90aXRsZT48c2Vjb25kYXJ5LXRpdGxlPlRlYW0gUGVyZm9ybWFuY2UgTWFu
YWdlbWVudDwvc2Vjb25kYXJ5LXRpdGxlPjxhbHQtdGl0bGU+VGVhbSBQZXJmb3JtLiBNYW5hZ2Uu
PC9hbHQtdGl0bGU+PC90aXRsZXM+PHBlcmlvZGljYWw+PGZ1bGwtdGl0bGU+VGVhbSBQZXJmb3Jt
YW5jZSBNYW5hZ2VtZW50PC9mdWxsLXRpdGxlPjwvcGVyaW9kaWNhbD48cGFnZXM+MjQwLTI1OTwv
cGFnZXM+PHZvbHVtZT4yNzwvdm9sdW1lPjxudW1iZXI+My00PC9udW1iZXI+PGtleXdvcmRzPjxr
ZXl3b3JkPkV0aGljYWwgbGVhZGVyc2hpcDwva2V5d29yZD48a2V5d29yZD5Tb2Z0d2FyZSBkZXZl
bG9wbWVudCBwcm9qZWN0czwva2V5d29yZD48a2V5d29yZD5UZWFtIGxlYXJuaW5nPC9rZXl3b3Jk
PjxrZXl3b3JkPlRlYW0gcGVyZm9ybWFuY2U8L2tleXdvcmQ+PC9rZXl3b3Jkcz48ZGF0ZXM+PHll
YXI+MjAyMDwveWVhcj48L2RhdGVzPjxwdWJsaXNoZXI+RW1lcmFsZCBHcm91cCBIb2xkaW5ncyBM
dGQuPC9wdWJsaXNoZXI+PGlzYm4+MTM1Mjc1OTIgKElTU04pPC9pc2JuPjx3b3JrLXR5cGU+QXJ0
aWNsZTwvd29yay10eXBlPjx1cmxzPjxyZWxhdGVkLXVybHM+PHVybD5odHRwczovL3d3dy5zY29w
dXMuY29tL2lud2FyZC9yZWNvcmQudXJpP2VpZD0yLXMyLjAtODUxMDA2OTk3MjAmYW1wO2RvaT0x
MC4xMTA4JTJmVFBNLTAyLTIwMjAtMDAxNCZhbXA7cGFydG5lcklEPTQwJmFtcDttZDU9ZmE2ODQy
ZDJmMDcxYmRiZmQ1ZjhmNDA5MTQzNjIyNzg8L3VybD48L3JlbGF0ZWQtdXJscz48L3VybHM+PGVs
ZWN0cm9uaWMtcmVzb3VyY2UtbnVtPjEwLjExMDgvVFBNLTAyLTIwMjAtMDAxNDwvZWxlY3Ryb25p
Yy1yZXNvdXJjZS1udW0+PHJlbW90ZS1kYXRhYmFzZS1uYW1lPlNjb3B1czwvcmVtb3RlLWRhdGFi
YXNlLW5hbWU+PGxhbmd1YWdlPkVuZ2xpc2g8L2xhbmd1YWdlPjwvcmVjb3JkPjwvQ2l0ZT48Q2l0
ZT48QXV0aG9yPldhbmc8L0F1dGhvcj48WWVhcj4yMDIwPC9ZZWFyPjxSZWNOdW0+NzgzMD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PC9SZWNOdW0+PHJlY29yZD48cmVjLW51bWJlcj43ODMwPC9yZWMtbnVtYmVyPjxmb3JlaWduLWtl
eXM+PGtleSBhcHA9IkVOIiBkYi1pZD0iMHg5czI5cHg4ZHJlYXNlc3oybzU5c2RmdGVkNTJ2dHRy
dmU1IiB0aW1lc3RhbXA9IjE2NTM0MTAwMTEiPjc4MzA8L2tleT48L2ZvcmVpZ24ta2V5cz48cmVm
LXR5cGUgbmFtZT0iSm91cm5hbCBBcnRpY2xlIj4xNzwvcmVmLXR5cGU+PGNvbnRyaWJ1dG9ycz48
YXV0aG9ycz48YXV0aG9yPldhbmcsIFouPC9hdXRob3I+PGF1dGhvcj5SZW4sIFMuPC9hdXRob3I+
PGF1dGhvcj5DaGFkZWUsIEQuPC9hdXRob3I+PGF1dGhvcj5MaXUsIE0uPC9hdXRob3I+PGF1dGhv
cj5DYWksIFMuPC9hdXRob3I+PC9hdXRob3JzPjwvY29udHJpYnV0b3JzPjxhdXRoLWFkZHJlc3M+
U2Nob29sIG9mIEVjb25vbWljcyBhbmQgTWFuYWdlbWVudCwgQ2hpbmEgVW5pdmVyc2l0eSBvZiBN
aW5pbmcgYW5kIFRlY2hub2xvZ3ksIFh1emhvdSwgQ2hpbmEmI3hEO0RlYWtpbiBCdXNpbmVzcyBT
Y2hvb2wsIERlYWtpbiBVbml2ZXJzaXR5VklDLCBBdXN0cmFsaWEmI3hEO1NjaG9vbCBvZiBNYW5h
Z2VtZW50LCBTaGFuZ2RvbmcgVW5pdmVyc2l0eSwgSmluYW4sIENoaW5hJiN4RDtTcHJvdHQgU2No
b29sIG9mIEJ1c2luZXNzLCBDYXJsZXRvbiBVbml2ZXJzaXR5LCBPdHRhd2EsIENhbmFkYTwvYXV0
aC1hZGRyZXNzPjx0aXRsZXM+PHRpdGxlPlRlYW0gcmVmbGV4aXZpdHkgYW5kIGVtcGxveWVlIGlu
bm92YXRpdmUgYmVoYXZpb3I6IHRoZSBtZWRpYXRpbmcgcm9sZSBvZiBrbm93bGVkZ2Ugc2hhcmlu
ZyBhbmQgbW9kZXJhdGluZyByb2xlIG9mIGxlYWRlcnNoaXA8L3RpdGxlPjxzZWNvbmRhcnktdGl0
bGU+Sm91cm5hbCBvZiBLbm93bGVkZ2UgTWFuYWdlbWVudDwvc2Vjb25kYXJ5LXRpdGxlPjxhbHQt
dGl0bGU+Si4gS25vd2wuIE1hbmFnLjwvYWx0LXRpdGxlPjwvdGl0bGVzPjxwZXJpb2RpY2FsPjxm
dWxsLXRpdGxlPkpvdXJuYWwgb2YgS25vd2xlZGdlIE1hbmFnZW1lbnQ8L2Z1bGwtdGl0bGU+PC9w
ZXJpb2RpY2FsPjxwYWdlcz4xNjE5LTE2Mzk8L3BhZ2VzPjx2b2x1bWU+MjU8L3ZvbHVtZT48bnVt
YmVyPjY8L251bWJlcj48a2V5d29yZHM+PGtleXdvcmQ+RW1wbG95ZWUgaW5ub3ZhdGl2ZSBiZWhh
dmlvcjwva2V5d29yZD48a2V5d29yZD5Lbm93bGVkZ2Ugc2hhcmluZzwva2V5d29yZD48a2V5d29y
ZD5MZWFkZXJzaGlwPC9rZXl3b3JkPjxrZXl3b3JkPlRlYW0gcmVmbGV4aXZpdHk8L2tleXdvcmQ+
PC9rZXl3b3Jkcz48ZGF0ZXM+PHllYXI+MjAyMDwveWVhcj48L2RhdGVzPjxwdWJsaXNoZXI+RW1l
cmFsZCBHcm91cCBIb2xkaW5ncyBMdGQuPC9wdWJsaXNoZXI+PGlzYm4+MTM2NzMyNzAgKElTU04p
PC9pc2JuPjx3b3JrLXR5cGU+QXJ0aWNsZTwvd29yay10eXBlPjx1cmxzPjxyZWxhdGVkLXVybHM+
PHVybD5odHRwczovL3d3dy5zY29wdXMuY29tL2lud2FyZC9yZWNvcmQudXJpP2VpZD0yLXMyLjAt
ODUxMDAyMjA0MzEmYW1wO2RvaT0xMC4xMTA4JTJmSktNLTA5LTIwMjAtMDY4MyZhbXA7cGFydG5l
cklEPTQwJmFtcDttZDU9ZGY1ZTg3MGNiMDBiOTgwYmMxNDI0YzMwYTEzNDRiZmE8L3VybD48L3Jl
bGF0ZWQtdXJscz48L3VybHM+PGVsZWN0cm9uaWMtcmVzb3VyY2UtbnVtPjEwLjExMDgvSktNLTA5
LTIwMjAtMDY4MzwvZWxlY3Ryb25pYy1yZXNvdXJjZS1udW0+PHJlbW90ZS1kYXRhYmFzZS1uYW1l
PlNjb3B1czwvcmVtb3RlLWRhdGFiYXNlLW5hbWU+PGxhbmd1YWdlPkVuZ2xpc2g8L2xhbmd1YWdl
PjwvcmVjb3JkPjwvQ2l0ZT48Q2l0ZT48QXV0aG9yPlllPC9BdXRob3I+PFllYXI+MjAyMDwvWWVh
cj48UmVjTnVtPjc4MzE8L1JlY051bT48cmVjb3JkPjxyZWMtbnVtYmVyPjc4MzE8L3JlYy1udW1i
ZXI+PGZvcmVpZ24ta2V5cz48a2V5IGFwcD0iRU4iIGRiLWlkPSIweDlzMjlweDhkcmVhc2VzejJv
NTlzZGZ0ZWQ1MnZ0dHJ2ZTUiIHRpbWVzdGFtcD0iMTY1MzQxMDAxMSI+NzgzMTwva2V5PjwvZm9y
ZWlnbi1rZXlzPjxyZWYtdHlwZSBuYW1lPSJKb3VybmFsIEFydGljbGUiPjE3PC9yZWYtdHlwZT48
Y29udHJpYnV0b3JzPjxhdXRob3JzPjxhdXRob3I+WWUsIFouPC9hdXRob3I+PGF1dGhvcj5MaXUs
IEguPC9hdXRob3I+PGF1dGhvcj5HdSwgSi48L2F1dGhvcj48YXV0aG9yPllhbmcsIEouPC9hdXRo
b3I+PC9hdXRob3JzPjwvY29udHJpYnV0b3JzPjxhdXRoLWFkZHJlc3M+U2Nob29sIG9mIE1hbmFn
ZW1lbnQsIFVuaXZlcnNpdHkgb2YgU2NpZW5jZSBhbmQgVGVjaG5vbG9neSBvZiBDaGluYSwgOTYg
SmluemhhaSBSb2FkLCBIZWZlaSwgQW5odWkgMjMwMDI2LCBDaGluYSYjeEQ7U291dGh3ZXN0IFVu
aXZlcnNpdHkgb2YgU2NpZW5jZSBhbmQgVGVjaG5vbG9neSwgNTkgUWluZ2xvbmcgUm9hZCwgTWlh
bnlhbmcsIFNpY2h1YW4sIENoaW5hPC9hdXRoLWFkZHJlc3M+PHRpdGxlcz48dGl0bGU+SXMgcmVs
YXRpb25zaGlwIGNvbmZsaWN0IHRvdGFsbHkgZGV0cmltZW50YWwgdG8gdGVhbSBjcmVhdGl2aXR5
PzogTWVkaWF0aW5nIHJvbGUgb2YgdGVhbSBsZWFybmluZyBhbmQgbW9kZXJhdGluZyByb2xlIG9m
IHRyYW5zZm9ybWF0aW9uYWwgbGVhZGVyc2hpcDwvdGl0bGU+PHNlY29uZGFyeS10aXRsZT5DdXJy
ZW50IFBzeWNob2xvZ3k8L3NlY29uZGFyeS10aXRsZT48YWx0LXRpdGxlPkN1cnIuIFBzeWNob2wu
PC9hbHQtdGl0bGU+PC90aXRsZXM+PHBlcmlvZGljYWw+PGZ1bGwtdGl0bGU+Q3VycmVudCBQc3lj
aG9sb2d5PC9mdWxsLXRpdGxlPjwvcGVyaW9kaWNhbD48YWx0LXBlcmlvZGljYWw+PGZ1bGwtdGl0
bGU+Q3VycmVudCBQc3ljaG9sb2d5IChOZXcgQnJ1bnN3aWNrLCBOLkouKTwvZnVsbC10aXRsZT48
YWJici0xPkN1cnIuIFBzeWNob2wuPC9hYmJyLTE+PGFiYnItMj5DdXJyIFBzeWNob2w8L2FiYnIt
Mj48L2FsdC1wZXJpb2RpY2FsPjxrZXl3b3Jkcz48a2V5d29yZD5DdXJ2aWxpbmVhciByZWxhdGlv
bnNoaXA8L2tleXdvcmQ+PGtleXdvcmQ+UmVsYXRpb25zaGlwIGNvbmZsaWN0PC9rZXl3b3JkPjxr
ZXl3b3JkPlRlYW0gY3JlYXRpdml0eTwva2V5d29yZD48a2V5d29yZD5UZWFtIGxlYXJuaW5nPC9r
ZXl3b3JkPjxrZXl3b3JkPlRyYW5zZm9ybWF0aW9uYWwgbGVhZGVyc2hpcDwva2V5d29yZD48L2tl
eXdvcmRzPjxkYXRlcz48eWVhcj4yMDIwPC95ZWFyPjwvZGF0ZXM+PHB1Ymxpc2hlcj5TcHJpbmdl
cjwvcHVibGlzaGVyPjxpc2JuPjEwNDYxMzEwIChJU1NOKTwvaXNibj48d29yay10eXBlPkFydGlj
bGU8L3dvcmstdHlwZT48dXJscz48cmVsYXRlZC11cmxzPjx1cmw+aHR0cHM6Ly93d3cuc2NvcHVz
LmNvbS9pbndhcmQvcmVjb3JkLnVyaT9laWQ9Mi1zMi4wLTg1MDkyMzM0OTg5JmFtcDtkb2k9MTAu
MTAwNyUyZnMxMjE0NC0wMjAtMDExMDYtMyZhbXA7cGFydG5lcklEPTQwJmFtcDttZDU9OTdmMzFi
NGNkYTFjYWE5ZDU3ZjJiYTIxOTlkMWEyZjE8L3VybD48L3JlbGF0ZWQtdXJscz48L3VybHM+PGVs
ZWN0cm9uaWMtcmVzb3VyY2UtbnVtPjEwLjEwMDcvczEyMTQ0LTAyMC0wMTEwNi0zPC9lbGVjdHJv
bmljLXJlc291cmNlLW51bT48cmVtb3RlLWRhdGFiYXNlLW5hbWU+U2NvcHVzPC9yZW1vdGUtZGF0
YWJhc2UtbmFtZT48bGFuZ3VhZ2U+RW5nbGlzaDwvbGFuZ3VhZ2U+PC9yZWNvcmQ+PC9DaXRlPjxD
aXRlPjxBdXRob3I+QmlsYWw8L0F1dGhvcj48WWVhcj4yMDIwPC9ZZWFyPjxSZWNOdW0+NzgzMzwv
UmVjTnVtPjxyZWNvcmQ+PHJlYy1udW1iZXI+NzgzMzwvcmVjLW51bWJlcj48Zm9yZWlnbi1rZXlz
PjxrZXkgYXBwPSJFTiIgZGItaWQ9IjB4OXMyOXB4OGRyZWFzZXN6Mm81OXNkZnRlZDUydnR0cnZl
NSIgdGltZXN0YW1wPSIxNjUzNDEwMDExIj43ODMzPC9rZXk+PC9mb3JlaWduLWtleXM+PHJlZi10
eXBlIG5hbWU9IkpvdXJuYWwgQXJ0aWNsZSI+MTc8L3JlZi10eXBlPjxjb250cmlidXRvcnM+PGF1
dGhvcnM+PGF1dGhvcj5CaWxhbCwgQS48L2F1dGhvcj48YXV0aG9yPlNpZGRpcXVlaSwgQS48L2F1
dGhvcj48YXV0aG9yPkFzYWR1bGxhaCwgTS4gQS48L2F1dGhvcj48YXV0aG9yPkF3YW4sIEguIE0u
PC9hdXRob3I+PGF1dGhvcj5Bc21pLCBGLjwvYXV0aG9yPjwvYXV0aG9ycz48L2NvbnRyaWJ1dG9y
cz48YXV0aC1hZGRyZXNzPk11bHRhbiwgUGFraXN0YW4mI3hEO0RlcGFydG1lbnQgb2YgQnVzaW5l
c3MgQWRtaW5pc3RyYXRpb24sIEFpciBVbml2ZXJzaXR5LCBJc2xhbWFiYWQsIFBha2lzdGFuJiN4
RDtEZXBhcnRtZW50IG9mIFNjaWVuY2UgQ29tbXVuaWNhdGlvbiBhbmQgUG9wdWxhcml6YXRpb24s
IFVuaXZlcnNpdHkgb2YgU2NpZW5jZSBhbmQgVGVjaG5vbG9neSBvZiBDaGluYSwgSGVmZWksIENo
aW5hPC9hdXRoLWFkZHJlc3M+PHRpdGxlcz48dGl0bGU+U2VydmFudCBsZWFkZXJzaGlwOiBhIG5l
dyBwZXJzcGVjdGl2ZSB0byBleHBsb3JlIHByb2plY3QgbGVhZGVyc2hpcCBhbmQgdGVhbSBlZmZl
Y3RpdmVuZXNzPC90aXRsZT48c2Vjb25kYXJ5LXRpdGxlPkludGVybmF0aW9uYWwgSm91cm5hbCBv
ZiBPcmdhbml6YXRpb25hbCBBbmFseXNpczwvc2Vjb25kYXJ5LXRpdGxlPjxhbHQtdGl0bGU+SW50
LiBKLiBPcmdhbi4gQW5hbC48L2FsdC10aXRsZT48L3RpdGxlcz48cGVyaW9kaWNhbD48ZnVsbC10
aXRsZT5JbnRlcm5hdGlvbmFsIEpvdXJuYWwgb2YgT3JnYW5pemF0aW9uYWwgQW5hbHlzaXM8L2Z1
bGwtdGl0bGU+PC9wZXJpb2RpY2FsPjxwYWdlcz42OTktNzE1PC9wYWdlcz48dm9sdW1lPjI5PC92
b2x1bWU+PG51bWJlcj4zPC9udW1iZXI+PGtleXdvcmRzPjxrZXl3b3JkPkFzaWE8L2tleXdvcmQ+
PGtleXdvcmQ+UHJvamVjdC1iYXNlZCBvcmdhbml6YXRpb25zPC9rZXl3b3JkPjxrZXl3b3JkPlNl
cnZhbnQgbGVhZGVyc2hpcCBzdHlsZTwva2V5d29yZD48a2V5d29yZD5Tb2Z0d2FyZSBpbmR1c3Ry
eTwva2V5d29yZD48a2V5d29yZD5UZWFtIGVmZmVjdGl2ZW5lc3M8L2tleXdvcmQ+PC9rZXl3b3Jk
cz48ZGF0ZXM+PHllYXI+MjAyMDwveWVhcj48L2RhdGVzPjxwdWJsaXNoZXI+RW1lcmFsZCBHcm91
cCBIb2xkaW5ncyBMdGQuPC9wdWJsaXNoZXI+PGlzYm4+MTkzNDg4MzUgKElTU04pPC9pc2JuPjx3
b3JrLXR5cGU+QXJ0aWNsZTwvd29yay10eXBlPjx1cmxzPjxyZWxhdGVkLXVybHM+PHVybD5odHRw
czovL3d3dy5zY29wdXMuY29tL2lud2FyZC9yZWNvcmQudXJpP2VpZD0yLXMyLjAtODUwODkyNTYy
NjUmYW1wO2RvaT0xMC4xMTA4JTJmSUpPQS0xMi0yMDE5LTE5NzUmYW1wO3BhcnRuZXJJRD00MCZh
bXA7bWQ1PTE4NzljMGQzMjI1ZTU4OGMxMjFlMjMzZTA2YmJhOGI5PC91cmw+PC9yZWxhdGVkLXVy
bHM+PC91cmxzPjxlbGVjdHJvbmljLXJlc291cmNlLW51bT4xMC4xMTA4L0lKT0EtMTItMjAxOS0x
OTc1PC9lbGVjdHJvbmljLXJlc291cmNlLW51bT48cmVtb3RlLWRhdGFiYXNlLW5hbWU+U2NvcHVz
PC9yZW1vdGUtZGF0YWJhc2UtbmFtZT48bGFuZ3VhZ2U+RW5nbGlzaDwvbGFuZ3VhZ2U+PC9yZWNv
cmQ+PC9DaXRlPjxDaXRlPjxBdXRob3I+SmFoYW5zaGFoaTwvQXV0aG9yPjxZZWFyPjIwMjA8L1ll
YXI+PFJlY051bT43ODM1PC9SZWNOdW0+PHJlY29yZD48cmVjLW51bWJlcj43ODM1PC9yZWMtbnVt
YmVyPjxmb3JlaWduLWtleXM+PGtleSBhcHA9IkVOIiBkYi1pZD0iMHg5czI5cHg4ZHJlYXNlc3oy
bzU5c2RmdGVkNTJ2dHRydmU1IiB0aW1lc3RhbXA9IjE2NTM0MTAwMTEiPjc4MzU8L2tleT48L2Zv
cmVpZ24ta2V5cz48cmVmLXR5cGUgbmFtZT0iSm91cm5hbCBBcnRpY2xlIj4xNzwvcmVmLXR5cGU+
PGNvbnRyaWJ1dG9ycz48YXV0aG9ycz48YXV0aG9yPkphaGFuc2hhaGksIEEuIEEuPC9hdXRob3I+
PGF1dGhvcj5NYWdoc291ZGksIFQuPC9hdXRob3I+PGF1dGhvcj5CYWJhZWksIEYuIEcuIEEuPC9h
dXRob3I+PC9hdXRob3JzPjwvY29udHJpYnV0b3JzPjxhdXRoLWFkZHJlc3M+Q0VOVFJVTSBDYXTD
s2xpY2EgR3JhZHVhdGUgQnVzaW5lc3MgU2Nob29sIChDQ0dCUyksIFNhbnRpYWdvIGRlIFN1cmNv
LCBMaW1hLCAxNTAyMywgUGVydSYjeEQ7UG9udGlmaWNpYSBVbml2ZXJzaWRhZCBDYXTDs2xpY2Eg
ZGVsIFBlcsO6IChQVUNQKSwgU2FuIE1pZ3VlbCwgTGltYSwgMTUwODgsIFBlcnUmI3hEO0J1c2lu
ZXNzIE1hbmFnZW1lbnQgRGVwYXJ0bWVudCwgRmFjdWx0eSBvZiBCdXNpbmVzcyBhbmQgRWNvbm9t
eSwgVWl2ZXJzaXRhdCBSb3ZpcmEgaSBWaXJnaWxpLCBSZXVzLCA0MzIwNCwgU3BhaW4mI3hEO0Zh
Y3VsdHkgb2YgTWFuYWdlbWVudCwgS2hhcmF6bWkgVW5pdmVyc2l0eSwgVGVocmFuLCBJcmFuPC9h
dXRoLWFkZHJlc3M+PHRpdGxlcz48dGl0bGU+V2hhdCBtYWtlcyB0ZWFtcyBtb3JlIGlubm92YXRp
dmUgaW4gc21hbGwgaGlnaC10ZWNobm9sb2d5IHZlbnR1cmVzPyBUaGUgcm9sZSBvZiBsZWFkZXJz
aGlwPC90aXRsZT48c2Vjb25kYXJ5LXRpdGxlPkludGVybmF0aW9uYWwgSm91cm5hbCBvZiBFbnRy
ZXByZW5ldXJpYWwgVmVudHVyaW5nPC9zZWNvbmRhcnktdGl0bGU+PGFsdC10aXRsZT5JbnQuIEou
IEVudHJlcC4gVmVudHVyaW5nPC9hbHQtdGl0bGU+PC90aXRsZXM+PHBlcmlvZGljYWw+PGZ1bGwt
dGl0bGU+SW50ZXJuYXRpb25hbCBKb3VybmFsIG9mIEVudHJlcHJlbmV1cmlhbCBWZW50dXJpbmc8
L2Z1bGwtdGl0bGU+PC9wZXJpb2RpY2FsPjxwYWdlcz4yNTEtMjcyPC9wYWdlcz48dm9sdW1lPjEy
PC92b2x1bWU+PG51bWJlcj4zPC9udW1iZXI+PGtleXdvcmRzPjxrZXl3b3JkPlNtYWxsIGhpZ2gt
dGVjaG5vbG9neSB2ZW50dXJlczwva2V5d29yZD48a2V5d29yZD5UZWFtIGNvbW11bmljYXRpb24g
cXVhbGl0eTwva2V5d29yZD48a2V5d29yZD5UZWFtIGlubm92YXRpb248L2tleXdvcmQ+PGtleXdv
cmQ+VGVhbSB0cnVzdDwva2V5d29yZD48a2V5d29yZD5UcmFuc2Zvcm1hdGlvbmFsIGxlYWRlcnNo
aXA8L2tleXdvcmQ+PC9rZXl3b3Jkcz48ZGF0ZXM+PHllYXI+MjAyMDwveWVhcj48L2RhdGVzPjxw
dWJsaXNoZXI+SW5kZXJzY2llbmNlIFB1Ymxpc2hlcnM8L3B1Ymxpc2hlcj48aXNibj4xNzQyNTM2
MCAoSVNTTik8L2lzYm4+PHdvcmstdHlwZT5BcnRpY2xlPC93b3JrLXR5cGU+PHVybHM+PHJlbGF0
ZWQtdXJscz48dXJsPmh0dHBzOi8vd3d3LnNjb3B1cy5jb20vaW53YXJkL3JlY29yZC51cmk/ZWlk
PTItczIuMC04NTA4NzY5NTg1MCZhbXA7ZG9pPTEwLjE1MDQlMmZJSkVWLjIwMjAuMTA3OTMzJmFt
cDtwYXJ0bmVySUQ9NDAmYW1wO21kNT1mNTNhNWJmNDNjZWE0ODRkYjI2M2VlNDhiNGEzYTY0ZDwv
dXJsPjwvcmVsYXRlZC11cmxzPjwvdXJscz48ZWxlY3Ryb25pYy1yZXNvdXJjZS1udW0+MTAuMTUw
NC9JSkVWLjIwMjAuMTA3OTMzPC9lbGVjdHJvbmljLXJlc291cmNlLW51bT48cmVtb3RlLWRhdGFi
YXNlLW5hbWU+U2NvcHVzPC9yZW1vdGUtZGF0YWJhc2UtbmFtZT48bGFuZ3VhZ2U+RW5nbGlzaDwv
bGFuZ3VhZ2U+PC9yZWNvcmQ+PC9DaXRlPjxDaXRlPjxBdXRob3I+QmVuIFNlZHJpbmU8L0F1dGhv
cj48WWVhcj4yMDIwPC9ZZWFyPjxSZWNOdW0+NzgzNjwvUmVjTnVtPjxyZWNvcmQ+PHJlYy1udW1i
ZXI+NzgzNjwvcmVjLW51bWJlcj48Zm9yZWlnbi1rZXlzPjxrZXkgYXBwPSJFTiIgZGItaWQ9IjB4
OXMyOXB4OGRyZWFzZXN6Mm81OXNkZnRlZDUydnR0cnZlNSIgdGltZXN0YW1wPSIxNjUzNDEwMDEx
Ij43ODM2PC9rZXk+PC9mb3JlaWduLWtleXM+PHJlZi10eXBlIG5hbWU9IkpvdXJuYWwgQXJ0aWNs
ZSI+MTc8L3JlZi10eXBlPjxjb250cmlidXRvcnM+PGF1dGhvcnM+PGF1dGhvcj5CZW4gU2Vkcmlu
ZSwgUy48L2F1dGhvcj48YXV0aG9yPkJvdWRlcmJhbGEsIEEuPC9hdXRob3I+PGF1dGhvcj5OYXNy
YW91aSwgSC48L2F1dGhvcj48L2F1dGhvcnM+PC9jb250cmlidXRvcnM+PGF1dGgtYWRkcmVzcz5J
bnN0aXR1dCBTdXDDqXJpZXVyIGRlIENvbXB0YWJpbGl0w6kgZXQgZCZhcG9zO0FkbWluaXN0cmF0
aW9uIGRlcyBBZmZhaXJlcywgTWFub3ViYSwgVHVuaXNpYSYjeEQ7RGVwYXJ0bWVudCBvZiBNYW5h
Z2VtZW50LCBJbnN0aXR1dCBTdXDDqXJpZXVyIGRlIEdlc3Rpb24sIFR1bmlzLCBUdW5pc2lhPC9h
dXRoLWFkZHJlc3M+PHRpdGxlcz48dGl0bGU+TGVhZGVyc2hpcCBzdHlsZSBlZmZlY3Qgb24gdmly
dHVhbCB0ZWFtIGVmZmljaWVuY3k6IHRydXN0LCBvcGVyYXRpb25hbCBjb2hlc2lvbiBhbmQgbWVk
aWEgcmljaG5lc3Mgcm9sZXM8L3RpdGxlPjxzZWNvbmRhcnktdGl0bGU+Sm91cm5hbCBvZiBNYW5h
Z2VtZW50IERldmVsb3BtZW50PC9zZWNvbmRhcnktdGl0bGU+PGFsdC10aXRsZT5KLiBNYW5hZ2Uu
IERldi48L2FsdC10aXRsZT48L3RpdGxlcz48cGVyaW9kaWNhbD48ZnVsbC10aXRsZT5Kb3VybmFs
IG9mIE1hbmFnZW1lbnQgRGV2ZWxvcG1lbnQ8L2Z1bGwtdGl0bGU+PC9wZXJpb2RpY2FsPjxwYWdl
cz4zNjUtMzg4PC9wYWdlcz48dm9sdW1lPjQwPC92b2x1bWU+PG51bWJlcj41PC9udW1iZXI+PGtl
eXdvcmRzPjxrZXl3b3JkPkxlYWRlcnNoaXA8L2tleXdvcmQ+PGtleXdvcmQ+TWVkaWEgcmljaG5l
c3M8L2tleXdvcmQ+PGtleXdvcmQ+T3BlcmF0aW9uYWwgY29oZXNpb248L2tleXdvcmQ+PGtleXdv
cmQ+UGVyZm9ybWFuY2U8L2tleXdvcmQ+PGtleXdvcmQ+U2F0aXNmYWN0aW9uPC9rZXl3b3JkPjxr
ZXl3b3JkPlRydXN0PC9rZXl3b3JkPjwva2V5d29yZHM+PGRhdGVzPjx5ZWFyPjIwMjA8L3llYXI+
PC9kYXRlcz48cHVibGlzaGVyPkVtZXJhbGQgR3JvdXAgSG9sZGluZ3MgTHRkLjwvcHVibGlzaGVy
Pjxpc2JuPjAyNjIxNzExIChJU1NOKTwvaXNibj48d29yay10eXBlPkFydGljbGU8L3dvcmstdHlw
ZT48dXJscz48cmVsYXRlZC11cmxzPjx1cmw+aHR0cHM6Ly93d3cuc2NvcHVzLmNvbS9pbndhcmQv
cmVjb3JkLnVyaT9laWQ9Mi1zMi4wLTg1MDgyODEwMzM0JmFtcDtkb2k9MTAuMTEwOCUyZkpNRC0x
MC0yMDE4LTAyODkmYW1wO3BhcnRuZXJJRD00MCZhbXA7bWQ1PTA1MDE0MzY4NWIwMWIxNDZjNDQ2
M2U3NDNmODUxZmJhPC91cmw+PC9yZWxhdGVkLXVybHM+PC91cmxzPjxlbGVjdHJvbmljLXJlc291
cmNlLW51bT4xMC4xMTA4L0pNRC0xMC0yMDE4LTAyODk8L2VsZWN0cm9uaWMtcmVzb3VyY2UtbnVt
PjxyZW1vdGUtZGF0YWJhc2UtbmFtZT5TY29wdXM8L3JlbW90ZS1kYXRhYmFzZS1uYW1lPjxsYW5n
dWFnZT5FbmdsaXNoPC9sYW5ndWFnZT48L3JlY29yZD48L0NpdGU+PENpdGU+PEF1dGhvcj5Ub3Jh
c2E8L0F1dGhvcj48WWVhcj4yMDIwPC9ZZWFyPjxSZWNOdW0+NzgzNzwvUmVjTnVtPjxyZWNvcmQ+
PHJlYy1udW1iZXI+NzgzNzwvcmVjLW51bWJlcj48Zm9yZWlnbi1rZXlzPjxrZXkgYXBwPSJFTiIg
ZGItaWQ9IjB4OXMyOXB4OGRyZWFzZXN6Mm81OXNkZnRlZDUydnR0cnZlNSIgdGltZXN0YW1wPSIx
NjUzNDEwMDExIj43ODM3PC9rZXk+PC9mb3JlaWduLWtleXM+PHJlZi10eXBlIG5hbWU9IkpvdXJu
YWwgQXJ0aWNsZSI+MTc8L3JlZi10eXBlPjxjb250cmlidXRvcnM+PGF1dGhvcnM+PGF1dGhvcj5U
b3Jhc2EsIEMuPC9hdXRob3I+PGF1dGhvcj5NZWtodW0sIFcuPC9hdXRob3I+PC9hdXRob3JzPjwv
Y29udHJpYnV0b3JzPjxhdXRoLWFkZHJlc3M+RmFjdWx0eSBvZiBJbmR1c3RyaWFsIFRlY2hub2xv
Z3ksIFN1YW4gU3VuYW5kaGEgUmFqYWJoYXQgVW5pdmVyc2l0eSwgQmFuZ2tvaywgVGhhaWxhbmQ8
L2F1dGgtYWRkcmVzcz48dGl0bGVzPjx0aXRsZT5UaGUgaW1wYWN0IG9mIGtub3dsZWRnZSBzaGFy
aW5nLCBodW1hbiByZXNvdXJjZSBtYW5hZ2VtZW50IHRlYW0gZWZmaWNhY3kgYW5kIHBlcmZvcm1h
bmNlIG9uIHRoZSBmaW5hbmNpYWwgcGVyZm9ybWFuY2U6IE1lZGlhdGluZyByb2xlIG9mIGxlYWRl
cnNoaXAgZW1wb3dlcm1lbnQ8L3RpdGxlPjxzZWNvbmRhcnktdGl0bGU+U3lzdGVtYXRpYyBSZXZp
ZXdzIGluIFBoYXJtYWN5PC9zZWNvbmRhcnktdGl0bGU+PGFsdC10aXRsZT5TeXN0LiBSZXYuIFBo
YXJtLjwvYWx0LXRpdGxlPjwvdGl0bGVzPjxwZXJpb2RpY2FsPjxmdWxsLXRpdGxlPlN5c3RlbWF0
aWMgUmV2aWV3cyBpbiBQaGFybWFjeTwvZnVsbC10aXRsZT48YWJici0xPlN5c3QuIFJldi4gUGhh
cm0uPC9hYmJyLTE+PC9wZXJpb2RpY2FsPjxhbHQtcGVyaW9kaWNhbD48ZnVsbC10aXRsZT5TeXN0
ZW1hdGljIFJldmlld3MgaW4gUGhhcm1hY3k8L2Z1bGwtdGl0bGU+PGFiYnItMT5TeXN0LiBSZXYu
IFBoYXJtLjwvYWJici0xPjwvYWx0LXBlcmlvZGljYWw+PHBhZ2VzPjM4OS0zOTc8L3BhZ2VzPjx2
b2x1bWU+MTE8L3ZvbHVtZT48bnVtYmVyPjE8L251bWJlcj48a2V5d29yZHM+PGtleXdvcmQ+Rmlu
YW5jaWFsIFBlcmZvcm1hbmNlPC9rZXl3b3JkPjxrZXl3b3JkPkhSTSBUZWFtIEVmZmljYWN5PC9r
ZXl3b3JkPjxrZXl3b3JkPkhSTSBUZWFtIFBlcmZvcm1hbmNlPC9rZXl3b3JkPjxrZXl3b3JkPktu
b3dsZWRnZSBTaGFyaW5nPC9rZXl3b3JkPjxrZXl3b3JkPkxlYWRlcnNoaXAgRW1wb3dlcm1lbnQ8
L2tleXdvcmQ+PGtleXdvcmQ+YXJ0aWNsZTwva2V5d29yZD48a2V5d29yZD5kcnVnIGVmZmljYWN5
PC9rZXl3b3JkPjxrZXl3b3JkPmVtcGxveWVlPC9rZXl3b3JkPjxrZXl3b3JkPmVtcG93ZXJtZW50
PC9rZXl3b3JkPjxrZXl3b3JkPmh1bWFuPC9rZXl3b3JkPjxrZXl3b3JkPmxlYWRlcnNoaXA8L2tl
eXdvcmQ+PGtleXdvcmQ+cGhhcm1hY3kgKHNob3ApPC9rZXl3b3JkPjxrZXl3b3JkPnJlc291cmNl
IG1hbmFnZW1lbnQ8L2tleXdvcmQ+PGtleXdvcmQ+VGhhaWxhbmQ8L2tleXdvcmQ+PC9rZXl3b3Jk
cz48ZGF0ZXM+PHllYXI+MjAyMDwveWVhcj48L2RhdGVzPjxwdWJsaXNoZXI+RU1hbnVzY3JpcHQg
VGVjaG5vbG9naWVzPC9wdWJsaXNoZXI+PGlzYm4+MDk3NTg0NTMgKElTU04pPC9pc2JuPjx3b3Jr
LXR5cGU+QXJ0aWNsZTwvd29yay10eXBlPjx1cmxzPjxyZWxhdGVkLXVybHM+PHVybD5odHRwczov
L3d3dy5zY29wdXMuY29tL2lud2FyZC9yZWNvcmQudXJpP2VpZD0yLXMyLjAtODUwODI3MDk2MTcm
YW1wO2RvaT0xMC41NTMwJTJmc3JwLjIwMjAuMS41MCZhbXA7cGFydG5lcklEPTQwJmFtcDttZDU9
OTE5NGIxNTE3NDNmNDgwN2Q1NTJjMjA5ZDNkMWU2NDA8L3VybD48L3JlbGF0ZWQtdXJscz48L3Vy
bHM+PGVsZWN0cm9uaWMtcmVzb3VyY2UtbnVtPjEwLjU1MzAvc3JwLjIwMjAuMS41MDwvZWxlY3Ry
b25pYy1yZXNvdXJjZS1udW0+PHJlbW90ZS1kYXRhYmFzZS1uYW1lPlNjb3B1czwvcmVtb3RlLWRh
dGFiYXNlLW5hbWU+PGxhbmd1YWdlPkVuZ2xpc2g8L2xhbmd1YWdlPjwvcmVjb3JkPjwvQ2l0ZT48
Q2l0ZT48QXV0aG9yPkJ1cm1laXN0ZXI8L0F1dGhvcj48WWVhcj4yMDIwPC9ZZWFyPjxSZWNOdW0+
NzgzODwvUmVjTnVtPjxyZWNvcmQ+PHJlYy1udW1iZXI+NzgzODwvcmVjLW51bWJlcj48Zm9yZWln
bi1rZXlzPjxrZXkgYXBwPSJFTiIgZGItaWQ9IjB4OXMyOXB4OGRyZWFzZXN6Mm81OXNkZnRlZDUy
dnR0cnZlNSIgdGltZXN0YW1wPSIxNjUzNDEwMDExIj43ODM4PC9rZXk+PC9mb3JlaWduLWtleXM+
PHJlZi10eXBlIG5hbWU9IkpvdXJuYWwgQXJ0aWNsZSI+MTc8L3JlZi10eXBlPjxjb250cmlidXRv
cnM+PGF1dGhvcnM+PGF1dGhvcj5CdXJtZWlzdGVyLCBBLjwvYXV0aG9yPjxhdXRob3I+TGksIFku
PC9hdXRob3I+PGF1dGhvcj5XYW5nLCBNLjwvYXV0aG9yPjxhdXRob3I+U2hpLCBKLjwvYXV0aG9y
PjxhdXRob3I+SmluLCBZLjwvYXV0aG9yPjwvYXV0aG9ycz48L2NvbnRyaWJ1dG9ycz48YXV0aC1h
ZGRyZXNzPlJvdHRlcmRhbSBTY2hvb2wgb2YgTWFuYWdlbWVudCwgRXJhc211cyBVbml2ZXJzaXR5
IFJvdHRlcmRhbSwgUm90dGVyZGFtLCBOZXRoZXJsYW5kcyYjeEQ7S3Jhbm5lcnQgU2Nob29sIG9m
IE1hbmFnZW1lbnQsIFB1cmR1ZSBVbml2ZXJzaXR5LCBXZXN0IExhZmF5ZXR0ZSwgSU4sIFVuaXRl
ZCBTdGF0ZXMmI3hEO0RlcGFydG1lbnQgb2YgTWFuYWdlbWVudCwgV2FycmluZ3RvbiBDb2xsZWdl
IG9mIEJ1c2luZXNzLCBVbml2ZXJzaXR5IG9mIEZsb3JpZGEsIEdhaW5lc3ZpbGxlLCBGTCwgVW5p
dGVkIFN0YXRlcyYjeEQ7U2Nob29sIG9mIE1hbmFnZW1lbnQsIFpoZWppYW5nIFVuaXZlcnNpdHks
IEhhbmd6aG91LCBDaGluYSYjeEQ7U2Nob29sIG9mIEJ1c2luZXNzIEFkbWluaXN0cmF0aW9uLCBa
aGVqaWFuZyBHb25nc2hhbmcgVW5pdmVyc2l0eSwgSGFuZ3pob3UsIENoaW5hPC9hdXRoLWFkZHJl
c3M+PHRpdGxlcz48dGl0bGU+VGVhbSBrbm93bGVkZ2UgZXhjaGFuZ2U6IEhvdyBhbmQgd2hlbiBk
b2VzIHRyYW5zZm9ybWF0aW9uYWwgbGVhZGVyc2hpcCBoYXZlIGFuIGVmZmVjdD88L3RpdGxlPjxz
ZWNvbmRhcnktdGl0bGU+Sm91cm5hbCBvZiBPcmdhbml6YXRpb25hbCBCZWhhdmlvcjwvc2Vjb25k
YXJ5LXRpdGxlPjxhbHQtdGl0bGU+Si4gT3JnYW4uIEJlaGF2LjwvYWx0LXRpdGxlPjwvdGl0bGVz
PjxwZXJpb2RpY2FsPjxmdWxsLXRpdGxlPkpvdXJuYWwgb2YgT3JnYW5pemF0aW9uYWwgQmVoYXZp
b3I8L2Z1bGwtdGl0bGU+PC9wZXJpb2RpY2FsPjxwYWdlcz4xNy0zMTwvcGFnZXM+PHZvbHVtZT40
MTwvdm9sdW1lPjxudW1iZXI+MTwvbnVtYmVyPjxrZXl3b3Jkcz48a2V5d29yZD50ZWFtIGtub3ds
ZWRnZSBleGNoYW5nZTwva2V5d29yZD48a2V5d29yZD50ZWFtIGtub3dsZWRnZSBnb2FsIGdlbmVy
YXRpb248L2tleXdvcmQ+PGtleXdvcmQ+dGVhbSBrbm93bGVkZ2UgZ29hbCBzdHJpdmluZzwva2V5
d29yZD48a2V5d29yZD50ZWFtLW1lbWJlciBleGNoYW5nZTwva2V5d29yZD48a2V5d29yZD50cmFu
c2Zvcm1hdGlvbmFsIGxlYWRlcnNoaXA8L2tleXdvcmQ+PC9rZXl3b3Jkcz48ZGF0ZXM+PHllYXI+
MjAyMDwveWVhcj48L2RhdGVzPjxwdWJsaXNoZXI+Sm9obiBXaWxleSBhbmQgU29ucyBMdGQ8L3B1
Ymxpc2hlcj48aXNibj4wODk0Mzc5NiAoSVNTTik8L2lzYm4+PHdvcmstdHlwZT5BcnRpY2xlPC93
b3JrLXR5cGU+PHVybHM+PHJlbGF0ZWQtdXJscz48dXJsPmh0dHBzOi8vd3d3LnNjb3B1cy5jb20v
aW53YXJkL3JlY29yZC51cmk/ZWlkPTItczIuMC04NTA3Nzg0OTQwMiZhbXA7ZG9pPTEwLjEwMDIl
MmZqb2IuMjQxMSZhbXA7cGFydG5lcklEPTQwJmFtcDttZDU9OThhZGJkYTQzNzE3ZjRjYzVhYjgy
M2UyMGM5NTFhMGY8L3VybD48L3JlbGF0ZWQtdXJscz48L3VybHM+PGVsZWN0cm9uaWMtcmVzb3Vy
Y2UtbnVtPjEwLjEwMDIvam9iLjI0MTE8L2VsZWN0cm9uaWMtcmVzb3VyY2UtbnVtPjxyZW1vdGUt
ZGF0YWJhc2UtbmFtZT5TY29wdXM8L3JlbW90ZS1kYXRhYmFzZS1uYW1lPjxsYW5ndWFnZT5Fbmds
aXNoPC9sYW5ndWFnZT48L3JlY29yZD48L0NpdGU+PENpdGU+PEF1dGhvcj5UcmFuPC9BdXRob3I+
PFllYXI+MjAyMTwvWWVhcj48UmVjTnVtPjc3NDU8L1JlY051bT48cmVjb3JkPjxyZWMtbnVtYmVy
Pjc3NDU8L3JlYy1udW1iZXI+PGZvcmVpZ24ta2V5cz48a2V5IGFwcD0iRU4iIGRiLWlkPSIweDlz
MjlweDhkcmVhc2VzejJvNTlzZGZ0ZWQ1MnZ0dHJ2ZTUiIHRpbWVzdGFtcD0iMTY1MzQxMDAxMSI+
Nzc0NTwva2V5PjwvZm9yZWlnbi1rZXlzPjxyZWYtdHlwZSBuYW1lPSJKb3VybmFsIEFydGljbGUi
PjE3PC9yZWYtdHlwZT48Y29udHJpYnV0b3JzPjxhdXRob3JzPjxhdXRob3I+VHJhbiwgVC4gQi4g
SC48L2F1dGhvcj48YXV0aG9yPlZ1LCBBLiBELjwvYXV0aG9yPjwvYXV0aG9ycz48L2NvbnRyaWJ1
dG9ycz48YXV0aC1hZGRyZXNzPlN3aW5idXJuZSBWaWV0bmFtLCBGUFQgVW5pdmVyc2l0eSwgSGFu
b2ksIFZpZXQgTmFtJiN4RDtGYWN1bHR5IG9mIEFydHMgYW5kIFNjaWVuY2VzLCBDb2xsZWdlIG9m
IEJ1c2luZXNzIGFuZCBNYW5hZ2VtZW50LCBWaW5Vbml2ZXJzaXR5LCBWaW5ob21lcyBPY2VhbiBQ
YXJrLCBHaWEgTGFtIERpc3RyaWN0LCBIYW5vaSwgVmlldCBOYW08L2F1dGgtYWRkcmVzcz48dGl0
bGVzPjx0aXRsZT5UUkFOU0ZPUk1BVElPTkFMIExFQURFUlNISVAgVkVSU1VTIFNIQVJFRCBMRUFE
RVJTSElQIEZPUiBURUFNIEVGRkVDVElWRU5FU1M8L3RpdGxlPjxzZWNvbmRhcnktdGl0bGU+QXNp
YW4gQWNhZGVteSBvZiBNYW5hZ2VtZW50IEpvdXJuYWw8L3NlY29uZGFyeS10aXRsZT48YWx0LXRp
dGxlPkFzaWFuIEFjYWQuIE1hbmFnZS4gSi48L2FsdC10aXRsZT48L3RpdGxlcz48cGVyaW9kaWNh
bD48ZnVsbC10aXRsZT5Bc2lhbiBBY2FkZW15IG9mIE1hbmFnZW1lbnQgSm91cm5hbDwvZnVsbC10
aXRsZT48L3BlcmlvZGljYWw+PHBhZ2VzPjE0My0xNzE8L3BhZ2VzPjx2b2x1bWU+MjY8L3ZvbHVt
ZT48bnVtYmVyPjI8L251bWJlcj48a2V5d29yZHM+PGtleXdvcmQ+UXVhbGl0eSBvZiB0ZWFtIGV4
cGVyaWVuY2U8L2tleXdvcmQ+PGtleXdvcmQ+U2hhcmVkIGxlYWRlcnNoaXA8L2tleXdvcmQ+PGtl
eXdvcmQ+VGVhbSBwZXJmb3JtYW5jZTwva2V5d29yZD48a2V5d29yZD5UZWFtIHZpYWJpbGl0eTwv
a2V5d29yZD48a2V5d29yZD5UZWFtd29yayBvcmllbnRhdGlvbjwva2V5d29yZD48a2V5d29yZD5U
cmFuc2Zvcm1hdGlvbmFsIGxlYWRlcnNoaXA8L2tleXdvcmQ+PC9rZXl3b3Jkcz48ZGF0ZXM+PHll
YXI+MjAyMTwveWVhcj48L2RhdGVzPjxwdWJsaXNoZXI+UGVuZXJiaXQgVW5pdmVyc2l0aSBTYWlu
cyBNYWxheXNpYTwvcHVibGlzaGVyPjxpc2JuPjEzOTQyNjAzIChJU1NOKTwvaXNibj48d29yay10
eXBlPkFydGljbGU8L3dvcmstdHlwZT48dXJscz48cmVsYXRlZC11cmxzPjx1cmw+aHR0cHM6Ly93
d3cuc2NvcHVzLmNvbS9pbndhcmQvcmVjb3JkLnVyaT9laWQ9Mi1zMi4wLTg1MTI0Mjc2MDE5JmFt
cDtkb2k9MTAuMjEzMTUlMmZhYW1qMjAyMS4yNi4yLjcmYW1wO3BhcnRuZXJJRD00MCZhbXA7bWQ1
PTI3YjYzNjFhYjQ0MzdhYTNkMWRmMDQ2OTViMGFkMTdjPC91cmw+PC9yZWxhdGVkLXVybHM+PC91
cmxzPjxlbGVjdHJvbmljLXJlc291cmNlLW51bT4xMC4yMTMxNS9hYW1qMjAyMS4yNi4yLjc8L2Vs
ZWN0cm9uaWMtcmVzb3VyY2UtbnVtPjxyZW1vdGUtZGF0YWJhc2UtbmFtZT5TY29wdXM8L3JlbW90
ZS1kYXRhYmFzZS1uYW1lPjxsYW5ndWFnZT5FbmdsaXNoPC9sYW5ndWFnZT48L3JlY29yZD48L0Np
dGU+PENpdGU+PEF1dGhvcj5SaWNoYXJkc29uPC9BdXRob3I+PFllYXI+MjAyMTwvWWVhcj48UmVj
TnVtPjc3NDY8L1JlY051bT48cmVjb3JkPjxyZWMtbnVtYmVyPjc3NDY8L3JlYy1udW1iZXI+PGZv
cmVpZ24ta2V5cz48a2V5IGFwcD0iRU4iIGRiLWlkPSIweDlzMjlweDhkcmVhc2VzejJvNTlzZGZ0
ZWQ1MnZ0dHJ2ZTUiIHRpbWVzdGFtcD0iMTY1MzQxMDAxMSI+Nzc0Njwva2V5PjwvZm9yZWlnbi1r
ZXlzPjxyZWYtdHlwZSBuYW1lPSJKb3VybmFsIEFydGljbGUiPjE3PC9yZWYtdHlwZT48Y29udHJp
YnV0b3JzPjxhdXRob3JzPjxhdXRob3I+UmljaGFyZHNvbiwgVC4gTy48L2F1dGhvcj48YXV0aG9y
PkNvdGksIEEuPC9hdXRob3I+PGF1dGhvcj5TdHJvZXltZXl0LCBOLjwvYXV0aG9yPjxhdXRob3I+
S2VsbGVyLCBMLjwvYXV0aG9yPjwvYXV0aG9ycz48L2NvbnRyaWJ1dG9ycz48YXV0aC1hZGRyZXNz
PkRlcGFydG1lbnQgb2YgRWNvbG9neSBhbmQgRXZvbHV0aW9uLCBCaW9waG9yZSwgVW5pdmVyc2l0
eSBvZiBMYXVzYW5uZSwgTGF1c2FubmUsIFN3aXR6ZXJsYW5kJiN4RDtTY2hvb2wgb2YgQmlvbG9n
aWNhbCBTY2llbmNlcywgVW5pdmVyc2l0eSBvZiBCcmlzdG9sLCBCcmlzdG9sLCBVbml0ZWQgS2lu
Z2RvbTwvYXV0aC1hZGRyZXNzPjx0aXRsZXM+PHRpdGxlPkxlYWRlcnNoaXAg4oCTIG5vdCBmb2xs
b3dlcnNoaXAg4oCTIGRldGVybWluZXMgcGVyZm9ybWFuY2UgaW4gYW50IHRlYW1zPC90aXRsZT48
c2Vjb25kYXJ5LXRpdGxlPkNvbW11bmljYXRpb25zIEJpb2xvZ3k8L3NlY29uZGFyeS10aXRsZT48
YWx0LXRpdGxlPkNvbW11bi4gQmlvbG9nLjwvYWx0LXRpdGxlPjwvdGl0bGVzPjxwZXJpb2RpY2Fs
PjxmdWxsLXRpdGxlPkNvbW11bmljYXRpb25zIEJpb2xvZ3k8L2Z1bGwtdGl0bGU+PC9wZXJpb2Rp
Y2FsPjx2b2x1bWU+NDwvdm9sdW1lPjxudW1iZXI+MTwvbnVtYmVyPjxrZXl3b3Jkcz48a2V5d29y
ZD5hbmltYWw8L2tleXdvcmQ+PGtleXdvcmQ+YW5pbWFsIGJlaGF2aW9yPC9rZXl3b3JkPjxrZXl3
b3JkPmFudDwva2V5d29yZD48a2V5d29yZD5jb29wZXJhdGlvbjwva2V5d29yZD48a2V5d29yZD5s
ZWFkZXJzaGlwPC9rZXl3b3JkPjxrZXl3b3JkPnNvY2lhbCBiZWhhdmlvcjwva2V5d29yZD48a2V5
d29yZD5BbmltYWxzPC9rZXl3b3JkPjxrZXl3b3JkPkFudHM8L2tleXdvcmQ+PGtleXdvcmQ+QmVo
YXZpb3IsIEFuaW1hbDwva2V5d29yZD48a2V5d29yZD5Db29wZXJhdGl2ZSBCZWhhdmlvcjwva2V5
d29yZD48L2tleXdvcmRzPjxkYXRlcz48eWVhcj4yMDIxPC95ZWFyPjwvZGF0ZXM+PHB1Ymxpc2hl
cj5OYXR1cmUgUmVzZWFyY2g8L3B1Ymxpc2hlcj48aXNibj4yMzk5MzY0MiAoSVNTTik8L2lzYm4+
PHdvcmstdHlwZT5BcnRpY2xlPC93b3JrLXR5cGU+PHVybHM+PHJlbGF0ZWQtdXJscz48dXJsPmh0
dHBzOi8vd3d3LnNjb3B1cy5jb20vaW53YXJkL3JlY29yZC51cmk/ZWlkPTItczIuMC04NTEwNTQ2
MjI4NyZhbXA7ZG9pPTEwLjEwMzglMmZzNDIwMDMtMDIxLTAyMDQ4LTcmYW1wO3BhcnRuZXJJRD00
MCZhbXA7bWQ1PTY5MjczYzVmYWY2NDEyOGE4MWM1ODNiNGYwMzYwM2M0PC91cmw+PC9yZWxhdGVk
LXVybHM+PC91cmxzPjxjdXN0b20yPjMzOTU4NzEzPC9jdXN0b20yPjxjdXN0b203PjUzNTwvY3Vz
dG9tNz48ZWxlY3Ryb25pYy1yZXNvdXJjZS1udW0+MTAuMTAzOC9zNDIwMDMtMDIxLTAyMDQ4LTc8
L2VsZWN0cm9uaWMtcmVzb3VyY2UtbnVtPjxyZW1vdGUtZGF0YWJhc2UtbmFtZT5TY29wdXM8L3Jl
bW90ZS1kYXRhYmFzZS1uYW1lPjxsYW5ndWFnZT5FbmdsaXNoPC9sYW5ndWFnZT48L3JlY29yZD48
L0NpdGU+PENpdGU+PEF1dGhvcj5aYW1hbjwvQXV0aG9yPjxZZWFyPjIwMjE8L1llYXI+PFJlY051
bT43NzQ3PC9SZWNOdW0+PHJlY29yZD48cmVjLW51bWJlcj43NzQ3PC9yZWMtbnVtYmVyPjxmb3Jl
aWduLWtleXM+PGtleSBhcHA9IkVOIiBkYi1pZD0iMHg5czI5cHg4ZHJlYXNlc3oybzU5c2RmdGVk
NTJ2dHRydmU1IiB0aW1lc3RhbXA9IjE2NTM0MTAwMTEiPjc3NDc8L2tleT48L2ZvcmVpZ24ta2V5
cz48cmVmLXR5cGUgbmFtZT0iSm91cm5hbCBBcnRpY2xlIj4xNzwvcmVmLXR5cGU+PGNvbnRyaWJ1
dG9ycz48YXV0aG9ycz48YXV0aG9yPlphbWFuLCBVLjwvYXV0aG9yPjxhdXRob3I+RmxvcmV6LVBl
cmV6LCBMLjwvYXV0aG9yPjxhdXRob3I+S2h3YWphLCBNLiBHLjwvYXV0aG9yPjxhdXRob3I+QWJi
YXNpLCBTLjwvYXV0aG9yPjxhdXRob3I+UXVyZXNoaSwgTS4gRy48L2F1dGhvcj48L2F1dGhvcnM+
PC9jb250cmlidXRvcnM+PGF1dGgtYWRkcmVzcz5Bc3Npc3RhbnQgUHJvZmVzc29yLCBFbmRpY290
dCBDb2xsZWdlIG9mIEludGVybmF0aW9uYWwgU3R1ZGllcywgV29vc29uZyBVbml2ZXJzaXR5LCBE
YWVqZW9uLCBTb3V0aCBLb3JlYSYjeEQ7TGVjdHVyZXIsIFRoZSBCYXJ0bGV0dCBTY2hvb2wgb2Yg
Q29uc3RydWN0aW9uIGFuZCBQcm9qZWN0IE1hbmFnZW1lbnQsIFVuaXZlcnNpdHkgQ29sbGVnZSBM
b25kb24gKFVDTCksIFVuaXRlZCBLaW5nZG9tJiN4RDtMZWN0dXJlciwgRmFjdWx0eSBvZiBNYW5h
Z2VtZW50IFNjaWVuY2VzLCBTaGFoZWVkIFp1bGZpa2FyIEFsaSBCaHV0dG8gSW5zdGl0dXRlIG9m
IFNjaWVuY2UgYW5kIFRlY2hub2xvZ3ksIElzbGFtYWJhZCwgUGFraXN0YW4mI3hEO1Zpc2l0aW5n
IEZhY3VsdHkgTWVtYmVyLCBOYXRpb25hbCBEZWZlbnNlIFVuaXZlcnNpdHkgKE5EVSksIElzbGFt
YWJhZCwgUGFraXN0YW4mI3hEO1Jlc2VhcmNoIEVjb25vbWlzdCwgUGFraXN0YW4gSW5zdGl0dXRl
IG9mIERldmVsb3BtZW50IEVjb25vbWljcywgKFBJREUpLCBJc2xhbWFiYWQsIFBha2lzdGFuPC9h
dXRoLWFkZHJlc3M+PHRpdGxlcz48dGl0bGU+RXhwbG9yaW5nIHRoZSBjcml0aWNhbCBuZXh1cyBi
ZXR3ZWVuIGF1dGhvcml0YXJpYW4gbGVhZGVyc2hpcCwgcHJvamVjdCB0ZWFtIG1lbWJlciZhcG9z
O3Mgc2lsZW5jZSBhbmQgbXVsdGktZGltZW5zaW9uYWwgc3VjY2VzcyBpbiBhIHN0YXRlLW93bmVk
IG1lZ2EgY29uc3RydWN0aW9uIHByb2plY3Q8L3RpdGxlPjxzZWNvbmRhcnktdGl0bGU+SW50ZXJu
YXRpb25hbCBKb3VybmFsIG9mIFByb2plY3QgTWFuYWdlbWVudDwvc2Vjb25kYXJ5LXRpdGxlPjxh
bHQtdGl0bGU+SW50LiBKLiBQcm9qLiBNYW5hZ2UuPC9hbHQtdGl0bGU+PC90aXRsZXM+PHBlcmlv
ZGljYWw+PGZ1bGwtdGl0bGU+SW50ZXJuYXRpb25hbCBKb3VybmFsIG9mIFByb2plY3QgTWFuYWdl
bWVudDwvZnVsbC10aXRsZT48L3BlcmlvZGljYWw+PHBhZ2VzPjg3My04ODY8L3BhZ2VzPjx2b2x1
bWU+Mzk8L3ZvbHVtZT48bnVtYmVyPjg8L251bWJlcj48a2V5d29yZHM+PGtleXdvcmQ+QXV0aG9y
aXRhcmlhbiBsZWFkZXJzaGlwPC9rZXl3b3JkPjxrZXl3b3JkPkxlYWRlci1tZW1iZXIgZXhjaGFu
Z2UgdGhlb3J5PC9rZXl3b3JkPjxrZXl3b3JkPk1lZ2EgY29uc3RydWN0aW9uIHByb2plY3Q8L2tl
eXdvcmQ+PGtleXdvcmQ+TXVsdGktZGltZW5zaW9uYWwgcHJvamVjdCBzdWNjZXNzPC9rZXl3b3Jk
PjxrZXl3b3JkPlByb2plY3QgdGVhbSBtZW1iZXImYXBvcztzIHNpbGVuY2U8L2tleXdvcmQ+PGtl
eXdvcmQ+U3BpcmFsIG9mIHNpbGVuY2UgdGhlb3J5PC9rZXl3b3JkPjxrZXl3b3JkPkh1bWFuIHJl
c291cmNlIG1hbmFnZW1lbnQ8L2tleXdvcmQ+PGtleXdvcmQ+UHJvamVjdCBtYW5hZ2VtZW50PC9r
ZXl3b3JkPjxrZXl3b3JkPkNvbnN0cnVjdGlvbiBwcm9qZWN0czwva2V5d29yZD48a2V5d29yZD5M
ZWFkZXItbWVtYmVyIGV4Y2hhbmdlIHRoZW9yaWVzPC9rZXl3b3JkPjxrZXl3b3JkPk11bHRpIGRp
bWVuc2lvbmFsPC9rZXl3b3JkPjxrZXl3b3JkPlByb2plY3Qgc3VjY2Vzczwva2V5d29yZD48a2V5
d29yZD5Qcm9qZWN0IHRlYW08L2tleXdvcmQ+PGtleXdvcmQ+UHJvamVjdCB0ZWFtIG1lbWJlciBz
aWxlbmNlPC9rZXl3b3JkPjxrZXl3b3JkPlRlYW0gbWVtYmVyczwva2V5d29yZD48a2V5d29yZD5F
Y29ub21pY3M8L2tleXdvcmQ+PGtleXdvcmQ+YXV0aG9yaXRhcmlhbmlzbTwva2V5d29yZD48a2V5
d29yZD5jb25zdHJ1Y3Rpb24gaW5kdXN0cnk8L2tleXdvcmQ+PGtleXdvcmQ+aW5kdXN0cmlhbCBk
ZXZlbG9wbWVudDwva2V5d29yZD48a2V5d29yZD5sZWFkZXJzaGlwPC9rZXl3b3JkPjxrZXl3b3Jk
PkNoaW5hPC9rZXl3b3JkPjxrZXl3b3JkPlBha2lzdGFuPC9rZXl3b3JkPjwva2V5d29yZHM+PGRh
dGVzPjx5ZWFyPjIwMjE8L3llYXI+PC9kYXRlcz48cHVibGlzaGVyPkVsc2V2aWVyIEx0ZDwvcHVi
bGlzaGVyPjxpc2JuPjAyNjM3ODYzIChJU1NOKTwvaXNibj48d29yay10eXBlPkFydGljbGU8L3dv
cmstdHlwZT48dXJscz48cmVsYXRlZC11cmxzPjx1cmw+aHR0cHM6Ly93d3cuc2NvcHVzLmNvbS9p
bndhcmQvcmVjb3JkLnVyaT9laWQ9Mi1zMi4wLTg1MTE5MDY4OTI2JmFtcDtkb2k9MTAuMTAxNiUy
ZmouaWpwcm9tYW4uMjAyMS4xMC4wMDcmYW1wO3BhcnRuZXJJRD00MCZhbXA7bWQ1PWU4MGM1MzEw
NWFjMGRjNmFhYjM4MWZmNGI1ZTA3YmEyPC91cmw+PC9yZWxhdGVkLXVybHM+PC91cmxzPjxlbGVj
dHJvbmljLXJlc291cmNlLW51bT4xMC4xMDE2L2ouaWpwcm9tYW4uMjAyMS4xMC4wMDc8L2VsZWN0
cm9uaWMtcmVzb3VyY2UtbnVtPjxyZW1vdGUtZGF0YWJhc2UtbmFtZT5TY29wdXM8L3JlbW90ZS1k
YXRhYmFzZS1uYW1lPjxsYW5ndWFnZT5FbmdsaXNoPC9sYW5ndWFnZT48L3JlY29yZD48L0NpdGU+
PENpdGU+PEF1dGhvcj5Cb3JtYW5uPC9BdXRob3I+PFllYXI+MjAyMTwvWWVhcj48UmVjTnVtPjc3
NDg8L1JlY051bT48cmVjb3JkPjxyZWMtbnVtYmVyPjc3NDg8L3JlYy1udW1iZXI+PGZvcmVpZ24t
a2V5cz48a2V5IGFwcD0iRU4iIGRiLWlkPSIweDlzMjlweDhkcmVhc2VzejJvNTlzZGZ0ZWQ1MnZ0
dHJ2ZTUiIHRpbWVzdGFtcD0iMTY1MzQxMDAxMSI+Nzc0ODwva2V5PjwvZm9yZWlnbi1rZXlzPjxy
ZWYtdHlwZSBuYW1lPSJKb3VybmFsIEFydGljbGUiPjE3PC9yZWYtdHlwZT48Y29udHJpYnV0b3Jz
PjxhdXRob3JzPjxhdXRob3I+Qm9ybWFubiwgSy4gQy48L2F1dGhvcj48YXV0aG9yPkRpZWJpZywg
TS48L2F1dGhvcj48L2F1dGhvcnM+PC9jb250cmlidXRvcnM+PGF1dGgtYWRkcmVzcz5CaWVsZWZl
bGQgVW5pdmVyc2l0eSwgR2VybWFueSYjeEQ7SGVpbnJpY2gtSGVpbmUtVW5pdmVyc2l0eSBEw7xz
c2VsZG9yZiwgR2VybWFueTwvYXV0aC1hZGRyZXNzPjx0aXRsZXM+PHRpdGxlPkZvbGxvd2luZyBh
biBVbmV2ZW4gTGVhZDogVHJpY2tsZS1Eb3duIEVmZmVjdHMgb2YgRGlmZmVyZW50aWF0ZWQgVHJh
bnNmb3JtYXRpb25hbCBMZWFkZXJzaGlwPC90aXRsZT48c2Vjb25kYXJ5LXRpdGxlPkpvdXJuYWwg
b2YgTWFuYWdlbWVudDwvc2Vjb25kYXJ5LXRpdGxlPjxhbHQtdGl0bGU+Si4gTWFuYWdlLjwvYWx0
LXRpdGxlPjwvdGl0bGVzPjxwZXJpb2RpY2FsPjxmdWxsLXRpdGxlPkpvdXJuYWwgb2YgTWFuYWdl
bWVudDwvZnVsbC10aXRsZT48L3BlcmlvZGljYWw+PHBhZ2VzPjIxMDUtMjEzNDwvcGFnZXM+PHZv
bHVtZT40Nzwvdm9sdW1lPjxudW1iZXI+ODwvbnVtYmVyPjxrZXl3b3Jkcz48a2V5d29yZD5jb25z
ZXJ2YXRpb24gb2YgcmVzb3VyY2VzPC9rZXl3b3JkPjxrZXl3b3JkPmRpZmZlcmVudGlhdGVkIGxl
YWRlcnNoaXA8L2tleXdvcmQ+PGtleXdvcmQ+aGVscGluZyBiZWhhdmlvcjwva2V5d29yZD48a2V5
d29yZD5zdHJlc3M8L2tleXdvcmQ+PGtleXdvcmQ+dHJhbnNmb3JtYXRpb25hbCBsZWFkZXJzaGlw
PC9rZXl3b3JkPjxrZXl3b3JkPnRyaWNrbGUtZG93bjwva2V5d29yZD48L2tleXdvcmRzPjxkYXRl
cz48eWVhcj4yMDIxPC95ZWFyPjwvZGF0ZXM+PHB1Ymxpc2hlcj5TQUdFIFB1YmxpY2F0aW9ucyBJ
bmMuPC9wdWJsaXNoZXI+PGlzYm4+MDE0OTIwNjMgKElTU04pPC9pc2JuPjx3b3JrLXR5cGU+QXJ0
aWNsZTwvd29yay10eXBlPjx1cmxzPjxyZWxhdGVkLXVybHM+PHVybD5odHRwczovL3d3dy5zY29w
dXMuY29tL2lud2FyZC9yZWNvcmQudXJpP2VpZD0yLXMyLjAtODUxMTYxODk0NDcmYW1wO2RvaT0x
MC4xMTc3JTJmMDE0OTIwNjMyMDkzMTU4NCZhbXA7cGFydG5lcklEPTQwJmFtcDttZDU9OGEyMDk5
NmY0ZGU1ZTM3OTMwZmU3YjhlMmU5M2JmZGI8L3VybD48L3JlbGF0ZWQtdXJscz48L3VybHM+PGVs
ZWN0cm9uaWMtcmVzb3VyY2UtbnVtPjEwLjExNzcvMDE0OTIwNjMyMDkzMTU4NDwvZWxlY3Ryb25p
Yy1yZXNvdXJjZS1udW0+PHJlbW90ZS1kYXRhYmFzZS1uYW1lPlNjb3B1czwvcmVtb3RlLWRhdGFi
YXNlLW5hbWU+PGxhbmd1YWdlPkVuZ2xpc2g8L2xhbmd1YWdlPjwvcmVjb3JkPjwvQ2l0ZT48Q2l0
ZT48QXV0aG9yPkxhaTwvQXV0aG9yPjxZZWFyPjIwMjE8L1llYXI+PFJlY051bT43NzQ5PC9SZWNO
dW0+PHJlY29yZD48cmVjLW51bWJlcj43NzQ5PC9yZWMtbnVtYmVyPjxmb3JlaWduLWtleXM+PGtl
eSBhcHA9IkVOIiBkYi1pZD0iMHg5czI5cHg4ZHJlYXNlc3oybzU5c2RmdGVkNTJ2dHRydmU1IiB0
aW1lc3RhbXA9IjE2NTM0MTAwMTEiPjc3NDk8L2tleT48L2ZvcmVpZ24ta2V5cz48cmVmLXR5cGUg
bmFtZT0iSm91cm5hbCBBcnRpY2xlIj4xNzwvcmVmLXR5cGU+PGNvbnRyaWJ1dG9ycz48YXV0aG9y
cz48YXV0aG9yPkxhaSwgRi4gWS48L2F1dGhvcj48YXV0aG9yPkxpbiwgQy4gQy48L2F1dGhvcj48
YXV0aG9yPkx1LCBTLiBDLjwvYXV0aG9yPjxhdXRob3I+Q2hlbiwgSC4gTC48L2F1dGhvcj48L2F1
dGhvcnM+PC9jb250cmlidXRvcnM+PGF1dGgtYWRkcmVzcz5EZXBhcnRtZW50IG9mIEJ1c2luZXNz
IEFkbWluaXN0cmF0aW9uLCBOYXRpb25hbCBQaW5ndHVuZyBVbml2ZXJzaXR5IG9mIFNjaWVuY2Ug
VGVjaG5vbG9neSwgUGluZ3R1bmcsIFRhaXdhbiYjeEQ7RGVwYXJ0bWVudCBvZiBCdXNpbmVzcyBB
ZG1pbmlzdHJhdGlvbiwgTmF0aW9uYWwgVGFpY2h1bmcgVW5pdmVyc2l0eSBvZiBTY2llbmNlIFRl
Y2hub2xvZ3ksIFRhaWNodW5nLCBUYWl3YW48L2F1dGgtYWRkcmVzcz48dGl0bGVzPjx0aXRsZT5U
aGUgUm9sZSBvZiBUZWFt4oCTTWVtYmVyIEV4Y2hhbmdlIGluIFByb2FjdGl2ZSBQZXJzb25hbGl0
eSBhbmQgRW1wbG95ZWVz4oCZIFByb2FjdGl2ZSBCZWhhdmlvcnM6IFRoZSBNb2RlcmF0aW5nIEVm
ZmVjdCBvZiBUcmFuc2Zvcm1hdGlvbmFsIExlYWRlcnNoaXA8L3RpdGxlPjxzZWNvbmRhcnktdGl0
bGU+Sm91cm5hbCBvZiBMZWFkZXJzaGlwIGFuZCBPcmdhbml6YXRpb25hbCBTdHVkaWVzPC9zZWNv
bmRhcnktdGl0bGU+PGFsdC10aXRsZT5KLiBMZWFkZXJzaC4gT3JnYW4uIFN0dWQuPC9hbHQtdGl0
bGU+PC90aXRsZXM+PHBlcmlvZGljYWw+PGZ1bGwtdGl0bGU+Sm91cm5hbCBvZiBMZWFkZXJzaGlw
IGFuZCBPcmdhbml6YXRpb25hbCBTdHVkaWVzPC9mdWxsLXRpdGxlPjxhYmJyLTE+Si4gTGVhZGVy
c2guIE9yZ2FuLiBTdHVkLjwvYWJici0xPjwvcGVyaW9kaWNhbD48YWx0LXBlcmlvZGljYWw+PGZ1
bGwtdGl0bGU+Sm91cm5hbCBvZiBMZWFkZXJzaGlwIGFuZCBPcmdhbml6YXRpb25hbCBTdHVkaWVz
PC9mdWxsLXRpdGxlPjxhYmJyLTE+Si4gTGVhZGVyc2guIE9yZ2FuLiBTdHVkLjwvYWJici0xPjwv
YWx0LXBlcmlvZGljYWw+PHBhZ2VzPjQyOS00NDM8L3BhZ2VzPjx2b2x1bWU+Mjg8L3ZvbHVtZT48
bnVtYmVyPjQ8L251bWJlcj48a2V5d29yZHM+PGtleXdvcmQ+aGVscGluZyBiZWhhdmlvcjwva2V5
d29yZD48a2V5d29yZD5wcm9hY3RpdmUgcGVyc29uYWxpdHk8L2tleXdvcmQ+PGtleXdvcmQ+dGVh
beKAk21lbWJlciBleGNoYW5nZSAoVE1YKTwva2V5d29yZD48a2V5d29yZD50cmFuc2Zvcm1hdGlv
bmFsIGxlYWRlcnNoaXA8L2tleXdvcmQ+PGtleXdvcmQ+dm9pY2U8L2tleXdvcmQ+PC9rZXl3b3Jk
cz48ZGF0ZXM+PHllYXI+MjAyMTwveWVhcj48L2RhdGVzPjxwdWJsaXNoZXI+U0FHRSBQdWJsaWNh
dGlvbnMgSW5jLjwvcHVibGlzaGVyPjxpc2JuPjE1NDgwNTE4IChJU1NOKTwvaXNibj48d29yay10
eXBlPkFydGljbGU8L3dvcmstdHlwZT48dXJscz48cmVsYXRlZC11cmxzPjx1cmw+aHR0cHM6Ly93
d3cuc2NvcHVzLmNvbS9pbndhcmQvcmVjb3JkLnVyaT9laWQ9Mi1zMi4wLTg1MTExMDg3MTgyJmFt
cDtkb2k9MTAuMTE3NyUyZjE1NDgwNTE4MjExMDM0ODQ3JmFtcDtwYXJ0bmVySUQ9NDAmYW1wO21k
NT03Y2VkOGU4M2EwNjI5ZjgzNWMyZDU4OWRkOTUyZjUyZjwvdXJsPjwvcmVsYXRlZC11cmxzPjwv
dXJscz48ZWxlY3Ryb25pYy1yZXNvdXJjZS1udW0+MTAuMTE3Ny8xNTQ4MDUxODIxMTAzNDg0Nzwv
ZWxlY3Ryb25pYy1yZXNvdXJjZS1udW0+PHJlbW90ZS1kYXRhYmFzZS1uYW1lPlNjb3B1czwvcmVt
b3RlLWRhdGFiYXNlLW5hbWU+PGxhbmd1YWdlPkVuZ2xpc2g8L2xhbmd1YWdlPjwvcmVjb3JkPjwv
Q2l0ZT48Q2l0ZT48QXV0aG9yPlBlbmc8L0F1dGhvcj48WWVhcj4yMDIxPC9ZZWFyPjxSZWNOdW0+
Nzc1MDwvUmVjTnVtPjxyZWNvcmQ+PHJlYy1udW1iZXI+Nzc1MDwvcmVjLW51bWJlcj48Zm9yZWln
bi1rZXlzPjxrZXkgYXBwPSJFTiIgZGItaWQ9IjB4OXMyOXB4OGRyZWFzZXN6Mm81OXNkZnRlZDUy
dnR0cnZlNSIgdGltZXN0YW1wPSIxNjUzNDEwMDExIj43NzUwPC9rZXk+PC9mb3JlaWduLWtleXM+
PHJlZi10eXBlIG5hbWU9IkpvdXJuYWwgQXJ0aWNsZSI+MTc8L3JlZi10eXBlPjxjb250cmlidXRv
cnM+PGF1dGhvcnM+PGF1dGhvcj5QZW5nLCBKLjwvYXV0aG9yPjxhdXRob3I+Q2hlbiwgWC48L2F1
dGhvcj48YXV0aG9yPlpvdSwgWS48L2F1dGhvcj48YXV0aG9yPk5pZSwgUS48L2F1dGhvcj48L2F1
dGhvcnM+PC9jb250cmlidXRvcnM+PGF1dGgtYWRkcmVzcz5TY2hvb2wgb2YgTWFuYWdlbWVudCwg
R3Vhbmd6aG91IFVuaXZlcnNpdHksIENoaW5hJiN4RDtTY2hvb2wgb2YgQnVzaW5lc3MsIEd1YW5n
ZG9uZyBVbml2ZXJzaXR5IG9mIEZvcmVpZ24gU3R1ZGllcywgQ2hpbmEmI3hEO0NvbGxlZ2Ugb2Yg
RWNvbm9taWNzIGFuZCBNYW5hZ2VtZW50LCBOYW5qaW5nIFVuaXZlcnNpdHkgb2YgQWVyb25hdXRp
Y3MgYW5kIEFzdHJvbmF1dGljcywgQ2hpbmE8L2F1dGgtYWRkcmVzcz48dGl0bGVzPjx0aXRsZT5F
bnZpcm9ubWVudGFsbHkgc3BlY2lmaWMgdHJhbnNmb3JtYXRpb25hbCBsZWFkZXJzaGlwIGFuZCB0
ZWFtIHByby1lbnZpcm9ubWVudGFsIGJlaGF2aW9yczogVGhlIHJvbGVzIG9mIHByby1lbnZpcm9u
bWVudGFsIGdvYWwgY2xhcml0eSwgcHJvLWVudmlyb25tZW50YWwgaGFybW9uaW91cyBwYXNzaW9u
LCBhbmQgcG93ZXIgZGlzdGFuY2U8L3RpdGxlPjxzZWNvbmRhcnktdGl0bGU+SHVtYW4gUmVsYXRp
b25zPC9zZWNvbmRhcnktdGl0bGU+PGFsdC10aXRsZT5IdW0uIFJlbGF0LjwvYWx0LXRpdGxlPjwv
dGl0bGVzPjxwZXJpb2RpY2FsPjxmdWxsLXRpdGxlPkh1bWFuIFJlbGF0aW9uczwvZnVsbC10aXRs
ZT48L3BlcmlvZGljYWw+PHBhZ2VzPjE4NjQtMTg4ODwvcGFnZXM+PHZvbHVtZT43NDwvdm9sdW1l
PjxudW1iZXI+MTE8L251bWJlcj48a2V5d29yZHM+PGtleXdvcmQ+Y29nbml0aXZlLWFmZmVjdGl2
ZSBwcm9jZXNzaW5nIHN5c3RlbSBmcmFtZXdvcms8L2tleXdvcmQ+PGtleXdvcmQ+ZW52aXJvbm1l
bnRhbGx5IHNwZWNpZmljIHRyYW5zZm9ybWF0aW9uYWwgbGVhZGVyc2hpcDwva2V5d29yZD48a2V5
d29yZD50ZWFtIHBvd2VyIGRpc3RhbmNlPC9rZXl3b3JkPjxrZXl3b3JkPnRlYW0gcHJvLWVudmly
b25tZW50YWwgYmVoYXZpb3JzPC9rZXl3b3JkPjxrZXl3b3JkPnRlYW0gcHJvLWVudmlyb25tZW50
YWwgZ29hbCBjbGFyaXR5PC9rZXl3b3JkPjxrZXl3b3JkPnRlYW0gcHJvLWVudmlyb25tZW50YWwg
aGFybW9uaW91cyBwYXNzaW9uPC9rZXl3b3JkPjxrZXl3b3JkPmFydGljbGU8L2tleXdvcmQ+PGtl
eXdvcmQ+aHVtYW48L2tleXdvcmQ+PGtleXdvcmQ+aHVtYW4gZXhwZXJpbWVudDwva2V5d29yZD48
a2V5d29yZD5sZWFkZXJzaGlwPC9rZXl3b3JkPjxrZXl3b3JkPm9yZ2FuaXphdGlvbjwva2V5d29y
ZD48a2V5d29yZD5wcmVkaWN0aW9uPC9rZXl3b3JkPjwva2V5d29yZHM+PGRhdGVzPjx5ZWFyPjIw
MjE8L3llYXI+PC9kYXRlcz48cHVibGlzaGVyPlNBR0UgUHVibGljYXRpb25zIEx0ZDwvcHVibGlz
aGVyPjxpc2JuPjAwMTg3MjY3IChJU1NOKTwvaXNibj48d29yay10eXBlPkFydGljbGU8L3dvcmst
dHlwZT48dXJscz48cmVsYXRlZC11cmxzPjx1cmw+aHR0cHM6Ly93d3cuc2NvcHVzLmNvbS9pbndh
cmQvcmVjb3JkLnVyaT9laWQ9Mi1zMi4wLTg1MDg3OTQ2Njk2JmFtcDtkb2k9MTAuMTE3NyUyZjAw
MTg3MjY3MjA5NDIzMDYmYW1wO3BhcnRuZXJJRD00MCZhbXA7bWQ1PTE4NWY0NTE5NmMxOGJjNTgy
NmU4Yzg2MDJjNjUwYWI0PC91cmw+PC9yZWxhdGVkLXVybHM+PC91cmxzPjxlbGVjdHJvbmljLXJl
c291cmNlLW51bT4xMC4xMTc3LzAwMTg3MjY3MjA5NDIzMDY8L2VsZWN0cm9uaWMtcmVzb3VyY2Ut
bnVtPjxyZW1vdGUtZGF0YWJhc2UtbmFtZT5TY29wdXM8L3JlbW90ZS1kYXRhYmFzZS1uYW1lPjxs
YW5ndWFnZT5FbmdsaXNoPC9sYW5ndWFnZT48L3JlY29yZD48L0NpdGU+PENpdGU+PEF1dGhvcj5N
aW5kZWd1aWE8L0F1dGhvcj48WWVhcj4yMDIxPC9ZZWFyPjxSZWNOdW0+Nzc1MTwvUmVjTnVtPjxy
ZWNvcmQ+PHJlYy1udW1iZXI+Nzc1MTwvcmVjLW51bWJlcj48Zm9yZWlnbi1rZXlzPjxrZXkgYXBw
PSJFTiIgZGItaWQ9IjB4OXMyOXB4OGRyZWFzZXN6Mm81OXNkZnRlZDUydnR0cnZlNSIgdGltZXN0
YW1wPSIxNjUzNDEwMDExIj43NzUxPC9rZXk+PC9mb3JlaWduLWtleXM+PHJlZi10eXBlIG5hbWU9
IkpvdXJuYWwgQXJ0aWNsZSI+MTc8L3JlZi10eXBlPjxjb250cmlidXRvcnM+PGF1dGhvcnM+PGF1
dGhvcj5NaW5kZWd1aWEsIFIuPC9hdXRob3I+PGF1dGhvcj5Bcml0emV0YSwgQS48L2F1dGhvcj48
YXV0aG9yPkdhcm1lbmRpYSwgQS48L2F1dGhvcj48YXV0aG9yPkFyYW5iZXJyaSwgQS48L2F1dGhv
cj48L2F1dGhvcnM+PC9jb250cmlidXRvcnM+PGF1dGgtYWRkcmVzcz5EZXBhcnRtZW50IG9mIEJh
c2ljIFBzeWNob2xvZ2ljYWwgUHJvY2Vzc2VzIGFuZCBEZXZlbG9wbWVudCwgRmFjdWx0eSBvZiBQ
c3ljaG9sb2d5LCBVbml2ZXJzaXR5IG9mIHRoZSBCYXNxdWUgQ291bnRyeSwgU2FuIFNlYmFzdGlh
biwgU3BhaW4mI3hEO0RlcGFydG1lbnQgb2YgTWVjaGFuaWNhbCBhbmQgSW5kdXN0cmlhbCBQcm9k
dWN0aW9uLCBNb25kcmFnb24gVW5pYmVydHNpdGF0ZWEsIE1vbmRyYWfDs24sIFNwYWluPC9hdXRo
LWFkZHJlc3M+PHRpdGxlcz48dGl0bGU+VGhlIFBvc2l0aXZlIExvb3AgYXQgV29yazogQSBMb25n
aXR1ZGluYWwgTG9uZy1UZXJtIFN0dWR5IG9mIFRyYW5zZm9ybWF0aW9uYWwgTGVhZGVyc2hpcCwg
R3JvdXAgUGFzc2lvbiwgYW5kIEVtcGxveWVlIFJlc3VsdHM8L3RpdGxlPjxzZWNvbmRhcnktdGl0
bGU+RnJvbnRpZXJzIGluIFBzeWNob2xvZ3k8L3NlY29uZGFyeS10aXRsZT48YWx0LXRpdGxlPkZy
b250LiBQc3ljaG9sLjwvYWx0LXRpdGxlPjwvdGl0bGVzPjxwZXJpb2RpY2FsPjxmdWxsLXRpdGxl
PkZyb250aWVycyBpbiBQc3ljaG9sb2d5PC9mdWxsLXRpdGxlPjxhYmJyLTE+RnJvbnQuIFBzeWNo
b2wuPC9hYmJyLTE+PGFiYnItMj5Gcm9udCBQc3ljaG9sPC9hYmJyLTI+PC9wZXJpb2RpY2FsPjxh
bHQtcGVyaW9kaWNhbD48ZnVsbC10aXRsZT5Gcm9udGllcnMgaW4gUHN5Y2hvbG9neTwvZnVsbC10
aXRsZT48YWJici0xPkZyb250LiBQc3ljaG9sLjwvYWJici0xPjxhYmJyLTI+RnJvbnQgUHN5Y2hv
bDwvYWJici0yPjwvYWx0LXBlcmlvZGljYWw+PHZvbHVtZT4xMjwvdm9sdW1lPjxrZXl3b3Jkcz48
a2V5d29yZD5hZmZlY3Q8L2tleXdvcmQ+PGtleXdvcmQ+bGVhZGVyc2hpcDwva2V5d29yZD48a2V5
d29yZD5sb25naXR1ZGluYWwgc3R1ZHk8L2tleXdvcmQ+PGtleXdvcmQ+cG9zaXRpdmUgZW1vdGlv
bnM8L2tleXdvcmQ+PGtleXdvcmQ+cHJvYWN0aXZlIGJlaGF2aW9yPC9rZXl3b3JkPjwva2V5d29y
ZHM+PGRhdGVzPjx5ZWFyPjIwMjE8L3llYXI+PC9kYXRlcz48cHVibGlzaGVyPkZyb250aWVycyBN
ZWRpYSBTLkEuPC9wdWJsaXNoZXI+PGlzYm4+MTY2NDEwNzggKElTU04pPC9pc2JuPjx3b3JrLXR5
cGU+QXJ0aWNsZTwvd29yay10eXBlPjx1cmxzPjxyZWxhdGVkLXVybHM+PHVybD5odHRwczovL3d3
dy5zY29wdXMuY29tL2lud2FyZC9yZWNvcmQudXJpP2VpZD0yLXMyLjAtODUxMTg5NzYzNzcmYW1w
O2RvaT0xMC4zMzg5JTJmZnBzeWcuMjAyMS43MjY3NDQmYW1wO3BhcnRuZXJJRD00MCZhbXA7bWQ1
PThiMTI2OTlhZWFkODA2NTg1MGE5ZjU3YTg5NWZhZDY4PC91cmw+PC9yZWxhdGVkLXVybHM+PC91
cmxzPjxjdXN0b203PjcyNjc0NDwvY3VzdG9tNz48ZWxlY3Ryb25pYy1yZXNvdXJjZS1udW0+MTAu
MzM4OS9mcHN5Zy4yMDIxLjcyNjc0NDwvZWxlY3Ryb25pYy1yZXNvdXJjZS1udW0+PHJlbW90ZS1k
YXRhYmFzZS1uYW1lPlNjb3B1czwvcmVtb3RlLWRhdGFiYXNlLW5hbWU+PGxhbmd1YWdlPkVuZ2xp
c2g8L2xhbmd1YWdlPjwvcmVjb3JkPjwvQ2l0ZT48Q2l0ZT48QXV0aG9yPkR1YW48L0F1dGhvcj48
WWVhcj4yMDIxPC9ZZWFyPjxSZWNOdW0+Nzc1MjwvUmVjTnVtPjxyZWNvcmQ+PHJlYy1udW1iZXI+
Nzc1MjwvcmVjLW51bWJlcj48Zm9yZWlnbi1rZXlzPjxrZXkgYXBwPSJFTiIgZGItaWQ9IjB4OXMy
OXB4OGRyZWFzZXN6Mm81OXNkZnRlZDUydnR0cnZlNSIgdGltZXN0YW1wPSIxNjUzNDEwMDExIj43
NzUyPC9rZXk+PC9mb3JlaWduLWtleXM+PHJlZi10eXBlIG5hbWU9IkpvdXJuYWwgQXJ0aWNsZSI+
MTc8L3JlZi10eXBlPjxjb250cmlidXRvcnM+PGF1dGhvcnM+PGF1dGhvcj5EdWFuLCBZLjwvYXV0
aG9yPjxhdXRob3I+UGVuZywgWC48L2F1dGhvcj48YXV0aG9yPkd1aSwgUS48L2F1dGhvcj48YXV0
aG9yPlpob3UsIEguPC9hdXRob3I+PGF1dGhvcj5aaGFuZywgWC48L2F1dGhvcj48YXV0aG9yPlNv
bmcsIFcuPC9hdXRob3I+PC9hdXRob3JzPjwvY29udHJpYnV0b3JzPjxhdXRoLWFkZHJlc3M+Q29s
bGVnZSBvZiBFY29ub21pYyBhbmQgTWFuYWdlbWVudCwgQW5odWkgT3BlbiBVbml2ZXJzaXR5LCBI
ZWZlaSwgQ2hpbmEmI3hEO1NjaG9vbCBvZiBQdWJsaWMgQWZmYWlycywgVW5pdmVyc2l0eSBvZiBT
Y2llbmNlIGFuZCBUZWNobm9sb2d5IG9mIENoaW5hLCBIZWZlaSwgQ2hpbmEmI3hEO0NoZW5nZHUg
Q29sbGVnZSBvZiBVbml2ZXJzaXR5IG9mIEVsZWN0cm9uaWMgU2NpZW5jZSBhbmQgVGVjaG5vbG9n
eSBvZiBDaGluYSwgQ2hlbmdkdSwgQ2hpbmE8L2F1dGgtYWRkcmVzcz48dGl0bGVzPjx0aXRsZT5N
dWx0aWxldmVsIG1vZGVscyBvZiB0cmFuc2Zvcm1hdGlvbmFsIGxlYWRlcnNoaXAsIGJlaGF2aW9y
YWwgaW50ZWdyYXRpb24gb2YgdG9wIG1hbmFnZW1lbnQgdGVhbSBhbmQgbWFuYWdlciBhbWJpZGV4
dGVyaXR5IGluIFNNRXM8L3RpdGxlPjxzZWNvbmRhcnktdGl0bGU+Q2hpbmVzZSBNYW5hZ2VtZW50
IFN0dWRpZXM8L3NlY29uZGFyeS10aXRsZT48YWx0LXRpdGxlPkNoaW4uIE1hbmFnZS4gU3R1ZC48
L2FsdC10aXRsZT48L3RpdGxlcz48cGVyaW9kaWNhbD48ZnVsbC10aXRsZT5DaGluZXNlIE1hbmFn
ZW1lbnQgU3R1ZGllczwvZnVsbC10aXRsZT48L3BlcmlvZGljYWw+PHBhZ2VzPjEwMDktMTAzMTwv
cGFnZXM+PHZvbHVtZT4xNTwvdm9sdW1lPjxudW1iZXI+NTwvbnVtYmVyPjxrZXl3b3Jkcz48a2V5
d29yZD5CZWhhdmlvcmFsIGludGVncmF0aW9uPC9rZXl3b3JkPjxrZXl3b3JkPk1hbmFnZXIgYW1i
aWRleHRlcml0eTwva2V5d29yZD48a2V5d29yZD5NdWx0aWxldmVsIHRoZW9yeTwva2V5d29yZD48
a2V5d29yZD5Ub3AgbWFuYWdlbWVudCB0ZWFtIChUTVQpPC9rZXl3b3JkPjxrZXl3b3JkPlRyYW5z
Zm9ybWF0aW9uYWwgbGVhZGVyc2hpcDwva2V5d29yZD48L2tleXdvcmRzPjxkYXRlcz48eWVhcj4y
MDIxPC95ZWFyPjwvZGF0ZXM+PHB1Ymxpc2hlcj5FbWVyYWxkIEdyb3VwIEhvbGRpbmdzIEx0ZC48
L3B1Ymxpc2hlcj48aXNibj4xNzUwNjE0WCAoSVNTTik8L2lzYm4+PHdvcmstdHlwZT5BcnRpY2xl
PC93b3JrLXR5cGU+PHVybHM+PHJlbGF0ZWQtdXJscz48dXJsPmh0dHBzOi8vd3d3LnNjb3B1cy5j
b20vaW53YXJkL3JlY29yZC51cmk/ZWlkPTItczIuMC04NTEwODQyNjk5NyZhbXA7ZG9pPTEwLjEx
MDglMmZDTVMtMDYtMjAyMC0wMjM0JmFtcDtwYXJ0bmVySUQ9NDAmYW1wO21kNT03NzU2NDM0MWI5
ODUyYmUxNzU3YTY5ZTFiM2FiMTVhZTwvdXJsPjwvcmVsYXRlZC11cmxzPjwvdXJscz48ZWxlY3Ry
b25pYy1yZXNvdXJjZS1udW0+MTAuMTEwOC9DTVMtMDYtMjAyMC0wMjM0PC9lbGVjdHJvbmljLXJl
c291cmNlLW51bT48cmVtb3RlLWRhdGFiYXNlLW5hbWU+U2NvcHVzPC9yZW1vdGUtZGF0YWJhc2Ut
bmFtZT48bGFuZ3VhZ2U+RW5nbGlzaDwvbGFuZ3VhZ2U+PC9yZWNvcmQ+PC9DaXRlPjxDaXRlPjxB
dXRob3I+SG91PC9BdXRob3I+PFllYXI+MjAyMTwvWWVhcj48UmVjTnVtPjc3NTQ8L1JlY051bT48
cmVjb3JkPjxyZWMtbnVtYmVyPjc3NTQ8L3JlYy1udW1iZXI+PGZvcmVpZ24ta2V5cz48a2V5IGFw
cD0iRU4iIGRiLWlkPSIweDlzMjlweDhkcmVhc2VzejJvNTlzZGZ0ZWQ1MnZ0dHJ2ZTUiIHRpbWVz
dGFtcD0iMTY1MzQxMDAxMSI+Nzc1NDwva2V5PjwvZm9yZWlnbi1rZXlzPjxyZWYtdHlwZSBuYW1l
PSJKb3VybmFsIEFydGljbGUiPjE3PC9yZWYtdHlwZT48Y29udHJpYnV0b3JzPjxhdXRob3JzPjxh
dXRob3I+SG91LCBMLjwvYXV0aG9yPjxhdXRob3I+U29uZywgTC4gSi48L2F1dGhvcj48YXV0aG9y
PlpoZW5nLCBHLjwvYXV0aG9yPjxhdXRob3I+THl1LCBCLjwvYXV0aG9yPjwvYXV0aG9ycz48L2Nv
bnRyaWJ1dG9ycz48YXV0aC1hZGRyZXNzPlNjaG9vbCBvZiBCdXNpbmVzcywgUmVubWluIFVuaXZl
cnNpdHkgb2YgQ2hpbmEsIEJlaWppbmcsIENoaW5hJiN4RDtMZWVkcyBVbml2ZXJzaXR5IEJ1c2lu
ZXNzIFNjaG9vbCwgVW5pdmVyc2l0eSBvZiBMZWVkcywgTGVlZHMsIFVuaXRlZCBLaW5nZG9tJiN4
RDtTY2hvb2wgb2YgRWNvbm9taWNzIGFuZCBNYW5hZ2VtZW50LCBIdWFpYmVpIE5vcm1hbCBVbml2
ZXJzaXR5LCBIdWFpYmVpLCBDaGluYSYjeEQ7QnVzaW5lc3MgU2Nob29sLCBIZW5hbiBVbml2ZXJz
aXR5LCBLYWlmZW5nLCBDaGluYSYjeEQ7Q2hpbmVzZSBHcmFkdWF0ZSBTY2hvb2wsIFBhbnlhcGl3
YXQgSW5zdGl0dXRlIG9mIE1hbmFnZW1lbnQsIE5vbnRoYWJ1cmksIFRoYWlsYW5kPC9hdXRoLWFk
ZHJlc3M+PHRpdGxlcz48dGl0bGU+TGlua2luZyBJZGVudGl0eSBMZWFkZXJzaGlwIGFuZCBUZWFt
IFBlcmZvcm1hbmNlOiBUaGUgUm9sZSBvZiBHcm91cC1CYXNlZCBQcmlkZSBhbmQgTGVhZGVyIFBv
bGl0aWNhbCBTa2lsbDwvdGl0bGU+PHNlY29uZGFyeS10aXRsZT5Gcm9udGllcnMgaW4gUHN5Y2hv
bG9neTwvc2Vjb25kYXJ5LXRpdGxlPjxhbHQtdGl0bGU+RnJvbnQuIFBzeWNob2wuPC9hbHQtdGl0
bGU+PC90aXRsZXM+PHBlcmlvZGljYWw+PGZ1bGwtdGl0bGU+RnJvbnRpZXJzIGluIFBzeWNob2xv
Z3k8L2Z1bGwtdGl0bGU+PGFiYnItMT5Gcm9udC4gUHN5Y2hvbC48L2FiYnItMT48YWJici0yPkZy
b250IFBzeWNob2w8L2FiYnItMj48L3BlcmlvZGljYWw+PGFsdC1wZXJpb2RpY2FsPjxmdWxsLXRp
dGxlPkZyb250aWVycyBpbiBQc3ljaG9sb2d5PC9mdWxsLXRpdGxlPjxhYmJyLTE+RnJvbnQuIFBz
eWNob2wuPC9hYmJyLTE+PGFiYnItMj5Gcm9udCBQc3ljaG9sPC9hYmJyLTI+PC9hbHQtcGVyaW9k
aWNhbD48dm9sdW1lPjEyPC92b2x1bWU+PGtleXdvcmRzPjxrZXl3b3JkPmdyb3VwLWJhc2VkIHBy
aWRlPC9rZXl3b3JkPjxrZXl3b3JkPmlkZW50aXR5IGxlYWRlcnNoaXA8L2tleXdvcmQ+PGtleXdv
cmQ+bGVhZGVyIHBvbGl0aWNhbCBza2lsbDwva2V5d29yZD48a2V5d29yZD5tb2RlcmF0ZWQgbWVk
aWF0aW9uIG1vZGVsPC9rZXl3b3JkPjxrZXl3b3JkPnRlYW0gcGVyZm9ybWFuY2U8L2tleXdvcmQ+
PC9rZXl3b3Jkcz48ZGF0ZXM+PHllYXI+MjAyMTwveWVhcj48L2RhdGVzPjxwdWJsaXNoZXI+RnJv
bnRpZXJzIE1lZGlhIFMuQS48L3B1Ymxpc2hlcj48aXNibj4xNjY0MTA3OCAoSVNTTik8L2lzYm4+
PHdvcmstdHlwZT5BcnRpY2xlPC93b3JrLXR5cGU+PHVybHM+PHJlbGF0ZWQtdXJscz48dXJsPmh0
dHBzOi8vd3d3LnNjb3B1cy5jb20vaW53YXJkL3JlY29yZC51cmk/ZWlkPTItczIuMC04NTExNzA3
MzQ2NSZhbXA7ZG9pPTEwLjMzODklMmZmcHN5Zy4yMDIxLjY3Njk0NSZhbXA7cGFydG5lcklEPTQw
JmFtcDttZDU9MDNkMTFmNGE1ZjBkNWRiMWU1M2Q1MjJhNDQ5MzNkMjk8L3VybD48L3JlbGF0ZWQt
dXJscz48L3VybHM+PGN1c3RvbTc+Njc2OTQ1PC9jdXN0b203PjxlbGVjdHJvbmljLXJlc291cmNl
LW51bT4xMC4zMzg5L2Zwc3lnLjIwMjEuNjc2OTQ1PC9lbGVjdHJvbmljLXJlc291cmNlLW51bT48
cmVtb3RlLWRhdGFiYXNlLW5hbWU+U2NvcHVzPC9yZW1vdGUtZGF0YWJhc2UtbmFtZT48bGFuZ3Vh
Z2U+RW5nbGlzaDwvbGFuZ3VhZ2U+PC9yZWNvcmQ+PC9DaXRlPjxDaXRlPjxBdXRob3I+RCZhcG9z
O0lubm9jZW56bzwvQXV0aG9yPjxZZWFyPjIwMjE8L1llYXI+PFJlY051bT43NzU2PC9SZWNOdW0+
PHJlY29yZD48cmVjLW51bWJlcj43NzU2PC9yZWMtbnVtYmVyPjxmb3JlaWduLWtleXM+PGtleSBh
cHA9IkVOIiBkYi1pZD0iMHg5czI5cHg4ZHJlYXNlc3oybzU5c2RmdGVkNTJ2dHRydmU1IiB0aW1l
c3RhbXA9IjE2NTM0MTAwMTEiPjc3NTY8L2tleT48L2ZvcmVpZ24ta2V5cz48cmVmLXR5cH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ZSBuYW1lPSJKb3VybmFsIEFydGljbGUiPjE3PC9yZWYtdHlwZT48Y29udHJpYnV0b3JzPjxhdXRo
b3JzPjxhdXRob3I+RCZhcG9zO0lubm9jZW56bywgTC48L2F1dGhvcj48YXV0aG9yPkt1a2VuYmVy
Z2VyLCBNLjwvYXV0aG9yPjxhdXRob3I+RmFycm8sIEEuIEMuPC9hdXRob3I+PGF1dGhvcj5Hcmlm
Zml0aCwgSi4gQS48L2F1dGhvcj48L2F1dGhvcnM+PC9jb250cmlidXRvcnM+PGF1dGgtYWRkcmVz
cz5EcmV4ZWwgVW5pdmVyc2l0eSwgTGVCb3cgQ29sbGVnZSBvZiBCdXNpbmVzcywgMzIyMCBNYXJr
ZXQgU3QsIFBoaWxhZGVscGhpYSwgUEEsIFVuaXRlZCBTdGF0ZXMmI3hEO1VuaXZlcnNpdHkgb2Yg
TmV3IEhhbXBzaGlyZSwgUGV0ZXIgVC4gUGF1bCBDb2xsZWdlIG9mIEJ1c2luZXNzIGFuZCBFY29u
b21pY3MsIDEwIEdhcnJpc29uIEF2ZSwgRHVyaGFtLCBOSCwgVW5pdGVkIFN0YXRlcyYjeEQ7Um93
YW4gVW5pdmVyc2l0eSwgUm9ocmVyIENvbGxlZ2Ugb2YgQnVzaW5lc3MsIDIwMSBNdWxsaWNhIEhp
bGwgUm9hZCwgR2xhc3Nib3JvLCBOSiAwODAyOCwgVW5pdGVkIFN0YXRlcyYjeEQ7VW5pdmVyc2l0
eSBvZiBOZXcgSGFtcHNoaXJlLCBQZXRlciBULiBQYXVsIENvbGxlZ2Ugb2YgQnVzaW5lc3MgYW5k
IEVjb25vbWljcywgMTAgR2Fycmlzb24gQXZlLiwgRHVyaGFtLCBOSCwgVW5pdGVkIFN0YXRlczwv
YXV0aC1hZGRyZXNzPjx0aXRsZXM+PHRpdGxlPlNoYXJlZCBsZWFkZXJzaGlwIHBlcmZvcm1hbmNl
IHJlbGF0aW9uc2hpcCB0cmFqZWN0b3JpZXMgYXMgYSBmdW5jdGlvbiBvZiB0ZWFtIGludGVydmVu
dGlvbnMgYW5kIG1lbWJlcnMmYXBvczsgY29sbGVjdGl2ZSBwZXJzb25hbGl0aWVzPC90aXRsZT48
c2Vjb25kYXJ5LXRpdGxlPkxlYWRlcnNoaXAgUXVhcnRlcmx5PC9zZWNvbmRhcnktdGl0bGU+PGFs
dC10aXRsZT5MZWFkZXJzaC4gUS48L2FsdC10aXRsZT48L3RpdGxlcz48cGVyaW9kaWNhbD48ZnVs
bC10aXRsZT5MZWFkZXJzaGlwIFF1YXJ0ZXJseTwvZnVsbC10aXRsZT48L3BlcmlvZGljYWw+PHZv
bHVtZT4zMjwvdm9sdW1lPjxudW1iZXI+NTwvbnVtYmVyPjxrZXl3b3Jkcz48a2V5d29yZD5MZWFk
ZXJzaGlwIGRldmVsb3BtZW50PC9rZXl3b3JkPjxrZXl3b3JkPlNoYXJlZCBsZWFkZXJzaGlwPC9r
ZXl3b3JkPjxrZXl3b3JkPlRlYW0gY29tcG9zaXRpb248L2tleXdvcmQ+PGtleXdvcmQ+VGVhbSBw
ZXJmb3JtYW5jZTwva2V5d29yZD48L2tleXdvcmRzPjxkYXRlcz48eWVhcj4yMDIxPC95ZWFyPjwv
ZGF0ZXM+PHB1Ymxpc2hlcj5FbHNldmllciBJbmMuPC9wdWJsaXNoZXI+PGlzYm4+MTA0ODk4NDMg
KElTU04pPC9pc2JuPjx3b3JrLXR5cGU+QXJ0aWNsZTwvd29yay10eXBlPjx1cmxzPjxyZWxhdGVk
LXVybHM+PHVybD5odHRwczovL3d3dy5zY29wdXMuY29tL2lud2FyZC9yZWNvcmQudXJpP2VpZD0y
LXMyLjAtODUxMDE4NzE4MTImYW1wO2RvaT0xMC4xMDE2JTJmai5sZWFxdWEuMjAyMS4xMDE0OTkm
YW1wO3BhcnRuZXJJRD00MCZhbXA7bWQ1PTI2NzdkM2YwZTE3MmVmMDc5NzBmZjViYmZiYmJjYjAz
PC91cmw+PC9yZWxhdGVkLXVybHM+PC91cmxzPjxjdXN0b203PjEwMTQ5OTwvY3VzdG9tNz48ZWxl
Y3Ryb25pYy1yZXNvdXJjZS1udW0+MTAuMTAxNi9qLmxlYXF1YS4yMDIxLjEwMTQ5OTwvZWxlY3Ry
b25pYy1yZXNvdXJjZS1udW0+PHJlbW90ZS1kYXRhYmFzZS1uYW1lPlNjb3B1czwvcmVtb3RlLWRh
dGFiYXNlLW5hbWU+PGxhbmd1YWdlPkVuZ2xpc2g8L2xhbmd1YWdlPjwvcmVjb3JkPjwvQ2l0ZT48
Q2l0ZT48QXV0aG9yPkFsaTwvQXV0aG9yPjxZZWFyPjIwMjE8L1llYXI+PFJlY051bT43NzU3PC9S
ZWNOdW0+PHJlY29yZD48cmVjLW51bWJlcj43NzU3PC9yZWMtbnVtYmVyPjxmb3JlaWduLWtleXM+
PGtleSBhcHA9IkVOIiBkYi1pZD0iMHg5czI5cHg4ZHJlYXNlc3oybzU5c2RmdGVkNTJ2dHRydmU1
IiB0aW1lc3RhbXA9IjE2NTM0MTAwMTEiPjc3NTc8L2tleT48L2ZvcmVpZ24ta2V5cz48cmVmLXR5
cGUgbmFtZT0iSm91cm5hbCBBcnRpY2xlIj4xNzwvcmVmLXR5cGU+PGNvbnRyaWJ1dG9ycz48YXV0
aG9ycz48YXV0aG9yPkFsaSwgSC48L2F1dGhvcj48YXV0aG9yPkNodWFubWluLCBTLjwvYXV0aG9y
PjxhdXRob3I+QWhtZWQsIE0uPC9hdXRob3I+PGF1dGhvcj5NYWhtb29kLCBBLjwvYXV0aG9yPjxh
dXRob3I+S2hheXlhbSwgTS48L2F1dGhvcj48YXV0aG9yPlRpa2hvbWlyb3ZhLCBBLjwvYXV0aG9y
PjwvYXV0aG9ycz48L2NvbnRyaWJ1dG9ycz48YXV0aC1hZGRyZXNzPlNjaG9vbCBvZiBFY29ub21p
YyBhbmQgTWFuYWdlbWVudCwgQ2hpbmEgVW5pdmVyc2l0eSBvZiBHZW9zY2llbmNlcywgV3VoYW4s
IENoaW5hPC9hdXRoLWFkZHJlc3M+PHRpdGxlcz48dGl0bGU+VHJhbnNmb3JtYXRpb25hbCBMZWFk
ZXJzaGlwIGFuZCBQcm9qZWN0IFN1Y2Nlc3M6IFNlcmlhbCBNZWRpYXRpb24gb2YgVGVhbS1CdWls
ZGluZyBhbmQgVGVhbXdvcms8L3RpdGxlPjxzZWNvbmRhcnktdGl0bGU+RnJvbnRpZXJzIGluIFBz
eWNob2xvZ3k8L3NlY29uZGFyeS10aXRsZT48YWx0LXRpdGxlPkZyb250LiBQc3ljaG9sLjwvYWx0
LXRpdGxlPjwvdGl0bGVzPjxwZXJpb2RpY2FsPjxmdWxsLXRpdGxlPkZyb250aWVycyBpbiBQc3lj
aG9sb2d5PC9mdWxsLXRpdGxlPjxhYmJyLTE+RnJvbnQuIFBzeWNob2wuPC9hYmJyLTE+PGFiYnIt
Mj5Gcm9udCBQc3ljaG9sPC9hYmJyLTI+PC9wZXJpb2RpY2FsPjxhbHQtcGVyaW9kaWNhbD48ZnVs
bC10aXRsZT5Gcm9udGllcnMgaW4gUHN5Y2hvbG9neTwvZnVsbC10aXRsZT48YWJici0xPkZyb250
LiBQc3ljaG9sLjwvYWJici0xPjxhYmJyLTI+RnJvbnQgUHN5Y2hvbDwvYWJici0yPjwvYWx0LXBl
cmlvZGljYWw+PHZvbHVtZT4xMjwvdm9sdW1lPjxrZXl3b3Jkcz48a2V5d29yZD5pbmZvcm1hdGlv
biBzeXN0ZW0gZGV2ZWxvcG1lbnQ8L2tleXdvcmQ+PGtleXdvcmQ+cHJvamVjdCBzdWNjZXNzPC9r
ZXl3b3JkPjxrZXl3b3JkPnRlYW0tYnVpbGRpbmc8L2tleXdvcmQ+PGtleXdvcmQ+dGVhbXdvcmsg
cXVhbGl0eTwva2V5d29yZD48a2V5d29yZD50cmFuc2Zvcm1hdGlvbmFsIGxlYWRlcnNoaXA8L2tl
eXdvcmQ+PC9rZXl3b3Jkcz48ZGF0ZXM+PHllYXI+MjAyMTwveWVhcj48L2RhdGVzPjxwdWJsaXNo
ZXI+RnJvbnRpZXJzIE1lZGlhIFMuQS48L3B1Ymxpc2hlcj48aXNibj4xNjY0MTA3OCAoSVNTTik8
L2lzYm4+PHdvcmstdHlwZT5BcnRpY2xlPC93b3JrLXR5cGU+PHVybHM+PHJlbGF0ZWQtdXJscz48
dXJsPmh0dHBzOi8vd3d3LnNjb3B1cy5jb20vaW53YXJkL3JlY29yZC51cmk/ZWlkPTItczIuMC04
NTExNTM3NzExMSZhbXA7ZG9pPTEwLjMzODklMmZmcHN5Zy4yMDIxLjY4OTMxMSZhbXA7cGFydG5l
cklEPTQwJmFtcDttZDU9NDgxOGFhMzAwNmY4NzA5MTM3YTZhOGVkY2VlNzM0OGU8L3VybD48L3Jl
bGF0ZWQtdXJscz48L3VybHM+PGN1c3RvbTc+Njg5MzExPC9jdXN0b203PjxlbGVjdHJvbmljLXJl
c291cmNlLW51bT4xMC4zMzg5L2Zwc3lnLjIwMjEuNjg5MzExPC9lbGVjdHJvbmljLXJlc291cmNl
LW51bT48cmVtb3RlLWRhdGFiYXNlLW5hbWU+U2NvcHVzPC9yZW1vdGUtZGF0YWJhc2UtbmFtZT48
bGFuZ3VhZ2U+RW5nbGlzaDwvbGFuZ3VhZ2U+PC9yZWNvcmQ+PC9DaXRlPjxDaXRlPjxBdXRob3I+
VmF1Z2hhbjwvQXV0aG9yPjxZZWFyPjIwMjE8L1llYXI+PFJlY051bT43NzU4PC9SZWNOdW0+PHJl
Y29yZD48cmVjLW51bWJlcj43NzU4PC9yZWMtbnVtYmVyPjxmb3JlaWduLWtleXM+PGtleSBhcHA9
IkVOIiBkYi1pZD0iMHg5czI5cHg4ZHJlYXNlc3oybzU5c2RmdGVkNTJ2dHRydmU1IiB0aW1lc3Rh
bXA9IjE2NTM0MTAwMTEiPjc3NTg8L2tleT48L2ZvcmVpZ24ta2V5cz48cmVmLXR5cGUgbmFtZT0i
Sm91cm5hbCBBcnRpY2xlIj4xNzwvcmVmLXR5cGU+PGNvbnRyaWJ1dG9ycz48YXV0aG9ycz48YXV0
aG9yPlZhdWdoYW4sIFIuPC9hdXRob3I+PGF1dGhvcj5Sb21hbmljaywgTS48L2F1dGhvcj48YXV0
aG9yPkJyYXNzaWwsIEQuPC9hdXRob3I+PGF1dGhvcj5Lb3N0LCBSLjwvYXV0aG9yPjxhdXRob3I+
TmV2aWxsZS1XaWxsaWFtcywgTS48L2F1dGhvcj48YXV0aG9yPkdvdHRlc21hbiwgUi48L2F1dGhv
cj48YXV0aG9yPkRldmluZSwgUi48L2F1dGhvcj48YXV0aG9yPk1hbnVrb25kYSwgUC48L2F1dGhv
cj48YXV0aG9yPlJvbm5pbmcsIEEuPC9hdXRob3I+PGF1dGhvcj5P4oCZU3VsbGl2YW4sIEIuPC9h
dXRob3I+PGF1dGhvcj5DYXBpbGksIEIuPC9hdXRob3I+PGF1dGhvcj5NYWNhcnRodXIsIFIuPC9h
dXRob3I+PGF1dGhvcj5Ub2JpbiwgSi4gTi48L2F1dGhvcj48YXV0aG9yPkpvaG5zb24sIFQuPC9h
dXRob3I+PGF1dGhvcj5TaGFwaXJvLCBFLiBELjwvYXV0aG9yPjxhdXRob3I+TWVhZ2hlciwgRS48
L2F1dGhvcj48YXV0aG9yPktydWVnZXIsIEouPC9hdXRob3I+PGF1dGhvcj5TY2hsZXNpbmdlciwg
Uy48L2F1dGhvcj48YXV0aG9yPkNvbGxlciwgQi4gUy48L2F1dGhvcj48L2F1dGhvcnM+PC9jb250
cmlidXRvcnM+PGF1dGgtYWRkcmVzcz5DZW50ZXIgZm9yIENsaW5pY2FsIGFuZCBUcmFuc2xhdGlv
bmFsIFNjaWVuY2UsIFJvY2tlZmVsbGVyIFVuaXZlcnNpdHksIE5ldyBZb3JrLCBOWSwgVW5pdGVk
IFN0YXRlcyYjeEQ7Q2xpbmljYWwgTmV0d29yaywgSW5jLiAoQ0ROKSwgTmV3IFlvcmssIE5ZLCBV
bml0ZWQgU3RhdGVzJiN4RDtZYWxlIENlbnRlciBmb3IgQ2xpbmljYWwgSW52ZXN0aWdhdGlvbiwg
WWFsZSBVbml2ZXJzaXR5LCBOZXcgSGF2ZW4sIENULCBVbml0ZWQgU3RhdGVzJiN4RDtJbnN0aXR1
dGUgZm9yIFRyYW5zbGF0aW9uYWwgTWVkaWNpbmUgYW5kIFRoZXJhcGV1dGljcywgVW5pdmVyc2l0
eSBvZiBQZW5uc3lsdmFuaWEsIFBoaWxhZGVscGhpYSwgUEEsIFVuaXRlZCBTdGF0ZXM8L2F1dGgt
YWRkcmVzcz48dGl0bGVzPjx0aXRsZT5UaGUgUm9ja2VmZWxsZXIgVGVhbSBTY2llbmNlIExlYWRl
cnNoaXAgdHJhaW5pbmcgcHJvZ3JhbTogQ3VycmljdWx1bSwgc3RhbmRhcmRpemVkIGFzc2Vzc21l
bnQgb2YgY29tcGV0ZW5jaWVzLCBhbmQgaW1wYWN0IG9mIHJldHVybmluZyBhc3Nlc3NtZW50czwv
dGl0bGU+PHNlY29uZGFyeS10aXRsZT5Kb3VybmFsIG9mIENsaW5pY2FsIGFuZCBUcmFuc2xhdGlv
bmFsIFNjaWVuY2U8L3NlY29uZGFyeS10aXRsZT48YWx0LXRpdGxlPkouIENsaW4uIFRyYW5zbC4g
U2NpLjwvYWx0LXRpdGxlPjwvdGl0bGVzPjxwZXJpb2RpY2FsPjxmdWxsLXRpdGxlPkpvdXJuYWwg
b2YgQ2xpbmljYWwgYW5kIFRyYW5zbGF0aW9uYWwgU2NpZW5jZTwvZnVsbC10aXRsZT48L3Blcmlv
ZGljYWw+PHZvbHVtZT41PC92b2x1bWU+PG51bWJlcj4xPC9udW1iZXI+PGtleXdvcmRzPjxrZXl3
b3JkPkNsaW5pY2FsIFNjaG9sYXI8L2tleXdvcmQ+PGtleXdvcmQ+RWR1Y2F0aW9uPC9rZXl3b3Jk
PjxrZXl3b3JkPk1hbmFnZW1lbnQ8L2tleXdvcmQ+PGtleXdvcmQ+VGVhbSBTY2llbmNlIExlYWRl
cnNoaXA8L2tleXdvcmQ+PGtleXdvcmQ+VHJhaW5pbmc8L2tleXdvcmQ+PGtleXdvcmQ+Y2FyZWVy
IHBsYW5uaW5nPC9rZXl3b3JkPjxrZXl3b3JkPmN1cnJpY3VsdW0gZGV2ZWxvcG1lbnQ8L2tleXdv
cmQ+PGtleXdvcmQ+RGVscGhpIHN0dWR5PC9rZXl3b3JkPjxrZXl3b3JkPmh1bWFuPC9rZXl3b3Jk
PjxrZXl3b3JkPmludGVybmFsIGNvbnNpc3RlbmN5PC9rZXl3b3JkPjxrZXl3b3JkPmxlYWRlcnNo
aXA8L2tleXdvcmQ+PGtleXdvcmQ+bWVudG9yPC9rZXl3b3JkPjxrZXl3b3JkPm91dGNvbWUgYXNz
ZXNzbWVudDwva2V5d29yZD48a2V5d29yZD5xdWFudGl0YXRpdmUgYW5hbHlzaXM8L2tleXdvcmQ+
PGtleXdvcmQ+cmV2aWV3PC9rZXl3b3JkPjxrZXl3b3JkPnRyYW5zbGF0aW9uYWwgcmVzZWFyY2g8
L2tleXdvcmQ+PC9rZXl3b3Jkcz48ZGF0ZXM+PHllYXI+MjAyMTwveWVhcj48L2RhdGVzPjxwdWJs
aXNoZXI+Q2FtYnJpZGdlIFVuaXZlcnNpdHkgUHJlc3M8L3B1Ymxpc2hlcj48aXNibj4yMDU5ODY2
MSAoSVNTTik8L2lzYm4+PHdvcmstdHlwZT5BcnRpY2xlPC93b3JrLXR5cGU+PHVybHM+PHJlbGF0
ZWQtdXJscz48dXJsPmh0dHBzOi8vd3d3LnNjb3B1cy5jb20vaW53YXJkL3JlY29yZC51cmk/ZWlk
PTItczIuMC04NTExMzE0NDc1MCZhbXA7ZG9pPTEwLjEwMTclMmZjdHMuMjAyMS44MzgmYW1wO3Bh
cnRuZXJJRD00MCZhbXA7bWQ1PTIxOGNkYjRmNWUxNThmNzk3ZDc3ZTNhMTI5MWFiYjJkPC91cmw+
PC9yZWxhdGVkLXVybHM+PC91cmxzPjxjdXN0b203PmUxNjU8L2N1c3RvbTc+PGVsZWN0cm9uaWMt
cmVzb3VyY2UtbnVtPjEwLjEwMTcvY3RzLjIwMjEuODM4PC9lbGVjdHJvbmljLXJlc291cmNlLW51
bT48cmVtb3RlLWRhdGFiYXNlLW5hbWU+U2NvcHVzPC9yZW1vdGUtZGF0YWJhc2UtbmFtZT48bGFu
Z3VhZ2U+RW5nbGlzaDwvbGFuZ3VhZ2U+PC9yZWNvcmQ+PC9DaXRlPjxDaXRlPjxBdXRob3I+QWxp
PC9BdXRob3I+PFllYXI+MjAyMTwvWWVhcj48UmVjTnVtPjc3NTk8L1JlY051bT48cmVjb3JkPjxy
ZWMtbnVtYmVyPjc3NTk8L3JlYy1udW1iZXI+PGZvcmVpZ24ta2V5cz48a2V5IGFwcD0iRU4iIGRi
LWlkPSIweDlzMjlweDhkcmVhc2VzejJvNTlzZGZ0ZWQ1MnZ0dHJ2ZTUiIHRpbWVzdGFtcD0iMTY1
MzQxMDAxMSI+Nzc1OTwva2V5PjwvZm9yZWlnbi1rZXlzPjxyZWYtdHlwZSBuYW1lPSJKb3VybmFs
IEFydGljbGUiPjE3PC9yZWYtdHlwZT48Y29udHJpYnV0b3JzPjxhdXRob3JzPjxhdXRob3I+QWxp
LCBBLjwvYXV0aG9yPjxhdXRob3I+V2FuZywgSC48L2F1dGhvcj48YXV0aG9yPkJvZGxhLCBBLiBB
LjwvYXV0aG9yPjxhdXRob3I+QmFoYWR1ciwgVy48L2F1dGhvcj48L2F1dGhvcnM+PC9jb250cmli
dXRvcnM+PGF1dGgtYWRkcmVzcz5TY2hvb2wgb2YgRWNvbm9taWNzIGFuZCBNYW5hZ2VtZW50LCBU
b25namkgVW5pdmVyc2l0eSwgU2hhbmdoYWksIENoaW5hJiN4RDtTY2hvb2wgb2YgRWNvbm9taWNz
IGFuZCBCdXNpbmVzcyBBZG1pbmlzdHJhdGlvbiwgWWliaW4gVW5pdmVyc2l0eSwgWWliaW4sIENo
aW5hPC9hdXRoLWFkZHJlc3M+PHRpdGxlcz48dGl0bGU+QSBtb2RlcmF0ZWQgbWVkaWF0aW9uIG1v
ZGVsIGxpbmtpbmcgdHJhbnNhY3RpdmUgbWVtb3J5IHN5c3RlbSBhbmQgc29jaWFsIG1lZGlhIHdp
dGggc2hhcmVkIGxlYWRlcnNoaXAgYW5kIHRlYW0gaW5ub3ZhdGlvbjwvdGl0bGU+PHNlY29uZGFy
eS10aXRsZT5TY2FuZGluYXZpYW4gSm91cm5hbCBvZiBQc3ljaG9sb2d5PC9zZWNvbmRhcnktdGl0
bGU+PGFsdC10aXRsZT5TY2FuZC4gSi4gUHN5Y2hvbC48L2FsdC10aXRsZT48L3RpdGxlcz48cGVy
aW9kaWNhbD48ZnVsbC10aXRsZT5TY2FuZGluYXZpYW4gSm91cm5hbCBvZiBQc3ljaG9sb2d5PC9m
dWxsLXRpdGxlPjxhYmJyLTE+U2NhbmQuIEouIFBzeWNob2wuPC9hYmJyLTE+PGFiYnItMj5TY2Fu
ZCBKIFBzeWNob2w8L2FiYnItMj48L3BlcmlvZGljYWw+PGFsdC1wZXJpb2RpY2FsPjxmdWxsLXRp
dGxlPlNjYW5kaW5hdmlhbiBKb3VybmFsIG9mIFBzeWNob2xvZ3k8L2Z1bGwtdGl0bGU+PGFiYnIt
MT5TY2FuZC4gSi4gUHN5Y2hvbC48L2FiYnItMT48YWJici0yPlNjYW5kIEogUHN5Y2hvbDwvYWJi
ci0yPjwvYWx0LXBlcmlvZGljYWw+PHBhZ2VzPjYyNS02Mzc8L3BhZ2VzPjx2b2x1bWU+NjI8L3Zv
bHVtZT48bnVtYmVyPjQ8L251bWJlcj48a2V5d29yZHM+PGtleXdvcmQ+c2hhcmVkIGxlYWRlcnNo
aXA8L2tleXdvcmQ+PGtleXdvcmQ+c29jaWFsIG1lZGlhIHVzZTwva2V5d29yZD48a2V5d29yZD50
ZWFtIGlubm92YXRpb248L2tleXdvcmQ+PGtleXdvcmQ+dHJhbnNhY3RpdmUgbWVtb3J5IHN5c3Rl
bTwva2V5d29yZD48a2V5d29yZD5hZHVsdDwva2V5d29yZD48a2V5d29yZD5DaGluYTwva2V5d29y
ZD48a2V5d29yZD5jb29wZXJhdGlvbjwva2V5d29yZD48a2V5d29yZD5jcmVhdGl2aXR5PC9rZXl3
b3JkPjxrZXl3b3JkPmZlbWFsZTwva2V5d29yZD48a2V5d29yZD5odW1hbjwva2V5d29yZD48a2V5
d29yZD5sZWFkZXJzaGlwPC9rZXl3b3JkPjxrZXl3b3JkPm1hbGU8L2tleXdvcmQ+PGtleXdvcmQ+
bWVtb3J5PC9rZXl3b3JkPjxrZXl3b3JkPnBzeWNob2xvZ2ljYWwgbW9kZWw8L2tleXdvcmQ+PGtl
eXdvcmQ+c29jaWFsIG1lZGlhPC9rZXl3b3JkPjxrZXl3b3JkPnlvdW5nIGFkdWx0PC9rZXl3b3Jk
PjxrZXl3b3JkPkNvb3BlcmF0aXZlIEJlaGF2aW9yPC9rZXl3b3JkPjxrZXl3b3JkPkh1bWFuczwv
a2V5d29yZD48a2V5d29yZD5Nb2RlbHMsIFBzeWNob2xvZ2ljYWw8L2tleXdvcmQ+PC9rZXl3b3Jk
cz48ZGF0ZXM+PHllYXI+MjAyMTwveWVhcj48L2RhdGVzPjxwdWJsaXNoZXI+QmxhY2t3ZWxsIFB1
Ymxpc2hpbmcgTHRkPC9wdWJsaXNoZXI+PGlzYm4+MDAzNjU1NjQgKElTU04pPC9pc2JuPjx3b3Jr
LXR5cGU+QXJ0aWNsZTwvd29yay10eXBlPjx1cmxzPjxyZWxhdGVkLXVybHM+PHVybD5odHRwczov
L3d3dy5zY29wdXMuY29tL2lud2FyZC9yZWNvcmQudXJpP2VpZD0yLXMyLjAtODUxMDU5MTY0MDkm
YW1wO2RvaT0xMC4xMTExJTJmc2pvcC4xMjczMyZhbXA7cGFydG5lcklEPTQwJmFtcDttZDU9ZGQx
MWRkYzVkZTkxMjNhZDg0MWIxZWU5ZWQwMGFhNDI8L3VybD48L3JlbGF0ZWQtdXJscz48L3VybHM+
PGN1c3RvbTI+MzM5ODg4Nzg8L2N1c3RvbTI+PGVsZWN0cm9uaWMtcmVzb3VyY2UtbnVtPjEwLjEx
MTEvc2pvcC4xMjczMzwvZWxlY3Ryb25pYy1yZXNvdXJjZS1udW0+PHJlbW90ZS1kYXRhYmFzZS1u
YW1lPlNjb3B1czwvcmVtb3RlLWRhdGFiYXNlLW5hbWU+PGxhbmd1YWdlPkVuZ2xpc2g8L2xhbmd1
YWdlPjwvcmVjb3JkPjwvQ2l0ZT48Q2l0ZT48QXV0aG9yPlZhbiBEaWprPC9BdXRob3I+PFllYXI+
MjAyMTwvWWVhcj48UmVjTnVtPjc3NjA8L1JlY051bT48cmVjb3JkPjxyZWMtbnVtYmVyPjc3NjA8
L3JlYy1udW1iZXI+PGZvcmVpZ24ta2V5cz48a2V5IGFwcD0iRU4iIGRiLWlkPSIweDlzMjlweDhk
cmVhc2VzejJvNTlzZGZ0ZWQ1MnZ0dHJ2ZTUiIHRpbWVzdGFtcD0iMTY1MzQxMDAxMSI+Nzc2MDwv
a2V5PjwvZm9yZWlnbi1rZXlzPjxyZWYtdHlwZSBuYW1lPSJKb3VybmFsIEFydGljbGUiPjE3PC9y
ZWYtdHlwZT48Y29udHJpYnV0b3JzPjxhdXRob3JzPjxhdXRob3I+VmFuIERpamssIEQuPC9hdXRo
b3I+PGF1dGhvcj5LYXJrLCBSLjwvYXV0aG9yPjxhdXRob3I+TWF0dGEsIEYuPC9hdXRob3I+PGF1
dGhvcj5Kb2huc29uLCBSLiBFLjwvYXV0aG9yPjwvYXV0aG9ycz48L2NvbnRyaWJ1dG9ycz48YXV0
aC1hZGRyZXNzPkRlcGFydG1lbnQgb2YgSGVhbHRoIFN5c3RlbXMgTWFuYWdlbWVudCwgQmVuLUd1
cmlvbiBVbml2ZXJzaXR5IG9mIHRoZSBOZWdldiwgQmVlci1TaGV2YSwgSXNyYWVsJiN4RDtEZXBh
cnRtZW50IG9mIFBzeWNob2xvZ3ksIEJhci1JbGFuIFVuaXZlcnNpdHksIFJhbWF0IEdhbiwgSXNy
YWVsJiN4RDtEZXBhcnRtZW50IG9mIE1hbmFnZW1lbnQsIFVuaXZlcnNpdHkgb2YgR2VvcmdpYSwg
QXRoZW5zLCBHQSwgVW5pdGVkIFN0YXRlcyYjeEQ7RGVwYXJ0bWVudCBvZiBNYW5hZ2VtZW50LCBN
aWNoaWdhbiBTdGF0ZSBVbml2ZXJzaXR5LCBFYXN0IExhbnNpbmcsIE1JLCBVbml0ZWQgU3RhdGVz
PC9hdXRoLWFkZHJlc3M+PHRpdGxlcz48dGl0bGU+Q29sbGVjdGl2ZSBhc3BpcmF0aW9uczogY29s
bGVjdGl2ZSByZWd1bGF0b3J5IGZvY3VzIGFzIGEgbWVkaWF0b3IgYmV0d2VlbiB0cmFuc2Zvcm1h
dGlvbmFsIGFuZCB0cmFuc2FjdGlvbmFsIGxlYWRlcnNoaXAgYW5kIHRlYW0gY3JlYXRpdml0eTwv
dGl0bGU+PHNlY29uZGFyeS10aXRsZT5Kb3VybmFsIG9mIEJ1c2luZXNzIGFuZCBQc3ljaG9sb2d5
PC9zZWNvbmRhcnktdGl0bGU+PGFsdC10aXRsZT5KLiBCdXMuIFBzeWNob2wuPC9hbHQtdGl0bGU+
PC90aXRsZXM+PHBlcmlvZGljYWw+PGZ1bGwtdGl0bGU+Sm91cm5hbCBvZiBCdXNpbmVzcyBhbmQg
UHN5Y2hvbG9neTwvZnVsbC10aXRsZT48YWJici0xPkouIEJ1cy4gUHN5Y2hvbC48L2FiYnItMT48
YWJici0yPkogQnVzIFBzeWNob2w8L2FiYnItMj48YWJici0zPkpvdXJuYWwgb2YgQnVzaW5lc3Mg
JmFtcDsgUHN5Y2hvbG9neTwvYWJici0zPjwvcGVyaW9kaWNhbD48YWx0LXBlcmlvZGljYWw+PGZ1
bGwtdGl0bGU+Sm91cm5hbCBvZiBCdXNpbmVzcyBhbmQgUHN5Y2hvbG9neTwvZnVsbC10aXRsZT48
YWJici0xPkouIEJ1cy4gUHN5Y2hvbC48L2FiYnItMT48YWJici0yPkogQnVzIFBzeWNob2w8L2Fi
YnItMj48YWJici0zPkpvdXJuYWwgb2YgQnVzaW5lc3MgJmFtcDsgUHN5Y2hvbG9neTwvYWJici0z
PjwvYWx0LXBlcmlvZGljYWw+PHBhZ2VzPjYzMy02NTg8L3BhZ2VzPjx2b2x1bWU+MzY8L3ZvbHVt
ZT48bnVtYmVyPjQ8L251bWJlcj48a2V5d29yZHM+PGtleXdvcmQ+Q29sbGVjdGl2ZSByZWd1bGF0
b3J5IGZvY3VzPC9rZXl3b3JkPjxrZXl3b3JkPkNyZWF0aXZpdHk8L2tleXdvcmQ+PGtleXdvcmQ+
TGVhZGVyc2hpcDwva2V5d29yZD48a2V5d29yZD5UZWFtIGluaXRpYXRpdmU8L2tleXdvcmQ+PGtl
eXdvcmQ+VGVhbSBwcm9jZXNzZXM8L2tleXdvcmQ+PC9rZXl3b3Jkcz48ZGF0ZXM+PHllYXI+MjAy
MTwveWVhcj48L2RhdGVzPjxwdWJsaXNoZXI+U3ByaW5nZXI8L3B1Ymxpc2hlcj48aXNibj4wODg5
MzI2OCAoSVNTTik8L2lzYm4+PHdvcmstdHlwZT5BcnRpY2xlPC93b3JrLXR5cGU+PHVybHM+PHJl
bGF0ZWQtdXJscz48dXJsPmh0dHBzOi8vd3d3LnNjb3B1cy5jb20vaW53YXJkL3JlY29yZC51cmk/
ZWlkPTItczIuMC04NTA4NTAwMzAyOCZhbXA7ZG9pPTEwLjEwMDclMmZzMTA4NjktMDIwLTA5Njky
LTYmYW1wO3BhcnRuZXJJRD00MCZhbXA7bWQ1PWZlYzljOTY5ZTk0ZGIxNDQ1YzM2NDYxOGM3MjMz
ZDUwPC91cmw+PC9yZWxhdGVkLXVybHM+PC91cmxzPjxlbGVjdHJvbmljLXJlc291cmNlLW51bT4x
MC4xMDA3L3MxMDg2OS0wMjAtMDk2OTItNjwvZWxlY3Ryb25pYy1yZXNvdXJjZS1udW0+PHJlbW90
ZS1kYXRhYmFzZS1uYW1lPlNjb3B1czwvcmVtb3RlLWRhdGFiYXNlLW5hbWU+PGxhbmd1YWdlPkVu
Z2xpc2g8L2xhbmd1YWdlPjwvcmVjb3JkPjwvQ2l0ZT48Q2l0ZT48QXV0aG9yPkxpc2FrPC9BdXRo
b3I+PFllYXI+MjAyMTwvWWVhcj48UmVjTnVtPjc3NjE8L1JlY051bT48cmVjb3JkPjxyZWMtbnVt
YmVyPjc3NjE8L3JlYy1udW1iZXI+PGZvcmVpZ24ta2V5cz48a2V5IGFwcD0iRU4iIGRiLWlkPSIw
eDlzMjlweDhkcmVhc2VzejJvNTlzZGZ0ZWQ1MnZ0dHJ2ZTUiIHRpbWVzdGFtcD0iMTY1MzQxMDAx
MSI+Nzc2MTwva2V5PjwvZm9yZWlnbi1rZXlzPjxyZWYtdHlwZSBuYW1lPSJKb3VybmFsIEFydGlj
bGUiPjE3PC9yZWYtdHlwZT48Y29udHJpYnV0b3JzPjxhdXRob3JzPjxhdXRob3I+TGlzYWssIEEu
PC9hdXRob3I+PGF1dGhvcj5IYXJ1c2gsIFIuPC9hdXRob3I+PC9hdXRob3JzPjwvY29udHJpYnV0
b3JzPjxhdXRoLWFkZHJlc3M+RGVwYXJ0bWVudCBvZiBNYW5hZ2VtZW50LCBCZW4tR3VyaW9uIFVu
aXZlcnNpdHkgb2YgdGhlIE5lZ2V2LCBCZWVyc2hldmEsIElzcmFlbCYjeEQ7VGhlIEdyYWR1YXRl
IFNjaG9vbCBvZiBCdXNpbmVzcyBBZG1pbmlzdHJhdGlvbiwgQmFyLUlsYW4gVW5pdmVyc2l0eSwg
UmFtYXQgR2FuLCBJc3JhZWw8L2F1dGgtYWRkcmVzcz48dGl0bGVzPjx0aXRsZT5HbG9iYWwgYW5k
IGxvY2FsIGlkZW50aXRpZXMgb24gdGhlIGJhbGFuY2Ugc2NhbGU6IFByZWRpY3RpbmcgdHJhbnNm
b3JtYXRpb25hbCBsZWFkZXJzaGlwIGFuZCBlZmZlY3RpdmVuZXNzIGluIG11bHRpY3VsdHVyYWwg
dGVhbXM8L3RpdGxlPjxzZWNvbmRhcnktdGl0bGU+UExvUyBPTkU8L3NlY29uZGFyeS10aXRsZT48
YWx0LXRpdGxlPlBMb1MgT05FPC9hbHQtdGl0bGU+PC90aXRsZXM+PHBlcmlvZGljYWw+PGZ1bGwt
dGl0bGU+UGxvUyBPbmU8L2Z1bGwtdGl0bGU+PGFiYnItMT5QTG9TIE9uZTwvYWJici0xPjxhYmJy
LTI+UExvUyBPbmU8L2FiYnItMj48L3BlcmlvZGljYWw+PGFsdC1wZXJpb2RpY2FsPjxmdWxsLXRp
dGxlPlBsb1MgT25lPC9mdWxsLXRpdGxlPjxhYmJyLTE+UExvUyBPbmU8L2FiYnItMT48YWJici0y
PlBMb1MgT25lPC9hYmJyLTI+PC9hbHQtcGVyaW9kaWNhbD48dm9sdW1lPjE2PC92b2x1bWU+PG51
bWJlcj43IEp1bHk8L251bWJlcj48a2V5d29yZHM+PGtleXdvcmQ+YXJ0aWNsZTwva2V5d29yZD48
a2V5d29yZD5jdWx0dXJhbCBmYWN0b3I8L2tleXdvcmQ+PGtleXdvcmQ+aHVtYW48L2tleXdvcmQ+
PGtleXdvcmQ+aHVtYW4gZXhwZXJpbWVudDwva2V5d29yZD48a2V5d29yZD5sZWFkZXJzaGlwPC9r
ZXl3b3JkPjxrZXl3b3JkPm1ham9yIGNsaW5pY2FsIHN0dWR5PC9rZXl3b3JkPjxrZXl3b3JkPnNv
Y2lhbCBzdGF0dXM8L2tleXdvcmQ+PGtleXdvcmQ+dGhlb3JldGljYWwgc3R1ZHk8L2tleXdvcmQ+
PGtleXdvcmQ+Y3VsdHVyYWwgZGl2ZXJzaXR5PC9rZXl3b3JkPjxrZXl3b3JkPnNvY2lhbCBiZWhh
dmlvcjwva2V5d29yZD48a2V5d29yZD5IdW1hbnM8L2tleXdvcmQ+PGtleXdvcmQ+U29jaWFsIElk
ZW50aWZpY2F0aW9uPC9rZXl3b3JkPjwva2V5d29yZHM+PGRhdGVzPjx5ZWFyPjIwMjE8L3llYXI+
PC9kYXRlcz48cHVibGlzaGVyPlB1YmxpYyBMaWJyYXJ5IG9mIFNjaWVuY2U8L3B1Ymxpc2hlcj48
aXNibj4xOTMyNjIwMyAoSVNTTik8L2lzYm4+PHdvcmstdHlwZT5BcnRpY2xlPC93b3JrLXR5cGU+
PHVybHM+PHJlbGF0ZWQtdXJscz48dXJsPmh0dHBzOi8vd3d3LnNjb3B1cy5jb20vaW53YXJkL3Jl
Y29yZC51cmk/ZWlkPTItczIuMC04NTExMDI0MzIyNyZhbXA7ZG9pPTEwLjEzNzElMmZqb3VybmFs
LnBvbmUuMDI1NDY1NiZhbXA7cGFydG5lcklEPTQwJmFtcDttZDU9NmEyYTNmMmQwYTc2ZjRmYjEz
ZWQyNDNlZjQwNTYzNDk8L3VybD48L3JlbGF0ZWQtdXJscz48L3VybHM+PGN1c3RvbTI+MzQyNjA2
NDg8L2N1c3RvbTI+PGN1c3RvbTc+ZTAyNTQ2NTY8L2N1c3RvbTc+PGVsZWN0cm9uaWMtcmVzb3Vy
Y2UtbnVtPjEwLjEzNzEvam91cm5hbC5wb25lLjAyNTQ2NTY8L2VsZWN0cm9uaWMtcmVzb3VyY2Ut
bnVtPjxyZW1vdGUtZGF0YWJhc2UtbmFtZT5TY29wdXM8L3JlbW90ZS1kYXRhYmFzZS1uYW1lPjxs
YW5ndWFnZT5FbmdsaXNoPC9sYW5ndWFnZT48L3JlY29yZD48L0NpdGU+PENpdGU+PEF1dGhvcj5J
bWFtPC9BdXRob3I+PFllYXI+MjAyMTwvWWVhcj48UmVjTnVtPjc3NjI8L1JlY051bT48cmVjb3Jk
PjxyZWMtbnVtYmVyPjc3NjI8L3JlYy1udW1iZXI+PGZvcmVpZ24ta2V5cz48a2V5IGFwcD0iRU4i
IGRiLWlkPSIweDlzMjlweDhkcmVhc2VzejJvNTlzZGZ0ZWQ1MnZ0dHJ2ZTUiIHRpbWVzdGFtcD0i
MTY1MzQxMDAxMSI+Nzc2Mjwva2V5PjwvZm9yZWlnbi1rZXlzPjxyZWYtdHlwZSBuYW1lPSJKb3Vy
bmFsIEFydGljbGUiPjE3PC9yZWYtdHlwZT48Y29udHJpYnV0b3JzPjxhdXRob3JzPjxhdXRob3I+
SW1hbSwgSC48L2F1dGhvcj48YXV0aG9yPlphaGVlciwgTS4gSy48L2F1dGhvcj48L2F1dGhvcnM+
PC9jb250cmlidXRvcnM+PGF1dGgtYWRkcmVzcz5SaXBoYWggU2Nob29sIG9mIEJ1c2luZXNzIGFu
ZCBNYW5hZ2VtZW50LCBSaXBoYWggSW50ZXJuYXRpb25hbCBVbml2ZXJzaXR5LCBMYWhvcmUgQ2Ft
cHVzLCBMYWhvcmUsIFBha2lzdGFuJiN4RDtQdW5qYWIgVGFpbmppbiBVbml2ZXJzaXR5IG9mIEVu
Z2luZWVyaW5nICZhbXA7IFRlY2hub2xvZ3ksIExhaG9yZSwgUGFraXN0YW48L2F1dGgtYWRkcmVz
cz48dGl0bGVzPjx0aXRsZT5TaGFyZWQgbGVhZGVyc2hpcCBhbmQgcHJvamVjdCBzdWNjZXNzOiBU
aGUgcm9sZXMgb2Yga25vd2xlZGdlIHNoYXJpbmcsIGNvaGVzaW9uIGFuZCB0cnVzdCBpbiB0aGUg
dGVhbTwvdGl0bGU+PHNlY29uZGFyeS10aXRsZT5JbnRlcm5hdGlvbmFsIEpvdXJuYWwgb2YgUHJv
amVjdCBNYW5hZ2VtZW50PC9zZWNvbmRhcnktdGl0bGU+PGFsdC10aXRsZT5JbnQuIEouIFByb2ou
IE1hbmFnZS48L2FsdC10aXRsZT48L3RpdGxlcz48cGVyaW9kaWNhbD48ZnVsbC10aXRsZT5JbnRl
cm5hdGlvbmFsIEpvdXJuYWwgb2YgUHJvamVjdCBNYW5hZ2VtZW50PC9mdWxsLXRpdGxlPjwvcGVy
aW9kaWNhbD48cGFnZXM+NDYzLTQ3MzwvcGFnZXM+PHZvbHVtZT4zOTwvdm9sdW1lPjxudW1iZXI+
NTwvbnVtYmVyPjxrZXl3b3Jkcz48a2V5d29yZD5Db2hlc2lvbjwva2V5d29yZD48a2V5d29yZD5L
bm93bGVkZ2Ugc2hhcmluZzwva2V5d29yZD48a2V5d29yZD5Qcm9qZWN0IHN1Y2Nlc3M8L2tleXdv
cmQ+PGtleXdvcmQ+U2hhcmVkIGxlYWRlcnNoaXA8L2tleXdvcmQ+PGtleXdvcmQ+VHJ1c3QgaW4g
dGVhbTwva2V5d29yZD48a2V5d29yZD5Qcm9qZWN0IG1hbmFnZW1lbnQ8L2tleXdvcmQ+PGtleXdv
cmQ+SW50ZXJhY3Rpb24gZWZmZWN0PC9rZXl3b3JkPjxrZXl3b3JkPktub3dsZWRnZS1zaGFyaW5n
PC9rZXl3b3JkPjxrZXl3b3JkPkxlYWRlcnNoaXAgYmVoYXZpb3JzPC9rZXl3b3JkPjxrZXl3b3Jk
Pk1lZGlhdGluZyByb2xlczwva2V5d29yZD48a2V5d29yZD5Qcm9jZXNzIE1vZGVsaW5nPC9rZXl3
b3JkPjxrZXl3b3JkPlNsb3BlIGFuYWx5c2lzPC9rZXl3b3JkPjxrZXl3b3JkPlRlYW0gbWVtYmVy
czwva2V5d29yZD48a2V5d29yZD5Lbm93bGVkZ2UgbWFuYWdlbWVudDwva2V5d29yZD48a2V5d29y
ZD5pbmZvcm1hdGlvbiB0ZWNobm9sb2d5PC9rZXl3b3JkPjxrZXl3b3JkPmtub3dsZWRnZTwva2V5
d29yZD48a2V5d29yZD5tYW5hZ2VtZW50PC9rZXl3b3JkPjwva2V5d29yZHM+PGRhdGVzPjx5ZWFy
PjIwMjE8L3llYXI+PC9kYXRlcz48cHVibGlzaGVyPkVsc2V2aWVyIEx0ZDwvcHVibGlzaGVyPjxp
c2JuPjAyNjM3ODYzIChJU1NOKTwvaXNibj48d29yay10eXBlPkFydGljbGU8L3dvcmstdHlwZT48
dXJscz48cmVsYXRlZC11cmxzPjx1cmw+aHR0cHM6Ly93d3cuc2NvcHVzLmNvbS9pbndhcmQvcmVj
b3JkLnVyaT9laWQ9Mi1zMi4wLTg1MTAxODYwMzY3JmFtcDtkb2k9MTAuMTAxNiUyZmouaWpwcm9t
YW4uMjAyMS4wMi4wMDYmYW1wO3BhcnRuZXJJRD00MCZhbXA7bWQ1PWZkNzE2YzhiYjRkZDFmMzVm
ZDlhMTkzNjZjZDM1MzdlPC91cmw+PC9yZWxhdGVkLXVybHM+PC91cmxzPjxlbGVjdHJvbmljLXJl
c291cmNlLW51bT4xMC4xMDE2L2ouaWpwcm9tYW4uMjAyMS4wMi4wMDY8L2VsZWN0cm9uaWMtcmVz
b3VyY2UtbnVtPjxyZW1vdGUtZGF0YWJhc2UtbmFtZT5TY29wdXM8L3JlbW90ZS1kYXRhYmFzZS1u
YW1lPjxsYW5ndWFnZT5FbmdsaXNoPC9sYW5ndWFnZT48L3JlY29yZD48L0NpdGU+PENpdGU+PEF1
dGhvcj5DaGlhbmc8L0F1dGhvcj48WWVhcj4yMDIxPC9ZZWFyPjxSZWNOdW0+Nzc2MzwvUmVjTnVt
PjxyZWNvcmQ+PHJlYy1udW1iZXI+Nzc2MzwvcmVjLW51bWJlcj48Zm9yZWlnbi1rZXlzPjxrZXkg
YXBwPSJFTiIgZGItaWQ9IjB4OXMyOXB4OGRyZWFzZXN6Mm81OXNkZnRlZDUydnR0cnZlNSIgdGlt
ZXN0YW1wPSIxNjUzNDEwMDExIj43NzYzPC9rZXk+PC9mb3JlaWduLWtleXM+PHJlZi10eXBlIG5h
bWU9IkpvdXJuYWwgQXJ0aWNsZSI+MTc8L3JlZi10eXBlPjxjb250cmlidXRvcnM+PGF1dGhvcnM+
PGF1dGhvcj5DaGlhbmcsIEouIFQuIEouPC9hdXRob3I+PGF1dGhvcj5DaGVuLCBYLiBQLjwvYXV0
aG9yPjxhdXRob3I+TGl1LCBILjwvYXV0aG9yPjxhdXRob3I+QWt1dHN1LCBTLjwvYXV0aG9yPjxh
dXRob3I+V2FuZywgWi48L2F1dGhvcj48L2F1dGhvcnM+PC9jb250cmlidXRvcnM+PGF1dGgtYWRk
cmVzcz5QZWtpbmcgVW5pdmVyc2l0eSwgQ2hpbmEmI3hEO1VuaXZlcnNpdHkgb2YgV2FzaGluZ3Rv
biwgVW5pdGVkIFN0YXRlcyYjeEQ7U2Nob29sIG9mIEVjb25vbWljcyBhbmQgUG9saXRpY2FsIFNj
aWVuY2UsIExvbmRvbiwgVW5pdGVkIEtpbmdkb20mI3hEO0hpdG90c3ViYXNoaSBVbml2ZXJzaXR5
LCBKYXBhbjwvYXV0aC1hZGRyZXNzPjx0aXRsZXM+PHRpdGxlPldlIGhhdmUgZW1vdGlvbnMgYnV0
IGNhbuKAmXQgc2hvdyB0aGVtISBBdXRob3JpdGFyaWFuIGxlYWRlcnNoaXAsIGVtb3Rpb24gc3Vw
cHJlc3Npb24gY2xpbWF0ZSwgYW5kIHRlYW0gcGVyZm9ybWFuY2U8L3RpdGxlPjxzZWNvbmRhcnkt
dGl0bGU+SHVtYW4gUmVsYXRpb25zPC9zZWNvbmRhcnktdGl0bGU+PGFsdC10aXRsZT5IdW0uIFJl
bGF0LjwvYWx0LXRpdGxlPjwvdGl0bGVzPjxwZXJpb2RpY2FsPjxmdWxsLXRpdGxlPkh1bWFuIFJl
bGF0aW9uczwvZnVsbC10aXRsZT48L3BlcmlvZGljYWw+PHBhZ2VzPjEwODItMTExMTwvcGFnZXM+
PHZvbHVtZT43NDwvdm9sdW1lPjxudW1iZXI+NzwvbnVtYmVyPjxrZXl3b3Jkcz48a2V5d29yZD5B
dXRob3JpdGFyaWFuIGxlYWRlcnNoaXA8L2tleXdvcmQ+PGtleXdvcmQ+ZW1vdGlvbmFsIGV4aGF1
c3Rpb248L2tleXdvcmQ+PGtleXdvcmQ+bGVhZGVyIGVtb3Rpb24gc3VwcHJlc3Npb248L2tleXdv
cmQ+PGtleXdvcmQ+dGVhbSBlbW90aW9uIHN1cHByZXNzaW9uIGNsaW1hdGU8L2tleXdvcmQ+PGtl
eXdvcmQ+dGVhbSBwZXJmb3JtYW5jZTwva2V5d29yZD48a2V5d29yZD5hcnRpY2xlPC9rZXl3b3Jk
PjxrZXl3b3JkPmNsaW1hdGU8L2tleXdvcmQ+PGtleXdvcmQ+Y29udHJvbGxlZCBzdHVkeTwva2V5
d29yZD48a2V5d29yZD5lbW90aW9uYWwgc3RyZXNzPC9rZXl3b3JkPjxrZXl3b3JkPmVtcGxveWVl
PC9rZXl3b3JkPjxrZXl3b3JkPmV4ZXJjaXNlPC9rZXl3b3JkPjxrZXl3b3JkPmh1bWFuPC9rZXl3
b3JkPjxrZXl3b3JkPmxlYWRlcnNoaXA8L2tleXdvcmQ+PGtleXdvcmQ+bWFsZTwva2V5d29yZD48
a2V5d29yZD5vcmdhbml6YXRpb248L2tleXdvcmQ+PGtleXdvcmQ+d29ya3BsYWNlPC9rZXl3b3Jk
Pjwva2V5d29yZHM+PGRhdGVzPjx5ZWFyPjIwMjE8L3llYXI+PC9kYXRlcz48cHVibGlzaGVyPlNB
R0UgUHVibGljYXRpb25zIEx0ZDwvcHVibGlzaGVyPjxpc2JuPjAwMTg3MjY3IChJU1NOKTwvaXNi
bj48d29yay10eXBlPkFydGljbGU8L3dvcmstdHlwZT48dXJscz48cmVsYXRlZC11cmxzPjx1cmw+
aHR0cHM6Ly93d3cuc2NvcHVzLmNvbS9pbndhcmQvcmVjb3JkLnVyaT9laWQ9Mi1zMi4wLTg1MDgx
NTU1Mzk2JmFtcDtkb2k9MTAuMTE3NyUyZjAwMTg3MjY3MjA5MDg2NDkmYW1wO3BhcnRuZXJJRD00
MCZhbXA7bWQ1PTU3MjhmZmRhZDBlZGQzYzcyNjkwZDc3NjVjYmJkNzdjPC91cmw+PC9yZWxhdGVk
LXVybHM+PC91cmxzPjxlbGVjdHJvbmljLXJlc291cmNlLW51bT4xMC4xMTc3LzAwMTg3MjY3MjA5
MDg2NDk8L2VsZWN0cm9uaWMtcmVzb3VyY2UtbnVtPjxyZW1vdGUtZGF0YWJhc2UtbmFtZT5TY29w
dXM8L3JlbW90ZS1kYXRhYmFzZS1uYW1lPjxsYW5ndWFnZT5FbmdsaXNoPC9sYW5ndWFnZT48L3Jl
Y29yZD48L0NpdGU+PENpdGU+PEF1dGhvcj5IZTwvQXV0aG9yPjxZZWFyPjIwMjE8L1llYXI+PFJl
Y051bT43NzY0PC9SZWNOdW0+PHJlY29yZD48cmVjLW51bWJlcj43NzY0PC9yZWMtbnVtYmVyPjxm
b3JlaWduLWtleXM+PGtleSBhcHA9IkVOIiBkYi1pZD0iMHg5czI5cHg4ZHJlYXNlc3oybzU5c2Rm
dGVkNTJ2dHRydmU1IiB0aW1lc3RhbXA9IjE2NTM0MTAwMTEiPjc3NjQ8L2tleT48L2ZvcmVpZ24t
a2V5cz48cmVmLXR5cGUgbmFtZT0iSm91cm5hbCBBcnRpY2xlIj4xNzwvcmVmLXR5cGU+PGNvbnRy
aWJ1dG9ycz48YXV0aG9ycz48YXV0aG9yPkhlLCBILjwvYXV0aG9yPjxhdXRob3I+SHUsIFkuPC9h
dXRob3I+PC9hdXRob3JzPjwvY29udHJpYnV0b3JzPjxhdXRoLWFkZHJlc3M+UHJvZmVzc29yIG9m
IE1hcmtldGluZywgQWxsaWFuY2UgTWFuY2hlc3RlciBCdXNpbmVzcyBTY2hvb2wsIFRoZSBVbml2
ZXJzaXR5IG9mIE1hbmNoZXN0ZXIsIE1hbmNoZXN0ZXIsIE0xMyA5U1MsIFVuaXRlZCBLaW5nZG9t
JiN4RDtBc3NvY2lhdGUgUHJvZmVzc29yIG9mIE1hcmtldGluZywgV2Fyd2ljayBCdXNpbmVzcyBT
Y2hvb2wsIFVuaXZlcnNpdHkgb2YgV2Fyd2ljaywgQ292ZW50cnksIENWNCA3QUwsIFVuaXRlZCBL
aW5nZG9tPC9hdXRoLWFkZHJlc3M+PHRpdGxlcz48dGl0bGU+VGhlIGR5bmFtaWMgaW1wYWN0cyBv
ZiBzaGFyZWQgbGVhZGVyc2hpcCBhbmQgdGhlIHRyYW5zYWN0aXZlIG1lbW9yeSBzeXN0ZW0gb24g
dGVhbSBwZXJmb3JtYW5jZTogQSBsb25naXR1ZGluYWwgc3R1ZHk8L3RpdGxlPjxzZWNvbmRhcnkt
dGl0bGU+Sm91cm5hbCBvZiBCdXNpbmVzcyBSZXNlYXJjaDwvc2Vjb25kYXJ5LXRpdGxlPjxhbHQt
dGl0bGU+Si4gQnVzLiBSZXMuPC9hbHQtdGl0bGU+PC90aXRsZXM+PHBlcmlvZGljYWw+PGZ1bGwt
dGl0bGU+Sm91cm5hbCBvZiBCdXNpbmVzcyBSZXNlYXJjaDwvZnVsbC10aXRsZT48L3BlcmlvZGlj
YWw+PHBhZ2VzPjE0LTI2PC9wYWdlcz48dm9sdW1lPjEzMDwvdm9sdW1lPjxrZXl3b3Jkcz48a2V5
d29yZD5TaGFyZWQgbGVhZGVyc2hpcDwva2V5d29yZD48a2V5d29yZD5UZWFtIHBlcmZvcm1hbmNl
PC9rZXl3b3JkPjxrZXl3b3JkPlRlbXBvcmFsIGVmZmVjdDwva2V5d29yZD48a2V5d29yZD5UcmFu
c2FjdGl2ZSBtZW1vcnkgc3lzdGVtPC9rZXl3b3JkPjwva2V5d29yZHM+PGRhdGVzPjx5ZWFyPjIw
MjE8L3llYXI+PC9kYXRlcz48cHVibGlzaGVyPkVsc2V2aWVyIEluYy48L3B1Ymxpc2hlcj48aXNi
bj4wMTQ4Mjk2MyAoSVNTTik8L2lzYm4+PHdvcmstdHlwZT5BcnRpY2xlPC93b3JrLXR5cGU+PHVy
bHM+PHJlbGF0ZWQtdXJscz48dXJsPmh0dHBzOi8vd3d3LnNjb3B1cy5jb20vaW53YXJkL3JlY29y
ZC51cmk/ZWlkPTItczIuMC04NTEwMjg4ODA0OSZhbXA7ZG9pPTEwLjEwMTYlMmZqLmpidXNyZXMu
MjAyMS4wMy4wMDcmYW1wO3BhcnRuZXJJRD00MCZhbXA7bWQ1PWUwNTJlODE4ZGY4MTM0OTQxOWQ0
N2RmZTc0M2NjZTY2PC91cmw+PC9yZWxhdGVkLXVybHM+PC91cmxzPjxlbGVjdHJvbmljLXJlc291
cmNlLW51bT4xMC4xMDE2L2ouamJ1c3Jlcy4yMDIxLjAzLjAwNzwvZWxlY3Ryb25pYy1yZXNvdXJj
ZS1udW0+PHJlbW90ZS1kYXRhYmFzZS1uYW1lPlNjb3B1czwvcmVtb3RlLWRhdGFiYXNlLW5hbWU+
PGxhbmd1YWdlPkVuZ2xpc2g8L2xhbmd1YWdlPjwvcmVjb3JkPjwvQ2l0ZT48Q2l0ZT48QXV0aG9y
PkhhbjwvQXV0aG9yPjxZZWFyPjIwMjE8L1llYXI+PFJlY051bT43NzY1PC9SZWNOdW0+PHJlY29y
ZD48cmVjLW51bWJlcj43NzY1PC9yZWMtbnVtYmVyPjxmb3JlaWduLWtleXM+PGtleSBhcHA9IkVO
IiBkYi1pZD0iMHg5czI5cHg4ZHJlYXNlc3oybzU5c2RmdGVkNTJ2dHRydmU1IiB0aW1lc3RhbXA9
IjE2NTM0MTAwMTEiPjc3NjU8L2tleT48L2ZvcmVpZ24ta2V5cz48cmVmLXR5cGUgbmFtZT0iSm91
cm5hbCBBcnRpY2xlIj4xNzwvcmVmLXR5cGU+PGNvbnRyaWJ1dG9ycz48YXV0aG9ycz48YXV0aG9y
PkhhbiwgWi48L2F1dGhvcj48YXV0aG9yPlJlbiwgSC48L2F1dGhvcj48YXV0aG9yPllhbmcsIFMu
PC9hdXRob3I+PGF1dGhvcj5IYW4sIFkuPC9hdXRob3I+PC9hdXRob3JzPjwvY29udHJpYnV0b3Jz
PjxhdXRoLWFkZHJlc3M+U2Nob29sIG9mIEVjb25vbWljcyBhbmQgTWFuYWdlbWVudCwgVG9uZ2pp
IFVuaXZlcnNpdHksIFRvbmdqaSBCdWlsZGluZyBBLCBTaXBpbmcgUm9hZCAxNTAwLCBZYW5ncHUg
RGlzdHJpY3QsIFNoYW5naGFpLCAyMDAwOTIsIENoaW5hPC9hdXRoLWFkZHJlc3M+PHRpdGxlcz48
dGl0bGU+SHVtYW4gcmVzb3VyY2UgcHJhY3RpY2UgbWFuYWdlbWVudCBmb3Iga25vd2xlZGdlIGlu
dGVuc2l2ZSB0ZWFtOiBJbXBhY3Qgb24gdGVhbSBpbm5vdmF0aW9uIHBlcmZvcm1hbmNlIGFuZCBz
dWJzdGl0dXRpb24gZWZmZWN0IG9mIGVtcG93ZXJtZW50IGxlYWRlcnNoaXA8L3RpdGxlPjxzZWNv
bmRhcnktdGl0bGU+U3VzdGFpbmFiaWxpdHkgKFN3aXR6ZXJsYW5kKTwvc2Vjb25kYXJ5LXRpdGxl
PjxhbHQtdGl0bGU+U3VzdGFpbmFiaWxpdHk8L2FsdC10aXRsZT48L3RpdGxlcz48YWx0LXBlcmlv
ZGljYWw+PGZ1bGwtdGl0bGU+U3VzdGFpbmFiaWxpdHk8L2Z1bGwtdGl0bGU+PC9hbHQtcGVyaW9k
aWNhbD48dm9sdW1lPjEzPC92b2x1bWU+PG51bWJlcj45PC9udW1iZXI+PGtleXdvcmRzPjxrZXl3
b3JkPkVtcG93ZXJtZW50IGxlYWRlcnNoaXA8L2tleXdvcmQ+PGtleXdvcmQ+SHVtYW4gcmVzb3Vy
Y2UgbWFuYWdlbWVudDwva2V5d29yZD48a2V5d29yZD5Jbm5vdmF0aW9uIHBlcmZvcm1hbmNlPC9r
ZXl3b3JkPjxrZXl3b3JkPktub3dsZWRnZS1pbnRlbnNpdmUgdGVhbTwva2V5d29yZD48a2V5d29y
ZD5TdWJzdGl0dXRpb24gZWZmZWN0PC9rZXl3b3JkPjxrZXl3b3JkPmVtcG93ZXJtZW50PC9rZXl3
b3JkPjxrZXl3b3JkPmh1bWFuIHJlc291cmNlPC9rZXl3b3JkPjxrZXl3b3JkPmh5cG90aGVzaXMg
dGVzdGluZzwva2V5d29yZD48a2V5d29yZD5pbm5vdmF0aW9uPC9rZXl3b3JkPjxrZXl3b3JkPmxl
YWRlcnNoaXA8L2tleXdvcmQ+PGtleXdvcmQ+bnVtZXJpY2FsIG1vZGVsPC9rZXl3b3JkPjxrZXl3
b3JkPnBlcmZvcm1hbmNlIGFzc2Vzc21lbnQ8L2tleXdvcmQ+PGtleXdvcmQ+cmVzb3VyY2UgbWFu
YWdlbWVudDwva2V5d29yZD48L2tleXdvcmRzPjxkYXRlcz48eWVhcj4yMDIxPC95ZWFyPjwvZGF0
ZXM+PHB1Ymxpc2hlcj5NRFBJIEFHPC9wdWJsaXNoZXI+PGlzYm4+MjA3MTEwNTAgKElTU04pPC9p
c2JuPjx3b3JrLXR5cGU+QXJ0aWNsZTwvd29yay10eXBlPjx1cmxzPjxyZWxhdGVkLXVybHM+PHVy
bD5odHRwczovL3d3dy5zY29wdXMuY29tL2lud2FyZC9yZWNvcmQudXJpP2VpZD0yLXMyLjAtODUx
MDU0ODU5ODYmYW1wO2RvaT0xMC4zMzkwJTJmc3UxMzA5NDgwMSZhbXA7cGFydG5lcklEPTQwJmFt
cDttZDU9OWMyNmIyZTA4YWQ5OTE0MTFkNjQ4MmQyMGRmMmE0ZTc8L3VybD48L3JlbGF0ZWQtdXJs
cz48L3VybHM+PGN1c3RvbTc+NDgwMTwvY3VzdG9tNz48ZWxlY3Ryb25pYy1yZXNvdXJjZS1udW0+
MTAuMzM5MC9zdTEzMDk0ODAxPC9lbGVjdHJvbmljLXJlc291cmNlLW51bT48cmVtb3RlLWRhdGFi
YXNlLW5hbWU+U2NvcHVzPC9yZW1vdGUtZGF0YWJhc2UtbmFtZT48bGFuZ3VhZ2U+RW5nbGlzaDwv
bGFuZ3VhZ2U+PC9yZWNvcmQ+PC9DaXRlPjxDaXRlPjxBdXRob3I+TWFlbmhvdXQ8L0F1dGhvcj48
WWVhcj4yMDIxPC9ZZWFyPjxSZWNOdW0+Nzc2NjwvUmVjTnVtPjxyZWNvcmQ+PHJlYy1udW1iZXI+
Nzc2NjwvcmVjLW51bWJlcj48Zm9yZWlnbi1rZXlzPjxrZXkgYXBwPSJFTiIgZGItaWQ9IjB4OXMy
OXB4OGRyZWFzZXN6Mm81OXNkZnRlZDUydnR0cnZlNSIgdGltZXN0YW1wPSIxNjUzNDEwMDExIj43
NzY2PC9rZXk+PC9mb3JlaWduLWtleXM+PHJlZi10eXBlIG5hbWU9IkpvdXJuYWwgQXJ0aWNsZSI+
MTc8L3JlZi10eXBlPjxjb250cmlidXRvcnM+PGF1dGhvcnM+PGF1dGhvcj5NYWVuaG91dCwgRy48
L2F1dGhvcj48YXV0aG9yPkJpbGxpZXQsIFYuPC9hdXRob3I+PGF1dGhvcj5TaWptb25zLCBNLjwv
YXV0aG9yPjxhdXRob3I+QmVlY2ttYW4sIEQuPC9hdXRob3I+PC9hdXRob3JzPjwvY29udHJpYnV0
b3JzPjxhdXRoLWFkZHJlc3M+RGVwYXJ0bWVudCBvZiBOZW9uYXRvbG9neSwgQVogU2ludC1KYW4g
QnJ1Z2dlLU9vc3RlbmRlIEFWLCBCcnVnZXMsIEJlbGdpdW0mI3hEO1ZpdmVzIFVuaXZlcnNpdHkg
Q29sbGVnZSwgRGVwYXJ0bWVudCBvZiBOdXJzaW5nIGFuZCBNaWR3aWZlcnksIEJydWdlcywgQmVs
Z2l1bSYjeEQ7U2tpbiBJbnRlZ3JpdHkgUmVzZWFyY2ggR3JvdXAgKFNLSU5UKSwgVW5pdmVyc2l0
eSBDZW50cmUgZm9yIE51cnNpbmcgYW5kIE1pZHdpZmVyeSAoVUNWViksIERlcGFydG1lbnQgb2Yg
UHVibGljIEhlYWx0aCBhbmQgUHJpbWFyeSBDYXJlLCBHaGVudCBVbml2ZXJzaXR5LCBHaGVudCwg
QmVsZ2l1bSYjeEQ7U3dlZGlzaCBDZW50cmUgZm9yIFNraW4gYW5kIFdvdW5kIFJlc2VhcmNoLCBT
Y2hvb2wgb2YgSGVhbHRoIFNjaWVuY2VzLCDDlnJlYnJvIFVuaXZlcnNpdHksIMOWcmVicm8sIFN3
ZWRlbiYjeEQ7UmVzZWFyY2ggVW5pdCBvZiBQbGFzdGljIFN1cmdlcnksIERlcGFydG1lbnQgb2Yg
Q2xpbmljYWwgUmVzZWFyY2gsIEZhY3VsdHkgb2YgSGVhbHRoIFNjaWVuY2VzLCBPZGVuc2UsIERl
bm1hcms8L2F1dGgtYWRkcmVzcz48dGl0bGVzPjx0aXRsZT5UaGUgZWZmZWN0IG9mIHJlcGVhdGVk
IGhpZ2gtZmlkZWxpdHkgaW4gc2l0dSBzaW11bGF0aW9uLWJhc2VkIHRyYWluaW5nIG9uIHNlbGYt
ZWZmaWNhY3ksIHNlbGYtcGVyY2VpdmVkIGxlYWRlcnNoaXAgcXVhbGl0aWVzIGFuZCB0ZWFtIHBl
cmZvcm1hbmNlOiBBIHF1YXNpLWV4cGVyaW1lbnRhbCBzdHVkeSBpbiBhIE5JQ1Utc2V0dGluZzwv
dGl0bGU+PHNlY29uZGFyeS10aXRsZT5OdXJzZSBFZHVjYXRpb24gVG9kYXk8L3NlY29uZGFyeS10
aXRsZT48YWx0LXRpdGxlPk51cnNlIEVkdWMuIFRvZGF5PC9hbHQtdGl0bGU+PC90aXRsZXM+PHBl
cmlvZGljYWw+PGZ1bGwtdGl0bGU+TnVyc2UgRWR1Y2F0aW9uIFRvZGF5PC9mdWxsLXRpdGxlPjxh
YmJyLTE+TnVyc2UgRWR1Yy4gVG9kYXk8L2FiYnItMT48YWJici0yPk51cnNlIEVkdWMgVG9kYXk8
L2FiYnItMj48L3BlcmlvZGljYWw+PGFsdC1wZXJpb2RpY2FsPjxmdWxsLXRpdGxlPk51cnNlIEVk
dWNhdGlvbiBUb2RheTwvZnVsbC10aXRsZT48YWJici0xPk51cnNlIEVkdWMuIFRvZGF5PC9hYmJy
LTE+PGFiYnItMj5OdXJzZSBFZHVjIFRvZGF5PC9hYmJyLTI+PC9hbHQtcGVyaW9kaWNhbD48dm9s
dW1lPjEwMDwvdm9sdW1lPjxrZXl3b3Jkcz48a2V5d29yZD5IaWdoIGZpZGVsaXR5IHNpbXVsYXRp
b24gdHJhaW5pbmc8L2tleXdvcmQ+PGtleXdvcmQ+SW50ZW5zaXZlIGNhcmUgdW5pdHMsIG5lb25h
dGFsPC9rZXl3b3JkPjxrZXl3b3JkPkxlYWRlcnNoaXA8L2tleXdvcmQ+PGtleXdvcmQ+TnVyc2Ug
bWlkd2l2ZXM8L2tleXdvcmQ+PGtleXdvcmQ+TnVyc2VzPC9rZXl3b3JkPjxrZXl3b3JkPlNlbGYt
ZWZmaWNhY3k8L2tleXdvcmQ+PGtleXdvcmQ+U2ltdWxhdGlvbiB0cmFpbmluZzwva2V5d29yZD48
a2V5d29yZD5Xb3JrIHBlcmZvcm1hbmNlPC9rZXl3b3JkPjxrZXl3b3JkPmFkdWx0PC9rZXl3b3Jk
PjxrZXl3b3JkPmFydGljbGU8L2tleXdvcmQ+PGtleXdvcmQ+Y2xpbmljYWwgYXJ0aWNsZTwva2V5
d29yZD48a2V5d29yZD5jb250cm9sbGVkIHN0dWR5PC9rZXl3b3JkPjxrZXl3b3JkPmNvbnZlbmll
bmNlIHNhbXBsZTwva2V5d29yZD48a2V5d29yZD5lbWVyZ2VuY3kgY2FyZTwva2V5d29yZD48a2V5
d29yZD5mZW1hbGU8L2tleXdvcmQ+PGtleXdvcmQ+RmxhbmRlcnM8L2tleXdvcmQ+PGtleXdvcmQ+
Z2VuZXJhbCBob3NwaXRhbDwva2V5d29yZD48a2V5d29yZD5odW1hbjwva2V5d29yZD48a2V5d29y
ZD5odW1hbiBleHBlcmltZW50PC9rZXl3b3JkPjxrZXl3b3JkPmh1bWFuIHRpc3N1ZTwva2V5d29y
ZD48a2V5d29yZD5qb2IgcGVyZm9ybWFuY2U8L2tleXdvcmQ+PGtleXdvcmQ+bWFsZTwva2V5d29y
ZD48a2V5d29yZD5uZW9uYXRhbCBpbnRlbnNpdmUgY2FyZSB1bml0PC9rZXl3b3JkPjxrZXl3b3Jk
Pm51cnNlIG1pZHdpZmU8L2tleXdvcmQ+PGtleXdvcmQ+cGF0aWVudCByZWZlcnJhbDwva2V5d29y
ZD48a2V5d29yZD5xdWFzaSBleHBlcmltZW50YWwgc3R1ZHk8L2tleXdvcmQ+PGtleXdvcmQ+cXVl
c3Rpb25uYWlyZTwva2V5d29yZD48a2V5d29yZD5yZWdpc3RlcmVkIG51cnNlPC9rZXl3b3JkPjxr
ZXl3b3JkPnNlbGYgY29uY2VwdDwva2V5d29yZD48a2V5d29yZD50aW1lIHNlcmllcyBhbmFseXNp
czwva2V5d29yZD48a2V5d29yZD5CZWxnaXVtPC9rZXl3b3JkPjxrZXl3b3JkPmNsaW5pY2FsIGNv
bXBldGVuY2U8L2tleXdvcmQ+PGtleXdvcmQ+bmV3Ym9ybjwva2V5d29yZD48a2V5d29yZD5wYXRp
ZW50IGNhcmU8L2tleXdvcmQ+PGtleXdvcmQ+SHVtYW5zPC9rZXl3b3JkPjxrZXl3b3JkPkluZmFu
dCwgTmV3Ym9ybjwva2V5d29yZD48a2V5d29yZD5QYXRpZW50IENhcmUgVGVhbTwva2V5d29yZD48
a2V5d29yZD5TZWxmIEVmZmljYWN5PC9rZXl3b3JkPjwva2V5d29yZHM+PGRhdGVzPjx5ZWFyPjIw
MjE8L3llYXI+PC9kYXRlcz48cHVibGlzaGVyPkNodXJjaGlsbCBMaXZpbmdzdG9uZTwvcHVibGlz
aGVyPjxpc2JuPjAyNjA2OTE3IChJU1NOKTwvaXNibj48d29yay10eXBlPkFydGljbGU8L3dvcmst
dHlwZT48dXJscz48cmVsYXRlZC11cmxzPjx1cmw+aHR0cHM6Ly93d3cuc2NvcHVzLmNvbS9pbndh
cmQvcmVjb3JkLnVyaT9laWQ9Mi1zMi4wLTg1MTAyMTI1MTI4JmFtcDtkb2k9MTAuMTAxNiUyZmou
bmVkdC4yMDIxLjEwNDg0OSZhbXA7cGFydG5lcklEPTQwJmFtcDttZDU9NGE2MTAyNzk0ZjkyOGMz
ZjEzMDE4ZGFkNWU5ZWY0MDM8L3VybD48L3JlbGF0ZWQtdXJscz48L3VybHM+PGN1c3RvbTI+MzM3
MTE1ODU8L2N1c3RvbTI+PGN1c3RvbTc+MTA0ODQ5PC9jdXN0b203PjxlbGVjdHJvbmljLXJlc291
cmNlLW51bT4xMC4xMDE2L2oubmVkdC4yMDIxLjEwNDg0OTwvZWxlY3Ryb25pYy1yZXNvdXJjZS1u
dW0+PHJlbW90ZS1kYXRhYmFzZS1uYW1lPlNjb3B1czwvcmVtb3RlLWRhdGFiYXNlLW5hbWU+PGxh
bmd1YWdlPkVuZ2xpc2g8L2xhbmd1YWdlPjwvcmVjb3JkPjwvQ2l0ZT48Q2l0ZT48QXV0aG9yPkNh
c3RlbGxhbm88L0F1dGhvcj48WWVhcj4yMDIxPC9ZZWFyPjxSZWNOdW0+Nzc2NzwvUmVjTnVtPjxy
ZWNvcmQ+PHJlYy1udW1iZXI+Nzc2NzwvcmVjLW51bWJlcj48Zm9yZWlnbi1rZXlzPjxrZXkgYXBw
PSJFTiIgZGItaWQ9IjB4OXMyOXB4OGRyZWFzZXN6Mm81OXNkZnRlZDUydnR0cnZlNSIgdGltZXN0
YW1wPSIxNjUzNDEwMDExIj43NzY3PC9rZXk+PC9mb3JlaWduLWtleXM+PHJlZi10eXBlIG5hbWU9
IkpvdXJuYWwgQXJ0aWNsZSI+MTc8L3JlZi10eXBlPjxjb250cmlidXRvcnM+PGF1dGhvcnM+PGF1
dGhvcj5DYXN0ZWxsYW5vLCBTLjwvYXV0aG9yPjxhdXRob3I+Q2hhbmRhdmltb2wsIEsuPC9hdXRo
b3I+PGF1dGhvcj5LaGVsbGFkaSwgSS48L2F1dGhvcj48YXV0aG9yPk9yaGFuLCBNLiBBLjwvYXV0
aG9yPjwvYXV0aG9ycz48L2NvbnRyaWJ1dG9ycz48YXV0aC1hZGRyZXNzPkVNIE5vcm1hbmRpZSBC
dXNpbmVzcyBTY2hvb2wsIE1ldGlzIExhYiYjeEQ7VW5pdmVyc2l0eSBvZiBMaXZlcnBvb2wmI3hE
O0zDqW9uYXJkIGRlIFZpbmNpIFDDtGxlIFVuaXZlcnNpdGFpcmUgUmVzZWFyY2ggQ2VudGVyLCBQ
YXJpcyBMYSBEw6lmZW5zZSwgOTIgOTE2LCBGcmFuY2UmI3hEO1BhcmlzIFNjaG9vbCBvZiBCdXNp
bmVzczwvYXV0aC1hZGRyZXNzPjx0aXRsZXM+PHRpdGxlPkltcGFjdCBvZiBzZWxmLWxlYWRlcnNo
aXAgYW5kIHNoYXJlZCBsZWFkZXJzaGlwIG9uIHRoZSBwZXJmb3JtYW5jZSBvZiB2aXJ0dWFsIHIm
YW1wO2QgdGVhbXM8L3RpdGxlPjxzZWNvbmRhcnktdGl0bGU+Sm91cm5hbCBvZiBCdXNpbmVzcyBS
ZXNlYXJjaDwvc2Vjb25kYXJ5LXRpdGxlPjxhbHQtdGl0bGU+Si4gQnVzLiBSZXMuPC9hbHQtdGl0
bGU+PC90aXRsZXM+PHBlcmlvZGljYWw+PGZ1bGwtdGl0bGU+Sm91cm5hbCBvZiBCdXNpbmVzcyBS
ZXNlYXJjaDwvZnVsbC10aXRsZT48L3BlcmlvZGljYWw+PHBhZ2VzPjU3OC01ODY8L3BhZ2VzPjx2
b2x1bWU+MTI4PC92b2x1bWU+PGtleXdvcmRzPjxrZXl3b3JkPlBvdGVuY3k8L2tleXdvcmQ+PGtl
eXdvcmQ+UiZhbXA7RCB0ZWFtPC9rZXl3b3JkPjxrZXl3b3JkPlNlbGYtbGVhZGVyc2hpcDwva2V5
d29yZD48a2V5d29yZD5TaGFyZWQgbGVhZGVyc2hpcDwva2V5d29yZD48a2V5d29yZD5UcnVzdDwv
a2V5d29yZD48a2V5d29yZD5WaXJ0dWFsIHRlYW08L2tleXdvcmQ+PC9rZXl3b3Jkcz48ZGF0ZXM+
PHllYXI+MjAyMTwveWVhcj48L2RhdGVzPjxwdWJsaXNoZXI+RWxzZXZpZXIgSW5jLjwvcHVibGlz
aGVyPjxpc2JuPjAxNDgyOTYzIChJU1NOKTwvaXNibj48d29yay10eXBlPkFydGljbGU8L3dvcmst
dHlwZT48dXJscz48cmVsYXRlZC11cmxzPjx1cmw+aHR0cHM6Ly93d3cuc2NvcHVzLmNvbS9pbndh
cmQvcmVjb3JkLnVyaT9laWQ9Mi1zMi4wLTg1MDk5NDM2NDYzJmFtcDtkb2k9MTAuMTAxNiUyZmou
amJ1c3Jlcy4yMDIwLjEyLjAzMCZhbXA7cGFydG5lcklEPTQwJmFtcDttZDU9NjU3MjU1NGZiMTdk
ZjZiN2I4MDI4OGY3Y2ZhMDIzZWU8L3VybD48L3JlbGF0ZWQtdXJscz48L3VybHM+PGVsZWN0cm9u
aWMtcmVzb3VyY2UtbnVtPjEwLjEwMTYvai5qYnVzcmVzLjIwMjAuMTIuMDMwPC9lbGVjdHJvbmlj
LXJlc291cmNlLW51bT48cmVtb3RlLWRhdGFiYXNlLW5hbWU+U2NvcHVzPC9yZW1vdGUtZGF0YWJh
c2UtbmFtZT48bGFuZ3VhZ2U+RW5nbGlzaDwvbGFuZ3VhZ2U+PC9yZWNvcmQ+PC9DaXRlPjxDaXRl
PjxBdXRob3I+SHVhbmc8L0F1dGhvcj48WWVhcj4yMDIxPC9ZZWFyPjxSZWNOdW0+Nzc2ODwvUmVj
TnVtPjxyZWNvcmQ+PHJlYy1udW1iZXI+Nzc2ODwvcmVjLW51bWJlcj48Zm9yZWlnbi1rZXlzPjxr
ZXkgYXBwPSJFTiIgZGItaWQ9IjB4OXMyOXB4OGRyZWFzZXN6Mm81OXNkZnRlZDUydnR0cnZlNSIg
dGltZXN0YW1wPSIxNjUzNDEwMDExIj43NzY4PC9rZXk+PC9mb3JlaWduLWtleXM+PHJlZi10eXBl
IG5hbWU9IkpvdXJuYWwgQXJ0aWNsZSI+MTc8L3JlZi10eXBlPjxjb250cmlidXRvcnM+PGF1dGhv
cnM+PGF1dGhvcj5IdWFuZywgVC4gWS48L2F1dGhvcj48YXV0aG9yPkxpbiwgQy4gUC48L2F1dGhv
cj48L2F1dGhvcnM+PC9jb250cmlidXRvcnM+PGF1dGgtYWRkcmVzcz5OYXRpb25hbCBDaGlhbyBU
dW5nIFVuaXZlcnNpdHksIFRhaXBlaSwgVGFpd2FuPC9hdXRoLWFkZHJlc3M+PHRpdGxlcz48dGl0
bGU+SXMgUGF0ZXJuYWxpc3RpYyBMZWFkZXJzaGlwIGEgRG91YmxlLUVkZ2VkIFN3b3JkIGZvciBU
ZWFtIFBlcmZvcm1hbmNlPyBUaGUgTWVkaWF0aW9uIG9mIFRlYW0gSWRlbnRpZmljYXRpb24gYW5k
IEVtb3Rpb25hbCBFeGhhdXN0aW9uPC90aXRsZT48c2Vjb25kYXJ5LXRpdGxlPkpvdXJuYWwgb2Yg
TGVhZGVyc2hpcCBhbmQgT3JnYW5pemF0aW9uYWwgU3R1ZGllczwvc2Vjb25kYXJ5LXRpdGxlPjxh
bHQtdGl0bGU+Si4gTGVhZGVyc2guIE9yZ2FuLiBTdHVkLjwvYWx0LXRpdGxlPjwvdGl0bGVzPjxw
ZXJpb2RpY2FsPjxmdWxsLXRpdGxlPkpvdXJuYWwgb2YgTGVhZGVyc2hpcCBhbmQgT3JnYW5pemF0
aW9uYWwgU3R1ZGllczwvZnVsbC10aXRsZT48YWJici0xPkouIExlYWRlcnNoLiBPcmdhbi4gU3R1
ZC48L2FiYnItMT48L3BlcmlvZGljYWw+PGFsdC1wZXJpb2RpY2FsPjxmdWxsLXRpdGxlPkpvdXJu
YWwgb2YgTGVhZGVyc2hpcCBhbmQgT3JnYW5pemF0aW9uYWwgU3R1ZGllczwvZnVsbC10aXRsZT48
YWJici0xPkouIExlYWRlcnNoLiBPcmdhbi4gU3R1ZC48L2FiYnItMT48L2FsdC1wZXJpb2RpY2Fs
PjxwYWdlcz4yMDctMjIwPC9wYWdlcz48dm9sdW1lPjI4PC92b2x1bWU+PG51bWJlcj4yPC9udW1i
ZXI+PGtleXdvcmRzPjxrZXl3b3JkPmVtb3Rpb25hbCBleGhhdXN0aW9uPC9rZXl3b3JkPjxrZXl3
b3JkPnBhdGVybmFsaXN0aWMgbGVhZGVyc2hpcDwva2V5d29yZD48a2V5d29yZD5zb2NpYWwgaWRl
bnRpdHkgdGhlb3J5PC9rZXl3b3JkPjxrZXl3b3JkPnRlYW0gaWRlbnRpZmljYXRpb248L2tleXdv
cmQ+PGtleXdvcmQ+dGVhbSBwZXJmb3JtYW5jZTwva2V5d29yZD48a2V5d29yZD50aGUgY29uc2Vy
dmF0aW9uIG9mIHJlc291cmNlcyB0aGVvcnk8L2tleXdvcmQ+PC9rZXl3b3Jkcz48ZGF0ZXM+PHll
YXI+MjAyMTwveWVhcj48L2RhdGVzPjxwdWJsaXNoZXI+U0FHRSBQdWJsaWNhdGlvbnMgSW5jLjwv
cHVibGlzaGVyPjxpc2JuPjE1NDgwNTE4IChJU1NOKTwvaXNibj48d29yay10eXBlPkFydGljbGU8
L3dvcmstdHlwZT48dXJscz48cmVsYXRlZC11cmxzPjx1cmw+aHR0cHM6Ly93d3cuc2NvcHVzLmNv
bS9pbndhcmQvcmVjb3JkLnVyaT9laWQ9Mi1zMi4wLTg1MDk3MzE5NjIwJmFtcDtkb2k9MTAuMTE3
NyUyZjE1NDgwNTE4MjA5Nzk2NDgmYW1wO3BhcnRuZXJJRD00MCZhbXA7bWQ1PTUyYjc4YWEwZTJi
OWMyZjMxMDg1ZDY1NGYxNzI0MGU5PC91cmw+PC9yZWxhdGVkLXVybHM+PC91cmxzPjxlbGVjdHJv
bmljLXJlc291cmNlLW51bT4xMC4xMTc3LzE1NDgwNTE4MjA5Nzk2NDg8L2VsZWN0cm9uaWMtcmVz
b3VyY2UtbnVtPjxyZW1vdGUtZGF0YWJhc2UtbmFtZT5TY29wdXM8L3JlbW90ZS1kYXRhYmFzZS1u
YW1lPjxsYW5ndWFnZT5FbmdsaXNoPC9sYW5ndWFnZT48L3JlY29yZD48L0NpdGU+PENpdGU+PEF1
dGhvcj5BbGk8L0F1dGhvcj48WWVhcj4yMDIxPC9ZZWFyPjxSZWNOdW0+Nzc3MDwvUmVjTnVtPjxy
ZWNvcmQ+PHJlYy1udW1iZXI+Nzc3MDwvcmVjLW51bWJlcj48Zm9yZWlnbi1rZXlzPjxrZXkgYXBw
PSJFTiIgZGItaWQ9IjB4OXMyOXB4OGRyZWFzZXN6Mm81OXNkZnRlZDUydnR0cnZlNSIgdGltZXN0
YW1wPSIxNjUzNDEwMDExIj43NzcwPC9rZXk+PC9mb3JlaWduLWtleXM+PHJlZi10eXBlIG5hbWU9
IkpvdXJuYWwgQXJ0aWNsZSI+MTc8L3JlZi10eXBlPjxjb250cmlidXRvcnM+PGF1dGhvcnM+PGF1
dGhvcj5BbGksIE0uPC9hdXRob3I+PGF1dGhvcj5MaSwgWi48L2F1dGhvcj48YXV0aG9yPktoYW4s
IFMuPC9hdXRob3I+PGF1dGhvcj5TaGFoLCBTLiBKLjwvYXV0aG9yPjxhdXRob3I+VWxsYWgsIFIu
PC9hdXRob3I+PC9hdXRob3JzPjwvY29udHJpYnV0b3JzPjxhdXRoLWFkZHJlc3M+U2Nob29sIG9m
IE1hbmFnZW1lbnQsIEhhcmJpbiBJbnN0aXR1dGUgb2YgVGVjaG5vbG9neSwgSGFyYmluLCBDaGlu
YSYjeEQ7QW50YWkgQ29sbGVnZSBvZiBFY29ub21pY3MgYW5kIE1hbmFnZW1lbnQsIFNoYW5naGFp
IEppYW8gVG9uZyBVbml2ZXJzaXR5LCBTaGFuZ2hhaSwgQ2hpbmE8L2F1dGgtYWRkcmVzcz48dGl0
bGVzPjx0aXRsZT5MaW5raW5nIGh1bWJsZSBsZWFkZXJzaGlwIGFuZCBwcm9qZWN0IHN1Y2Nlc3M6
IHRoZSBtb2RlcmF0aW5nIHJvbGUgb2YgdG9wIG1hbmFnZW1lbnQgc3VwcG9ydCB3aXRoIG1lZGlh
dGlvbiBvZiB0ZWFtLWJ1aWxkaW5nPC90aXRsZT48c2Vjb25kYXJ5LXRpdGxlPkludGVybmF0aW9u
YWwgSm91cm5hbCBvZiBNYW5hZ2luZyBQcm9qZWN0cyBpbiBCdXNpbmVzczwvc2Vjb25kYXJ5LXRp
dGxlPjxhbHQtdGl0bGU+SW50LiBKLiBNYW5hZy4gUHJvamVjdCBCdXMuPC9hbHQtdGl0bGU+PC90
aXRsZXM+PHBlcmlvZGljYWw+PGZ1bGwtdGl0bGU+SW50ZXJuYXRpb25hbCBKb3VybmFsIG9mIE1h
bmFnaW5nIFByb2plY3RzIGluIEJ1c2luZXNzPC9mdWxsLXRpdGxlPjwvcGVyaW9kaWNhbD48cGFn
ZXM+NTQ1LTU2MjwvcGFnZXM+PHZvbHVtZT4xNDwvdm9sdW1lPjxudW1iZXI+MzwvbnVtYmVyPjxr
ZXl3b3Jkcz48a2V5d29yZD5MZWFkZXJzaGlwIGJlaGF2aW9yPC9rZXl3b3JkPjxrZXl3b3JkPlBy
b2plY3Qgc3VjY2Vzczwva2V5d29yZD48a2V5d29yZD5Qcm9qZWN0IHRlYW0gZWZmZWN0aXZlbmVz
czwva2V5d29yZD48a2V5d29yZD5Ub3AgbWFuYWdlbWVudDwva2V5d29yZD48L2tleXdvcmRzPjxk
YXRlcz48eWVhcj4yMDIxPC95ZWFyPjwvZGF0ZXM+PHB1Ymxpc2hlcj5FbWVyYWxkIEdyb3VwIEhv
bGRpbmdzIEx0ZC48L3B1Ymxpc2hlcj48aXNibj4xNzUzODM3OCAoSVNTTik8L2lzYm4+PHdvcmst
dHlwZT5BcnRpY2xlPC93b3JrLXR5cGU+PHVybHM+PHJlbGF0ZWQtdXJscz48dXJsPmh0dHBzOi8v
d3d3LnNjb3B1cy5jb20vaW53YXJkL3JlY29yZC51cmk/ZWlkPTItczIuMC04NTA4OTQ0ODQyMiZh
bXA7ZG9pPTEwLjExMDglMmZJSk1QQi0wMS0yMDIwLTAwMzImYW1wO3BhcnRuZXJJRD00MCZhbXA7
bWQ1PTk5ZmI1MmM3MDkzODFiZGQ4NjlhOWNhOTc3ZDk2NzJkPC91cmw+PC9yZWxhdGVkLXVybHM+
PC91cmxzPjxlbGVjdHJvbmljLXJlc291cmNlLW51bT4xMC4xMTA4L0lKTVBCLTAxLTIwMjAtMDAz
MjwvZWxlY3Ryb25pYy1yZXNvdXJjZS1udW0+PHJlbW90ZS1kYXRhYmFzZS1uYW1lPlNjb3B1czwv
cmVtb3RlLWRhdGFiYXNlLW5hbWU+PGxhbmd1YWdlPkVuZ2xpc2g8L2xhbmd1YWdlPjwvcmVjb3Jk
PjwvQ2l0ZT48Q2l0ZT48QXV0aG9yPkVzZXJ5ZWw8L0F1dGhvcj48WWVhcj4yMDIxPC9ZZWFyPjxS
ZWNOdW0+Nzc3MTwvUmVjTnVtPjxyZWNvcmQ+PHJlYy1udW1iZXI+Nzc3MTwvcmVjLW51bWJlcj48
Zm9yZWlnbi1rZXlzPjxrZXkgYXBwPSJFTiIgZGItaWQ9IjB4OXMyOXB4OGRyZWFzZXN6Mm81OXNk
ZnRlZDUydnR0cnZlNSIgdGltZXN0YW1wPSIxNjUzNDEwMDExIj43NzcxPC9rZXk+PC9mb3JlaWdu
LWtleXM+PHJlZi10eXBlIG5hbWU9IkpvdXJuYWwgQXJ0aWNsZSI+MTc8L3JlZi10eXBlPjxjb250
cmlidXRvcnM+PGF1dGhvcnM+PGF1dGhvcj5Fc2VyeWVsLCBVLiBZLjwvYXV0aG9yPjxhdXRob3I+
Q3Jvd3N0b24sIEsuPC9hdXRob3I+PGF1dGhvcj5IZWNrbWFuLCBSLjwvYXV0aG9yPjwvYXV0aG9y
cz48L2NvbnRyaWJ1dG9ycz48YXV0aC1hZGRyZXNzPkVhc3QgQ2Fyb2xpbmEgVW5pdmVyc2l0eSwg
R3JlZW52aWxsZSwgTkMsIFVuaXRlZCBTdGF0ZXMmI3hEO1N5cmFjdXNlIFVuaXZlcnNpdHksIFN5
cmFjdXNlLCBOWSwgVW5pdGVkIFN0YXRlczwvYXV0aC1hZGRyZXNzPjx0aXRsZXM+PHRpdGxlPkZ1
bmN0aW9uYWwgYW5kIFZpc2lvbmFyeSBMZWFkZXJzaGlwIGluIFNlbGYtTWFuYWdpbmcgVmlydHVh
bCBUZWFtczwvdGl0bGU+PHNlY29uZGFyeS10aXRsZT5Hcm91cCBhbmQgT3JnYW5pemF0aW9uIE1h
bmFnZW1lbnQ8L3NlY29uZGFyeS10aXRsZT48YWx0LXRpdGxlPkdyb3VwIE9yZ2FuLiBNYW5hZ2Uu
PC9hbHQtdGl0bGU+PC90aXRsZXM+PHBlcmlvZGljYWw+PGZ1bGwtdGl0bGU+R3JvdXAgYW5kIE9y
Z2FuaXphdGlvbiBNYW5hZ2VtZW50PC9mdWxsLXRpdGxlPjxhYmJyLTE+R3JvdXAgT3JnYW4uIE1h
bmFnZS48L2FiYnItMT48L3BlcmlvZGljYWw+PGFsdC1wZXJpb2RpY2FsPjxmdWxsLXRpdGxlPkdy
b3VwIGFuZCBPcmdhbml6YXRpb24gTWFuYWdlbWVudDwvZnVsbC10aXRsZT48YWJici0xPkdyb3Vw
IE9yZ2FuLiBNYW5hZ2UuPC9hYmJyLTE+PC9hbHQtcGVyaW9kaWNhbD48cGFnZXM+NDI0LTQ2MDwv
cGFnZXM+PHZvbHVtZT40Njwvdm9sdW1lPjxudW1iZXI+MjwvbnVtYmVyPjxrZXl3b3Jkcz48a2V5
d29yZD5mdW5jdGlvbmFsIGxlYWRlcnNoaXA8L2tleXdvcmQ+PGtleXdvcmQ+bGVhZGVyc2hpcDwv
a2V5d29yZD48a2V5d29yZD5zZWxmLW1hbmFnaW5nIHRlYW1zPC9rZXl3b3JkPjxrZXl3b3JkPnN0
cnVjdHVyYXRpb24gdGhlb3J5PC9rZXl3b3JkPjxrZXl3b3JkPnZpcnR1YWwgdGVhbXM8L2tleXdv
cmQ+PGtleXdvcmQ+dmlzaW9uYXJ5IGxlYWRlcnNoaXA8L2tleXdvcmQ+PC9rZXl3b3Jkcz48ZGF0
ZXM+PHllYXI+MjAyMTwveWVhcj48L2RhdGVzPjxwdWJsaXNoZXI+U0FHRSBQdWJsaWNhdGlvbnMg
SW5jLjwvcHVibGlzaGVyPjxpc2JuPjEwNTk2MDExIChJU1NOKTwvaXNibj48d29yay10eXBlPkFy
dGljbGU8L3dvcmstdHlwZT48dXJscz48cmVsYXRlZC11cmxzPjx1cmw+aHR0cHM6Ly93d3cuc2Nv
cHVzLmNvbS9pbndhcmQvcmVjb3JkLnVyaT9laWQ9Mi1zMi4wLTg1MDkwMjQ1MDg2JmFtcDtkb2k9
MTAuMTE3NyUyZjEwNTk2MDExMjA5NTUwMzQmYW1wO3BhcnRuZXJJRD00MCZhbXA7bWQ1PTFlYjE3
OGEwYWY5MWRmZDQ4OWFiMTNlZGNkMTAwM2QyPC91cmw+PC9yZWxhdGVkLXVybHM+PC91cmxzPjxl
bGVjdHJvbmljLXJlc291cmNlLW51bT4xMC4xMTc3LzEwNTk2MDExMjA5NTUwMzQ8L2VsZWN0cm9u
aWMtcmVzb3VyY2UtbnVtPjxyZW1vdGUtZGF0YWJhc2UtbmFtZT5TY29wdXM8L3JlbW90ZS1kYXRh
YmFzZS1uYW1lPjxsYW5ndWFnZT5FbmdsaXNoPC9sYW5ndWFnZT48L3JlY29yZD48L0NpdGU+PENp
dGU+PEF1dGhvcj5MdTwvQXV0aG9yPjxZZWFyPjIwMjE8L1llYXI+PFJlY051bT43NzcyPC9SZWNO
dW0+PHJlY29yZD48cmVjLW51bWJlcj43NzcyPC9yZWMtbnVtYmVyPjxmb3JlaWduLWtleW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cz48a2V5IGFwcD0iRU4iIGRiLWlkPSIweDlzMjlweDhkcmVhc2VzejJvNTlzZGZ0ZWQ1MnZ0dHJ2
ZTUiIHRpbWVzdGFtcD0iMTY1MzQxMDAxMSI+Nzc3Mjwva2V5PjwvZm9yZWlnbi1rZXlzPjxyZWYt
dHlwZSBuYW1lPSJKb3VybmFsIEFydGljbGUiPjE3PC9yZWYtdHlwZT48Y29udHJpYnV0b3JzPjxh
dXRob3JzPjxhdXRob3I+THUsIEguPC9hdXRob3I+PGF1dGhvcj5MaSwgRi48L2F1dGhvcj48L2F1
dGhvcnM+PC9jb250cmlidXRvcnM+PGF1dGgtYWRkcmVzcz5DQVMgS2V5IExhYm9yYXRvcnkgb2Yg
QmVoYXZpb3JhbCBTY2llbmNlLCBJbnN0aXR1dGUgb2YgUHN5Y2hvbG9neSwgQ2hpbmVzZSBBY2Fk
ZW15IG9mIFNjaWVuY2VzLCBCZWlqaW5nLCBDaGluYSYjeEQ7RGVwYXJ0bWVudCBvZiBQc3ljaG9s
b2d5LCBVbml2ZXJzaXR5IG9mIENoaW5lc2UgQWNhZGVteSBvZiBTY2llbmNlcywgQmVpamluZywg
Q2hpbmEmI3hEO0RlcGFydG1lbnQgb2YgUHN5Y2hvbG9neSwgRWR1Y2F0aW9uLCBhbmQgQ2hpbGQg
U3R1ZGllcywgRXJhc211cyBVbml2ZXJzaXR5IFJvdHRlcmRhbSwgTmV0aGVybGFuZHM8L2F1dGgt
YWRkcmVzcz48dGl0bGVzPjx0aXRsZT5UaGUgRHVhbCBFZmZlY3Qgb2YgVHJhbnNmb3JtYXRpb25h
bCBMZWFkZXJzaGlwIG9uIEluZGl2aWR1YWwtIGFuZCBUZWFtLUxldmVsIFBlcmZvcm1hbmNlOiBU
aGUgTWVkaWF0aW9uYWwgUm9sZXMgb2YgTW90aXZhdGlvbmFsIFByb2Nlc3NlczwvdGl0bGU+PHNl
Y29uZGFyeS10aXRsZT5Gcm9udGllcnMgaW4gUHN5Y2hvbG9neTwvc2Vjb25kYXJ5LXRpdGxlPjxh
bHQtdGl0bGU+RnJvbnQuIFBzeWNob2wuPC9hbHQtdGl0bGU+PC90aXRsZXM+PHBlcmlvZGljYWw+
PGZ1bGwtdGl0bGU+RnJvbnRpZXJzIGluIFBzeWNob2xvZ3k8L2Z1bGwtdGl0bGU+PGFiYnItMT5G
cm9udC4gUHN5Y2hvbC48L2FiYnItMT48YWJici0yPkZyb250IFBzeWNob2w8L2FiYnItMj48L3Bl
cmlvZGljYWw+PGFsdC1wZXJpb2RpY2FsPjxmdWxsLXRpdGxlPkZyb250aWVycyBpbiBQc3ljaG9s
b2d5PC9mdWxsLXRpdGxlPjxhYmJyLTE+RnJvbnQuIFBzeWNob2wuPC9hYmJyLTE+PGFiYnItMj5G
cm9udCBQc3ljaG9sPC9hYmJyLTI+PC9hbHQtcGVyaW9kaWNhbD48dm9sdW1lPjEyPC92b2x1bWU+
PGtleXdvcmRzPjxrZXl3b3JkPmR1YWwtbGV2ZWwgdHJhbnNmb3JtYXRpb25hbCBsZWFkZXJzaGlw
PC9rZXl3b3JkPjxrZXl3b3JkPm11bHRpbGV2ZWw8L2tleXdvcmQ+PGtleXdvcmQ+c2VsZi1lZmZp
Y2FjeTwva2V5d29yZD48a2V5d29yZD50ZWFtIGVmZmljYWN5PC9rZXl3b3JkPjxrZXl3b3JkPnRl
YW0gcHJvY2Vzczwva2V5d29yZD48L2tleXdvcmRzPjxkYXRlcz48eWVhcj4yMDIxPC95ZWFyPjwv
ZGF0ZXM+PHB1Ymxpc2hlcj5Gcm9udGllcnMgTWVkaWEgUy5BLjwvcHVibGlzaGVyPjxpc2JuPjE2
NjQxMDc4IChJU1NOKTwvaXNibj48d29yay10eXBlPkFydGljbGU8L3dvcmstdHlwZT48dXJscz48
cmVsYXRlZC11cmxzPjx1cmw+aHR0cHM6Ly93d3cuc2NvcHVzLmNvbS9pbndhcmQvcmVjb3JkLnVy
aT9laWQ9Mi1zMi4wLTg1MTAzNTA3NjYyJmFtcDtkb2k9MTAuMzM4OSUyZmZwc3lnLjIwMjEuNjA2
MDY2JmFtcDtwYXJ0bmVySUQ9NDAmYW1wO21kNT1jZTUxMmJmNDQ5N2VmMGI2ZWUyMDVjYWQ2MjNk
ZWYwZTwvdXJsPjwvcmVsYXRlZC11cmxzPjwvdXJscz48Y3VzdG9tNz42MDYwNjY8L2N1c3RvbTc+
PGVsZWN0cm9uaWMtcmVzb3VyY2UtbnVtPjEwLjMzODkvZnBzeWcuMjAyMS42MDYwNjY8L2VsZWN0
cm9uaWMtcmVzb3VyY2UtbnVtPjxyZW1vdGUtZGF0YWJhc2UtbmFtZT5TY29wdXM8L3JlbW90ZS1k
YXRhYmFzZS1uYW1lPjxsYW5ndWFnZT5FbmdsaXNoPC9sYW5ndWFnZT48L3JlY29yZD48L0NpdGU+
PENpdGU+PEF1dGhvcj5DaGl1PC9BdXRob3I+PFllYXI+MjAyMTwvWWVhcj48UmVjTnVtPjc3NzM8
L1JlY051bT48cmVjb3JkPjxyZWMtbnVtYmVyPjc3NzM8L3JlYy1udW1iZXI+PGZvcmVpZ24ta2V5
cz48a2V5IGFwcD0iRU4iIGRiLWlkPSIweDlzMjlweDhkcmVhc2VzejJvNTlzZGZ0ZWQ1MnZ0dHJ2
ZTUiIHRpbWVzdGFtcD0iMTY1MzQxMDAxMSI+Nzc3Mzwva2V5PjwvZm9yZWlnbi1rZXlzPjxyZWYt
dHlwZSBuYW1lPSJKb3VybmFsIEFydGljbGUiPjE3PC9yZWYtdHlwZT48Y29udHJpYnV0b3JzPjxh
dXRob3JzPjxhdXRob3I+Q2hpdSwgQy4gWS48L2F1dGhvcj48YXV0aG9yPkxpbiwgSC4gQy48L2F1
dGhvcj48YXV0aG9yPk9zdHJvZmYsIEMuPC9hdXRob3I+PC9hdXRob3JzPjwvY29udHJpYnV0b3Jz
PjxhdXRoLWFkZHJlc3M+Q2VudHJlIGZvciBXb3JrcGxhY2UgRXhjZWxsZW5jZSwgVW5pU0EgQnVz
aW5lc3MsIFVuaXZlcnNpdHkgb2YgU291dGggQXVzdHJhbGlhLCBBZGVsYWlkZSwgQXVzdHJhbGlh
JiN4RDtEZXBhcnRtZW50IG9mIEJ1c2luZXNzIE1hbmFnZW1lbnQsIENvbGxlZ2Ugb2YgTWFuYWdl
bWVudCwgTmF0aW9uYWwgU3VuIFlhdC1zZW4gVW5pdmVyc2l0eSwgS2FvaHNpdW5nIENpdHksIFRh
aXdhbjwvYXV0aC1hZGRyZXNzPjx0aXRsZXM+PHRpdGxlPkZvc3RlcmluZyB0ZWFtIGxlYXJuaW5n
IG9yaWVudGF0aW9uIG1hZ25pdHVkZSBhbmQgc3RyZW5ndGg6IFJvbGVzIG9mIHRyYW5zZm9ybWF0
aW9uYWwgbGVhZGVyc2hpcCwgdGVhbSBwZXJzb25hbGl0eSBoZXRlcm9nZW5laXR5LCBhbmQgYmVo
YXZpb3VyYWwgaW50ZWdyYXRpb248L3RpdGxlPjxzZWNvbmRhcnktdGl0bGU+Sm91cm5hbCBvZiBP
Y2N1cGF0aW9uYWwgYW5kIE9yZ2FuaXphdGlvbmFsIFBzeWNob2xvZ3k8L3NlY29uZGFyeS10aXRs
ZT48YWx0LXRpdGxlPkouIE9jY3VwLiBPcmdhbi4gUHN5Y2hvbC48L2FsdC10aXRsZT48L3RpdGxl
cz48cGFnZXM+MTg3LTIxNjwvcGFnZXM+PHZvbHVtZT45NDwvdm9sdW1lPjxudW1iZXI+MTwvbnVt
YmVyPjxrZXl3b3Jkcz48a2V5d29yZD5iZWhhdmlvdXJhbCBpbnRlZ3JhdGlvbjwva2V5d29yZD48
a2V5d29yZD50ZWFtIGxlYXJuaW5nIG9yaWVudGF0aW9uPC9rZXl3b3JkPjxrZXl3b3JkPnRlYW0g
cGVyc29uYWxpdHkgaGV0ZXJvZ2VuZWl0eTwva2V5d29yZD48a2V5d29yZD50cmFuc2Zvcm1hdGlv
bmFsIGxlYWRlcnNoaXA8L2tleXdvcmQ+PGtleXdvcmQ+YXJ0aWNsZTwva2V5d29yZD48a2V5d29y
ZD5jbGltYXRlPC9rZXl3b3JkPjxrZXl3b3JkPmRlY2lzaW9uIG1ha2luZzwva2V5d29yZD48a2V5
d29yZD5leHRyYXZlcnNpb248L2tleXdvcmQ+PGtleXdvcmQ+aHVtYW48L2tleXdvcmQ+PGtleXdv
cmQ+aHVtYW4gZXhwZXJpbWVudDwva2V5d29yZD48a2V5d29yZD5sZWFkZXJzaGlwPC9rZXl3b3Jk
PjxrZXl3b3JkPmxlYXJuaW5nPC9rZXl3b3JkPjxrZXl3b3JkPnBoeXNpY2lhbjwva2V5d29yZD48
L2tleXdvcmRzPjxkYXRlcz48eWVhcj4yMDIxPC95ZWFyPjwvZGF0ZXM+PHB1Ymxpc2hlcj5Kb2hu
IFdpbGV5IGFuZCBTb25zIEx0ZDwvcHVibGlzaGVyPjxpc2JuPjA5NjMxNzk4IChJU1NOKTwvaXNi
bj48d29yay10eXBlPkFydGljbGU8L3dvcmstdHlwZT48dXJscz48cmVsYXRlZC11cmxzPjx1cmw+
aHR0cHM6Ly93d3cuc2NvcHVzLmNvbS9pbndhcmQvcmVjb3JkLnVyaT9laWQ9Mi1zMi4wLTg1MDk2
ODMyNzE1JmFtcDtkb2k9MTAuMTExMSUyZmpvb3AuMTIzMzMmYW1wO3BhcnRuZXJJRD00MCZhbXA7
bWQ1PTJhNDliNDAwZjFkNTdkNGE2NDdmNjk1NDg2Y2EzZWQ4PC91cmw+PC9yZWxhdGVkLXVybHM+
PC91cmxzPjxlbGVjdHJvbmljLXJlc291cmNlLW51bT4xMC4xMTExL2pvb3AuMTIzMzM8L2VsZWN0
cm9uaWMtcmVzb3VyY2UtbnVtPjxyZW1vdGUtZGF0YWJhc2UtbmFtZT5TY29wdXM8L3JlbW90ZS1k
YXRhYmFzZS1uYW1lPjxsYW5ndWFnZT5FbmdsaXNoPC9sYW5ndWFnZT48L3JlY29yZD48L0NpdGU+
PENpdGU+PEF1dGhvcj5Mb3JpbmtvdmE8L0F1dGhvcj48WWVhcj4yMDIxPC9ZZWFyPjxSZWNOdW0+
Nzc3NDwvUmVjTnVtPjxyZWNvcmQ+PHJlYy1udW1iZXI+Nzc3NDwvcmVjLW51bWJlcj48Zm9yZWln
bi1rZXlzPjxrZXkgYXBwPSJFTiIgZGItaWQ9IjB4OXMyOXB4OGRyZWFzZXN6Mm81OXNkZnRlZDUy
dnR0cnZlNSIgdGltZXN0YW1wPSIxNjUzNDEwMDExIj43Nzc0PC9rZXk+PC9mb3JlaWduLWtleXM+
PHJlZi10eXBlIG5hbWU9IkpvdXJuYWwgQXJ0aWNsZSI+MTc8L3JlZi10eXBlPjxjb250cmlidXRv
cnM+PGF1dGhvcnM+PGF1dGhvcj5Mb3JpbmtvdmEsIE4uIE0uPC9hdXRob3I+PGF1dGhvcj5CYXJ0
b2wsIEsuIE0uPC9hdXRob3I+PC9hdXRob3JzPjwvY29udHJpYnV0b3JzPjxhdXRoLWFkZHJlc3M+
TWNEb25vdWdoIFNjaG9vbCBvZiBCdXNpbmVzcywgR2VvcmdldG93biBVbml2ZXJzaXR5LCBXYXNo
aW5ndG9uLCBEQywgVW5pdGVkIFN0YXRlcyYjeEQ7TWFuYWdlbWVudCBhbmQgT3JnYW5pemF0aW9u
IERlcGFydG1lbnQsIFJvYmVydCBILiBTbWl0aCBTY2hvb2wgb2YgQnVzaW5lc3MsIFVuaXZlcnNp
dHkgb2YgTWFyeWxhbmQsIENvbGxlZ2UgUGFyaywgTUQsIFVuaXRlZCBTdGF0ZXMmI3hEO0FzIG9m
IEp1bmUgMSwgMjAyMTogRVNBREUgQnVzaW5lc3MgU2Nob29sLCBCYXJjZWxvbmEsIFNwYWluPC9h
dXRoLWFkZHJlc3M+PHRpdGxlcz48dGl0bGU+U2hhcmVkIGxlYWRlcnNoaXAgZGV2ZWxvcG1lbnQg
YW5kIHRlYW0gcGVyZm9ybWFuY2U6IEEgbmV3IGxvb2sgYXQgdGhlIGR5bmFtaWNzIG9mIHNoYXJl
ZCBsZWFkZXJzaGlwPC90aXRsZT48c2Vjb25kYXJ5LXRpdGxlPlBlcnNvbm5lbCBQc3ljaG9sb2d5
PC9zZWNvbmRhcnktdGl0bGU+PGFsdC10aXRsZT5QZXJzLiBQc3ljaG9sLjwvYWx0LXRpdGxlPjwv
dGl0bGVzPjxwZXJpb2RpY2FsPjxmdWxsLXRpdGxlPlBlcnNvbm5lbCBQc3ljaG9sb2d5PC9mdWxs
LXRpdGxlPjxhYmJyLTE+UGVycy4gUHN5Y2hvbC48L2FiYnItMT48YWJici0yPlBlcnMgUHN5Y2hv
bDwvYWJici0yPjwvcGVyaW9kaWNhbD48YWx0LXBlcmlvZGljYWw+PGZ1bGwtdGl0bGU+UGVyc29u
bmVsIFBzeWNob2xvZ3k8L2Z1bGwtdGl0bGU+PGFiYnItMT5QZXJzLiBQc3ljaG9sLjwvYWJici0x
PjxhYmJyLTI+UGVycyBQc3ljaG9sPC9hYmJyLTI+PC9hbHQtcGVyaW9kaWNhbD48cGFnZXM+Nzct
MTA3PC9wYWdlcz48dm9sdW1lPjc0PC92b2x1bWU+PG51bWJlcj4xPC9udW1iZXI+PGtleXdvcmRz
PjxrZXl3b3JkPnByb2plY3QgdGVhbXM8L2tleXdvcmQ+PGtleXdvcmQ+c2hhcmVkIGxlYWRlcnNo
aXA8L2tleXdvcmQ+PGtleXdvcmQ+dGVhbSBkZXZlbG9wbWVudDwva2V5d29yZD48a2V5d29yZD50
ZWFtIHBlcmZvcm1hbmNlPC9rZXl3b3JkPjwva2V5d29yZHM+PGRhdGVzPjx5ZWFyPjIwMjE8L3ll
YXI+PC9kYXRlcz48cHVibGlzaGVyPkJsYWNrd2VsbCBQdWJsaXNoaW5nIEluYy48L3B1Ymxpc2hl
cj48aXNibj4wMDMxNTgyNiAoSVNTTik8L2lzYm4+PHdvcmstdHlwZT5BcnRpY2xlPC93b3JrLXR5
cGU+PHVybHM+PHJlbGF0ZWQtdXJscz48dXJsPmh0dHBzOi8vd3d3LnNjb3B1cy5jb20vaW53YXJk
L3JlY29yZC51cmk/ZWlkPTItczIuMC04NTA4NzE0OTc1NiZhbXA7ZG9pPTEwLjExMTElMmZwZXBz
LjEyNDA5JmFtcDtwYXJ0bmVySUQ9NDAmYW1wO21kNT1mMDIyMWMzYTkwMmZjNzE4ZmJmYmNjMjg4
YzhhYzdlYzwvdXJsPjwvcmVsYXRlZC11cmxzPjwvdXJscz48ZWxlY3Ryb25pYy1yZXNvdXJjZS1u
dW0+MTAuMTExMS9wZXBzLjEyNDA5PC9lbGVjdHJvbmljLXJlc291cmNlLW51bT48cmVtb3RlLWRh
dGFiYXNlLW5hbWU+U2NvcHVzPC9yZW1vdGUtZGF0YWJhc2UtbmFtZT48bGFuZ3VhZ2U+RW5nbGlz
aDwvbGFuZ3VhZ2U+PC9yZWNvcmQ+PC9DaXRlPjxDaXRlPjxBdXRob3I+TGVtb2luZTwvQXV0aG9y
PjxZZWFyPjIwMjE8L1llYXI+PFJlY051bT43Nzc2PC9SZWNOdW0+PHJlY29yZD48cmVjLW51bWJl
cj43Nzc2PC9yZWMtbnVtYmVyPjxmb3JlaWduLWtleXM+PGtleSBhcHA9IkVOIiBkYi1pZD0iMHg5
czI5cHg4ZHJlYXNlc3oybzU5c2RmdGVkNTJ2dHRydmU1IiB0aW1lc3RhbXA9IjE2NTM0MTAwMTEi
Pjc3NzY8L2tleT48L2ZvcmVpZ24ta2V5cz48cmVmLXR5cGUgbmFtZT0iSm91cm5hbCBBcnRpY2xl
Ij4xNzwvcmVmLXR5cGU+PGNvbnRyaWJ1dG9ycz48YXV0aG9ycz48YXV0aG9yPkxlbW9pbmUsIEcu
IEouPC9hdXRob3I+PGF1dGhvcj5CbHVtLCBULiBDLjwvYXV0aG9yPjwvYXV0aG9ycz48L2NvbnRy
aWJ1dG9ycz48YXV0aC1hZGRyZXNzPlNjaG9vbCBvZiBNYW5hZ2VtZW50LCBVbml2ZXJzaXR5IGF0
IEJ1ZmZhbG8sIFRoZSBTdGF0ZSBVbml2ZXJzaXR5IG9mIE5ldyBZb3JrLCBCdWZmYWxvLCBOWSwg
VW5pdGVkIFN0YXRlcyYjeEQ7RXJuZXN0IFNjaGVsbGVyIEpyLiBDb2xsZWdlIG9mIEJ1c2luZXNz
LCBHZW9yZ2lhIEluc3RpdHV0ZSBvZiBUZWNobm9sb2d5LCBBdGxhbnRhLCBHQSwgVW5pdGVkIFN0
YXRlczwvYXV0aC1hZGRyZXNzPjx0aXRsZXM+PHRpdGxlPlNlcnZhbnQgbGVhZGVyc2hpcCwgbGVh
ZGVyIGdlbmRlciwgYW5kIHRlYW0gZ2VuZGVyIHJvbGU6IFRlc3RpbmcgYSBmZW1hbGUgYWR2YW50
YWdlIGluIGEgY2FzY2FkaW5nIG1vZGVsIG9mIHBlcmZvcm1hbmNlPC90aXRsZT48c2Vjb25kYXJ5
LXRpdGxlPlBlcnNvbm5lbCBQc3ljaG9sb2d5PC9zZWNvbmRhcnktdGl0bGU+PGFsdC10aXRsZT5Q
ZXJzLiBQc3ljaG9sLjwvYWx0LXRpdGxlPjwvdGl0bGVzPjxwZXJpb2RpY2FsPjxmdWxsLXRpdGxl
PlBlcnNvbm5lbCBQc3ljaG9sb2d5PC9mdWxsLXRpdGxlPjxhYmJyLTE+UGVycy4gUHN5Y2hvbC48
L2FiYnItMT48YWJici0yPlBlcnMgUHN5Y2hvbDwvYWJici0yPjwvcGVyaW9kaWNhbD48YWx0LXBl
cmlvZGljYWw+PGZ1bGwtdGl0bGU+UGVyc29ubmVsIFBzeWNob2xvZ3k8L2Z1bGwtdGl0bGU+PGFi
YnItMT5QZXJzLiBQc3ljaG9sLjwvYWJici0xPjxhYmJyLTI+UGVycyBQc3ljaG9sPC9hYmJyLTI+
PC9hbHQtcGVyaW9kaWNhbD48cGFnZXM+My0yODwvcGFnZXM+PHZvbHVtZT43NDwvdm9sdW1lPjxu
dW1iZXI+MTwvbnVtYmVyPjxrZXl3b3Jkcz48a2V5d29yZD5ldGhpY3M8L2tleXdvcmQ+PGtleXdv
cmQ+Z2VuZGVyPC9rZXl3b3JkPjxrZXl3b3JkPmdlbmRlciByb2xlPC9rZXl3b3JkPjxrZXl3b3Jk
PmxlYWRlcnNoaXA8L2tleXdvcmQ+PGtleXdvcmQ+bW9yYWwgbGVhZGVyc2hpcDwva2V5d29yZD48
a2V5d29yZD5wcm9zb2NpYWwgbW90aXZhdGlvbjwva2V5d29yZD48a2V5d29yZD5zZXJ2YW50IGxl
YWRlcnNoaXA8L2tleXdvcmQ+PC9rZXl3b3Jkcz48ZGF0ZXM+PHllYXI+MjAyMTwveWVhcj48L2Rh
dGVzPjxwdWJsaXNoZXI+QmxhY2t3ZWxsIFB1Ymxpc2hpbmcgSW5jLjwvcHVibGlzaGVyPjxpc2Ju
PjAwMzE1ODI2IChJU1NOKTwvaXNibj48d29yay10eXBlPkFydGljbGU8L3dvcmstdHlwZT48dXJs
cz48cmVsYXRlZC11cmxzPjx1cmw+aHR0cHM6Ly93d3cuc2NvcHVzLmNvbS9pbndhcmQvcmVjb3Jk
LnVyaT9laWQ9Mi1zMi4wLTg1MDc3MTQ0NTQ0JmFtcDtkb2k9MTAuMTExMSUyZnBlcHMuMTIzNzkm
YW1wO3BhcnRuZXJJRD00MCZhbXA7bWQ1PTMzOGZjZTMxZDk2YmU2ZjMzNDM2NGYyZTVmOTJmZGEy
PC91cmw+PC9yZWxhdGVkLXVybHM+PC91cmxzPjxlbGVjdHJvbmljLXJlc291cmNlLW51bT4xMC4x
MTExL3BlcHMuMTIzNzk8L2VsZWN0cm9uaWMtcmVzb3VyY2UtbnVtPjxyZW1vdGUtZGF0YWJhc2Ut
bmFtZT5TY29wdXM8L3JlbW90ZS1kYXRhYmFzZS1uYW1lPjxsYW5ndWFnZT5FbmdsaXNoPC9sYW5n
dWFnZT48L3JlY29yZD48L0NpdGU+PENpdGU+PEF1dGhvcj5DaHVuZzwvQXV0aG9yPjxZZWFyPjIw
MjE8L1llYXI+PFJlY051bT43Nzc4PC9SZWNOdW0+PHJlY29yZD48cmVjLW51bWJlcj43Nzc4PC9y
ZWMtbnVtYmVyPjxmb3JlaWduLWtleXM+PGtleSBhcHA9IkVOIiBkYi1pZD0iMHg5czI5cHg4ZHJl
YXNlc3oybzU5c2RmdGVkNTJ2dHRydmU1IiB0aW1lc3RhbXA9IjE2NTM0MTAwMTEiPjc3Nzg8L2tl
eT48L2ZvcmVpZ24ta2V5cz48cmVmLXR5cGUgbmFtZT0iSm91cm5hbCBBcnRpY2xlIj4xNzwvcmVm
LXR5cGU+PGNvbnRyaWJ1dG9ycz48YXV0aG9ycz48YXV0aG9yPkNodW5nLCBELiBTLjwvYXV0aG9y
PjxhdXRob3I+TGksIEouIE0uPC9hdXRob3I+PC9hdXRob3JzPjwvY29udHJpYnV0b3JzPjxhdXRo
LWFkZHJlc3M+RGVwYXJ0bWVudCBvZiBCdXNpbmVzcyBBZG1pbmlzdHJhdGlvbiwgS3l1bmdzdW5n
IFVuaXZlcnNpdHksIEJ1c2FuLCBTb3V0aCBLb3JlYSYjeEQ7RGVwYXJ0bWVudCBvZiBCdXNpbmVz
cyBBZG1pbmlzdHJhdGlvbiwgR3llb25nc2FuZyBOYXRpb25hbCBVbml2ZXJzaXR5LCBKaW5qdSwg
U291dGggS29yZWE8L2F1dGgtYWRkcmVzcz48dGl0bGVzPjx0aXRsZT5DdXJ2aWxpbmVhciBlZmZl
Y3Qgb2YgdHJhbnNmb3JtYXRpb25hbCBsZWFkZXJzaGlwIG9uIGlubm92YXRpdmUgYmVoYXZpb3Ig
YW1vbmcgUiZhbXA7RCB0ZWFtcyBpbiBTb3V0aCBLb3JlYTogTW9kZXJhdGluZyByb2xlIG9mIHRl
YW0gbGVhcm5pbmc8L3RpdGxlPjxzZWNvbmRhcnktdGl0bGU+Sm91cm5hbCBvZiBPcmdhbml6YXRp
b25hbCBDaGFuZ2UgTWFuYWdlbWVudDwvc2Vjb25kYXJ5LXRpdGxlPjxhbHQtdGl0bGU+Si4gT3Jn
YW4uIENoYW5nZSBNYW5hZ2UuPC9hbHQtdGl0bGU+PC90aXRsZXM+PHBlcmlvZGljYWw+PGZ1bGwt
dGl0bGU+Sm91cm5hbCBvZiBPcmdhbml6YXRpb25hbCBDaGFuZ2UgTWFuYWdlbWVudDwvZnVsbC10
aXRsZT48L3BlcmlvZGljYWw+PHBhZ2VzPjI1Mi0yNzA8L3BhZ2VzPjx2b2x1bWU+MzQ8L3ZvbHVt
ZT48bnVtYmVyPjE8L251bWJlcj48a2V5d29yZHM+PGtleXdvcmQ+Q3VydmlsaW5lYXIgcmVsYXRp
b25zaGlwPC9rZXl3b3JkPjxrZXl3b3JkPklubm92YXRpdmUgYmVoYXZpb3VyPC9rZXl3b3JkPjxr
ZXl3b3JkPlRlYW0gbGVhcm5pbmc8L2tleXdvcmQ+PGtleXdvcmQ+VHJhbnNmb3JtYXRpb25hbCBs
ZWFkZXJzaGlwPC9rZXl3b3JkPjwva2V5d29yZHM+PGRhdGVzPjx5ZWFyPjIwMjE8L3llYXI+PC9k
YXRlcz48cHVibGlzaGVyPkVtZXJhbGQgR3JvdXAgSG9sZGluZ3MgTHRkLjwvcHVibGlzaGVyPjxp
c2JuPjA5NTM0ODE0IChJU1NOKTwvaXNibj48d29yay10eXBlPkFydGljbGU8L3dvcmstdHlwZT48
dXJscz48cmVsYXRlZC11cmxzPjx1cmw+aHR0cHM6Ly93d3cuc2NvcHVzLmNvbS9pbndhcmQvcmVj
b3JkLnVyaT9laWQ9Mi1zMi4wLTg1MDUzMDY0NDA1JmFtcDtkb2k9MTAuMTEwOCUyZkpPQ00tMDEt
MjAxNy0wMDE3JmFtcDtwYXJ0bmVySUQ9NDAmYW1wO21kNT03OGY2ZjZjMjY2NDMxNmFiNmEzYTc2
MzM0ZmEyYzU4NzwvdXJsPjwvcmVsYXRlZC11cmxzPjwvdXJscz48ZWxlY3Ryb25pYy1yZXNvdXJj
ZS1udW0+MTAuMTEwOC9KT0NNLTAxLTIwMTctMDAxNzwvZWxlY3Ryb25pYy1yZXNvdXJjZS1udW0+
PHJlbW90ZS1kYXRhYmFzZS1uYW1lPlNjb3B1czwvcmVtb3RlLWRhdGFiYXNlLW5hbWU+PGxhbmd1
YWdlPkVuZ2xpc2g8L2xhbmd1YWdlPjwvcmVjb3JkPjwvQ2l0ZT48Q2l0ZT48QXV0aG9yPld1PC9B
dXRob3I+PFllYXI+MjAyMTwvWWVhcj48UmVjTnVtPjc3Nzk8L1JlY051bT48cmVjb3JkPjxyZWMt
bnVtYmVyPjc3Nzk8L3JlYy1udW1iZXI+PGZvcmVpZ24ta2V5cz48a2V5IGFwcD0iRU4iIGRiLWlk
PSIweDlzMjlweDhkcmVhc2VzejJvNTlzZGZ0ZWQ1MnZ0dHJ2ZTUiIHRpbWVzdGFtcD0iMTY1MzQx
MDAxMSI+Nzc3OTwva2V5PjwvZm9yZWlnbi1rZXlzPjxyZWYtdHlwZSBuYW1lPSJKb3VybmFsIEFy
dGljbGUiPjE3PC9yZWYtdHlwZT48Y29udHJpYnV0b3JzPjxhdXRob3JzPjxhdXRob3I+V3UsIFEu
PC9hdXRob3I+PGF1dGhvcj5Db3JtaWNhbiwgSy48L2F1dGhvcj48L2F1dGhvcnM+PC9jb250cmli
dXRvcnM+PGF1dGgtYWRkcmVzcz5TY2hvb2wgb2YgQnVzaW5lc3MsIE1hY2F1IFVuaXZlcnNpdHkg
b2YgU2NpZW5jZSBhbmQgVGVjaG5vbG9neSwgTWFjYXUmI3hEO0xlcm8g4oCTIFRoZSBJcmlzaCBT
b2Z0d2FyZSBSZXNlYXJjaCBDZW50cmUsIFNjaG9vbCBvZiBFbmdpbmVlcmluZywgTmF0aW9uYWwg
VW5pdmVyc2l0eSBvZiBJcmVsYW5kLCBHYWx3YXksIElyZWxhbmQ8L2F1dGgtYWRkcmVzcz48dGl0
bGVzPjx0aXRsZT5TaGFyZWQgTGVhZGVyc2hpcCBhbmQgVGVhbSBFZmZlY3RpdmVuZXNzOiBBbiBJ
bnZlc3RpZ2F0aW9uIG9mIFdoZXRoZXIgYW5kIFdoZW4gaW4gRW5naW5lZXJpbmcgRGVzaWduIFRl
YW1zPC90aXRsZT48c2Vjb25kYXJ5LXRpdGxlPkZyb250aWVycyBpbiBQc3ljaG9sb2d5PC9zZWNv
bmRhcnktdGl0bGU+PGFsdC10aXRsZT5Gcm9udC4gUHN5Y2hvbC48L2FsdC10aXRsZT48L3RpdGxl
cz48cGVyaW9kaWNhbD48ZnVsbC10aXRsZT5Gcm9udGllcnMgaW4gUHN5Y2hvbG9neTwvZnVsbC10
aXRsZT48YWJici0xPkZyb250LiBQc3ljaG9sLjwvYWJici0xPjxhYmJyLTI+RnJvbnQgUHN5Y2hv
bDwvYWJici0yPjwvcGVyaW9kaWNhbD48YWx0LXBlcmlvZGljYWw+PGZ1bGwtdGl0bGU+RnJvbnRp
ZXJzIGluIFBzeWNob2xvZ3k8L2Z1bGwtdGl0bGU+PGFiYnItMT5Gcm9udC4gUHN5Y2hvbC48L2Fi
YnItMT48YWJici0yPkZyb250IFBzeWNob2w8L2FiYnItMj48L2FsdC1wZXJpb2RpY2FsPjx2b2x1
bWU+MTE8L3ZvbHVtZT48a2V5d29yZHM+PGtleXdvcmQ+ZW5naW5lZXJpbmcgZGVzaWduIHRlYW1z
PC9rZXl3b3JkPjxrZXl3b3JkPnByb2plY3QgbGlmZSBjeWNsZTwva2V5d29yZD48a2V5d29yZD5z
aGFyZWQgbGVhZGVyc2hpcDwva2V5d29yZD48a2V5d29yZD5zb2NpYWwgbmV0d29yayBhbmFseXNp
czwva2V5d29yZD48a2V5d29yZD50ZWFtIGVmZmVjdGl2ZW5lc3M8L2tleXdvcmQ+PC9rZXl3b3Jk
cz48ZGF0ZXM+PHllYXI+MjAyMTwveWVhcj48L2RhdGVzPjxwdWJsaXNoZXI+RnJvbnRpZXJzIE1l
ZGlhIFMuQS48L3B1Ymxpc2hlcj48aXNibj4xNjY0MTA3OCAoSVNTTik8L2lzYm4+PHdvcmstdHlw
ZT5BcnRpY2xlPC93b3JrLXR5cGU+PHVybHM+PHJlbGF0ZWQtdXJscz48dXJsPmh0dHBzOi8vd3d3
LnNjb3B1cy5jb20vaW53YXJkL3JlY29yZC51cmk/ZWlkPTItczIuMC04NTEwMDU5OTI3MCZhbXA7
ZG9pPTEwLjMzODklMmZmcHN5Zy4yMDIwLjU2OTE5OCZhbXA7cGFydG5lcklEPTQwJmFtcDttZDU9
NDJjNDVhZDQxNDgxODdmOGI4OTA2MDRlNzUxMjhjODg8L3VybD48L3JlbGF0ZWQtdXJscz48L3Vy
bHM+PGN1c3RvbTc+NTY5MTk4PC9jdXN0b203PjxlbGVjdHJvbmljLXJlc291cmNlLW51bT4xMC4z
Mzg5L2Zwc3lnLjIwMjAuNTY5MTk4PC9lbGVjdHJvbmljLXJlc291cmNlLW51bT48cmVtb3RlLWRh
dGFiYXNlLW5hbWU+U2NvcHVzPC9yZW1vdGUtZGF0YWJhc2UtbmFtZT48bGFuZ3VhZ2U+RW5nbGlz
aDwvbGFuZ3VhZ2U+PC9yZWNvcmQ+PC9DaXRlPjxDaXRlPjxBdXRob3I+QXViw6k8L0F1dGhvcj48
WWVhcj4yMDIxPC9ZZWFyPjxSZWNOdW0+Nzc4MDwvUmVjTnVtPjxyZWNvcmQ+PHJlYy1udW1iZXI+
Nzc4MDwvcmVjLW51bWJlcj48Zm9yZWlnbi1rZXlzPjxrZXkgYXBwPSJFTiIgZGItaWQ9IjB4OXMy
OXB4OGRyZWFzZXN6Mm81OXNkZnRlZDUydnR0cnZlNSIgdGltZXN0YW1wPSIxNjUzNDEwMDExIj43
NzgwPC9rZXk+PC9mb3JlaWduLWtleXM+PHJlZi10eXBlIG5hbWU9IkpvdXJuYWwgQXJ0aWNsZSI+
MTc8L3JlZi10eXBlPjxjb250cmlidXRvcnM+PGF1dGhvcnM+PGF1dGhvcj5BdWLDqSwgQy48L2F1
dGhvcj48YXV0aG9yPkZyYW5jb2V1ciwgQy48L2F1dGhvcj48YXV0aG9yPlNwb25lbSwgUy48L2F1
dGhvcj48YXV0aG9yPlPDqWd1aW4sIE0uPC9hdXRob3I+PC9hdXRob3JzPjwvY29udHJpYnV0b3Jz
PjxhdXRoLWFkZHJlc3M+RGVwYXJ0bWVudCBvZiBNYW5hZ2VtZW50LCBIRUMgTW9udHLDqWFsLCBD
YW5hZGEmI3hEO0RlcGFydG1lbnQgb2YgQWNjb3VudGluZyBTdHVkaWVzLCBIRUMgTW9udHLDqWFs
LCBDYW5hZGEmI3hEO0RlcGFydG1lbnQgb2YgT3JnYW5pemF0aW9uIGFuZCBIdW1hbiBSZXNvdXJj
ZXMsIFVRQU0sIENhbmFkYTwvYXV0aC1hZGRyZXNzPjx0aXRsZXM+PHRpdGxlPkV0aGljYWwgTGVh
ZGVyc2hpcCBhbmQgQ29ycG9yYXRlIEJvYXJkIEVmZmVjdGl2ZW5lc3M6IFRoZSBSb2xlIG9mIFRl
YW0gUmVmbGV4aXZpdHkgYW5kIEVudmlyb25tZW50YWwgRHluYW1pc208L3RpdGxlPjxzZWNvbmRh
cnktdGl0bGU+R3JvdXAgRHluYW1pY3M8L3NlY29uZGFyeS10aXRsZT48YWx0LXRpdGxlPkdyb3Vw
IER5bi48L2FsdC10aXRsZT48L3RpdGxlcz48YWx0LXBlcmlvZGljYWw+PGZ1bGwtdGl0bGU+R3Jv
dXAgRHluYW1pY3M6IFRoZW9yeSwgUmVzZWFyY2gsIGFuZCBQcmFjdGljZTwvZnVsbC10aXRsZT48
YWJici0xPkdyb3VwIER5bi48L2FiYnItMT48YWJici0yPkdyb3VwIER5bjwvYWJici0yPjxhYmJy
LTM+R3JvdXAgRHluYW1pY3M6IFRoZW9yeSwgUmVzZWFyY2gsICZhbXA7IFByYWN0aWNlPC9hYmJy
LTM+PC9hbHQtcGVyaW9kaWNhbD48cGFnZXM+Mjg4LTMwMjwvcGFnZXM+PHZvbHVtZT4yNTwvdm9s
dW1lPjxudW1iZXI+NDwvbnVtYmVyPjxrZXl3b3Jkcz48a2V5d29yZD5Cb2FyZCBlZmZlY3RpdmVu
ZXNzPC9rZXl3b3JkPjxrZXl3b3JkPkNvcnBvcmF0ZSBnb3Zlcm5hbmNlPC9rZXl3b3JkPjxrZXl3
b3JkPkV0aGljYWwgbGVhZGVyc2hpcDwva2V5d29yZD48a2V5d29yZD5UZWFtIHJlZmxleGl2aXR5
PC9rZXl3b3JkPjxrZXl3b3JkPmFydGljbGU8L2tleXdvcmQ+PGtleXdvcmQ+aHVtYW48L2tleXdv
cmQ+PGtleXdvcmQ+aHVtYW4gZXhwZXJpbWVudDwva2V5d29yZD48a2V5d29yZD5sZWFkZXJzaGlw
PC9rZXl3b3JkPjxrZXl3b3JkPnF1ZXN0aW9ubmFpcmU8L2tleXdvcmQ+PGtleXdvcmQ+c291bmQ8
L2tleXdvcmQ+PC9rZXl3b3Jkcz48ZGF0ZXM+PHllYXI+MjAyMTwveWVhcj48L2RhdGVzPjxwdWJs
aXNoZXI+QW1lcmljYW4gUHN5Y2hvbG9naWNhbCBBc3NvY2lhdGlvbjwvcHVibGlzaGVyPjxpc2Ju
PjEwODkyNjk5IChJU1NOKTwvaXNibj48d29yay10eXBlPkFydGljbGU8L3dvcmstdHlwZT48dXJs
cz48cmVsYXRlZC11cmxzPjx1cmw+aHR0cHM6Ly93d3cuc2NvcHVzLmNvbS9pbndhcmQvcmVjb3Jk
LnVyaT9laWQ9Mi1zMi4wLTg1MTIzMzI1MDEwJmFtcDtkb2k9MTAuMTAzNyUyZmdkbjAwMDAxNTUm
YW1wO3BhcnRuZXJJRD00MCZhbXA7bWQ1PTMzNWExNTg5NTZkZTQxMzJkOTM3ZGViOTYxNzE2M2M4
PC91cmw+PC9yZWxhdGVkLXVybHM+PC91cmxzPjxlbGVjdHJvbmljLXJlc291cmNlLW51bT4xMC4x
MDM3L2dkbjAwMDAxNTU8L2VsZWN0cm9uaWMtcmVzb3VyY2UtbnVtPjxyZW1vdGUtZGF0YWJhc2Ut
bmFtZT5TY29wdXM8L3JlbW90ZS1kYXRhYmFzZS1uYW1lPjxsYW5ndWFnZT5FbmdsaXNoPC9sYW5n
dWFnZT48L3JlY29yZD48L0NpdGU+PENpdGU+PEF1dGhvcj5YdTwvQXV0aG9yPjxZZWFyPjIwMjE8
L1llYXI+PFJlY051bT43NzgxPC9SZWNOdW0+PHJlY29yZD48cmVjLW51bWJlcj43NzgxPC9yZWMt
bnVtYmVyPjxmb3JlaWduLWtleXM+PGtleSBhcHA9IkVOIiBkYi1pZD0iMHg5czI5cHg4ZHJlYXNl
c3oybzU5c2RmdGVkNTJ2dHRydmU1IiB0aW1lc3RhbXA9IjE2NTM0MTAwMTEiPjc3ODE8L2tleT48
L2ZvcmVpZ24ta2V5cz48cmVmLXR5cGUgbmFtZT0iSm91cm5hbCBBcnRpY2xlIj4xNzwvcmVmLXR5
cGU+PGNvbnRyaWJ1dG9ycz48YXV0aG9ycz48YXV0aG9yPlh1LCBOLjwvYXV0aG9yPjxhdXRob3I+
R2hhaHJlbWFuaSwgSC48L2F1dGhvcj48YXV0aG9yPkxlbW9pbmUsIEcuIEouPC9hdXRob3I+PGF1
dGhvcj5UZXNsdWssIFAuIEUuPC9hdXRob3I+PC9hdXRob3JzPjwvY29udHJpYnV0b3JzPjxhdXRo
LWFkZHJlc3M+RGVwYXJ0bWVudCBvZiBNYW5hZ2VtZW50IGFuZCBPcmdhbml6YXRpb24sIFN0b2Nr
aG9sbSBTY2hvb2wgb2YgRWNvbm9taWNzLCBTd2VkZW4mI3hEO0RlcGFydG1lbnQgb2YgTWFuYWdl
bWVudCBhbmQgTWFya2V0aW5nLCBVbml2ZXJzaXR5IG9mIE5ldyBPcmxlYW5zLCBVbml0ZWQgU3Rh
dGVzJiN4RDtEZXBhcnRtZW50IG9mIE9yZ2FuaXphdGlvbiBhbmQgSHVtYW4gUmVzb3VyY2VzLCBT
Y2hvb2wgb2YgTWFuYWdlbWVudCwgVW5pdmVyc2l0eSBhdCBCdWZmYWxvLCBTdGF0ZSBVbml2ZXJz
aXR5IG9mIE5ldyBZb3JrLCBVbml0ZWQgU3RhdGVzPC9hdXRoLWFkZHJlc3M+PHRpdGxlcz48dGl0
bGU+RW1lcmdlbmNlIG9mIHNoYXJlZCBsZWFkZXJzaGlwIG5ldHdvcmtzIGluIHRlYW1zOiBBbiBh
ZGFwdGl2ZSBwcm9jZXNzIHBlcnNwZWN0aXZlPC90aXRsZT48c2Vjb25kYXJ5LXRpdGxlPkxlYWRl
cnNoaXAgUXVhcnRlcmx5PC9zZWNvbmRhcnktdGl0bGU+PGFsdC10aXRsZT5MZWFkZXJzaC4gUS48
L2FsdC10aXRsZT48L3RpdGxlcz48cGVyaW9kaWNhbD48ZnVsbC10aXRsZT5MZWFkZXJzaGlwIFF1
YXJ0ZXJseTwvZnVsbC10aXRsZT48L3BlcmlvZGljYWw+PGtleXdvcmRzPjxrZXl3b3JkPlNoYXJl
ZCBsZWFkZXJzaGlwPC9rZXl3b3JkPjxrZXl3b3JkPlNvY2lhbCBuZXR3b3Jrczwva2V5d29yZD48
a2V5d29yZD5UcmFuc2FjdGl2ZSBtZW1vcnkgc3lzdGVtczwva2V5d29yZD48L2tleXdvcmRzPjxk
YXRlcz48eWVhcj4yMDIxPC95ZWFyPjwvZGF0ZXM+PHB1Ymxpc2hlcj5FbHNldmllciBJbmMuPC9w
dWJsaXNoZXI+PGlzYm4+MTA0ODk4NDMgKElTU04pPC9pc2JuPjx3b3JrLXR5cGU+QXJ0aWNsZTwv
d29yay10eXBlPjx1cmxzPjxyZWxhdGVkLXVybHM+PHVybD5odHRwczovL3d3dy5zY29wdXMuY29t
L2lud2FyZC9yZWNvcmQudXJpP2VpZD0yLXMyLjAtODUxMjA2OTUzMTImYW1wO2RvaT0xMC4xMDE2
JTJmai5sZWFxdWEuMjAyMS4xMDE1ODgmYW1wO3BhcnRuZXJJRD00MCZhbXA7bWQ1PTU3MGVjNTE5
YzQyNTY1MDFlNzZiYTFkNGMzN2Q3ZTIyPC91cmw+PC9yZWxhdGVkLXVybHM+PC91cmxzPjxjdXN0
b203PjEwMTU4ODwvY3VzdG9tNz48ZWxlY3Ryb25pYy1yZXNvdXJjZS1udW0+MTAuMTAxNi9qLmxl
YXF1YS4yMDIxLjEwMTU4ODwvZWxlY3Ryb25pYy1yZXNvdXJjZS1udW0+PHJlbW90ZS1kYXRhYmFz
ZS1uYW1lPlNjb3B1czwvcmVtb3RlLWRhdGFiYXNlLW5hbWU+PGxhbmd1YWdlPkVuZ2xpc2g8L2xh
bmd1YWdlPjwvcmVjb3JkPjwvQ2l0ZT48Q2l0ZT48QXV0aG9yPlByYWJodTwvQXV0aG9yPjxZZWFy
PjIwMjE8L1llYXI+PFJlY051bT43NzgyPC9SZWNOdW0+PHJlY29yZD48cmVjLW51bWJlcj43Nzgy
PC9yZWMtbnVtYmVyPjxmb3JlaWduLWtleXM+PGtleSBhcHA9IkVOIiBkYi1pZD0iMHg5czI5cHg4
ZHJlYXNlc3oybzU5c2RmdGVkNTJ2dHRydmU1IiB0aW1lc3RhbXA9IjE2NTM0MTAwMTEiPjc3ODI8
L2tleT48L2ZvcmVpZ24ta2V5cz48cmVmLXR5cGUgbmFtZT0iSm91cm5hbCBBcnRpY2xlIj4xNzwv
cmVmLXR5cGU+PGNvbnRyaWJ1dG9ycz48YXV0aG9ycz48YXV0aG9yPlByYWJodSwgTi48L2F1dGhv
cj48YXV0aG9yPktvb2RhbWFyYSwgTi4gSy48L2F1dGhvcj48L2F1dGhvcnM+PC9jb250cmlidXRv
cnM+PGF1dGgtYWRkcmVzcz5NYW5pcGFsIEluc3RpdHV0ZSBvZiBNYW5hZ2VtZW50LCBNYW5pcGFs
IEFjYWRlbXkgb2YgSGlnaGVyIEVkdWNhdGlvbiAoTUFIRSksIEthcm5hdGFrYSBNYW5pcGFsLCA1
NzYxMDQsIEluZGlhPC9hdXRoLWFkZHJlc3M+PHRpdGxlcz48dGl0bGU+UmVsYXRpb25zaGlwIGFt
b25nIHRyYW5zZm9ybWF0aW9uYWwgbGVhZGVyc2hpcCwgd29ya3BsYWNlIHNwaXJpdHVhbGl0eSBh
bmQgdGVhbSBlZmZlY3RpdmVuZXNzOiBBIGNvbmNlcHR1YWwgZnJhbWV3b3JrPC90aXRsZT48c2Vj
b25kYXJ5LXRpdGxlPkludGVybmF0aW9uYWwgSm91cm5hbCBvZiBQdWJsaWMgU2VjdG9yIFBlcmZv
cm1hbmNlIE1hbmFnZW1lbnQ8L3NlY29uZGFyeS10aXRsZT48YWx0LXRpdGxlPkludC4gSi4gUHVi
bGljIFNlY3QuIFBlcmZvcm0uIE1hbmFnZS48L2FsdC10aXRsZT48L3RpdGxlcz48cGVyaW9kaWNh
bD48ZnVsbC10aXRsZT5JbnRlcm5hdGlvbmFsIEpvdXJuYWwgb2YgUHVibGljIFNlY3RvciBQZXJm
b3JtYW5jZSBNYW5hZ2VtZW50PC9mdWxsLXRpdGxlPjxhYmJyLTE+SW50LiBKLiBQdWJsaWMgU2Vj
dC4gUGVyZm9ybS4gTWFuYWdlLjwvYWJici0xPjwvcGVyaW9kaWNhbD48YWx0LXBlcmlvZGljYWw+
PGZ1bGwtdGl0bGU+SW50ZXJuYXRpb25hbCBKb3VybmFsIG9mIFB1YmxpYyBTZWN0b3IgUGVyZm9y
bWFuY2UgTWFuYWdlbWVudDwvZnVsbC10aXRsZT48YWJici0xPkludC4gSi4gUHVibGljIFNlY3Qu
IFBlcmZvcm0uIE1hbmFnZS48L2FiYnItMT48L2FsdC1wZXJpb2RpY2FsPjxwYWdlcz4zNDYtMzYw
PC9wYWdlcz48dm9sdW1lPjg8L3ZvbHVtZT48bnVtYmVyPjQ8L251bWJlcj48a2V5d29yZHM+PGtl
eXdvcmQ+SWRlbnRpdHkgdGhlb3JpZXM8L2tleXdvcmQ+PGtleXdvcmQ+VGVhbSBlZmZlY3RpdmVu
ZXNzPC9rZXl3b3JkPjxrZXl3b3JkPlRlYW0gaW50ZXJhY3Rpb24gcHJvY2Vzczwva2V5d29yZD48
a2V5d29yZD5UcmFuc2Zvcm1hdGlvbmFsIGxlYWRlcnNoaXA8L2tleXdvcmQ+PGtleXdvcmQ+V29y
a3BsYWNlIHNwaXJpdHVhbGl0eTwva2V5d29yZD48L2tleXdvcmRzPjxkYXRlcz48eWVhcj4yMDIx
PC95ZWFyPjwvZGF0ZXM+PHB1Ymxpc2hlcj5JbmRlcnNjaWVuY2UgUHVibGlzaGVyczwvcHVibGlz
aGVyPjxpc2JuPjE3NDExMDQxIChJU1NOKTwvaXNibj48d29yay10eXBlPkFydGljbGU8L3dvcmst
dHlwZT48dXJscz48cmVsYXRlZC11cmxzPjx1cmw+aHR0cHM6Ly93d3cuc2NvcHVzLmNvbS9pbndh
cmQvcmVjb3JkLnVyaT9laWQ9Mi1zMi4wLTg1MTE4ODMwMTEwJmFtcDtkb2k9MTAuMTUwNCUyZklK
UFNQTS4yMDIxLjExODY4OSZhbXA7cGFydG5lcklEPTQwJmFtcDttZDU9ODM3MWMyYjljM2RjMGEw
YmFhYzUyYThjODQ5NDM3MTk8L3VybD48L3JlbGF0ZWQtdXJscz48L3VybHM+PGVsZWN0cm9uaWMt
cmVzb3VyY2UtbnVtPjEwLjE1MDQvSUpQU1BNLjIwMjEuMTE4Njg5PC9lbGVjdHJvbmljLXJlc291
cmNlLW51bT48cmVtb3RlLWRhdGFiYXNlLW5hbWU+U2NvcHVzPC9yZW1vdGUtZGF0YWJhc2UtbmFt
ZT48bGFuZ3VhZ2U+RW5nbGlzaDwvbGFuZ3VhZ2U+PC9yZWNvcmQ+PC9DaXRlPjxDaXRlPjxBdXRo
b3I+RGFobGFuPC9BdXRob3I+PFllYXI+MjAyMTwvWWVhcj48UmVjTnVtPjc3ODM8L1JlY051bT48
cmVjb3JkPjxyZWMtbnVtYmVyPjc3ODM8L3JlYy1udW1iZXI+PGZvcmVpZ24ta2V5cz48a2V5IGFw
cD0iRU4iIGRiLWlkPSIweDlzMjlweDhkcmVhc2VzejJvNTlzZGZ0ZWQ1MnZ0dHJ2ZTUiIHRpbWVz
dGFtcD0iMTY1MzQxMDAxMSI+Nzc4Mzwva2V5PjwvZm9yZWlnbi1rZXlzPjxyZWYtdHlwZSBuYW1l
PSJKb3VybmFsIEFydGljbGUiPjE3PC9yZWYtdHlwZT48Y29udHJpYnV0b3JzPjxhdXRob3JzPjxh
dXRob3I+RGFobGFuLCBNLjwvYXV0aG9yPjxhdXRob3I+QWwtQXR3aSwgQS4gQS48L2F1dGhvcj48
YXV0aG9yPkFsc2hhaWJhbmksIEUuPC9hdXRob3I+PGF1dGhvcj5CYWtpciwgQS48L2F1dGhvcj48
YXV0aG9yPk1haGVyLCBLLjwvYXV0aG9yPjwvYXV0aG9ycz48L2NvbnRyaWJ1dG9ycz48YXV0aC1h
ZGRyZXNzPlVuaXZlcnNpdHkgb2YgQnVzaW5lc3MgYW5kIFRlY2hub2xvZ3ksIEplZGRhaCwgU2F1
ZGkgQXJhYmlhJiN4RDtBbCBNdXRoYW5uYSBVbml2ZXJzaXR5LCBTYW1hd2FoLCBJcmFxJiN4RDtL
ZXJiYWxhIFVuaXZlcnNpdHksIEtlcmJhbGEsIElyYXEmI3hEO0J1Y2tpbmdoYW1zaGlyZSBOZXcg
VW5pdmVyc2l0eSwgSGlnaCBXeWNvbWJlLCBVbml0ZWQgS2luZ2RvbTwvYXV0aC1hZGRyZXNzPjx0
aXRsZXM+PHRpdGxlPkRpdmVyc2UgZ3JvdXAgZWZmZWN0aXZlbmVzczogY28tb2NjdXJyZW5jZSBv
ZiB0YXNrIGFuZCByZWxhdGlvbnNoaXAgY29uZmxpY3QsIGFuZCB0cmFuc2Zvcm1hdGlvbmFsIGxl
YWRlcnNoaXA8L3RpdGxlPjxzZWNvbmRhcnktdGl0bGU+SW50ZXJuYXRpb25hbCBKb3VybmFsIG9m
IFByb2R1Y3Rpdml0eSBhbmQgUGVyZm9ybWFuY2UgTWFuYWdlbWVudDwvc2Vjb25kYXJ5LXRpdGxl
PjxhbHQtdGl0bGU+SW50LiBKLiBQcm9kdWN0LiBQZXJmb3JtLiBNYW5hZ2UuPC9hbHQtdGl0bGU+
PC90aXRsZXM+PHBlcmlvZGljYWw+PGZ1bGwtdGl0bGU+SW50ZXJuYXRpb25hbCBKb3VybmFsIG9m
IFByb2R1Y3Rpdml0eSBhbmQgUGVyZm9ybWFuY2UgTWFuYWdlbWVudDwvZnVsbC10aXRsZT48L3Bl
cmlvZGljYWw+PGtleXdvcmRzPjxrZXl3b3JkPkdyb3VwIGRpdmVyc2l0eTwva2V5d29yZD48a2V5
d29yZD5Hcm91cCBlZmZlY3RpdmVuZXNzPC9rZXl3b3JkPjxrZXl3b3JkPlRhc2sgYW5kIHJlbGF0
aW9uc2hpcCBjb25mbGljdDwva2V5d29yZD48a2V5d29yZD5UcmFuc2Zvcm1hdGlvbmFsIGxlYWRl
cnNoaXA8L2tleXdvcmQ+PC9rZXl3b3Jkcz48ZGF0ZXM+PHllYXI+MjAyMTwveWVhcj48L2RhdGVz
PjxwdWJsaXNoZXI+RW1lcmFsZCBHcm91cCBIb2xkaW5ncyBMdGQuPC9wdWJsaXNoZXI+PGlzYm4+
MTc0MTA0MDEgKElTU04pPC9pc2JuPjx3b3JrLXR5cGU+QXJ0aWNsZTwvd29yay10eXBlPjx1cmxz
PjxyZWxhdGVkLXVybHM+PHVybD5odHRwczovL3d3dy5zY29wdXMuY29tL2lud2FyZC9yZWNvcmQu
dXJpP2VpZD0yLXMyLjAtODUxMTc3NzUzOTgmYW1wO2RvaT0xMC4xMTA4JTJmSUpQUE0tMDEtMjAy
MS0wMDI1JmFtcDtwYXJ0bmVySUQ9NDAmYW1wO21kNT0wODUyN2EyODAxYWFiZWQxNTczN2I5NjUz
OGM3MTA1ZTwvdXJsPjwvcmVsYXRlZC11cmxzPjwvdXJscz48ZWxlY3Ryb25pYy1yZXNvdXJjZS1u
dW0+MTAuMTEwOC9JSlBQTS0wMS0yMDIxLTAwMjU8L2VsZWN0cm9uaWMtcmVzb3VyY2UtbnVtPjxy
ZW1vdGUtZGF0YWJhc2UtbmFtZT5TY29wdXM8L3JlbW90ZS1kYXRhYmFzZS1uYW1lPjxsYW5ndWFn
ZT5FbmdsaXNoPC9sYW5ndWFnZT48L3JlY29yZD48L0NpdGU+PENpdGU+PEF1dGhvcj5SaWNvPC9B
dXRob3I+PFllYXI+MjAyMTwvWWVhcj48UmVjTnVtPjc3ODQ8L1JlY051bT48cmVjb3JkPjxyZWMt
bnVtYmVyPjc3ODQ8L3JlYy1udW1iZXI+PGZvcmVpZ24ta2V5cz48a2V5IGFwcD0iRU4iIGRiLWlk
PSIweDlzMjlweDhkcmVhc2VzejJvNTlzZGZ0ZWQ1MnZ0dHJ2ZTUiIHRpbWVzdGFtcD0iMTY1MzQx
MDAxMSI+Nzc4NDwva2V5PjwvZm9yZWlnbi1rZXlzPjxyZWYtdHlwZSBuYW1lPSJKb3VybmFsIEFy
dGljbGUiPjE3PC9yZWYtdHlwZT48Y29udHJpYnV0b3JzPjxhdXRob3JzPjxhdXRob3I+Umljbywg
Ui48L2F1dGhvcj48YXV0aG9yPlVpdGRld2lsbGlnZW4sIFMuIEcuPC9hdXRob3I+PGF1dGhvcj5E
b3J0YSwgRC48L2F1dGhvcj48L2F1dGhvcnM+PC9jb250cmlidXRvcnM+PGF1dGgtYWRkcmVzcz5E
ZXBhcnRtZW50IG9mIEJ1c2luZXNzIEFkbWluaXN0cmF0aW9uLCBVbml2ZXJzaWRhZCBDYXJsb3Mg
SUlJIGRlIE1hZHJpZCwgR2V0YWZlLCBNYWRyaWQsIFNwYWluJiN4RDtEZXBhcnRtZW50IG9mIFdv
cmsgYW5kIE9yZ2FuaXphdGlvbmFsIFBzeWNob2xvZ3ksIE1hYXN0cmljaHQgVW5pdmVyc2l0eSBT
Y2hvb2wgZm9yIE1lbnRhbCBIZWFsdGggYW5kIE5ldXJvc2NpZW5jZSwgTWFhc3RyaWNodCwgTGlt
YnVyZywgTmV0aGVybGFuZHMmI3hEO0RlcGFydG1lbnQgb2YgRWNvbm9taWNzIGFuZCBCdXNpbmVz
cyBBZG1pbmlzdHJhdGlvbiwgVW5pdmVyc2lkYWQgZGUgTGFzIFBhbG1hcyBkZSBHcmFuIENhbmFy
aWEsIExhcyBQYWxtYXMgZGUgR3JhbiBDYW5hcmlhLCBDYW5hcmlhcywgU3BhaW48L2F1dGgtYWRk
cmVzcz48dGl0bGVzPjx0aXRsZT5QYXR0ZXJucyBvZiB0ZWFtIGFkYXB0YXRpb246IFRoZSBlZmZl
Y3RzIG9mIGJlaGF2aW91cmFsIGludGVyYWN0aW9uIHBhdHRlcm5zIG9uIHRlYW0gYWRhcHRhdGlv
biBhbmQgdGhlIGFudGVjZWRlbnQgZWZmZWN0IG9mIGVtcG93ZXJpbmcgdmVyc3VzIGRpcmVjdGl2
ZSBsZWFkZXJzaGlwPC90aXRsZT48c2Vjb25kYXJ5LXRpdGxlPkpvdXJuYWwgb2YgQ29udGluZ2Vu
Y2llcyBhbmQgQ3Jpc2lzIE1hbmFnZW1lbnQ8L3NlY29uZGFyeS10aXRsZT48YWx0LXRpdGxlPkou
IENvbnRpbmdlbmNpZXMgQ3Jpc2lzIE1hbmFnZS48L2FsdC10aXRsZT48L3RpdGxlcz48cGVyaW9k
aWNhbD48ZnVsbC10aXRsZT5Kb3VybmFsIG9mIENvbnRpbmdlbmNpZXMgYW5kIENyaXNpcyBNYW5h
Z2VtZW50PC9mdWxsLXRpdGxlPjxhYmJyLTE+Si4gQ29udGluZ2VuY2llcyBDcmlzaXMgTWFuYWdl
LjwvYWJici0xPjxhYmJyLTI+SiBDb250aW5nZW5jaWVzIENyaXNpcyBNYW5hZ2U8L2FiYnItMj48
L3BlcmlvZGljYWw+PGFsdC1wZXJpb2RpY2FsPjxmdWxsLXRpdGxlPkpvdXJuYWwgb2YgQ29udGlu
Z2VuY2llcyBhbmQgQ3Jpc2lzIE1hbmFnZW1lbnQ8L2Z1bGwtdGl0bGU+PGFiYnItMT5KLiBDb250
aW5nZW5jaWVzIENyaXNpcyBNYW5hZ2UuPC9hYmJyLTE+PGFiYnItMj5KIENvbnRpbmdlbmNpZXMg
Q3Jpc2lzIE1hbmFnZTwvYWJici0yPjwvYWx0LXBlcmlvZGljYWw+PGtleXdvcmRzPjxrZXl3b3Jk
PmRpcmVjdGl2ZSBsZWFkZXJzaGlwPC9rZXl3b3JkPjxrZXl3b3JkPmVtcG93ZXJpbmcgbGVhZGVy
c2hpcDwva2V5d29yZD48a2V5d29yZD5tYWduaXR1ZGUgb2YgY2hhbmdlPC9rZXl3b3JkPjxrZXl3
b3JkPnRlYW0gYWRhcHRhdGlvbjwva2V5d29yZD48a2V5d29yZD50ZWFtIGJlaGF2aW91cmFsIGlu
dGVyYWN0aW9uIHBhdHRlcm5zPC9rZXl3b3JkPjwva2V5d29yZHM+PGRhdGVzPjx5ZWFyPjIwMjE8
L3llYXI+PC9kYXRlcz48cHVibGlzaGVyPkpvaG4gV2lsZXkgYW5kIFNvbnMgSW5jPC9wdWJsaXNo
ZXI+PGlzYm4+MDk2NjA4NzkgKElTU04pPC9pc2JuPjx3b3JrLXR5cGU+QXJ0aWNsZTwvd29yay10
eXBlPjx1cmxzPjxyZWxhdGVkLXVybHM+PHVybD5odHRwczovL3d3dy5zY29wdXMuY29tL2lud2Fy
ZC9yZWNvcmQudXJpP2VpZD0yLXMyLjAtODUxMTY4NzYzODkmYW1wO2RvaT0xMC4xMTExJTJmMTQ2
OC01OTczLjEyMzc5JmFtcDtwYXJ0bmVySUQ9NDAmYW1wO21kNT1hN2QyYmQ4YmJmZjBiYzlkMmE4
MDc1NTExODYzNzMxMTwvdXJsPjwvcmVsYXRlZC11cmxzPjwvdXJscz48ZWxlY3Ryb25pYy1yZXNv
dXJjZS1udW0+MTAuMTExMS8xNDY4LTU5NzMuMTIzNzk8L2VsZWN0cm9uaWMtcmVzb3VyY2UtbnVt
PjxyZW1vdGUtZGF0YWJhc2UtbmFtZT5TY29wdXM8L3JlbW90ZS1kYXRhYmFzZS1uYW1lPjxsYW5n
dWFnZT5FbmdsaXNoPC9sYW5ndWFnZT48L3JlY29yZD48L0NpdGU+PENpdGU+PEF1dGhvcj5BbGk8
L0F1dGhvcj48WWVhcj4yMDIxPC9ZZWFyPjxSZWNOdW0+Nzc4NTwvUmVjTnVtPjxyZWNvcmQ+PHJl
Yy1udW1iZXI+Nzc4NTwvcmVjLW51bWJlcj48Zm9yZWlnbi1rZXlzPjxrZXkgYXBwPSJFTiIgZGIt
aWQ9IjB4OXMyOXB4OGRyZWFzZXN6Mm81OXNkZnRlZDUydnR0cnZlNSIgdGltZXN0YW1wPSIxNjUz
NDEwMDExIj43Nzg1PC9rZXk+PC9mb3JlaWduLWtleXM+PHJlZi10eXBlIG5hbWU9IkpvdXJuYWwg
QXJ0aWNsZSI+MTc8L3JlZi10eXBlPjxjb250cmlidXRvcnM+PGF1dGhvcnM+PGF1dGhvcj5BbGks
IEEuPC9hdXRob3I+PGF1dGhvcj5XYW5nLCBILjwvYXV0aG9yPjxhdXRob3I+Qm9la2hvcnN0LCBK
LiBBLjwvYXV0aG9yPjwvYXV0aG9ycz48L2NvbnRyaWJ1dG9ycz48YXV0aC1hZGRyZXNzPlNjaG9v
bCBvZiBFY29ub21pY3MgYW5kIE1hbmFnZW1lbnQsIFRvbmdqaSBVbml2ZXJzaXR5LCBTaGFuZ2hh
aSwgMjAwMDkyLCBDaGluYSYjeEQ7Q29ucmFkIFNjaG9vbCBvZiBFbnRyZXByZW5ldXJzaGlwIGFu
ZCBCdXNpbmVzcywgVW5pdmVyc2l0eSBvZiBXYXRlcmxvbywgMjAwIFVuaXZlcnNpdHkgQXZlbnVl
IFdlc3QsIFdhdGVybG9vLCBPTiBOMkwgM0cxLCBDYW5hZGE8L2F1dGgtYWRkcmVzcz48dGl0bGVz
Pjx0aXRsZT5BIG1vZGVyYXRlZCBtZWRpYXRpb24gZXhhbWluYXRpb24gb2Ygc2hhcmVkIGxlYWRl
cnNoaXAgYW5kIHRlYW0gY3JlYXRpdml0eTogYSBzb2NpYWwgaW5mb3JtYXRpb24gcHJvY2Vzc2lu
ZyBwZXJzcGVjdGl2ZTwvdGl0bGU+PHNlY29uZGFyeS10aXRsZT5Bc2lhIFBhY2lmaWMgSm91cm5h
bCBvZiBNYW5hZ2VtZW50PC9zZWNvbmRhcnktdGl0bGU+PGFsdC10aXRsZT5Bc2lhIFBhYy4gSi4g
TWFuYWdlLjwvYWx0LXRpdGxlPjwvdGl0bGVzPjxwZXJpb2RpY2FsPjxmdWxsLXRpdGxlPkFzaWEg
UGFjaWZpYyBKb3VybmFsIG9mIE1hbmFnZW1lbnQ8L2Z1bGwtdGl0bGU+PC9wZXJpb2RpY2FsPjxr
ZXl3b3Jkcz48a2V5d29yZD5DbGltYXRlIGZvciBpbm5vdmF0aW9uPC9rZXl3b3JkPjxrZXl3b3Jk
PlNoYXJlZCBsZWFkZXJzaGlwPC9rZXl3b3JkPjxrZXl3b3JkPlRhc2sgdW5jZXJ0YWludHk8L2tl
eXdvcmQ+PGtleXdvcmQ+VGVhbSBjcmVhdGl2aXR5PC9rZXl3b3JkPjwva2V5d29yZHM+PGRhdGVz
Pjx5ZWFyPjIwMjE8L3llYXI+PC9kYXRlcz48cHVibGlzaGVyPlNwcmluZ2VyPC9wdWJsaXNoZXI+
PGlzYm4+MDIxNzQ1NjEgKElTU04pPC9pc2JuPjx3b3JrLXR5cGU+QXJ0aWNsZTwvd29yay10eXBl
Pjx1cmxzPjxyZWxhdGVkLXVybHM+PHVybD5odHRwczovL3d3dy5zY29wdXMuY29tL2lud2FyZC9y
ZWNvcmQudXJpP2VpZD0yLXMyLjAtODUxMTM3Nzk5MTkmYW1wO2RvaT0xMC4xMDA3JTJmczEwNDkw
LTAyMS0wOTc4Ni02JmFtcDtwYXJ0bmVySUQ9NDAmYW1wO21kNT0zYzNhYmYxZTJjYzc0YzRkODU2
ODI5YWNkMmM0MGYxZjwvdXJsPjwvcmVsYXRlZC11cmxzPjwvdXJscz48ZWxlY3Ryb25pYy1yZXNv
dXJjZS1udW0+MTAuMTAwNy9zMTA0OTAtMDIxLTA5Nzg2LTY8L2VsZWN0cm9uaWMtcmVzb3VyY2Ut
bnVtPjxyZW1vdGUtZGF0YWJhc2UtbmFtZT5TY29wdXM8L3JlbW90ZS1kYXRhYmFzZS1uYW1lPjxs
YW5ndWFnZT5FbmdsaXNoPC9sYW5ndWFnZT48L3JlY29yZD48L0NpdGU+PENpdGU+PEF1dGhvcj7D
h2FrxLFyb8SfbHU8L0F1dGhvcj48WWVhcj4yMDIxPC9ZZWFyPjxSZWNOdW0+Nzc4NjwvUmVjTnVt
PjxyZWNvcmQ+PHJlYy1udW1iZXI+Nzc4NjwvcmVjLW51bWJlcj48Zm9yZWlnbi1rZXlzPjxrZXkg
YXBwPSJFTiIgZGItaWQ9IjB4OXMyOXB4OGRyZWFzZXN6Mm81OXNkZnRlZDUydnR0cnZlNSIgdGlt
ZXN0YW1wPSIxNjUzNDEwMDExIj43Nzg2PC9rZXk+PC9mb3JlaWduLWtleXM+PHJlZi10eXBlIG5h
bWU9IkpvdXJuYWwgQXJ0aWNsZSI+MTc8L3JlZi10eXBlPjxjb250cmlidXRvcnM+PGF1dGhvcnM+
PGF1dGhvcj7Dh2FrxLFyb8SfbHUsIFMuIFMuPC9hdXRob3I+PGF1dGhvcj5DYWV0YW5vLCBBLjwv
YXV0aG9yPjxhdXRob3I+Q29zdGEsIFAuPC9hdXRob3I+PC9hdXRob3JzPjwvY29udHJpYnV0b3Jz
PjxhdXRoLWFkZHJlc3M+SHVtYW4gUmVzb3VyY2VzIGFuZCBPcmdhbml6YXRpb25hbCBCZWhhdmlv
ciwgSVNDVEUg4oCTIEluc3RpdHV0byBVbml2ZXJzaXTDoXJpbyBkZSBMaXNib2EsIExpc2Jvbiwg
UG9ydHVnYWwmI3hEO0FQUHN5Q0kg4oCTIChBcHBsaWVkIFBzeWNob2xvZ3kgUmVzZWFyY2ggQ2Vu
dGVyIENhcGFiaWxpdGllcyBhbmQgSW5jbHVzaW9uIC0gSVNQQSksIElTQ1RFIOKAkyBJbnN0aXR1
dG8gVW5pdmVyc2l0w6FyaW8gZGUgTGlzYm9hLCBMaXNib24sIFBvcnR1Z2FsPC9hdXRoLWFkZHJl
c3M+PHRpdGxlcz48dGl0bGU+U2hhcmVkIGxlYWRlcnNoaXAsIHNlbGYtbWFuYWdlbWVudCBhbmQg
cGVyY2VpdmVkIHRlYW0gZWZmZWN0aXZlbmVzcyBpbiB0aGUgbWlsaXRhcnkgY29udGV4dDwvdGl0
bGU+PHNlY29uZGFyeS10aXRsZT5NaWxpdGFyeSBQc3ljaG9sb2d5PC9zZWNvbmRhcnktdGl0bGU+
PGFsdC10aXRsZT5NaWwuIFBzeWNob2wuPC9hbHQtdGl0bGU+PC90aXRsZXM+PHBlcmlvZGljYWw+
PGZ1bGwtdGl0bGU+TWlsaXRhcnkgUHN5Y2hvbG9neTwvZnVsbC10aXRsZT48YWJici0xPk1pbC4g
UHN5Y2hvbC48L2FiYnItMT48YWJici0yPk1pbCBQc3ljaG9sPC9hYmJyLTI+PC9wZXJpb2RpY2Fs
PjxhbHQtcGVyaW9kaWNhbD48ZnVsbC10aXRsZT5NaWxpdGFyeSBQc3ljaG9sb2d5PC9mdWxsLXRp
dGxlPjxhYmJyLTE+TWlsLiBQc3ljaG9sLjwvYWJici0xPjxhYmJyLTI+TWlsIFBzeWNob2w8L2Fi
YnItMj48L2FsdC1wZXJpb2RpY2FsPjxwYWdlcz4zMDgtMzE5PC9wYWdlcz48dm9sdW1lPjMzPC92
b2x1bWU+PG51bWJlcj41PC9udW1iZXI+PGtleXdvcmRzPjxrZXl3b3JkPmNvbXBsZXhpdHk8L2tl
eXdvcmQ+PGtleXdvcmQ+ZWZmZWN0aXZlbmVzcyBwZXJjZXB0aW9uPC9rZXl3b3JkPjxrZXl3b3Jk
Pm1pbGl0YXJ5IHRlYW1zPC9rZXl3b3JkPjxrZXl3b3JkPnNlbGYtbWFuYWdlbWVudDwva2V5d29y
ZD48a2V5d29yZD5TaGFyZWQgbGVhZGVyc2hpcDwva2V5d29yZD48a2V5d29yZD5hcm15PC9rZXl3
b3JkPjxrZXl3b3JkPmFydGljbGU8L2tleXdvcmQ+PGtleXdvcmQ+aHVtYW48L2tleXdvcmQ+PGtl
eXdvcmQ+aHVtYW4gZXhwZXJpbWVudDwva2V5d29yZD48a2V5d29yZD5sZWFkZXJzaGlwPC9rZXl3
b3JkPjxrZXl3b3JkPnBlcmNlcHRpb248L2tleXdvcmQ+PGtleXdvcmQ+c2VsZiBjYXJlPC9rZXl3
b3JkPjxrZXl3b3JkPnRydXN0PC9rZXl3b3JkPjwva2V5d29yZHM+PGRhdGVzPjx5ZWFyPjIwMjE8
L3llYXI+PC9kYXRlcz48cHVibGlzaGVyPlJvdXRsZWRnZTwvcHVibGlzaGVyPjxpc2JuPjA4OTk1
NjA1IChJU1NOKTwvaXNibj48d29yay10eXBlPkFydGljbGU8L3dvcmstdHlwZT48dXJscz48cmVs
YXRlZC11cmxzPjx1cmw+aHR0cHM6Ly93d3cuc2NvcHVzLmNvbS9pbndhcmQvcmVjb3JkLnVyaT9l
aWQ9Mi1zMi4wLTg1MTEzNDQyNzI1JmFtcDtkb2k9MTAuMTA4MCUyZjA4OTk1NjA1LjIwMjEuMTk2
MjE3OSZhbXA7cGFydG5lcklEPTQwJmFtcDttZDU9MzNmODZlOGU1M2E0Y2M2ZTFjYWJhODMyOGZi
MjdlZjg8L3VybD48L3JlbGF0ZWQtdXJscz48L3VybHM+PGVsZWN0cm9uaWMtcmVzb3VyY2UtbnVt
PjEwLjEwODAvMDg5OTU2MDUuMjAyMS4xOTYyMTc5PC9lbGVjdHJvbmljLXJlc291cmNlLW51bT48
cmVtb3RlLWRhdGFiYXNlLW5hbWU+U2NvcHVzPC9yZW1vdGUtZGF0YWJhc2UtbmFtZT48bGFuZ3Vh
Z2U+RW5nbGlzaDwvbGFuZ3VhZ2U+PC9yZWNvcmQ+PC9DaXRlPjxDaXRlPjxBdXRob3I+SGFkaTwv
QXV0aG9yPjxZZWFyPjIwMjE8L1llYXI+PFJlY051bT43Nzg3PC9SZWNOdW0+PHJlY29yZD48cmVj
LW51bWJlcj43Nzg3PC9yZWMtbnVtYmVyPjxmb3JlaWduLWtleXM+PGtleSBhcHA9IkVOIiBkYi1p
ZD0iMHg5czI5cHg4ZHJlYXNlc3oybzU5c2RmdGVkNTJ2dHRydmU1IiB0aW1lc3RhbXA9IjE2NTM0
MTAwMTEiPjc3ODc8L2tleT48L2ZvcmVpZ24ta2V5cz48cmVmLXR5cGUgbmFtZT0iSm91cm5hbCBB
cnRpY2xlIj4xNzwvcmVmLXR5cGU+PGNvbnRyaWJ1dG9ycz48YXV0aG9ycz48YXV0aG9yPkhhZGks
IE4uIFUuPC9hdXRob3I+PGF1dGhvcj5DaGF1ZGhhcnksIEEuPC9hdXRob3I+PC9hdXRob3JzPjwv
Y29udHJpYnV0b3JzPjxhdXRoLWFkZHJlc3M+RGVwYXJ0bWVudCBvZiBIdW1hbiBSZXNvdXJjZSBN
YW5hZ2VtZW50LCBQcmluY2UgTW9oYW1tYWQgQmluIEZhaGQgVW5pdmVyc2l0eSwgQWwgS2hvYmFy
LCBTYXVkaSBBcmFiaWEmI3hEO0RlcGFydG1lbnQgb2YgQnVzaW5lc3MgQWRtaW5pc3RyYXRpb24s
IEZvdW5kYXRpb24gVW5pdmVyc2l0eSBJc2xhbWFiYWQsIElzbGFtYWJhZCwgUGFraXN0YW48L2F1
dGgtYWRkcmVzcz48dGl0bGVzPjx0aXRsZT5JbXBhY3Qgb2Ygc2hhcmVkIGxlYWRlcnNoaXAgb24g
dGVhbSBwZXJmb3JtYW5jZSB0aHJvdWdoIHRlYW0gcmVmbGV4aXZpdHk6IGV4YW1pbmluZyB0aGUg
bW9kZXJhdGluZyByb2xlIG9mIHRhc2sgY29tcGxleGl0eTwvdGl0bGU+PHNlY29uZGFyeS10aXRs
ZT5UZWFtIFBlcmZvcm1hbmNlIE1hbmFnZW1lbnQ8L3NlY29uZGFyeS10aXRsZT48YWx0LXRpdGxl
PlRlYW0gUGVyZm9ybS4gTWFuYWdlLjwvYWx0LXRpdGxlPjwvdGl0bGVzPjxwZXJpb2RpY2FsPjxm
dWxsLXRpdGxlPlRlYW0gUGVyZm9ybWFuY2UgTWFuYWdlbWVudDwvZnVsbC10aXRsZT48L3Blcmlv
ZGljYWw+PHBhZ2VzPjM5MS00MDU8L3BhZ2VzPjx2b2x1bWU+Mjc8L3ZvbHVtZT48bnVtYmVyPjUt
NjwvbnVtYmVyPjxrZXl3b3Jkcz48a2V5d29yZD5TaGFyZWQgbGVhZGVyc2hpcDwva2V5d29yZD48
a2V5d29yZD5UYXNrIGNvbXBsZXhpdHk8L2tleXdvcmQ+PGtleXdvcmQ+VGVhbSBwZXJmb3JtYW5j
ZTwva2V5d29yZD48a2V5d29yZD5UZWFtIHJlZmxleGl2aXR5PC9rZXl3b3JkPjwva2V5d29yZHM+
PGRhdGVzPjx5ZWFyPjIwMjE8L3llYXI+PC9kYXRlcz48cHVibGlzaGVyPkVtZXJhbGQgR3JvdXAg
SG9sZGluZ3MgTHRkLjwvcHVibGlzaGVyPjxpc2JuPjEzNTI3NTkyIChJU1NOKTwvaXNibj48d29y
ay10eXBlPkFydGljbGU8L3dvcmstdHlwZT48dXJscz48cmVsYXRlZC11cmxzPjx1cmw+aHR0cHM6
Ly93d3cuc2NvcHVzLmNvbS9pbndhcmQvcmVjb3JkLnVyaT9laWQ9Mi1zMi4wLTg1MTA5NDIxMjgw
JmFtcDtkb2k9MTAuMTEwOCUyZlRQTS0xMC0yMDIwLTAwODUmYW1wO3BhcnRuZXJJRD00MCZhbXA7
bWQ1PWEyMWVjYmZmNjZiY2M2ZWJjMjFiNDI5ZDg2ODhmMWUyPC91cmw+PC9yZWxhdGVkLXVybHM+
PC91cmxzPjxlbGVjdHJvbmljLXJlc291cmNlLW51bT4xMC4xMTA4L1RQTS0xMC0yMDIwLTAwODU8
L2VsZWN0cm9uaWMtcmVzb3VyY2UtbnVtPjxyZW1vdGUtZGF0YWJhc2UtbmFtZT5TY29wdXM8L3Jl
bW90ZS1kYXRhYmFzZS1uYW1lPjxsYW5ndWFnZT5FbmdsaXNoPC9sYW5ndWFnZT48L3JlY29yZD48
L0NpdGU+PENpdGU+PEF1dGhvcj5HdTwvQXV0aG9yPjxZZWFyPjIwMjE8L1llYXI+PFJlY051bT43
Nzg5PC9SZWNOdW0+PHJlY29yZD48cmVjLW51bWJlcj43Nzg5PC9yZWMtbnVtYmVyPjxmb3JlaWdu
LWtleXM+PGtleSBhcHA9IkVOIiBkYi1pZD0iMHg5czI5cHg4ZHJlYXNlc3oybzU5c2RmdGVkNTJ2
dHRydmU1IiB0aW1lc3RhbXA9IjE2NTM0MTAwMTEiPjc3ODk8L2tleT48L2ZvcmVpZ24ta2V5cz48
cmVmLXR5cGUgbmFtZT0iSm91cm5hbCBBcnRpY2xlIj4xNzwvcmVmLXR5cGU+PGNvbnRyaWJ1dG9y
cz48YXV0aG9ycz48YXV0aG9yPkd1LCBRLjwvYXV0aG9yPjxhdXRob3I+SHUsIEQuPC9hdXRob3I+
PGF1dGhvcj5IZW1wZWwsIFAuPC9hdXRob3I+PC9hdXRob3JzPjwvY29udHJpYnV0b3JzPjxhdXRo
LWFkZHJlc3M+QW50YWkgQ29sbGVnZSBvZiBFY29ub21pY3MgYW5kIE1hbmFnZW1lbnQsIFNoYW5n
aGFpIEppYW8gVG9uZyBVbml2ZXJzaXR5LCBTaGFuZ2hhaSwgQ2hpbmEmI3hEO1NoYW5naGFpIEpp
YW8gVG9uZyBVbml2ZXJzaXR5LCBTaGFuZ2hhaSwgQ2hpbmEmI3hEO0RlcGFydG1lbnQgb2YgTWFu
YWdlbWVudCwgQ2l0eSBVbml2ZXJzaXR5IG9mIEhvbmcgS29uZywgS293bG9vbiBUb25nLCBIb25n
IEtvbmc8L2F1dGgtYWRkcmVzcz48dGl0bGVzPjx0aXRsZT5UZWFtIHJld2FyZCBpbnRlcmRlcGVu
ZGVuY2UgYW5kIHRlYW0gcGVyZm9ybWFuY2U6IHJvbGVzIG9mIHNoYXJlZCBsZWFkZXJzaGlwIGFu
ZCBwc3ljaG9sb2dpY2FsIG93bmVyc2hpcDwvdGl0bGU+PHNlY29uZGFyeS10aXRsZT5QZXJzb25u
ZWwgUmV2aWV3PC9zZWNvbmRhcnktdGl0bGU+PGFsdC10aXRsZT5QZXJzLiBSZXYuPC9hbHQtdGl0
bGU+PC90aXRsZXM+PHBlcmlvZGljYWw+PGZ1bGwtdGl0bGU+UGVyc29ubmVsIFJldmlldzwvZnVs
bC10aXRsZT48L3BlcmlvZGljYWw+PGtleXdvcmRzPjxrZXl3b3JkPlBzeWNob2xvZ2ljYWwgb3du
ZXJzaGlwPC9rZXl3b3JkPjxrZXl3b3JkPlF1YW50aXRhdGl2ZTwva2V5d29yZD48a2V5d29yZD5S
ZXdhcmQgaW50ZXJkZXBlbmRlbmNlPC9rZXl3b3JkPjxrZXl3b3JkPlNoYXJlZCBsZWFkZXJzaGlw
PC9rZXl3b3JkPjxrZXl3b3JkPlRlYW0gcGVyZm9ybWFuY2U8L2tleXdvcmQ+PC9rZXl3b3Jkcz48
ZGF0ZXM+PHllYXI+MjAyMTwveWVhcj48L2RhdGVzPjxwdWJsaXNoZXI+RW1lcmFsZCBHcm91cCBI
b2xkaW5ncyBMdGQuPC9wdWJsaXNoZXI+PGlzYm4+MDA0ODM0ODYgKElTU04pPC9pc2JuPjx3b3Jr
LXR5cGU+QXJ0aWNsZTwvd29yay10eXBlPjx1cmxzPjxyZWxhdGVkLXVybHM+PHVybD5odHRwczov
L3d3dy5zY29wdXMuY29tL2lud2FyZC9yZWNvcmQudXJpP2VpZD0yLXMyLjAtODUxMDc4ODc1NTgm
YW1wO2RvaT0xMC4xMTA4JTJmUFItMDYtMjAyMC0wNDAzJmFtcDtwYXJ0bmVySUQ9NDAmYW1wO21k
NT1hNDEyMDhjNTllZDYyZTNhZmNiZmJlNjIzYWYxYjIxZTwvdXJsPjwvcmVsYXRlZC11cmxzPjwv
dXJscz48ZWxlY3Ryb25pYy1yZXNvdXJjZS1udW0+MTAuMTEwOC9QUi0wNi0yMDIwLTA0MDM8L2Vs
ZWN0cm9uaWMtcmVzb3VyY2UtbnVtPjxyZW1vdGUtZGF0YWJhc2UtbmFtZT5TY29wdXM8L3JlbW90
ZS1kYXRhYmFzZS1uYW1lPjxsYW5ndWFnZT5FbmdsaXNoPC9sYW5ndWFnZT48L3JlY29yZD48L0Np
dGU+PENpdGU+PEF1dGhvcj5Lb2VrZW1vZXI8L0F1dGhvcj48WWVhcj4yMDIxPC9ZZWFyPjxSZWNO
dW0+Nzc5MDwvUmVjTnVtPjxyZWNvcmQ+PHJlYy1udW1iZXI+Nzc5MDwvcmVjLW51bWJlcj48Zm9y
ZWlnbi1rZXlzPjxrZXkgYXBwPSJFTiIgZGItaWQ9IjB4OXMyOXB4OGRyZWFzZXN6Mm81OXNkZnRl
ZDUydnR0cnZlNSIgdGltZXN0YW1wPSIxNjUzNDEwMDExIj43NzkwPC9rZXk+PC9mb3JlaWduLWtl
eXM+PHJlZi10eXBlIG5hbWU9IkpvdXJuYWwgQXJ0aWNsZSI+MTc8L3JlZi10eXBlPjxjb250cmli
dXRvcnM+PGF1dGhvcnM+PGF1dGhvcj5Lb2VrZW1vZXIsIEwuPC9hdXRob3I+PGF1dGhvcj5kZSBC
ZWVyLCBMLiBULjwvYXV0aG9yPjxhdXRob3I+R292ZW5kZXIsIEsuPC9hdXRob3I+PGF1dGhvcj5C
cm91d2VycywgTS48L2F1dGhvcj48L2F1dGhvcnM+PC9jb250cmlidXRvcnM+PGF1dGgtYWRkcmVz
cz5ZZWxsb3cgU2VlZCBDb25zdWx0aW5nLCBKb2hhbm5lc2J1cmcsIFNvdXRoIEFmcmljYSYjeEQ7
U29jaWV0eSBmb3IgSW5kdXN0cmlhbCBhbmQgT3JnYW5pc2F0aW9uYWwgUHN5Y2hvbG9neSBvZiBT
b3V0aCBBZnJpY2EgKFNJT1BTQSksIFByZXRvcmlhLCBTb3V0aCBBZnJpY2EmI3hEO1dvcmtXZWxs
IFJlc2VhcmNoIFVuaXQsIEZhY3VsdHkgb2YgRWNvbm9taWMgYW5kIE1hbmFnZW1lbnQgU2NpZW5j
ZXMsIE5vcnRoLVdlc3QgVW5pdmVyc2l0eSwgUG90Y2hlZnN0cm9vbSwgU291dGggQWZyaWNhJiN4
RDtTY2hvb2wgb2YgSW5kdXN0cmlhbCBQc3ljaG9sb2d5IGFuZCBIdW1hbiBSZXNvdXJjZSBNYW5h
Z2VtZW50LCBGYWN1bHR5IG9mIEVjb25vbWljIGFuZCBNYW5hZ2VtZW50IFNjaWVuY2VzLCBOb3J0
aC1XZXN0IFVuaXZlcnNpdHksIFBvdGNoZWZzdHJvb20sIFNvdXRoIEFmcmljYTwvYXV0aC1hZGRy
ZXNzPjx0aXRsZXM+PHRpdGxlPkxlYWRlcnNoaXAgYmVoYXZpb3VyLCB0ZWFtIGVmZmVjdGl2ZW5l
c3MsIHRlY2hub2xvZ2ljYWwgZmxleGliaWxpdHksIHdvcmsgZW5nYWdlbWVudCBhbmQgcGVyZm9y
bWFuY2UgZHVyaW5nIGNvdmlkLTE5IGxvY2tkb3duOiBBbiBleHBsb3JhdG9yeSBzdHVkeTwvdGl0
bGU+PHNlY29uZGFyeS10aXRsZT5TQSBKb3VybmFsIG9mIEluZHVzdHJpYWwgUHN5Y2hvbG9neTwv
c2Vjb25kYXJ5LXRpdGxlPjxhbHQtdGl0bGU+U0EgSi4gSW5kLiBQc3ljaG9sLjwvYWx0LXRpdGxl
PjwvdGl0bGVzPjxwZXJpb2RpY2FsPjxmdWxsLXRpdGxlPlNhIEpvdXJuYWwgb2YgSW5kdXN0cmlh
bCBQc3ljaG9sb2d5PC9mdWxsLXRpdGxlPjwvcGVyaW9kaWNhbD48dm9sdW1lPjQ3PC92b2x1bWU+
PGtleXdvcmRzPjxrZXl3b3JkPkxlYWRlcnNoaXAgYmVoYXZpb3VyPC9rZXl3b3JkPjxrZXl3b3Jk
PlRlYW0gZWZmZWN0aXZlbmVzczwva2V5d29yZD48a2V5d29yZD5UZWNobm9sb2dpY2FsIGZsZXhp
YmlsaXR5PC9rZXl3b3JkPjxrZXl3b3JkPldvcmsgZW5nYWdlbWVudDwva2V5d29yZD48a2V5d29y
ZD7igJhoYXJkIGxvY2tkb3du4oCZPC9rZXl3b3JkPjwva2V5d29yZHM+PGRhdGVzPjx5ZWFyPjIw
MjE8L3llYXI+PC9kYXRlcz48cHVibGlzaGVyPkFPU0lTIChwdHkpIEx0ZDwvcHVibGlzaGVyPjxp
c2JuPjAyNTg1MjAwIChJU1NOKTwvaXNibj48d29yay10eXBlPkFydGljbGU8L3dvcmstdHlwZT48
dXJscz48cmVsYXRlZC11cmxzPjx1cmw+aHR0cHM6Ly93d3cuc2NvcHVzLmNvbS9pbndhcmQvcmVj
b3JkLnVyaT9laWQ9Mi1zMi4wLTg1MTA2MzMxNDUwJmFtcDtkb2k9MTAuNDEwMiUyZnNhamlwLnY0
N2kwLjE4MjkmYW1wO3BhcnRuZXJJRD00MCZhbXA7bWQ1PTlmZGE4YjU4ZWVmYzIzZjM5ODBlYzU4
ZWRjNzVjZDM4PC91cmw+PC9yZWxhdGVkLXVybHM+PC91cmxzPjxjdXN0b203PmExODI5PC9jdXN0
b203PjxlbGVjdHJvbmljLXJlc291cmNlLW51bT4xMC40MTAyL3NhamlwLnY0N2kwLjE4Mjk8L2Vs
ZWN0cm9uaWMtcmVzb3VyY2UtbnVtPjxyZW1vdGUtZGF0YWJhc2UtbmFtZT5TY29wdXM8L3JlbW90
ZS1kYXRhYmFzZS1uYW1lPjxsYW5ndWFnZT5FbmdsaXNoPC9sYW5ndWFnZT48L3JlY29yZD48L0Np
dGU+PENpdGU+PEF1dGhvcj5MYXVyaXR6ZW48L0F1dGhvcj48WWVhcj4yMDIxPC9ZZWFyPjxSZWNO
dW0+Nzc5MTwvUmVjTnVtPjxyZWNvcmQ+PHJlYy1udW1iZXI+Nzc5MTwvcmVjLW51bWJlcj48Zm9y
ZWlnbi1rZXlzPjxrZXkgYXBwPSJFTiIgZGItaWQ9IjB4OXMyOXB4OGRyZWFzZXN6Mm81OXNkZnRl
ZDUydnR0cnZlNSIgdGltZXN0YW1wPSIxNjUzNDEwMDExIj43NzkxPC9rZXk+PC9mb3JlaWduLWtl
eXM+PHJlZi10eXBlIG5hbWU9IkpvdXJuYWwgQXJ0aWNsZSI+MTc8L3JlZi10eXBlPjxjb250cmli
dXRvcnM+PGF1dGhvcnM+PGF1dGhvcj5MYXVyaXR6ZW4sIEguIEguPC9hdXRob3I+PGF1dGhvcj5H
csO4biwgQy4gSC48L2F1dGhvcj48YXV0aG9yPktqZWxkc2VuLCBBLiBNLjwvYXV0aG9yPjwvYXV0
aG9ycz48L2NvbnRyaWJ1dG9ycz48YXV0aC1hZGRyZXNzPlVuaXZlcnNpdHkgb2YgQ29wZW5oYWdl
biwgRGVubWFyayYjeEQ7VklWReKAlFRoZSBEYW5pc2ggQ2VudGVyIGZvciBTb2NpYWwgU2NpZW5j
ZSBSZXNlYXJjaCwgQ29wZW5oYWdlbiwgRGVubWFyayYjeEQ7VGhlIENyb3duIFByaW5jZSBGcmVk
ZXJpayBDZW50ZXIgZm9yIFB1YmxpYyBMZWFkZXJzaGlwLCBBYXJodXMgVW5pdmVyc2l0eSwgRGVu
bWFyazwvYXV0aC1hZGRyZXNzPjx0aXRsZXM+PHRpdGxlPkxlYWRlcnNoaXAgTWF0dGVycywgQnV0
IFNvIERvIENvLVdvcmtlcnM6IEEgU3R1ZHkgb2YgdGhlIFJlbGF0aXZlIEltcG9ydGFuY2Ugb2Yg
VHJhbnNmb3JtYXRpb25hbCBMZWFkZXJzaGlwIGFuZCBUZWFtIFJlbGF0aW9ucyBmb3IgRW1wbG95
ZWUgT3V0Y29tZXMgYW5kIFVzZXIgU2F0aXNmYWN0aW9uPC90aXRsZT48c2Vjb25kYXJ5LXRpdGxl
PlJldmlldyBvZiBQdWJsaWMgUGVyc29ubmVsIEFkbWluaXN0cmF0aW9uPC9zZWNvbmRhcnktdGl0
bGU+PGFsdC10aXRsZT5SZXYuIFB1YmxpYyBQZXJzLiBBZG0uPC9hbHQtdGl0bGU+PC90aXRsZXM+
PHBlcmlvZGljYWw+PGZ1bGwtdGl0bGU+UmV2aWV3IG9mIFB1YmxpYyBQZXJzb25uZWwgQWRtaW5p
c3RyYXRpb248L2Z1bGwtdGl0bGU+PC9wZXJpb2RpY2FsPjxrZXl3b3Jkcz48a2V5d29yZD5qb2Ig
c2F0aXNmYWN0aW9uPC9rZXl3b3JkPjxrZXl3b3JkPmxlYWRlcnNoaXA8L2tleXdvcmQ+PGtleXdv
cmQ+cGVyZm9ybWFuY2U8L2tleXdvcmQ+PGtleXdvcmQ+cHVibGljIHNlcnZpY2UgbW90aXZhdGlv
bjwva2V5d29yZD48a2V5d29yZD50ZWFtczwva2V5d29yZD48L2tleXdvcmRzPjxkYXRlcz48eWVh
cj4yMDIxPC95ZWFyPjwvZGF0ZXM+PHB1Ymxpc2hlcj5TQUdFIFB1YmxpY2F0aW9ucyBJbmMuPC9w
dWJsaXNoZXI+PGlzYm4+MDczNDM3MVggKElTU04pPC9pc2JuPjx3b3JrLXR5cGU+QXJ0aWNsZTwv
d29yay10eXBlPjx1cmxzPjxyZWxhdGVkLXVybHM+PHVybD5odHRwczovL3d3dy5zY29wdXMuY29t
L2lud2FyZC9yZWNvcmQudXJpP2VpZD0yLXMyLjAtODUxMDU0OTM5MDQmYW1wO2RvaT0xMD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LjExNzclMmYwNzM0MzcxWDIxMTAxMTYxOCZhbXA7cGFydG5lcklEPTQwJmFtcDttZDU9NTI5NTFl
YmQ4YjM5MjJkMzFmNGZjZDU1YjBkZDgyZTE8L3VybD48L3JlbGF0ZWQtdXJscz48L3VybHM+PGVs
ZWN0cm9uaWMtcmVzb3VyY2UtbnVtPjEwLjExNzcvMDczNDM3MVgyMTEwMTE2MTg8L2VsZWN0cm9u
aWMtcmVzb3VyY2UtbnVtPjxyZW1vdGUtZGF0YWJhc2UtbmFtZT5TY29wdXM8L3JlbW90ZS1kYXRh
YmFzZS1uYW1lPjxsYW5ndWFnZT5FbmdsaXNoPC9sYW5ndWFnZT48L3JlY29yZD48L0NpdGU+PENp
dGU+PEF1dGhvcj5Kb25pYWtvdsOhPC9BdXRob3I+PFllYXI+MjAyMTwvWWVhcj48UmVjTnVtPjc3
OTI8L1JlY051bT48cmVjb3JkPjxyZWMtbnVtYmVyPjc3OTI8L3JlYy1udW1iZXI+PGZvcmVpZ24t
a2V5cz48a2V5IGFwcD0iRU4iIGRiLWlkPSIweDlzMjlweDhkcmVhc2VzejJvNTlzZGZ0ZWQ1MnZ0
dHJ2ZTUiIHRpbWVzdGFtcD0iMTY1MzQxMDAxMSI+Nzc5Mjwva2V5PjwvZm9yZWlnbi1rZXlzPjxy
ZWYtdHlwZSBuYW1lPSJKb3VybmFsIEFydGljbGUiPjE3PC9yZWYtdHlwZT48Y29udHJpYnV0b3Jz
PjxhdXRob3JzPjxhdXRob3I+Sm9uaWFrb3bDoSwgWi48L2F1dGhvcj48YXV0aG9yPkphbmtlbG92
w6EsIE4uPC9hdXRob3I+PGF1dGhvcj5CbMWhdMOha292w6EsIEouPC9hdXRob3I+PGF1dGhvcj5O
w6ltZXRob3bDoSwgSS48L2F1dGhvcj48L2F1dGhvcnM+PC9jb250cmlidXRvcnM+PGF1dGgtYWRk
cmVzcz5EZXBhcnRtZW50IG9mIE1hbmFnZW1lbnQsIEZhY3VsdHkgb2YgQnVzaW5lc3MgTWFuYWdl
bWVudCwgVW5pdmVyc2l0eSBvZiBFY29ub21pY3MgaW4gQnJhdGlzbGF2YSwgRG9sbm96ZW1za8Oh
IENlc3RhIDEsIEJyYXRpc2xhdmEsIDg1MiAzNSwgU2xvdmFraWE8L2F1dGgtYWRkcmVzcz48dGl0
bGVzPjx0aXRsZT5Db2duaXRpdmUgZGl2ZXJzaXR5IGFzIHRoZSBxdWFsaXR5IG9mIGxlYWRlcnNo
aXAgaW4gY3Jpc2lzOiBUZWFtIHBlcmZvcm1hbmNlIGluIGhlYWx0aCBzZXJ2aWNlIGR1cmluZyB0
aGUgY292aWQtMTkgcGFuZGVtaWM8L3RpdGxlPjxzZWNvbmRhcnktdGl0bGU+SGVhbHRoY2FyZSAo
U3dpdHplcmxhbmQpPC9zZWNvbmRhcnktdGl0bGU+PGFsdC10aXRsZT5IZWFsdGhjYXJlIChCYXNl
bCk8L2FsdC10aXRsZT48L3RpdGxlcz48cGVyaW9kaWNhbD48ZnVsbC10aXRsZT5IZWFsdGhjYXJl
IChTd2l0emVybGFuZCk8L2Z1bGwtdGl0bGU+PGFiYnItMT5IZWFsdGhjYXJlIChCYXNlbCk8L2Fi
YnItMT48L3BlcmlvZGljYWw+PGFsdC1wZXJpb2RpY2FsPjxmdWxsLXRpdGxlPkhlYWx0aGNhcmUg
KFN3aXR6ZXJsYW5kKTwvZnVsbC10aXRsZT48YWJici0xPkhlYWx0aGNhcmUgKEJhc2VsKTwvYWJi
ci0xPjwvYWx0LXBlcmlvZGljYWw+PHZvbHVtZT45PC92b2x1bWU+PG51bWJlcj4zPC9udW1iZXI+
PGtleXdvcmRzPjxrZXl3b3JkPkNvZ25pdGl2ZSBkaXZlcnNpdHk8L2tleXdvcmQ+PGtleXdvcmQ+
Q09WSUQtMTk8L2tleXdvcmQ+PGtleXdvcmQ+RGVjaXNpb24tbWFraW5nPC9rZXl3b3JkPjxrZXl3
b3JkPkVmZmljaWVuY3k8L2tleXdvcmQ+PGtleXdvcmQ+TGVhZGVyc2hpcDwva2V5d29yZD48a2V5
d29yZD5QYW5kZW1pY3M8L2tleXdvcmQ+PC9rZXl3b3Jkcz48ZGF0ZXM+PHllYXI+MjAyMTwveWVh
cj48L2RhdGVzPjxwdWJsaXNoZXI+TURQSSBBRzwvcHVibGlzaGVyPjxpc2JuPjIyMjc5MDMyIChJ
U1NOKTwvaXNibj48d29yay10eXBlPkFydGljbGU8L3dvcmstdHlwZT48dXJscz48cmVsYXRlZC11
cmxzPjx1cmw+aHR0cHM6Ly93d3cuc2NvcHVzLmNvbS9pbndhcmQvcmVjb3JkLnVyaT9laWQ9Mi1z
Mi4wLTg1MTA0NDg3ODE3JmFtcDtkb2k9MTAuMzM5MCUyZmhlYWx0aGNhcmU5MDMwMzEzJmFtcDtw
YXJ0bmVySUQ9NDAmYW1wO21kNT1mZmI4NTJlZDk5ZDViMjM5OTU5MmY0MTVkYTQyNjZkMzwvdXJs
PjwvcmVsYXRlZC11cmxzPjwvdXJscz48Y3VzdG9tNz4zMTM8L2N1c3RvbTc+PGVsZWN0cm9uaWMt
cmVzb3VyY2UtbnVtPjEwLjMzOTAvaGVhbHRoY2FyZTkwMzAzMTM8L2VsZWN0cm9uaWMtcmVzb3Vy
Y2UtbnVtPjxyZW1vdGUtZGF0YWJhc2UtbmFtZT5TY29wdXM8L3JlbW90ZS1kYXRhYmFzZS1uYW1l
PjxsYW5ndWFnZT5FbmdsaXNoPC9sYW5ndWFnZT48L3JlY29yZD48L0NpdGU+PENpdGU+PEF1dGhv
cj5Ccm93bjwvQXV0aG9yPjxZZWFyPjIwMjE8L1llYXI+PFJlY051bT43NzkzPC9SZWNOdW0+PHJl
Y29yZD48cmVjLW51bWJlcj43NzkzPC9yZWMtbnVtYmVyPjxmb3JlaWduLWtleXM+PGtleSBhcHA9
IkVOIiBkYi1pZD0iMHg5czI5cHg4ZHJlYXNlc3oybzU5c2RmdGVkNTJ2dHRydmU1IiB0aW1lc3Rh
bXA9IjE2NTM0MTAwMTEiPjc3OTM8L2tleT48L2ZvcmVpZ24ta2V5cz48cmVmLXR5cGUgbmFtZT0i
Sm91cm5hbCBBcnRpY2xlIj4xNzwvcmVmLXR5cGU+PGNvbnRyaWJ1dG9ycz48YXV0aG9ycz48YXV0
aG9yPkJyb3duLCBTLiBHLjwvYXV0aG9yPjxhdXRob3I+SGlsbCwgTi4gUy48L2F1dGhvcj48YXV0
aG9yPkxvcmlua292YSwgTi4gTi4gTS48L2F1dGhvcj48L2F1dGhvcnM+PC9jb250cmlidXRvcnM+
PGF1dGgtYWRkcmVzcz5EZXBhcnRtZW50IG9mIFBzeWNob2xvZ3ksIFdheW5lIFN0YXRlIFVuaXZl
cnNpdHksIERldHJvaXQsIFVuaXRlZCBTdGF0ZXMmI3hEO0RlcGFydG1lbnQgb2YgTWFuYWdlbWVu
dCwgVGhlIEdlb3JnZSBXYXNoaW5ndG9uIFVuaXZlcnNpdHksIFVuaXRlZCBTdGF0ZXMmI3hEO0VT
QURFIEJ1c2luZXNzIFNjaG9vbCwgRGVwYXJ0bWVudCBvZiBQZW9wbGUgTWFuYWdlbWVudCBhbmQg
T3JnYW5pc2F0aW9uLCBSYW1vbiBMTHVsbCBVbml2ZXJzaXRhdCwgQmFyY2Vsb25hLCBTcGFpbjwv
YXV0aC1hZGRyZXNzPjx0aXRsZXM+PHRpdGxlPkxlYWRlcnNoaXAgYW5kIHZpcnR1YWwgdGVhbSBw
ZXJmb3JtYW5jZTogQSBtZXRhLWFuYWx5dGljIGludmVzdGlnYXRpb248L3RpdGxlPjxzZWNvbmRh
cnktdGl0bGU+RXVyb3BlYW4gSm91cm5hbCBvZiBXb3JrIGFuZCBPcmdhbml6YXRpb25hbCBQc3lj
aG9sb2d5PC9zZWNvbmRhcnktdGl0bGU+PGFsdC10aXRsZT5FdXIuIEouIFdvcmsgT3JnYW4uIFBz
eWNob2wuPC9hbHQtdGl0bGU+PC90aXRsZXM+PHBlcmlvZGljYWw+PGZ1bGwtdGl0bGU+RXVyb3Bl
YW4gSm91cm5hbCBvZiBXb3JrIGFuZCBPcmdhbml6YXRpb25hbCBQc3ljaG9sb2d5PC9mdWxsLXRp
dGxlPjxhYmJyLTE+RXVyLiBKLiBXb3JrIE9yZy4gUHN5Y2hvbC48L2FiYnItMT48YWJici0yPkV1
ciBKIFdvcmsgT3JnIFBzeWNob2w8L2FiYnItMj48L3BlcmlvZGljYWw+PHBhZ2VzPjY3Mi02ODU8
L3BhZ2VzPjx2b2x1bWU+MzA8L3ZvbHVtZT48bnVtYmVyPjU8L251bWJlcj48a2V5d29yZHM+PGtl
eXdvcmQ+bGVhZGVyc2hpcDwva2V5d29yZD48a2V5d29yZD5NZXRhLWFuYWx5c2lzPC9rZXl3b3Jk
PjxrZXl3b3JkPnBlcmZvcm1hbmNlPC9rZXl3b3JkPjxrZXl3b3JkPnZpcnR1YWwgdGVhbXM8L2tl
eXdvcmQ+PC9rZXl3b3Jkcz48ZGF0ZXM+PHllYXI+MjAyMTwveWVhcj48L2RhdGVzPjxwdWJsaXNo
ZXI+Um91dGxlZGdlPC9wdWJsaXNoZXI+PGlzYm4+MTM1OTQzMlggKElTU04pPC9pc2JuPjx3b3Jr
LXR5cGU+QXJ0aWNsZTwvd29yay10eXBlPjx1cmxzPjxyZWxhdGVkLXVybHM+PHVybD5odHRwczov
L3d3dy5zY29wdXMuY29tL2lud2FyZC9yZWNvcmQudXJpP2VpZD0yLXMyLjAtODUxMDQ0NTkwMjgm
YW1wO2RvaT0xMC4xMDgwJTJmMTM1OTQzMlguMjAyMS4xOTE0NzE5JmFtcDtwYXJ0bmVySUQ9NDAm
YW1wO21kNT05YjdiYTZlZjdjZTBlNTRjY2Y2MTczN2ZmZjE3MDMyOTwvdXJsPjwvcmVsYXRlZC11
cmxzPjwvdXJscz48ZWxlY3Ryb25pYy1yZXNvdXJjZS1udW0+MTAuMTA4MC8xMzU5NDMyWC4yMDIx
LjE5MTQ3MTk8L2VsZWN0cm9uaWMtcmVzb3VyY2UtbnVtPjxyZW1vdGUtZGF0YWJhc2UtbmFtZT5T
Y29wdXM8L3JlbW90ZS1kYXRhYmFzZS1uYW1lPjxsYW5ndWFnZT5FbmdsaXNoPC9sYW5ndWFnZT48
L3JlY29yZD48L0NpdGU+PENpdGU+PEF1dGhvcj5BZ2JvbmlmbzwvQXV0aG9yPjxZZWFyPjIwMjE8
L1llYXI+PFJlY051bT43Nzk0PC9SZWNOdW0+PHJlY29yZD48cmVjLW51bWJlcj43Nzk0PC9yZWMt
bnVtYmVyPjxmb3JlaWduLWtleXM+PGtleSBhcHA9IkVOIiBkYi1pZD0iMHg5czI5cHg4ZHJlYXNl
c3oybzU5c2RmdGVkNTJ2dHRydmU1IiB0aW1lc3RhbXA9IjE2NTM0MTAwMTEiPjc3OTQ8L2tleT48
L2ZvcmVpZ24ta2V5cz48cmVmLXR5cGUgbmFtZT0iSm91cm5hbCBBcnRpY2xlIj4xNzwvcmVmLXR5
cGU+PGNvbnRyaWJ1dG9ycz48YXV0aG9ycz48YXV0aG9yPkFnYm9uaWZvLCBKLjwvYXV0aG9yPjwv
YXV0aG9ycz48L2NvbnRyaWJ1dG9ycz48YXV0aC1hZGRyZXNzPkdsb2JhbCBBZmZhaXJzIGFuZCBT
dXN0YWluYWJsZSBEZXZlbG9wbWVudCBJbnN0aXR1dGUgKEdBU0RJKSwgT3N1biBTdGF0ZSBVbml2
ZXJzaXR5LCBPc29nYm8sIE5pZ2VyaWE8L2F1dGgtYWRkcmVzcz48dGl0bGVzPjx0aXRsZT5Ob25z
dGF0ZSBBcm1lZCBHcm91cHMsIExlYWRlcnNoaXAsIGFuZCBTYW5jdGlvbnMgRWZmZWN0aXZlbmVz
czwvdGl0bGU+PHNlY29uZGFyeS10aXRsZT5BZnJpY2FuIFNlY3VyaXR5PC9zZWNvbmRhcnktdGl0
bGU+PGFsdC10aXRsZT5BZnIuIFNlY3VyLjwvYWx0LXRpdGxlPjwvdGl0bGVzPjxwZXJpb2RpY2Fs
PjxmdWxsLXRpdGxlPkFmcmljYW4gU2VjdXJpdHk8L2Z1bGwtdGl0bGU+PC9wZXJpb2RpY2FsPjxw
YWdlcz4yNy01NDwvcGFnZXM+PHZvbHVtZT4xNDwvdm9sdW1lPjxudW1iZXI+MTwvbnVtYmVyPjxr
ZXl3b3Jkcz48a2V5d29yZD5BZnJpY2E8L2tleXdvcmQ+PGtleXdvcmQ+bGVhZGVyc2hpcDwva2V5
d29yZD48a2V5d29yZD5ub24tc3RhdGUgYXJtZWQgYWN0b3JzPC9rZXl3b3JkPjxrZXl3b3JkPnNh
bmN0aW9uczwva2V5d29yZD48a2V5d29yZD5zZWN1cml0eTwva2V5d29yZD48L2tleXdvcmRzPjxk
YXRlcz48eWVhcj4yMDIxPC95ZWFyPjwvZGF0ZXM+PHB1Ymxpc2hlcj5Sb3V0bGVkZ2U8L3B1Ymxp
c2hlcj48aXNibj4xOTM5MjIwNiAoSVNTTik8L2lzYm4+PHdvcmstdHlwZT5BcnRpY2xlPC93b3Jr
LXR5cGU+PHVybHM+PHJlbGF0ZWQtdXJscz48dXJsPmh0dHBzOi8vd3d3LnNjb3B1cy5jb20vaW53
YXJkL3JlY29yZC51cmk/ZWlkPTItczIuMC04NTEwMzkwMzEzNSZhbXA7ZG9pPTEwLjEwODAlMmYx
OTM5MjIwNi4yMDIxLjE5MDQ1MzYmYW1wO3BhcnRuZXJJRD00MCZhbXA7bWQ1PTY0NmY4ZmJjNWJk
NTg1NDRiNzlmNzU5NzRiYjViMjcyPC91cmw+PC9yZWxhdGVkLXVybHM+PC91cmxzPjxlbGVjdHJv
bmljLXJlc291cmNlLW51bT4xMC4xMDgwLzE5MzkyMjA2LjIwMjEuMTkwNDUzNjwvZWxlY3Ryb25p
Yy1yZXNvdXJjZS1udW0+PHJlbW90ZS1kYXRhYmFzZS1uYW1lPlNjb3B1czwvcmVtb3RlLWRhdGFi
YXNlLW5hbWU+PGxhbmd1YWdlPkVuZ2xpc2g8L2xhbmd1YWdlPjwvcmVjb3JkPjwvQ2l0ZT48Q2l0
ZT48QXV0aG9yPk1jQ2xlYW48L0F1dGhvcj48WWVhcj4yMDIxPC9ZZWFyPjxSZWNOdW0+Nzc5NTwv
UmVjTnVtPjxyZWNvcmQ+PHJlYy1udW1iZXI+Nzc5NTwvcmVjLW51bWJlcj48Zm9yZWlnbi1rZXlz
PjxrZXkgYXBwPSJFTiIgZGItaWQ9IjB4OXMyOXB4OGRyZWFzZXN6Mm81OXNkZnRlZDUydnR0cnZl
NSIgdGltZXN0YW1wPSIxNjUzNDEwMDExIj43Nzk1PC9rZXk+PC9mb3JlaWduLWtleXM+PHJlZi10
eXBlIG5hbWU9IkpvdXJuYWwgQXJ0aWNsZSI+MTc8L3JlZi10eXBlPjxjb250cmlidXRvcnM+PGF1
dGhvcnM+PGF1dGhvcj5NY0NsZWFuLCBTLiBULjwvYXV0aG9yPjxhdXRob3I+WWltLCBKLjwvYXV0
aG9yPjxhdXRob3I+Q291cnRyaWdodCwgUy4gSC48L2F1dGhvcj48YXV0aG9yPkR1bmZvcmQsIEIu
IEIuPC9hdXRob3I+PC9hdXRob3JzPjwvY29udHJpYnV0b3JzPjxhdXRoLWFkZHJlc3M+RGVwYXJ0
bWVudCBvZiBNYW5hZ2VtZW50ICZhbXA7IE1hcmtldGluZywgVW5pdmVyc2l0eSBvZiBXeW9taW5n
LCBVbml0ZWQgU3RhdGVzJiN4RDtEZXBhcnRtZW50IG9mIE1hbmFnZW1lbnQsIFRleGFzIEEmYW1w
O00gVW5pdmVyc2l0eSwgVW5pdGVkIFN0YXRlcyYjeEQ7RGVwYXJ0bWVudCBvZiBNYW5hZ2VtZW50
ICZhbXA7IEVudHJlcHJlbmV1cnNoaXAsIFVuaXZlcnNpdHkgb2YgSW93YSwgVW5pdGVkIFN0YXRl
cyYjeEQ7S3Jhbm5lcnQgU2Nob29sIG9mIE1hbmFnZW1lbnQsIFB1cmR1ZSBVbml2ZXJzaXR5LCBV
bml0ZWQgU3RhdGVzPC9hdXRoLWFkZHJlc3M+PHRpdGxlcz48dGl0bGU+VHJhbnNmb3JtZWQgYnkg
dGhlIEZhbWlseTogQW4gRXBpc29kaWMsIEF0dGFjaG1lbnQgVGhlb3J5IFBlcnNwZWN0aXZlIG9u
IEZhbWlseeKAk1dvcmsgRW5yaWNobWVudCBhbmQgVHJhbnNmb3JtYXRpb25hbCBMZWFkZXJzaGlw
PC90aXRsZT48c2Vjb25kYXJ5LXRpdGxlPkpvdXJuYWwgb2YgQXBwbGllZCBQc3ljaG9sb2d5PC9z
ZWNvbmRhcnktdGl0bGU+PGFsdC10aXRsZT5KLiBBcHBsLiBQc3ljaG9sLjwvYWx0LXRpdGxlPjwv
dGl0bGVzPjxwZXJpb2RpY2FsPjxmdWxsLXRpdGxlPkpvdXJuYWwgb2YgQXBwbGllZCBQc3ljaG9s
b2d5PC9mdWxsLXRpdGxlPjxhYmJyLTE+Si4gQXBwbC4gUHN5Y2hvbC48L2FiYnItMT48YWJici0y
PkogQXBwbCBQc3ljaG9sPC9hYmJyLTI+PC9wZXJpb2RpY2FsPjxhbHQtcGVyaW9kaWNhbD48ZnVs
bC10aXRsZT5Kb3VybmFsIG9mIEFwcGxpZWQgUHN5Y2hvbG9neTwvZnVsbC10aXRsZT48YWJici0x
PkouIEFwcGwuIFBzeWNob2wuPC9hYmJyLTE+PGFiYnItMj5KIEFwcGwgUHN5Y2hvbDwvYWJici0y
PjwvYWx0LXBlcmlvZGljYWw+PHBhZ2VzPjE4NDgtMTg2NjwvcGFnZXM+PHZvbHVtZT4xMDY8L3Zv
bHVtZT48bnVtYmVyPjEyPC9udW1iZXI+PGtleXdvcmRzPjxrZXl3b3JkPkV4cGVyaWVuY2Utc2Ft
cGxpbmc8L2tleXdvcmQ+PGtleXdvcmQ+RmFtaWx54oCTd29yayBlbnJpY2htZW50PC9rZXl3b3Jk
PjxrZXl3b3JkPkxlYWRlcnNoaXA8L2tleXdvcmQ+PGtleXdvcmQ+aHVtYW48L2tleXdvcmQ+PGtl
eXdvcmQ+SHVtYW5zPC9rZXl3b3JkPjwva2V5d29yZHM+PGRhdGVzPjx5ZWFyPjIwMjE8L3llYXI+
PC9kYXRlcz48cHVibGlzaGVyPkFtZXJpY2FuIFBzeWNob2xvZ2ljYWwgQXNzb2NpYXRpb248L3B1
Ymxpc2hlcj48aXNibj4wMDIxOTAxMCAoSVNTTik8L2lzYm4+PHdvcmstdHlwZT5BcnRpY2xlPC93
b3JrLXR5cGU+PHVybHM+PHJlbGF0ZWQtdXJscz48dXJsPmh0dHBzOi8vd3d3LnNjb3B1cy5jb20v
aW53YXJkL3JlY29yZC51cmk/ZWlkPTItczIuMC04NTEwMzQxMTM2OCZhbXA7ZG9pPTEwLjEwMzcl
MmZhcGwwMDAwODY5JmFtcDtwYXJ0bmVySUQ9NDAmYW1wO21kNT0xNmE3MjAyZWE0YTkyOTdlMThk
ZDI3NDU3MGYzY2QxMDwvdXJsPjwvcmVsYXRlZC11cmxzPjwvdXJscz48Y3VzdG9tMj4zMzYxNzI3
NzwvY3VzdG9tMj48ZWxlY3Ryb25pYy1yZXNvdXJjZS1udW0+MTAuMTAzNy9hcGwwMDAwODY5PC9l
bGVjdHJvbmljLXJlc291cmNlLW51bT48cmVtb3RlLWRhdGFiYXNlLW5hbWU+U2NvcHVzPC9yZW1v
dGUtZGF0YWJhc2UtbmFtZT48bGFuZ3VhZ2U+RW5nbGlzaDwvbGFuZ3VhZ2U+PC9yZWNvcmQ+PC9D
aXRlPjxDaXRlPjxBdXRob3I+SHVhbmc8L0F1dGhvcj48WWVhcj4yMDIxPC9ZZWFyPjxSZWNOdW0+
Nzc5NjwvUmVjTnVtPjxyZWNvcmQ+PHJlYy1udW1iZXI+Nzc5NjwvcmVjLW51bWJlcj48Zm9yZWln
bi1rZXlzPjxrZXkgYXBwPSJFTiIgZGItaWQ9IjB4OXMyOXB4OGRyZWFzZXN6Mm81OXNkZnRlZDUy
dnR0cnZlNSIgdGltZXN0YW1wPSIxNjUzNDEwMDExIj43Nzk2PC9rZXk+PC9mb3JlaWduLWtleXM+
PHJlZi10eXBlIG5hbWU9IkpvdXJuYWwgQXJ0aWNsZSI+MTc8L3JlZi10eXBlPjxjb250cmlidXRv
cnM+PGF1dGhvcnM+PGF1dGhvcj5IdWFuZywgRC48L2F1dGhvcj48YXV0aG9yPkNoaWxkcywgRS48
L2F1dGhvcj48YXV0aG9yPlVwcGFsYXBhdGksIEEuIFYuPC9hdXRob3I+PGF1dGhvcj5UYWksIEUu
IEMuPC9hdXRob3I+PGF1dGhvcj5IaXJzY2gsIEEuIEUuPC9hdXRob3I+PC9hdXRob3JzPjwvY29u
dHJpYnV0b3JzPjxhdXRoLWFkZHJlc3M+RGVwYXJ0bWVudCBvZiBSYWRpYXRpb24gT25jb2xvZ3ks
IEJvc3RvbiBVbml2ZXJzaXR5IFNjaG9vbCBvZiBNZWRpY2luZSwgODMwIEhhcnJpc29uIEF2ZSwg
TW9ha2xleSBCdWlsZGluZywgTG93ZXIgTGV2ZWwsIEJvc3RvbiwgTUEgMDIxMTgsIFVuaXRlZCBT
dGF0ZXMmI3hEO0RlcGFydG1lbnQgb2YgSGVhbHRoIExhdywgUG9saWN5IGFuZCBNYW5hZ2VtZW50
LCBCb3N0b24gVW5pdmVyc2l0eSBTY2hvb2wgb2YgUHVibGljIEhlYWx0aCwgQm9zdG9uLCBNQSwg
VW5pdGVkIFN0YXRlczwvYXV0aC1hZGRyZXNzPjx0aXRsZXM+PHRpdGxlPk1lZGljYWwgU3R1ZGVu
dCBMZWFkZXJzaGlwIGluIHRoZSBTdHVkZW50IE9uY29sb2d5IFNvY2lldHk6IEV2YWx1YXRpb24g
b2YgYSBTdHVkZW50LVJ1biBJbnRlcmVzdCBHcm91cDwvdGl0bGU+PHNlY29uZGFyeS10aXRsZT5K
b3VybmFsIG9mIENhbmNlciBFZHVjYXRpb248L3NlY29uZGFyeS10aXRsZT48YWx0LXRpdGxlPkou
IENhbmNlciBFZHVjLjwvYWx0LXRpdGxlPjwvdGl0bGVzPjxwZXJpb2RpY2FsPjxmdWxsLXRpdGxl
PkpvdXJuYWwgb2YgQ2FuY2VyIEVkdWNhdGlvbjwvZnVsbC10aXRsZT48YWJici0xPkouIENhbmNl
ciBFZHVjLjwvYWJici0xPjxhYmJyLTI+SiBDYW5jZXIgRWR1YzwvYWJici0yPjwvcGVyaW9kaWNh
bD48YWx0LXBlcmlvZGljYWw+PGZ1bGwtdGl0bGU+Sm91cm5hbCBvZiBDYW5jZXIgRWR1Y2F0aW9u
PC9mdWxsLXRpdGxlPjxhYmJyLTE+Si4gQ2FuY2VyIEVkdWMuPC9hYmJyLTE+PGFiYnItMj5KIENh
bmNlciBFZHVjPC9hYmJyLTI+PC9hbHQtcGVyaW9kaWNhbD48a2V5d29yZHM+PGtleXdvcmQ+TGVh
ZGVyc2hpcDwva2V5d29yZD48a2V5d29yZD5NZWRpY2FsIGVkdWNhdGlvbjwva2V5d29yZD48a2V5
d29yZD5NZWRpY2FsIHN0dWRlbnQ8L2tleXdvcmQ+PGtleXdvcmQ+T25jb2xvZ3kgaW50ZXJlc3Qg
Z3JvdXA8L2tleXdvcmQ+PGtleXdvcmQ+U3BlY2lhbHR5IGludGVyZXN0IGdyb3VwPC9rZXl3b3Jk
Pjwva2V5d29yZHM+PGRhdGVzPjx5ZWFyPjIwMjE8L3llYXI+PC9kYXRlcz48cHVibGlzaGVyPlNw
cmluZ2VyPC9wdWJsaXNoZXI+PGlzYm4+MDg4NTgxOTUgKElTU04pPC9pc2JuPjx3b3JrLXR5cGU+
QXJ0aWNsZTwvd29yay10eXBlPjx1cmxzPjxyZWxhdGVkLXVybHM+PHVybD5odHRwczovL3d3dy5z
Y29wdXMuY29tL2lud2FyZC9yZWNvcmQudXJpP2VpZD0yLXMyLjAtODUxMDMyNjExMzcmYW1wO2Rv
aT0xMC4xMDA3JTJmczEzMTg3LTAyMS0wMjAwMC03JmFtcDtwYXJ0bmVySUQ9NDAmYW1wO21kNT0w
MDI5ZmVjZTI1YzQ2NTc2MmQ2YzE1ZDMwZDM2M2Y4NzwvdXJsPjwvcmVsYXRlZC11cmxzPjwvdXJs
cz48ZWxlY3Ryb25pYy1yZXNvdXJjZS1udW0+MTAuMTAwNy9zMTMxODctMDIxLTAyMDAwLTc8L2Vs
ZWN0cm9uaWMtcmVzb3VyY2UtbnVtPjxyZW1vdGUtZGF0YWJhc2UtbmFtZT5TY29wdXM8L3JlbW90
ZS1kYXRhYmFzZS1uYW1lPjxsYW5ndWFnZT5FbmdsaXNoPC9sYW5ndWFnZT48L3JlY29yZD48L0Np
dGU+PENpdGU+PEF1dGhvcj5FbHlvdXNmaTwvQXV0aG9yPjxZZWFyPjIwMjE8L1llYXI+PFJlY051
bT43Nzk3PC9SZWNOdW0+PHJlY29yZD48cmVjLW51bWJlcj43Nzk3PC9yZWMtbnVtYmVyPjxmb3Jl
aWduLWtleXM+PGtleSBhcHA9IkVOIiBkYi1pZD0iMHg5czI5cHg4ZHJlYXNlc3oybzU5c2RmdGVk
NTJ2dHRydmU1IiB0aW1lc3RhbXA9IjE2NTM0MTAwMTEiPjc3OTc8L2tleT48L2ZvcmVpZ24ta2V5
cz48cmVmLXR5cGUgbmFtZT0iSm91cm5hbCBBcnRpY2xlIj4xNzwvcmVmLXR5cGU+PGNvbnRyaWJ1
dG9ycz48YXV0aG9ycz48YXV0aG9yPkVseW91c2ZpLCBGLjwvYXV0aG9yPjxhdXRob3I+QW5hbmQs
IEEuPC9hdXRob3I+PGF1dGhvcj5EYWxtYXNzbywgQS48L2F1dGhvcj48L2F1dGhvcnM+PC9jb250
cmlidXRvcnM+PGF1dGgtYWRkcmVzcz5DaGFpcmUgZGUgTWFuYWdlbWVudCAtIFN0cmF0w6lnaWUg
ZXQsIFNvY2nDqXTDqSAtIEhFQyBNb250csOpYWwsIE1vbnRyZWFsLCBDYW5hZGEmI3hEO1NLRU1B
IEJ1c2luZXNzIFNjaG9vbCwgVW5pdmVyc2l0w6kgQ8O0dGUgZOKAmUF6dXIsIEdSRURFRywgU29w
aGlhIEFudGlwb2xpcywgVmFsYm9ubmUsIEZyYW5jZSYjeEQ7U0tFTUEgQnVzaW5lc3MgU2Nob29s
LCBVbml2ZXJzaXTDqSBDw7R0ZSBk4oCZQXp1ciwgU29waGlhIEFudGlwb2xpcywgVmFsYm9ubmUs
IEZyYW5jZTwvYXV0aC1hZGRyZXNzPjx0aXRsZXM+PHRpdGxlPkltcGFjdCBvZiBlLWxlYWRlcnNo
aXAgYW5kIHRlYW0gZHluYW1pY3Mgb24gdmlydHVhbCB0ZWFtIHBlcmZvcm1hbmNlIGluIGEgcHVi
bGljIG9yZ2FuaXphdGlvbjwvdGl0bGU+PHNlY29uZGFyeS10aXRsZT5JbnRlcm5hdGlvbmFsIEpv
dXJuYWwgb2YgUHVibGljIFNlY3RvciBNYW5hZ2VtZW50PC9zZWNvbmRhcnktdGl0bGU+PGFsdC10
aXRsZT5JbnQuIEouIFB1YmxpYyBTZWN0LiBNYW5hZ2UuPC9hbHQtdGl0bGU+PC90aXRsZXM+PHBl
cmlvZGljYWw+PGZ1bGwtdGl0bGU+SW50ZXJuYXRpb25hbCBKb3VybmFsIG9mIFB1YmxpYyBTZWN0
b3IgTWFuYWdlbWVudDwvZnVsbC10aXRsZT48L3BlcmlvZGljYWw+PHBhZ2VzPjUwOC01Mjg8L3Bh
Z2VzPjx2b2x1bWU+MzQ8L3ZvbHVtZT48bnVtYmVyPjU8L251bWJlcj48a2V5d29yZHM+PGtleXdv
cmQ+Q2FuYWRhPC9rZXl3b3JkPjxrZXl3b3JkPkxlYWRlcnNoaXA8L2tleXdvcmQ+PGtleXdvcmQ+
UGVyY2VpdmVkIGUtbGVhZGVyc2hpcDwva2V5d29yZD48a2V5d29yZD5QZXJjZWl2ZWQgdGVhbSBk
eW5hbWljczwva2V5d29yZD48a2V5d29yZD5UZWFtIGNvbGxhYm9yYXRpb248L2tleXdvcmQ+PGtl
eXdvcmQ+VmlydHVhbCB0ZWFtIHBlcmZvcm1hbmNlPC9rZXl3b3JkPjwva2V5d29yZHM+PGRhdGVz
Pjx5ZWFyPjIwMjE8L3llYXI+PC9kYXRlcz48cHVibGlzaGVyPkVtZXJhbGQgR3JvdXAgSG9sZGlu
Z3MgTHRkLjwvcHVibGlzaGVyPjxpc2JuPjA5NTEzNTU4IChJU1NOKTwvaXNibj48d29yay10eXBl
PkFydGljbGU8L3dvcmstdHlwZT48dXJscz48cmVsYXRlZC11cmxzPjx1cmw+aHR0cHM6Ly93d3cu
c2NvcHVzLmNvbS9pbndhcmQvcmVjb3JkLnVyaT9laWQ9Mi1zMi4wLTg1MTAzMTYwOTQ1JmFtcDtk
b2k9MTAuMTEwOCUyZklKUFNNLTA4LTIwMjAtMDIxOCZhbXA7cGFydG5lcklEPTQwJmFtcDttZDU9
YTA2Y2NjMjhhMWE1MzUwNWM0YmIyZmJhMzExZTQyMzc8L3VybD48L3JlbGF0ZWQtdXJscz48L3Vy
bHM+PGVsZWN0cm9uaWMtcmVzb3VyY2UtbnVtPjEwLjExMDgvSUpQU00tMDgtMjAyMC0wMjE4PC9l
bGVjdHJvbmljLXJlc291cmNlLW51bT48cmVtb3RlLWRhdGFiYXNlLW5hbWU+U2NvcHVzPC9yZW1v
dGUtZGF0YWJhc2UtbmFtZT48bGFuZ3VhZ2U+RW5nbGlzaDwvbGFuZ3VhZ2U+PC9yZWNvcmQ+PC9D
aXRlPjxDaXRlPjxBdXRob3I+UHJhYmh1PC9BdXRob3I+PFllYXI+MjAyMTwvWWVhcj48UmVjTnVt
Pjc3OTg8L1JlY051bT48cmVjb3JkPjxyZWMtbnVtYmVyPjc3OTg8L3JlYy1udW1iZXI+PGZvcmVp
Z24ta2V5cz48a2V5IGFwcD0iRU4iIGRiLWlkPSIweDlzMjlweDhkcmVhc2VzejJvNTlzZGZ0ZWQ1
MnZ0dHJ2ZTUiIHRpbWVzdGFtcD0iMTY1MzQxMDAxMSI+Nzc5ODwva2V5PjwvZm9yZWlnbi1rZXlz
PjxyZWYtdHlwZSBuYW1lPSJKb3VybmFsIEFydGljbGUiPjE3PC9yZWYtdHlwZT48Y29udHJpYnV0
b3JzPjxhdXRob3JzPjxhdXRob3I+UHJhYmh1LCBOLjwvYXV0aG9yPjxhdXRob3I+UmFtYXByYXNh
ZCwgQi4gUy48L2F1dGhvcj48YXV0aG9yPlByYXNhZCwgSy48L2F1dGhvcj48YXV0aG9yPk1vZGVt
LCBSLjwvYXV0aG9yPjwvYXV0aG9ycz48L2NvbnRyaWJ1dG9ycz48YXV0aC1hZGRyZXNzPk1hbmlw
YWwgSW5zdGl0dXRlIG9mIE1hbmFnZW1lbnQsIE1hbmlwYWwsIEluZGlhJiN4RDtKdXN0aWNlIEtT
IEhlZ2RlIEluc3RpdHV0ZSBvZiBNYW5hZ2VtZW50LCBVZHVwaSwgSW5kaWEmI3hEO1QgQSBQYWkg
TWFuYWdlbWVudCBJbnN0aXR1dGUsIE1hbmlwYWwsIEluZGlhPC9hdXRoLWFkZHJlc3M+PHRpdGxl
cz48dGl0bGU+RG9lcyB3b3JrcGxhY2Ugc3Bpcml0dWFsaXR5IGluZmx1ZW5jZSByZWZsZXhpdml0
eSBpbiBvbmdvaW5nIHRlYW1zPyBFeGFtaW5pbmcgdGhlIGltcGFjdCBvZiBzaGFyZWQgdHJhbnNm
b3JtYXRpb25hbCBsZWFkZXJzaGlwIG9uIHRlYW0gcGVyZm9ybWFuY2U8L3RpdGxlPjxzZWNvbmRh
cnktdGl0bGU+U291dGggQXNpYW4gSm91cm5hbCBvZiBCdXNpbmVzcyBTdHVkaWVzPC9zZWNvbmRh
cnktdGl0bGU+PGFsdC10aXRsZT5Tb3V0aCBBc2lhbiBKLiBCdXNpLiBTdHUuPC9hbHQtdGl0bGU+
PC90aXRsZXM+PHBlcmlvZGljYWw+PGZ1bGwtdGl0bGU+U291dGggQXNpYW4gSm91cm5hbCBvZiBC
dXNpbmVzcyBTdHVkaWVzPC9mdWxsLXRpdGxlPjwvcGVyaW9kaWNhbD48a2V5d29yZHM+PGtleXdv
cmQ+U2hhcmVkIHRyYW5zZm9ybWF0aW9uYWwgbGVhZGVyc2hpcDwva2V5d29yZD48a2V5d29yZD5U
ZWFtIHBlcmZvcm1hbmNlPC9rZXl3b3JkPjxrZXl3b3JkPlRlYW0gcmVmbGV4aXZpdHk8L2tleXdv
cmQ+PGtleXdvcmQ+V29ya3BsYWNlIHNwaXJpdHVhbGl0eTwva2V5d29yZD48L2tleXdvcmRzPjxk
YXRlcz48eWVhcj4yMDIxPC95ZWFyPjwvZGF0ZXM+PHB1Ymxpc2hlcj5FbWVyYWxkIEdyb3VwIEhv
bGRpbmdzIEx0ZC48L3B1Ymxpc2hlcj48aXNibj4yMzk4NjI4WCAoSVNTTik8L2lzYm4+PHdvcmst
dHlwZT5BcnRpY2xlPC93b3JrLXR5cGU+PHVybHM+PHJlbGF0ZWQtdXJscz48dXJsPmh0dHBzOi8v
d3d3LnNjb3B1cy5jb20vaW53YXJkL3JlY29yZC51cmk/ZWlkPTItczIuMC04NTEwMjE5OTEyMyZh
bXA7ZG9pPTEwLjExMDglMmZTQUpCUy0wNy0yMDIwLTAyNDYmYW1wO3BhcnRuZXJJRD00MCZhbXA7
bWQ1PWIwZmY2N2Q1NjJiMWNlZjg5OGEyZjIxMWVmN2FhM2RkPC91cmw+PC9yZWxhdGVkLXVybHM+
PC91cmxzPjxlbGVjdHJvbmljLXJlc291cmNlLW51bT4xMC4xMTA4L1NBSkJTLTA3LTIwMjAtMDI0
NjwvZWxlY3Ryb25pYy1yZXNvdXJjZS1udW0+PHJlbW90ZS1kYXRhYmFzZS1uYW1lPlNjb3B1czwv
cmVtb3RlLWRhdGFiYXNlLW5hbWU+PGxhbmd1YWdlPkVuZ2xpc2g8L2xhbmd1YWdlPjwvcmVjb3Jk
PjwvQ2l0ZT48Q2l0ZT48QXV0aG9yPkhhbjwvQXV0aG9yPjxZZWFyPjIwMjE8L1llYXI+PFJlY051
bT43Nzk5PC9SZWNOdW0+PHJlY29yZD48cmVjLW51bWJlcj43Nzk5PC9yZWMtbnVtYmVyPjxmb3Jl
aWduLWtleXM+PGtleSBhcHA9IkVOIiBkYi1pZD0iMHg5czI5cHg4ZHJlYXNlc3oybzU5c2RmdGVk
NTJ2dHRydmU1IiB0aW1lc3RhbXA9IjE2NTM0MTAwMTEiPjc3OTk8L2tleT48L2ZvcmVpZ24ta2V5
cz48cmVmLXR5cGUgbmFtZT0iSm91cm5hbCBBcnRpY2xlIj4xNzwvcmVmLXR5cGU+PGNvbnRyaWJ1
dG9ycz48YXV0aG9ycz48YXV0aG9yPkhhbiwgSi48L2F1dGhvcj48YXV0aG9yPllvb24sIEouPC9h
dXRob3I+PGF1dGhvcj5DaG9pLCBXLjwvYXV0aG9yPjxhdXRob3I+SG9uZywgRy48L2F1dGhvcj48
L2F1dGhvcnM+PC9jb250cmlidXRvcnM+PGF1dGgtYWRkcmVzcz5HcmFkdWF0ZSBTY2hvb2wgb2Yg
TWFuYWdlbWVudCBvZiBUZWNobm9sb2d5LCBLb3JlYSBVbml2ZXJzaXR5LCBTZW91bCwgU291dGgg
S29yZWEmI3hEO0J1c2luZXNzIEFkbWluaXN0cmF0aW9uLCBDaGVvbmdqdSBVbml2ZXJzaXR5LCBD
aGVvbmdqdSwgU291dGggS29yZWEmI3hEO0J1c2luZXNzIEFkbWluaXN0cmF0aW9uLCBJbmhhIFVu
aXZlcnNpdHksIEluY2hlb24sIFNvdXRoIEtvcmVhPC9hdXRoLWFkZHJlc3M+PHRpdGxlcz48dGl0
bGU+VGhlIGVmZmVjdHMgb2Ygc2hhcmVkIGxlYWRlcnNoaXAgb24gdGVhbSBwZXJmb3JtYW5jZTwv
dGl0bGU+PHNlY29uZGFyeS10aXRsZT5MZWFkZXJzaGlwIGFuZCBPcmdhbml6YXRpb24gRGV2ZWxv
cG1lbnQgSm91cm5hbDwvc2Vjb25kYXJ5LXRpdGxlPjxhbHQtdGl0bGU+TGVhZGVyc2guIE9yZ2Fu
LiBEZXYuIEouPC9hbHQtdGl0bGU+PC90aXRsZXM+PHBlcmlvZGljYWw+PGZ1bGwtdGl0bGU+TGVh
ZGVyc2hpcCBhbmQgT3JnYW5pemF0aW9uIERldmVsb3BtZW50IEpvdXJuYWw8L2Z1bGwtdGl0bGU+
PGFiYnItMT5MZWFkZXJzaC4gT3JnYW4uIERldi4gSi48L2FiYnItMT48L3BlcmlvZGljYWw+PGFs
dC1wZXJpb2RpY2FsPjxmdWxsLXRpdGxlPkxlYWRlcnNoaXAgYW5kIE9yZ2FuaXphdGlvbiBEZXZl
bG9wbWVudCBKb3VybmFsPC9mdWxsLXRpdGxlPjxhYmJyLTE+TGVhZGVyc2guIE9yZ2FuLiBEZXYu
IEouPC9hYmJyLTE+PC9hbHQtcGVyaW9kaWNhbD48cGFnZXM+NTkzLTYwNTwvcGFnZXM+PHZvbHVt
ZT40Mjwvdm9sdW1lPjxudW1iZXI+NDwvbnVtYmVyPjxrZXl3b3Jkcz48a2V5d29yZD5Db25zZXJ2
YXRpb24gb2YgcmVzb3VyY2VzIHRoZW9yeTwva2V5d29yZD48a2V5d29yZD5TaGFyZWQgbGVhZGVy
c2hpcDwva2V5d29yZD48a2V5d29yZD5UZWFtIHBlcmZvcm1hbmNlPC9rZXl3b3JkPjxrZXl3b3Jk
PlRlYW0gcG9zaXRpdmUgcHN5Y2hvbG9naWNhbCBjYXBpdGFsPC9rZXl3b3JkPjwva2V5d29yZHM+
PGRhdGVzPjx5ZWFyPjIwMjE8L3llYXI+PC9kYXRlcz48cHVibGlzaGVyPkVtZXJhbGQgR3JvdXAg
SG9sZGluZ3MgTHRkLjwvcHVibGlzaGVyPjxpc2JuPjAxNDM3NzM5IChJU1NOKTwvaXNibj48d29y
ay10eXBlPkFydGljbGU8L3dvcmstdHlwZT48dXJscz48cmVsYXRlZC11cmxzPjx1cmw+aHR0cHM6
Ly93d3cuc2NvcHVzLmNvbS9pbndhcmQvcmVjb3JkLnVyaT9laWQ9Mi1zMi4wLTg1MTAyMTcwNDkw
JmFtcDtkb2k9MTAuMTEwOCUyZkxPREotMDEtMjAyMC0wMDIzJmFtcDtwYXJ0bmVySUQ9NDAmYW1w
O21kNT03MGQ1YWRjOTI0MGM5YzNmOTFiYjAyYjRmYzQ5ZTI1YzwvdXJsPjwvcmVsYXRlZC11cmxz
PjwvdXJscz48ZWxlY3Ryb25pYy1yZXNvdXJjZS1udW0+MTAuMTEwOC9MT0RKLTAxLTIwMjAtMDAy
MzwvZWxlY3Ryb25pYy1yZXNvdXJjZS1udW0+PHJlbW90ZS1kYXRhYmFzZS1uYW1lPlNjb3B1czwv
cmVtb3RlLWRhdGFiYXNlLW5hbWU+PGxhbmd1YWdlPkVuZ2xpc2g8L2xhbmd1YWdlPjwvcmVjb3Jk
PjwvQ2l0ZT48Q2l0ZT48QXV0aG9yPkthYm9yZTwvQXV0aG9yPjxZZWFyPjIwMjE8L1llYXI+PFJl
Y051bT43ODAwPC9SZWNOdW0+PHJlY29yZD48cmVjLW51bWJlcj43ODAwPC9yZWMtbnVtYmVyPjxm
b3JlaWduLWtleXM+PGtleSBhcHA9IkVOIiBkYi1pZD0iMHg5czI5cHg4ZHJlYXNlc3oybzU5c2Rm
dGVkNTJ2dHRydmU1IiB0aW1lc3RhbXA9IjE2NTM0MTAwMTEiPjc4MDA8L2tleT48L2ZvcmVpZ24t
a2V5cz48cmVmLXR5cGUgbmFtZT0iSm91cm5hbCBBcnRpY2xlIj4xNzwvcmVmLXR5cGU+PGNvbnRy
aWJ1dG9ycz48YXV0aG9ycz48YXV0aG9yPkthYm9yZSwgUy4gRS48L2F1dGhvcj48YXV0aG9yPlNh
bmUsIFMuPC9hdXRob3I+PGF1dGhvcj5BYm8sIFAuPC9hdXRob3I+PC9hdXRob3JzPjwvY29udHJp
YnV0b3JzPjxhdXRoLWFkZHJlc3M+RmFjdWx0eSBvZiBFY29ub21pY3MgYW5kIE1hbmFnZW1lbnQs
IEdhc3RvbiBCZXJnZXIgVW5pdmVyc2l0eSwgU2FpbnQtTG91aXMsIFNlbmVnYWw8L2F1dGgtYWRk
cmVzcz48dGl0bGVzPjx0aXRsZT5UcmFuc2Zvcm1hdGlvbmFsIGxlYWRlcnNoaXAgYW5kIHN1Y2Nl
c3Mgb2YgaW50ZXJuYXRpb25hbCBkZXZlbG9wbWVudCBwcm9qZWN0cyAoSUQgcHJvamVjdHMpOiBt
b2RlcmF0aW5nIHJvbGUgb2YgdGhlIHByb2plY3QgdGVhbSBzaXplPC90aXRsZT48c2Vjb25kYXJ5
LXRpdGxlPkxlYWRlcnNoaXAgYW5kIE9yZ2FuaXphdGlvbiBEZXZlbG9wbWVudCBKb3VybmFsPC9z
ZWNvbmRhcnktdGl0bGU+PGFsdC10aXRsZT5MZWFkZXJzaC4gT3JnYW4uIERldi4gSi48L2FsdC10
aXRsZT48L3RpdGxlcz48cGVyaW9kaWNhbD48ZnVsbC10aXRsZT5MZWFkZXJzaGlwIGFuZCBPcmdh
bml6YXRpb24gRGV2ZWxvcG1lbnQgSm91cm5hbDwvZnVsbC10aXRsZT48YWJici0xPkxlYWRlcnNo
LiBPcmdhbi4gRGV2LiBKLjwvYWJici0xPjwvcGVyaW9kaWNhbD48YWx0LXBlcmlvZGljYWw+PGZ1
bGwtdGl0bGU+TGVhZGVyc2hpcCBhbmQgT3JnYW5pemF0aW9uIERldmVsb3BtZW50IEpvdXJuYWw8
L2Z1bGwtdGl0bGU+PGFiYnItMT5MZWFkZXJzaC4gT3JnYW4uIERldi4gSi48L2FiYnItMT48L2Fs
dC1wZXJpb2RpY2FsPjxwYWdlcz41MTctNTMwPC9wYWdlcz48dm9sdW1lPjQyPC92b2x1bWU+PG51
bWJlcj40PC9udW1iZXI+PGtleXdvcmRzPjxrZXl3b3JkPlByb2plY3Qgc3VjY2Vzczwva2V5d29y
ZD48a2V5d29yZD5Qcm9qZWN0IHRlYW0gc2l6ZTwva2V5d29yZD48a2V5d29yZD5UcmFuc2Zvcm1h
dGlvbmFsIGxlYWRlcnNoaXA8L2tleXdvcmQ+PC9rZXl3b3Jkcz48ZGF0ZXM+PHllYXI+MjAyMTwv
eWVhcj48L2RhdGVzPjxwdWJsaXNoZXI+RW1lcmFsZCBHcm91cCBIb2xkaW5ncyBMdGQuPC9wdWJs
aXNoZXI+PGlzYm4+MDE0Mzc3MzkgKElTU04pPC9pc2JuPjx3b3JrLXR5cGU+QXJ0aWNsZTwvd29y
ay10eXBlPjx1cmxzPjxyZWxhdGVkLXVybHM+PHVybD5odHRwczovL3d3dy5zY29wdXMuY29tL2lu
d2FyZC9yZWNvcmQudXJpP2VpZD0yLXMyLjAtODUxMDA5NzQ0MzMmYW1wO2RvaT0xMC4xMTA4JTJm
TE9ESi0wNi0yMDIwLTAyMzYmYW1wO3BhcnRuZXJJRD00MCZhbXA7bWQ1PTNhNjI0NWMyZmViMDY5
ZDdlMzYzOWVjNzI3NDMyZmQ1PC91cmw+PC9yZWxhdGVkLXVybHM+PC91cmxzPjxlbGVjdHJvbmlj
LXJlc291cmNlLW51bT4xMC4xMTA4L0xPREotMDYtMjAyMC0wMjM2PC9lbGVjdHJvbmljLXJlc291
cmNlLW51bT48cmVtb3RlLWRhdGFiYXNlLW5hbWU+U2NvcHVzPC9yZW1vdGUtZGF0YWJhc2UtbmFt
ZT48bGFuZ3VhZ2U+RW5nbGlzaDwvbGFuZ3VhZ2U+PC9yZWNvcmQ+PC9DaXRlPjxDaXRlPjxBdXRo
b3I+S2ltPC9BdXRob3I+PFllYXI+MjAyMTwvWWVhcj48UmVjTnVtPjc4MDE8L1JlY051bT48cmVj
b3JkPjxyZWMtbnVtYmVyPjc4MDE8L3JlYy1udW1iZXI+PGZvcmVpZ24ta2V5cz48a2V5IGFwcD0i
RU4iIGRiLWlkPSIweDlzMjlweDhkcmVhc2VzejJvNTlzZGZ0ZWQ1MnZ0dHJ2ZTUiIHRpbWVzdGFt
cD0iMTY1MzQxMDAxMSI+NzgwMTwva2V5PjwvZm9yZWlnbi1rZXlzPjxyZWYtdHlwZSBuYW1lPSJK
b3VybmFsIEFydGljbGUiPjE3PC9yZWYtdHlwZT48Y29udHJpYnV0b3JzPjxhdXRob3JzPjxhdXRo
b3I+S2ltLCBTLjwvYXV0aG9yPjxhdXRob3I+SXNoaWthd2EsIEouPC9hdXRob3I+PC9hdXRob3Jz
PjwvY29udHJpYnV0b3JzPjxhdXRoLWFkZHJlc3M+Q29sbGVnZSBvZiBCdXNpbmVzcywgUmlra3lv
IFVuaXZlcnNpdHksIFRva3lvLCBKYXBhbjwvYXV0aC1hZGRyZXNzPjx0aXRsZXM+PHRpdGxlPkVt
cGxveWVlIHZvaWNlIG1lY2hhbmlzbXMsIHRyYW5zZm9ybWF0aW9uYWwgbGVhZGVyc2hpcCwgZ3Jv
dXAgcHJvdG90eXBpY2FsaXR5LCBhbmQgdm9pY2UgYmVoYXZpb3VyOiBhIGNvbXBhcmlzb24gb2Yg
cG9ydGZvbGlvIGNhcmVlciB3b3JrZXJzIGluIEphcGFuLCBLb3JlYSBhbmQgQ2hpbmE8L3RpdGxl
PjxzZWNvbmRhcnktdGl0bGU+QXNpYSBQYWNpZmljIEJ1c2luZXNzIFJldmlldzwvc2Vjb25kYXJ5
LXRpdGxlPjxhbHQtdGl0bGU+QXNpYSBQYWMuIEJ1cy4gUmV2LjwvYWx0LXRpdGxlPjwvdGl0bGVz
PjxwZXJpb2RpY2FsPjxmdWxsLXRpdGxlPkFzaWEgUGFjaWZpYyBCdXNpbmVzcyBSZXZpZXc8L2Z1
bGwtdGl0bGU+PC9wZXJpb2RpY2FsPjxwYWdlcz4xMTEtMTQ0PC9wYWdlcz48dm9sdW1lPjI3PC92
b2x1bWU+PG51bWJlcj4xPC9udW1iZXI+PGtleXdvcmRzPjxrZXl3b3JkPkNvbnNlcnZhdGlvbiBv
ZiByZXNvdXJjZXMgdGhlb3J5PC9rZXl3b3JkPjxrZXl3b3JkPmVtcGxveWVlIHZvaWNlIG1lY2hh
bmlzbXM8L2tleXdvcmQ+PGtleXdvcmQ+bGVhZGVyIGdyb3VwIHByb3RvdHlwaWNhbGl0eTwva2V5
d29yZD48a2V5d29yZD5wb3J0Zm9saW8gY2FyZWVyIHdvcmtlcnMgaW4gSmFwYW4sIEtvcmVhIGFu
ZCBDaGluYTwva2V5d29yZD48a2V5d29yZD50cmFuc2Zvcm1hdGlvbmFsIGxlYWRlcnNoaXA8L2tl
eXdvcmQ+PGtleXdvcmQ+dm9pY2UgYmVoYXZpb3VyPC9rZXl3b3JkPjxrZXl3b3JkPmNvbXBhcmF0
aXZlIHN0dWR5PC9rZXl3b3JkPjxrZXl3b3JkPmxlYWRlcnNoaXA8L2tleXdvcmQ+PGtleXdvcmQ+
bG9jYWwgZ292ZXJubWVudDwva2V5d29yZD48a2V5d29yZD5wb2xpdGljYWwgcmVsYXRpb25zPC9r
ZXl3b3JkPjxrZXl3b3JkPnBvbGl0aWNhbCBzeXN0ZW08L2tleXdvcmQ+PGtleXdvcmQ+Q2hpbmE8
L2tleXdvcmQ+PGtleXdvcmQ+SmFwYW48L2tleXdvcmQ+PGtleXdvcmQ+S29yZWE8L2tleXdvcmQ+
PC9rZXl3b3Jkcz48ZGF0ZXM+PHllYXI+MjAyMTwveWVhcj48L2RhdGVzPjxwdWJsaXNoZXI+Um91
dGxlZGdlPC9wdWJsaXNoZXI+PGlzYm4+MTM2MDIzODEgKElTU04pPC9pc2JuPjx3b3JrLXR5cGU+
QXJ0aWNsZTwvd29yay10eXBlPjx1cmxzPjxyZWxhdGVkLXVybHM+PHVybD5odHRwczovL3d3dy5z
Y29wdXMuY29tL2lud2FyZC9yZWNvcmQudXJpP2VpZD0yLXMyLjAtODUwOTcxNjk2ODMmYW1wO2Rv
aT0xMC4xMDgwJTJmMTM2MDIzODEuMjAyMS4xODQ2OTYzJmFtcDtwYXJ0bmVySUQ9NDAmYW1wO21k
NT00YzBhZmI1ZmI2MTQ1Y2ZmN2RlMGQzYmI2MjkxMTFhZjwvdXJsPjwvcmVsYXRlZC11cmxzPjwv
dXJscz48ZWxlY3Ryb25pYy1yZXNvdXJjZS1udW0+MTAuMTA4MC8xMzYwMjM4MS4yMDIxLjE4NDY5
NjM8L2VsZWN0cm9uaWMtcmVzb3VyY2UtbnVtPjxyZW1vdGUtZGF0YWJhc2UtbmFtZT5TY29wdXM8
L3JlbW90ZS1kYXRhYmFzZS1uYW1lPjxsYW5ndWFnZT5FbmdsaXNoPC9sYW5ndWFnZT48L3JlY29y
ZD48L0NpdGU+PENpdGU+PEF1dGhvcj5HcmFoYW08L0F1dGhvcj48WWVhcj4yMDIxPC9ZZWFyPjxS
ZWNOdW0+NzgwMjwvUmVjTnVtPjxyZWNvcmQ+PHJlYy1udW1iZXI+NzgwMjwvcmVjLW51bWJlcj48
Zm9yZWlnbi1rZXlzPjxrZXkgYXBwPSJFTiIgZGItaWQ9IjB4OXMyOXB4OGRyZWFzZXN6Mm81OXNk
ZnRlZDUydnR0cnZlNSIgdGltZXN0YW1wPSIxNjUzNDEwMDExIj43ODAyPC9rZXk+PC9mb3JlaWdu
LWtleXM+PHJlZi10eXBlIG5hbWU9IkpvdXJuYWwgQXJ0aWNsZSI+MTc8L3JlZi10eXBlPjxjb250
cmlidXRvcnM+PGF1dGhvcnM+PGF1dGhvcj5HcmFoYW0sIEMuPC9hdXRob3I+PGF1dGhvcj5EYW5p
ZWwsIEguPC9hdXRob3I+PC9hdXRob3JzPjwvY29udHJpYnV0b3JzPjxhdXRoLWFkZHJlc3M+QnVz
aW5lc3MgU2Nob29sLCBVbml2ZXJzaXR5IG9mIE1haW5lLCBVbml0ZWQgU3RhdGVzPC9hdXRoLWFk
ZHJlc3M+PHRpdGxlcz48dGl0bGU+RmF1bHQgTGluZXMgaW4gVmlydHVhbCBUZWFtIExlYWRlcnNo
aXAgYW5kIFRlYW0gUGVyZm9ybWFuY2UgaW4gVW5kZXJncmFkdWF0ZSBWaXJ0dWFsIFRlYW0gU2hv
cnQtVGVybSBQcm9qZWN0czwvdGl0bGU+PHNlY29uZGFyeS10aXRsZT5JbnRlcm5hdGlvbmFsIEpv
dXJuYWwgb2YgZS1Db2xsYWJvcmF0aW9uPC9zZWNvbmRhcnktdGl0bGU+PGFsdC10aXRsZT5JbnQu
IEouIGUtQ29sbGFiLjwvYWx0LXRpdGxlPjwvdGl0bGVzPjxwZXJpb2RpY2FsPjxmdWxsLXRpdGxl
PkludGVybmF0aW9uYWwgSm91cm5hbCBvZiBFLUNvbGxhYm9yYXRpb248L2Z1bGwtdGl0bGU+PC9w
ZXJpb2RpY2FsPjxwYWdlcz4xLTE0PC9wYWdlcz48dm9sdW1lPjE3PC92b2x1bWU+PG51bWJlcj4x
PC9udW1iZXI+PGtleXdvcmRzPjxrZXl3b3JkPkNvbW1pdG1lbnQ8L2tleXdvcmQ+PGtleXdvcmQ+
RGF0YWJhc2UgTWFuYWdlbWVudCBTeXN0ZW1zPC9rZXl3b3JkPjxrZXl3b3JkPkZhdWx0IExpbmVz
PC9rZXl3b3JkPjxrZXl3b3JkPkxlYWRlcnNoaXA8L2tleXdvcmQ+PGtleXdvcmQ+UHJvamVjdCBR
dWFsaXR5PC9rZXl3b3JkPjxrZXl3b3JkPlRlYW0gTWVtYmVyIFJlbGF0aW9uc2hpcHM8L2tleXdv
cmQ+PGtleXdvcmQ+VmlydHVhbCBFbnZpcm9ubWVudHM8L2tleXdvcmQ+PGtleXdvcmQ+VmlydHVh
bCBUZWFtczwva2V5d29yZD48a2V5d29yZD5Db21wdXRlciBhcHBsaWNhdGlvbnM8L2tleXdvcmQ+
PGtleXdvcmQ+TGl0ZXJhdHVyZSByZXZpZXdzPC9rZXl3b3JkPjxrZXl3b3JkPlNob3J0LXRlcm0g
cHJvamVjdHM8L2tleXdvcmQ+PGtleXdvcmQ+VGVhbSBjb21taXRtZW50czwva2V5d29yZD48a2V5
d29yZD5UZWFtIGVmZmVjdGl2ZW5lc3M8L2tleXdvcmQ+PGtleXdvcmQ+VGVhbSBwZXJmb3JtYW5j
ZTwva2V5d29yZD48a2V5d29yZD5UaGVvcmV0aWNhbCBtb2RlbGluZzwva2V5d29yZD48a2V5d29y
ZD5UcmFuc2Zvcm1hdGlvbmFsIGxlYWRlcnNoaXA8L2tleXdvcmQ+PGtleXdvcmQ+UGVyc29ubmVs
PC9rZXl3b3JkPjwva2V5d29yZHM+PGRhdGVzPjx5ZWFyPjIwMjE8L3llYXI+PC9kYXRlcz48cHVi
bGlzaGVyPklHSSBHbG9iYWw8L3B1Ymxpc2hlcj48aXNibj4xNTQ4MzY3MyAoSVNTTik8L2lzYm4+
PHdvcmstdHlwZT5BcnRpY2xlPC93b3JrLXR5cGU+PHVybHM+PHJlbGF0ZWQtdXJscz48dXJsPmh0
dHBzOi8vd3d3LnNjb3B1cy5jb20vaW53YXJkL3JlY29yZC51cmk/ZWlkPTItczIuMC04NTA5NTc5
NDY5MCZhbXA7ZG9pPTEwLjQwMTglMmZJSmVDLjIwMjEwMTAxMDEmYW1wO3BhcnRuZXJJRD00MCZh
bXA7bWQ1PTcwMGRmMGE4YmQ1ZmFmODUyZTMzNjk0ZWNiNmE4MmIzPC91cmw+PC9yZWxhdGVkLXVy
bHM+PC91cmxzPjxlbGVjdHJvbmljLXJlc291cmNlLW51bT4xMC40MDE4L0lKZUMuMjAyMTAxMDEw
MTwvZWxlY3Ryb25pYy1yZXNvdXJjZS1udW0+PHJlbW90ZS1kYXRhYmFzZS1uYW1lPlNjb3B1czwv
cmVtb3RlLWRhdGFiYXNlLW5hbWU+PGxhbmd1YWdlPkVuZ2xpc2g8L2xhbmd1YWdlPjwvcmVjb3Jk
PjwvQ2l0ZT48Q2l0ZT48QXV0aG9yPsOHb3A8L0F1dGhvcj48WWVhcj4yMDIxPC9ZZWFyPjxSZWNO
dW0+NzgwMzwvUmVjTnVtPjxyZWNvcmQ+PHJlYy1udW1iZXI+NzgwMzwvcmVjLW51bWJlcj48Zm9y
ZWlnbi1rZXlzPjxrZXkgYXBwPSJFTiIgZGItaWQ9IjB4OXMyOXB4OGRyZWFzZXN6Mm81OXNkZnRl
ZDUydnR0cnZlNSIgdGltZXN0YW1wPSIxNjUzNDEwMDExIj43ODAzPC9rZXk+PC9mb3JlaWduLWtl
eXM+PHJlZi10eXBlIG5hbWU9IkpvdXJuYWwgQXJ0aWNsZSI+MTc8L3JlZi10eXBlPjxjb250cmli
dXRvcnM+PGF1dGhvcnM+PGF1dGhvcj7Dh29wLCBTLjwvYXV0aG9yPjxhdXRob3I+T2xvcnVuc29s
YSwgVi4gTy48L2F1dGhvcj48YXV0aG9yPkFsb2xhLCBVLiBWLjwvYXV0aG9yPjwvYXV0aG9ycz48
L2NvbnRyaWJ1dG9ycz48YXV0aC1hZGRyZXNzPkRlcGFydG1lbnQgb2YgVG91cmlzbSBHdWlkYW5j
ZSwgSXN0YW5idWwgR2VsaXNpbSBVbml2ZXJzaXR5LCBJc3RhbmJ1bCwgVHVya2V5JiN4RDtEZXBh
cnRtZW50IG9mIFRvdXJpc20gYW5kIEhvc3BpdGFsaXR5IE1hbmFnZW1lbnQsIEVhc3Rlcm4gTWVk
aXRlcnJhbmVhbiBVbml2ZXJzaXR5IE5vcnRoIEN5cHJ1cyB2aWEgTWVyc2luIDEwLCBUdXJrZXkm
I3hEO0RlcGFydG1lbnQgb2YgRWNvbm9taWNzIGFuZCBNYW5hZ2VtZW50LCBTb3V0aCBVcmFsIFN0
YXRlIFVuaXZlcnNpdHksIENoZWx5YWJpbnNrLCBSdXNzaWFuIEZlZGVyYXRpb248L2F1dGgtYWRk
cmVzcz48dGl0bGVzPjx0aXRsZT5BY2hpZXZpbmcgZW52aXJvbm1lbnRhbCBzdXN0YWluYWJpbGl0
eSB0aHJvdWdoIGdyZWVuIHRyYW5zZm9ybWF0aW9uYWwgbGVhZGVyc2hpcCBwb2xpY3k6IENhbiBn
cmVlbiB0ZWFtIHJlc2lsaWVuY2UgaGVscD88L3RpdGxlPjxzZWNvbmRhcnktdGl0bGU+QnVzaW5l
c3MgU3RyYXRlZ3kgYW5kIHRoZSBFbnZpcm9ubWVudDwvc2Vjb25kYXJ5LXRpdGxlPjxhbHQtdGl0
bGU+QnVzLiBTdHJhdGVneSBFbnZpcm9uLjwvYWx0LXRpdGxlPjwvdGl0bGVzPjxwZXJpb2RpY2Fs
PjxmdWxsLXRpdGxlPkJ1c2luZXNzIFN0cmF0ZWd5IGFuZCB0aGUgRW52aXJvbm1lbnQ8L2Z1bGwt
dGl0bGU+PC9wZXJpb2RpY2FsPjxwYWdlcz42NzEtNjgyPC9wYWdlcz48dm9sdW1lPjMwPC92b2x1
bWU+PG51bWJlcj4xPC9udW1iZXI+PGtleXdvcmRzPjxrZXl3b3JkPmdyZWVuIHRlYW0gcmVzaWxp
ZW5jZTwva2V5d29yZD48a2V5d29yZD5ncmVlbiB0cmFuc2Zvcm1hdGlvbmFsIGxlYWRlcnNoaXA8
L2tleXdvcmQ+PGtleXdvcmQ+Z3JlZW4gd29yayBlbmdhZ2VtZW50PC9rZXl3b3JkPjxrZXl3b3Jk
PnBzeWNob2xvZ3kgY2FwaXRhbDwva2V5d29yZD48a2V5d29yZD5zZXJ2aWNlIGluZHVzdHJ5PC9r
ZXl3b3JkPjxrZXl3b3JkPnN1c3RhaW5hYmlsaXR5PC9rZXl3b3JkPjxrZXl3b3JkPnRlYW0gZHlu
YW1pY3M8L2tleXdvcmQ+PGtleXdvcmQ+ZW52aXJvbm1lbnRhbCBlY29ub21pY3M8L2tleXdvcmQ+
PGtleXdvcmQ+ZW52aXJvbm1lbnRhbCBpc3N1ZTwva2V5d29yZD48a2V5d29yZD5lbnZpcm9ubWVu
dGFsIHBvbGljeTwva2V5d29yZD48a2V5d29yZD5lbnZpcm9ubWVudGFsIHZhbHVlczwva2V5d29y
ZD48a2V5d29yZD5sZWFkZXJzaGlwPC9rZXl3b3JkPjxrZXl3b3JkPnBzeWNob2xvZ3k8L2tleXdv
cmQ+PGtleXdvcmQ+c2VydmljZSBzZWN0b3I8L2tleXdvcmQ+PGtleXdvcmQ+VHVya2V5PC9rZXl3
b3JkPjxrZXl3b3JkPk1lbGVhZ3JpcyBnYWxsb3Bhdm88L2tleXdvcmQ+PC9rZXl3b3Jkcz48ZGF0
ZXM+PHllYXI+MjAyMTwveWVhcj48L2RhdGVzPjxwdWJsaXNoZXI+Sm9obiBXaWxleSBhbmQgU29u
cyBMdGQ8L3B1Ymxpc2hlcj48aXNibj4wOTY0NDczMyAoSVNTTik8L2lzYm4+PHdvcmstdHlwZT5B
cnRpY2xlPC93b3JrLXR5cGU+PHVybHM+PHJlbGF0ZWQtdXJscz48dXJsPmh0dHBzOi8vd3d3LnNj
b3B1cy5jb20vaW53YXJkL3JlY29yZC51cmk/ZWlkPTItczIuMC04NTA5Mjc1NzMxOCZhbXA7ZG9p
PTEwLjEwMDIlMmZic2UuMjY0NiZhbXA7cGFydG5lcklEPTQwJmFtcDttZDU9YTg5YmJiY2MwZTI2
MGQzMDZlNDEyYzc4YTBjZmMyYjQ8L3VybD48L3JlbGF0ZWQtdXJscz48L3VybHM+PGVsZWN0cm9u
aWMtcmVzb3VyY2UtbnVtPjEwLjEwMDIvYnNlLjI2NDY8L2VsZWN0cm9uaWMtcmVzb3VyY2UtbnVt
PjxyZW1vdGUtZGF0YWJhc2UtbmFtZT5TY29wdXM8L3JlbW90ZS1kYXRhYmFzZS1uYW1lPjxsYW5n
dWFnZT5FbmdsaXNoPC9sYW5ndWFnZT48L3JlY29yZD48L0NpdGU+PENpdGU+PEF1dGhvcj5LZXJz
aGF3PC9BdXRob3I+PFllYXI+MjAyMTwvWWVhcj48UmVjTnVtPjc4MDQ8L1JlY051bT48cmVjb3Jk
PjxyZWMtbnVtYmVyPjc4MDQ8L3JlYy1udW1iZXI+PGZvcmVpZ24ta2V5cz48a2V5IGFwcD0iRU4i
IGRiLWlkPSIweDlzMjlweDhkcmVhc2VzejJvNTlzZGZ0ZWQ1MnZ0dHJ2ZTUiIHRpbWVzdGFtcD0i
MTY1MzQxMDAxMSI+NzgwNDwva2V5PjwvZm9yZWlnbi1rZXlzPjxyZWYtdHlwZSBuYW1lPSJKb3Vy
bmFsIEFydGljbGUiPjE3PC9yZWYtdHlwZT48Y29udHJpYnV0b3JzPjxhdXRob3JzPjxhdXRob3I+
S2Vyc2hhdywgQy48L2F1dGhvcj48YXV0aG9yPlJhc3QsIEQuIEUuLCBJSUk8L2F1dGhvcj48YXV0
aG9yPkhvZ2csIE0uIEEuPC9hdXRob3I+PGF1dGhvcj52YW4gS25pcHBlbmJlcmcsIEQuPC9hdXRo
b3I+PC9hdXRob3JzPjwvY29udHJpYnV0b3JzPjxhdXRoLWFkZHJlc3M+RGVwYXJ0bWVudCBvZiBQ
c3ljaG9sb2d5LCBVbml2ZXJzaXR5IG9mIEFsYmVydGEsIEVkbW9udG9uLCBBQiwgQ2FuYWRhJiN4
RDtEZXBhcnRtZW50IG9mIFBzeWNob2xvZ3ksIENsYXJlbW9udCBHcmFkdWF0ZSBVbml2ZXJzaXR5
LCBDbGFyZW1vbnQsIENBLCBVbml0ZWQgU3RhdGVzJiN4RDtMZWJvdyBDb2xsZWdlIG9mIEJ1c2lu
ZXNzLCBEcmV4ZWwgVW5pdmVyc2l0eSwgUGhpbGFkZWxwaGlhLCBQQSwgVW5pdGVkIFN0YXRlczwv
YXV0aC1hZGRyZXNzPjx0aXRsZXM+PHRpdGxlPkRpdmlkZWQgZ3JvdXBzIG5lZWQgbGVhZGVyc2hp
cDogQSBzdHVkeSBvZiB0aGUgZWZmZWN0aXZlbmVzcyBvZiBjb2xsZWN0aXZlIGlkZW50aXR5LCBk
dWFsIGlkZW50aXR5LCBhbmQgaW50ZXJncm91cCByZWxhdGlvbmFsIGlkZW50aXR5IHJoZXRvcmlj
PC90aXRsZT48c2Vjb25kYXJ5LXRpdGxlPkpvdXJuYWwgb2YgQXBwbGllZCBTb2NpYWwgUHN5Y2hv
bG9neTwvc2Vjb25kYXJ5LXRpdGxlPjxhbHQtdGl0bGU+Si4gQXBwbC4gU29jLiBQc3ljaG9sLjwv
YWx0LXRpdGxlPjwvdGl0bGVzPjxwZXJpb2RpY2FsPjxmdWxsLXRpdGxlPkpvdXJuYWwgb2YgQXBw
bGllZCBTb2NpYWwgUHN5Y2hvbG9neTwvZnVsbC10aXRsZT48YWJici0xPkouIEFwcGwuIFNvYy4g
UHN5Y2hvbC48L2FiYnItMT48YWJici0yPkogQXBwbCBTb2MgUHN5Y2hvbDwvYWJici0yPjwvcGVy
aW9kaWNhbD48YWx0LXBlcmlvZGljYWw+PGZ1bGwtdGl0bGU+Sm91cm5hbCBvZiBBcHBsaWVkIFNv
Y2lhbCBQc3ljaG9sb2d5PC9mdWxsLXRpdGxlPjxhYmJyLTE+Si4gQXBwbC4gU29jLiBQc3ljaG9s
LjwvYWJici0xPjxhYmJyLTI+SiBBcHBsIFNvYyBQc3ljaG9sPC9hYmJyLTI+PC9hbHQtcGVyaW9k
aWNhbD48cGFnZXM+NTMtNjI8L3BhZ2VzPjx2b2x1bWU+NTE8L3ZvbHVtZT48bnVtYmVyPjE8L251
bWJlcj48a2V5d29yZHM+PGtleXdvcmQ+YXJ0aWNsZTwva2V5d29yZD48a2V5d29yZD5kcmF3aW5n
PC9rZXl3b3JkPjxrZXl3b3JkPmh1bWFuPC9rZXl3b3JkPjxrZXl3b3JkPmh1bWFuIGV4cGVyaW1l
bnQ8L2tleXdvcmQ+PGtleXdvcmQ+bGVhZGVyc2hpcDwva2V5d29yZD48a2V5d29yZD5tYWpvciBj
bGluaWNhbCBzdHVkeTwva2V5d29yZD48L2tleXdvcmRzPjxkYXRlcz48eWVhcj4yMDIxPC95ZWFy
PjwvZGF0ZXM+PHB1Ymxpc2hlcj5CbGFja3dlbGwgUHVibGlzaGluZyBMdGQ8L3B1Ymxpc2hlcj48
aXNibj4wMDIxOTAyOSAoSVNTTik8L2lzYm4+PHdvcmstdHlwZT5BcnRpY2xlPC93b3JrLXR5cGU+
PHVybHM+PHJlbGF0ZWQtdXJscz48dXJsPmh0dHBzOi8vd3d3LnNjb3B1cy5jb20vaW53YXJkL3Jl
Y29yZC51cmk/ZWlkPTItczIuMC04NTA5MjA4NDAyNSZhbXA7ZG9pPTEwLjExMTElMmZqYXNwLjEy
NzE1JmFtcDtwYXJ0bmVySUQ9NDAmYW1wO21kNT01N2EwMjQ1MTFhNTY5N2VlZDg5N2EwYTYwOTYw
YzA5MjwvdXJsPjwvcmVsYXRlZC11cmxzPjwvdXJscz48ZWxlY3Ryb25pYy1yZXNvdXJjZS1udW0+
MTAuMTExMS9qYXNwLjEyNzE1PC9lbGVjdHJvbmljLXJlc291cmNlLW51bT48cmVtb3RlLWRhdGFi
YXNlLW5hbWU+U2NvcHVzPC9yZW1vdGUtZGF0YWJhc2UtbmFtZT48bGFuZ3VhZ2U+RW5nbGlzaDwv
bGFuZ3VhZ2U+PC9yZWNvcmQ+PC9DaXRlPjxDaXRlPjxBdXRob3I+TWl0Y2hlbGw8L0F1dGhvcj48
WWVhcj4yMDIxPC9ZZWFyPjxSZWNOdW0+NzgwNTwvUmVjTnVtPjxyZWNvcmQ+PHJlYy1udW1iZXI+
NzgwNTwvcmVjLW51bWJlcj48Zm9yZWlnbi1rZXlzPjxrZXkgYXBwPSJFTiIgZGItaWQ9IjB4OXMy
OXB4OGRyZWFzZXN6Mm81OXNkZnRlZDUydnR0cnZlNSIgdGltZXN0YW1wPSIxNjUzNDEwMDExIj43
ODA1PC9rZXk+PC9mb3JlaWduLWtleXM+PHJlZi10eXBlIG5hbWU9IkpvdXJuYWwgQXJ0aWNsZSI+
MTc8L3JlZi10eXBlPjxjb250cmlidXRvcnM+PGF1dGhvcnM+PGF1dGhvcj5NaXRjaGVsbCwgUi48
L2F1dGhvcj48YXV0aG9yPkJveWxlLCBCLjwvYXV0aG9yPjwvYXV0aG9ycz48L2NvbnRyaWJ1dG9y
cz48YXV0aC1hZGRyZXNzPk1hY3F1YXJpZSBCdXNpbmVzcyBTY2hvb2wsIE1hY3F1YXJpZSBVbml2
ZXJzaXR5LCBTeWRuZXksIE5TVywgQXVzdHJhbGlhJiN4RDtVbml2ZXJzaXR5IG9mIE5ld2Nhc3Rs
ZSwgQ2FsbGFnaGFuLCBOU1csIEF1c3RyYWxpYTwvYXV0aC1hZGRyZXNzPjx0aXRsZXM+PHRpdGxl
PlRvbyBtYW55IGNvb2tzIGluIHRoZSBraXRjaGVuPyBUaGUgY29udGluZ2VudCBjdXJ2aWxpbmVh
ciBlZmZlY3Qgb2Ygc2hhcmVkIGxlYWRlcnNoaXAgb24gbXVsdGlkaXNjaXBsaW5hcnkgaGVhbHRo
Y2FyZSB0ZWFtIGlubm92YXRpb248L3RpdGxlPjxzZWNvbmRhcnktdGl0bGU+SHVtYW4gUmVzb3Vy
Y2UgTWFuYWdlbWVudCBKb3VybmFsPC9zZWNvbmRhcnktdGl0bGU+PGFsdC10aXRsZT5IdW0uIFJl
c291ci4gTWFuYWdlLiBKLjwvYWx0LXRpdGxlPjwvdGl0bGVzPjxwZXJpb2RpY2FsPjxmdWxsLXRp
dGxlPkh1bWFuIFJlc291cmNlIE1hbmFnZW1lbnQgSm91cm5hbDwvZnVsbC10aXRsZT48L3Blcmlv
ZGljYWw+PHBhZ2VzPjM1OC0zNzQ8L3BhZ2VzPjx2b2x1bWU+MzE8L3ZvbHVtZT48bnVtYmVyPjE8
L251bWJlcj48a2V5d29yZHM+PGtleXdvcmQ+ZGl2ZXJzaXR5PC9rZXl3b3JkPjxrZXl3b3JkPmhl
YWx0aGNhcmU8L2tleXdvcmQ+PGtleXdvcmQ+c2hhcmVkIGxlYWRlcnNoaXA8L2tleXdvcmQ+PGtl
eXdvcmQ+dGVhbXM8L2tleXdvcmQ+PGtleXdvcmQ+dGVhbXdvcms8L2tleXdvcmQ+PC9rZXl3b3Jk
cz48ZGF0ZXM+PHllYXI+MjAyMTwveWVhcj48L2RhdGVzPjxwdWJsaXNoZXI+QmxhY2t3ZWxsIFB1
Ymxpc2hpbmcgTHRkPC9wdWJsaXNoZXI+PGlzYm4+MDk1NDUzOTUgKElTU04pPC9pc2JuPjx3b3Jr
LXR5cGU+QXJ0aWNsZTwvd29yay10eXBlPjx1cmxzPjxyZWxhdGVkLXVybHM+PHVybD5odHRwczov
L3d3dy5zY29wdXMuY29tL2lud2FyZC9yZWNvcmQudXJpP2VpZD0yLXMyLjAtODUwODc4NTgwMjEm
YW1wO2RvaT0xMC4xMTExJTJmMTc0OC04NTgzLjEyMzA5JmFtcDtwYXJ0bmVySUQ9NDAmYW1wO21k
NT05N2QyYWM4ZTM4OTBmZGE1MmExMGNiY2IwYWFkYjUxYjwvdXJsPjwvcmVsYXRlZC11cmxzPjwv
dXJscz48ZWxlY3Ryb25pYy1yZXNvdXJjZS1udW0+MTAuMTExMS8xNzQ4LTg1ODMuMTIzMDk8L2Vs
ZWN0cm9uaWMtcmVzb3VyY2UtbnVtPjxyZW1vdGUtZGF0YWJhc2UtbmFtZT5TY29wdXM8L3JlbW90
ZS1kYXRhYmFzZS1uYW1lPjxsYW5ndWFnZT5FbmdsaXNoPC9sYW5ndWFnZT48L3JlY29yZD48L0Np
dGU+PENpdGU+PEF1dGhvcj5MeXVieWtoPC9BdXRob3I+PFllYXI+MjAyMjwvWWVhcj48UmVjTnVt
Pjc3MjI8L1JlY051bT48cmVjb3JkPjxyZWMtbnVtYmVyPjc3MjI8L3JlYy1udW1iZXI+PGZvcmVp
Z24ta2V5cz48a2V5IGFwcD0iRU4iIGRiLWlkPSIweDlzMjlweDhkcmVhc2VzejJvNTlzZGZ0ZWQ1
MnZ0dHJ2ZTUiIHRpbWVzdGFtcD0iMTY1MzQxMDAxMSI+NzcyMjwva2V5PjwvZm9yZWlnbi1rZXlz
PjxyZWYtdHlwZSBuYW1lPSJKb3VybmFsIEFydGljbGUiPjE3PC9yZWYtdHlwZT48Y29udHJpYnV0
b3JzPjxhdXRob3JzPjxhdXRob3I+THl1YnlraCwgWi48L2F1dGhvcj48YXV0aG9yPkd1bHNlcmVu
LCBELjwvYXV0aG9yPjxhdXRob3I+VHVybmVyLCBOLjwvYXV0aG9yPjxhdXRob3I+QmFybGluZywg
Si48L2F1dGhvcj48YXV0aG9yPlNlaWZlcnQsIE0uPC9hdXRob3I+PC9hdXRob3JzPjwvY29udHJp
YnV0b3JzPjxhdXRoLWFkZHJlc3M+SGFza2F5bmUgU2Nob29sIG9mIEJ1c2luZXNzLCBVbml2ZXJz
aXR5IG9mIENhbGdhcnlBQiwgQ2FuYWRhJiN4RDtTY2hvb2wgb2YgSHVtYW4gUmVzb3VyY2VzIE1h
bmFnZW1lbnQsIFlvcmsgVW5pdmVyc2l0eSwgVG9yb250bywgT04sIENhbmFkYSYjeEQ7U21pdGgg
U2Nob29sIG9mIEJ1c2luZXNzLCBRdWVlbuKAmXMgVW5pdmVyc2l0eSwgS2luZ3N0b24sIE9OLCBD
YW5hZGEmI3hEO0lFIEJ1c2luZXNzIFNjaG9vbCwgSUUgVW5pdmVyc2l0eSwgTWFkcmlkLCBTcGFp
bjwvYXV0aC1hZGRyZXNzPjx0aXRsZXM+PHRpdGxlPlNoYXJlZCB0cmFuc2Zvcm1hdGlvbmFsIGxl
YWRlcnNoaXAgYW5kIHNhZmV0eSBiZWhhdmlvdXJzIG9mIGVtcGxveWVlcywgbGVhZGVycywgYW5k
IHRlYW1zOiBBIG11bHRpbGV2ZWwgaW52ZXN0aWdhdGlvbjwvdGl0bGU+PHNlY29uZGFyeS10aXRs
ZT5Kb3VybmFsIG9mIE9jY3VwYXRpb25hbCBhbmQgT3JnYW5pemF0aW9uYWwgUHN5Y2hvbG9neTwv
c2Vjb25kYXJ5LXRpdGxlPjxhbHQtdGl0bGU+Si4gT2NjdXAuIE9yZ2FuLiBQc3ljaG9sLjwvYWx0
LXRpdGxlPjwvdGl0bGVzPjxwYWdlcz40MzEtNDU4PC9wYWdlcz48dm9sdW1lPjk1PC92b2x1bWU+
PG51bWJlcj4yPC9udW1iZXI+PGtleXdvcmRzPjxrZXl3b3JkPnBlcmNlaXZlZCBvcmdhbml6YXRp
b25hbCBzdXBwb3J0PC9rZXl3b3JkPjxrZXl3b3JkPnNoYXJlZCB0cmFuc2Zvcm1hdGlvbmFsIGxl
YWRlcnNoaXA8L2tleXdvcmQ+PGtleXdvcmQ+dHJhbnNmb3JtYXRpb25hbCBsZWFkZXJzaGlwPC9r
ZXl3b3JkPjxrZXl3b3JkPndvcmtwbGFjZSBzYWZldHk8L2tleXdvcmQ+PGtleXdvcmQ+YXJ0aWNs
ZTwva2V5d29yZD48a2V5d29yZD5jcmV3IG1lbWJlcjwva2V5d29yZD48a2V5d29yZD5kcnVnIHNh
ZmV0eTwva2V5d29yZD48a2V5d29yZD5lbXBsb3llZTwva2V5d29yZD48a2V5d29yZD5odW1hbjwv
a2V5d29yZD48a2V5d29yZD5sZWFkZXJzaGlwPC9rZXl3b3JkPjxrZXl3b3JkPm9yZ2FuaXphdGlv
bjwva2V5d29yZD48a2V5d29yZD5wZXJjZXB0aW9uPC9rZXl3b3JkPjxrZXl3b3JkPnBoeXNpY2lh
bjwva2V5d29yZD48a2V5d29yZD5zaGlwcGluZzwva2V5d29yZD48L2tleXdvcmRzPjxkYXRlcz48
eWVhcj4yMDIyPC95ZWFyPjwvZGF0ZXM+PHB1Ymxpc2hlcj5Kb2huIFdpbGV5IGFuZCBTb25zIEx0
ZDwvcHVibGlzaGVyPjxpc2JuPjA5NjMxNzk4IChJU1NOKTwvaXNibj48d29yay10eXBlPkFydGlj
bGU8L3dvcmstdHlwZT48dXJscz48cmVsYXRlZC11cmxzPjx1cmw+aHR0cHM6Ly93d3cuc2NvcHVz
LmNvbS9pbndhcmQvcmVjb3JkLnVyaT9laWQ9Mi1zMi4wLTg1MTIyNzUxMTMwJmFtcDtkb2k9MTAu
MTExMSUyZmpvb3AuMTIzODEmYW1wO3BhcnRuZXJJRD00MCZhbXA7bWQ1PTA4OWRmMTJiYTJmY2Nh
M2I4NjZiZWVlMDE4ZmU5Y2FkPC91cmw+PC9yZWxhdGVkLXVybHM+PC91cmxzPjxlbGVjdHJvbmlj
LXJlc291cmNlLW51bT4xMC4xMTExL2pvb3AuMTIzODE8L2VsZWN0cm9uaWMtcmVzb3VyY2UtbnVt
PjxyZW1vdGUtZGF0YWJhc2UtbmFtZT5TY29wdXM8L3JlbW90ZS1kYXRhYmFzZS1uYW1lPjxsYW5n
dWFnZT5FbmdsaXNoPC9sYW5ndWFnZT48L3JlY29yZD48L0NpdGU+PENpdGU+PEF1dGhvcj5TaG91
a2F0PC9BdXRob3I+PFllYXI+MjAyMjwvWWVhcj48UmVjTnVtPjc3MjM8L1JlY051bT48cmVjb3Jk
PjxyZWMtbnVtYmVyPjc3MjM8L3JlYy1udW1iZXI+PGZvcmVpZ24ta2V5cz48a2V5IGFwcD0iRU4i
IGRiLWlkPSIweDlzMjlweDhkcmVhc2VzejJvNTlzZGZ0ZWQ1MnZ0dHJ2ZTUiIHRpbWVzdGFtcD0i
MTY1MzQxMDAxMSI+NzcyMzwva2V5PjwvZm9yZWlnbi1rZXlzPjxyZWYtdHlwZSBuYW1lPSJKb3Vy
bmFsIEFydGljbGUiPjE3PC9yZWYtdHlwZT48Y29udHJpYnV0b3JzPjxhdXRob3JzPjxhdXRob3I+
U2hvdWthdCwgTS4gSC48L2F1dGhvcj48YXV0aG9yPkVsZ2FtbWFsLCBJLjwvYXV0aG9yPjxhdXRo
b3I+U2hhaCwgUy4gQS48L2F1dGhvcj48YXV0aG9yPlNoYXVrYXQsIEguPC9hdXRob3I+PC9hdXRo
b3JzPjwvY29udHJpYnV0b3JzPjxhdXRoLWFkZHJlc3M+RGVwYXJ0bWVudCBvZiBNYW5hZ2VtZW50
IFNjaWVuY2VzLCBDT01TQVRTIEluc3RpdHV0ZSBvZiBJbmZvcm1hdGlvbiBhbmQgVGVjaG5vbG9n
eSwgQXR0b2NrIENhbXB1cywgUGFraXN0YW4mI3hEO0J1c2luZXNzIEFkbWluaXN0cmF0aW9uIERl
cGFydG1lbnQsIENvbGxlZ2Ugb2YgQnVzaW5lc3MsIFVuaXZlcnNpdHkgb2YgSmVkZGFoLCBKZWRk
YWgsIFNhdWRpIEFyYWJpYSYjeEQ7VG91cmlzbSBTdHVkaWVzIERlcGFydG1lbnQsIEZhY3VsdHkg
b2YgVG91cmlzbSwgU3VleiBDYW5hbCBVbml2ZXJzaXR5LCBJc21haWxpYSwgRWd5cHQ8L2F1dGgt
YWRkcmVzcz48dGl0bGVzPjx0aXRsZT5OZXh1cyBiZXR3ZWVuIHNoYXJlZCBsZWFkZXJzaGlwLCB3
b3JrcGxhY2UgYnVsbHlpbmcsIHRlYW0gbGVhcm5pbmcsIGpvYiBpbnNlY3VyaXR5IGFuZCB0ZWFt
IHBlcmZvcm1hbmNlIGluIGhlYWx0aCBjYXJlPC90aXRsZT48c2Vjb25kYXJ5LXRpdGxlPlRlYW0g
UGVyZm9ybWFuY2UgTWFuYWdlbWVudDwvc2Vjb25kYXJ5LXRpdGxlPjxhbHQtdGl0bGU+VGVhbSBQ
ZXJmb3JtLiBNYW5hZ2UuPC9hbHQtdGl0bGU+PC90aXRsZXM+PHBlcmlvZGljYWw+PGZ1bGwtdGl0
bGU+VGVhbSBQZXJmb3JtYW5jZSBNYW5hZ2VtZW50PC9mdWxsLXRpdGxlPjwvcGVyaW9kaWNhbD48
cGFnZXM+MTI1LTE0NDwvcGFnZXM+PHZvbHVtZT4yODwvdm9sdW1lPjxudW1iZXI+My00PC9udW1i
ZXI+PGtleXdvcmRzPjxrZXl3b3JkPkhlYWx0aCBjYXJlPC9rZXl3b3JkPjxrZXl3b3JkPkpvYiBp
bnNlY3VyaXR5PC9rZXl3b3JkPjxrZXl3b3JkPkxlYWRlcnNoaXA8L2tleXdvcmQ+PGtleXdvcmQ+
UGVyZm9ybWFuY2UgbWFuYWdlbWVudDwva2V5d29yZD48a2V5d29yZD5TYWxlcyBwZXJmb3JtYW5j
ZTwva2V5d29yZD48a2V5d29yZD5TaGFyZWQgbGVhZGVyc2hpcDwva2V5d29yZD48a2V5d29yZD5T
b2NpYWwgbGVhcm5pbmc8L2tleXdvcmQ+PGtleXdvcmQ+VGVhbSBsZWFybmluZzwva2V5d29yZD48
a2V5d29yZD5UZWFtIHBlcmZvcm1hbmNlPC9rZXl3b3JkPjxrZXl3b3JkPldvcmtwbGFjZSBidWxs
eWluZzwva2V5d29yZD48L2tleXdvcmRzPjxkYXRlcz48eWVhcj4yMDIyPC95ZWFyPjwvZGF0ZXM+
PHB1Ymxpc2hlcj5FbWVyYWxkIEdyb3VwIEhvbGRpbmdzIEx0ZC48L3B1Ymxpc2hlcj48aXNibj4x
MzUyNzU5MiAoSVNTTik8L2lzYm4+PHdvcmstdHlwZT5BcnRpY2xlPC93b3JrLXR5cGU+PHVybHM+
PHJlbGF0ZWQtdXJscz48dXJsPmh0dHBzOi8vd3d3LnNjb3B1cy5jb20vaW53YXJkL3JlY29yZC51
cmk/ZWlkPTItczIuMC04NTEyNTk1OTQzNCZhbXA7ZG9pPTEwLjExMDglMmZUUE0tMDQtMjAyMS0w
MDM0JmFtcDtwYXJ0bmVySUQ9NDAmYW1wO21kNT04NjE0ZDY5OWZlNDhjNDY0MjBlOGIzMjdmMzZk
MjlmZDwvdXJsPjwvcmVsYXRlZC11cmxzPjwvdXJscz48ZWxlY3Ryb25pYy1yZXNvdXJjZS1udW0+
MTAuMTEwOC9UUE0tMDQtMjAyMS0wMDM0PC9lbGVjdHJvbmljLXJlc291cmNlLW51bT48cmVtb3Rl
LWRhdGFiYXNlLW5hbWU+U2NvcHVzPC9yZW1vdGUtZGF0YWJhc2UtbmFtZT48bGFuZ3VhZ2U+RW5n
bGlzaDwvbGFuZ3VhZ2U+PC9yZWNvcmQ+PC9DaXRlPjxDaXRlPjxBdXRob3I+U2lzd2FudG88L0F1
dGhvcj48WWVhcj4yMDIyPC9ZZWFyPjxSZWNOdW0+NzcyNDwvUmVjTnVtPjxyZWNvcmQ+PHJlYy1u
dW1iZXI+NzcyNDwvcmVjLW51bWJlcj48Zm9yZWlnbi1rZXlzPjxrZXkgYXBwPSJFTiIgZGItaWQ9
IjB4OXMyOXB4OGRyZWFzZXN6Mm81OXNkZnRlZDUydnR0cnZlNSIgdGltZXN0YW1wPSIxNjUzNDEw
MDExIj43NzI0PC9rZXk+PC9mb3JlaWduLWtleXM+PHJlZi10eXBlIG5hbWU9IkpvdXJuYWwgQXJ0
aWNsZSI+MTc8L3JlZi10eXBlPjxjb250cmlidXRvcnM+PGF1dGhvcnM+PGF1dGhvcj5TaXN3YW50
byw8L2F1dGhvcj48YXV0aG9yPll1bGlhbmEsIEkuPC9hdXRob3I+PC9hdXRob3JzPjwvY29udHJp
YnV0b3JzPjxhdXRoLWFkZHJlc3M+RmFjdWx0eSBvZiBFY29ub21pY3MsIFVuaXZlcnNpdGFzIElz
bGFtIE5lZ2VyaSBNYXVsYW5hIE1hbGlrIElicmFoaW0sIE1hbGFuZywgSW5kb25lc2lhPC9hdXRo
LWFkZHJlc3M+PHRpdGxlcz48dGl0bGU+TGlua2luZyB0cmFuc2Zvcm1hdGlvbmFsIGxlYWRlcnNo
aXAgd2l0aCBqb2Igc2F0aXNmYWN0aW9uOiB0aGUgbWVkaWF0aW5nIHJvbGVzIG9mIHRydXN0IGFu
ZCB0ZWFtIGNvaGVzaXZlbmVzczwvdGl0bGU+PHNlY29uZGFyeS10aXRsZT5Kb3VybmFsIG9mIE1h
bmFnZW1lbnQgRGV2ZWxvcG1lbnQ8L3NlY29uZGFyeS10aXRsZT48YWx0LXRpdGxlPkouIE1hbmFn
ZS4gRGV2LjwvYWx0LXRpdGxlPjwvdGl0bGVzPjxwZXJpb2RpY2FsPjxmdWxsLXRpdGxlPm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Sm91cm5hbCBvZiBNYW5hZ2VtZW50IERldmVsb3BtZW50PC9mdWxsLXRpdGxlPjwvcGVyaW9kaWNh
bD48cGFnZXM+OTQtMTE3PC9wYWdlcz48dm9sdW1lPjQxPC92b2x1bWU+PG51bWJlcj4yPC9udW1i
ZXI+PGtleXdvcmRzPjxrZXl3b3JkPkpvYiBzYXRpc2ZhY3Rpb248L2tleXdvcmQ+PGtleXdvcmQ+
VGVhbSBjb2hlc2l2ZW5lc3M8L2tleXdvcmQ+PGtleXdvcmQ+VHJhbnNmb3JtYXRpb25hbCBsZWFk
ZXJzaGlwPC9rZXl3b3JkPjxrZXl3b3JkPlRydXN0PC9rZXl3b3JkPjwva2V5d29yZHM+PGRhdGVz
Pjx5ZWFyPjIwMjI8L3llYXI+PC9kYXRlcz48cHVibGlzaGVyPkVtZXJhbGQgR3JvdXAgSG9sZGlu
Z3MgTHRkLjwvcHVibGlzaGVyPjxpc2JuPjAyNjIxNzExIChJU1NOKTwvaXNibj48d29yay10eXBl
PkFydGljbGU8L3dvcmstdHlwZT48dXJscz48cmVsYXRlZC11cmxzPjx1cmw+aHR0cHM6Ly93d3cu
c2NvcHVzLmNvbS9pbndhcmQvcmVjb3JkLnVyaT9laWQ9Mi1zMi4wLTg1MTI2NzQ3MzIxJmFtcDtk
b2k9MTAuMTEwOCUyZkpNRC0wOS0yMDIwLTAyOTMmYW1wO3BhcnRuZXJJRD00MCZhbXA7bWQ1PTVi
NTc0NTgzNWZiM2ZiZTI3ZDY2Y2Y3MjI3MGE4NjMzPC91cmw+PC9yZWxhdGVkLXVybHM+PC91cmxz
PjxlbGVjdHJvbmljLXJlc291cmNlLW51bT4xMC4xMTA4L0pNRC0wOS0yMDIwLTAyOTM8L2VsZWN0
cm9uaWMtcmVzb3VyY2UtbnVtPjxyZW1vdGUtZGF0YWJhc2UtbmFtZT5TY29wdXM8L3JlbW90ZS1k
YXRhYmFzZS1uYW1lPjxsYW5ndWFnZT5FbmdsaXNoPC9sYW5ndWFnZT48L3JlY29yZD48L0NpdGU+
PENpdGU+PEF1dGhvcj5Ba2theWE8L0F1dGhvcj48WWVhcj4yMDIyPC9ZZWFyPjxSZWNOdW0+Nzcy
NTwvUmVjTnVtPjxyZWNvcmQ+PHJlYy1udW1iZXI+NzcyNTwvcmVjLW51bWJlcj48Zm9yZWlnbi1r
ZXlzPjxrZXkgYXBwPSJFTiIgZGItaWQ9IjB4OXMyOXB4OGRyZWFzZXN6Mm81OXNkZnRlZDUydnR0
cnZlNSIgdGltZXN0YW1wPSIxNjUzNDEwMDExIj43NzI1PC9rZXk+PC9mb3JlaWduLWtleXM+PHJl
Zi10eXBlIG5hbWU9IkpvdXJuYWwgQXJ0aWNsZSI+MTc8L3JlZi10eXBlPjxjb250cmlidXRvcnM+
PGF1dGhvcnM+PGF1dGhvcj5Ba2theWEsIEIuPC9hdXRob3I+PGF1dGhvcj5CYWdpZcWEc2thLCBB
LjwvYXV0aG9yPjwvYXV0aG9ycz48L2NvbnRyaWJ1dG9ycz48YXV0aC1hZGRyZXNzPkFobWV0bGkg
Vm9jYXRpb25hbCBTY2hvb2wsIE1hbmlzYSBDZWxhbCBCYXlhciBVbml2ZXJzaXR5LCBNYW5pc2Es
IDQ1NDUwLCBUdXJrZXkmI3hEO0ZhY3VsdHkgb2YgRW5naW5lZXJpbmcgTWFuYWdlbWVudCwgQmlh
bHlzdG9rIFVuaXZlcnNpdHkgb2YgVGVjaG5vbG9neSwgQmlhbHlzdG9rLCAxNS0zNTEsIFBvbGFu
ZDwvYXV0aC1hZGRyZXNzPjx0aXRsZXM+PHRpdGxlPlRoZSBSb2xlIG9mIEFnaWxlIFdvbWVuIExl
YWRlcnNoaXAgaW4gQWNoaWV2aW5nIFRlYW0gRWZmZWN0aXZlbmVzcyB0aHJvdWdoIEludGVycGVy
c29uYWwgVHJ1c3QgZm9yIEJ1c2luZXNzIEFnaWxpdHk8L3RpdGxlPjxzZWNvbmRhcnktdGl0bGU+
U3VzdGFpbmFiaWxpdHkgKFN3aXR6ZXJsYW5kKTwvc2Vjb25kYXJ5LXRpdGxlPjxhbHQtdGl0bGU+
U3VzdGFpbmFiaWxpdHk8L2FsdC10aXRsZT48L3RpdGxlcz48YWx0LXBlcmlvZGljYWw+PGZ1bGwt
dGl0bGU+U3VzdGFpbmFiaWxpdHk8L2Z1bGwtdGl0bGU+PC9hbHQtcGVyaW9kaWNhbD48dm9sdW1l
PjE0PC92b2x1bWU+PG51bWJlcj43PC9udW1iZXI+PGtleXdvcmRzPjxrZXl3b3JkPmFnaWxlIGxl
YWRlcnNoaXA8L2tleXdvcmQ+PGtleXdvcmQ+aW50ZXJwZXJzb25hbCB0cnVzdDwva2V5d29yZD48
a2V5d29yZD50ZWFtIGVmZmVjdGl2ZW5lc3M8L2tleXdvcmQ+PGtleXdvcmQ+d29tZW4gYWdpbGUg
bGVhZGVyc2hpcDwva2V5d29yZD48a2V5d29yZD5idXNpbmVzczwva2V5d29yZD48a2V5d29yZD5s
ZWFkZXJzaGlwPC9rZXl3b3JkPjxrZXl3b3JkPnBlcmNlcHRpb248L2tleXdvcmQ+PGtleXdvcmQ+
cXVlc3Rpb25uYWlyZSBzdXJ2ZXk8L2tleXdvcmQ+PGtleXdvcmQ+c3RyYXRlZ2ljIGFwcHJvYWNo
PC9rZXl3b3JkPjxrZXl3b3JkPlBvbGFuZCBbQ2VudHJhbCBFdXJvcGVdPC9rZXl3b3JkPjxrZXl3
b3JkPlR1cmtleTwva2V5d29yZD48L2tleXdvcmRzPjxkYXRlcz48eWVhcj4yMDIyPC95ZWFyPjwv
ZGF0ZXM+PHB1Ymxpc2hlcj5NRFBJPC9wdWJsaXNoZXI+PGlzYm4+MjA3MTEwNTAgKElTU04pPC9p
c2JuPjx3b3JrLXR5cGU+QXJ0aWNsZTwvd29yay10eXBlPjx1cmxzPjxyZWxhdGVkLXVybHM+PHVy
bD5odHRwczovL3d3dy5zY29wdXMuY29tL2lud2FyZC9yZWNvcmQudXJpP2VpZD0yLXMyLjAtODUx
Mjc5Mjk4MjAmYW1wO2RvaT0xMC4zMzkwJTJmc3UxNDA3NDA3MCZhbXA7cGFydG5lcklEPTQwJmFt
cDttZDU9MWYzMGY0MmI3OWI1YWFlY2NkYjJlMzg0MzdmYmI0ZWY8L3VybD48L3JlbGF0ZWQtdXJs
cz48L3VybHM+PGN1c3RvbTc+NDA3MDwvY3VzdG9tNz48ZWxlY3Ryb25pYy1yZXNvdXJjZS1udW0+
MTAuMzM5MC9zdTE0MDc0MDcwPC9lbGVjdHJvbmljLXJlc291cmNlLW51bT48cmVtb3RlLWRhdGFi
YXNlLW5hbWU+U2NvcHVzPC9yZW1vdGUtZGF0YWJhc2UtbmFtZT48bGFuZ3VhZ2U+RW5nbGlzaDwv
bGFuZ3VhZ2U+PC9yZWNvcmQ+PC9DaXRlPjxDaXRlPjxBdXRob3I+TWFycXVlcy1RdWludGVpcm88
L0F1dGhvcj48WWVhcj4yMDIyPC9ZZWFyPjxSZWNOdW0+NzcyNjwvUmVjTnVtPjxyZWNvcmQ+PHJl
Yy1udW1iZXI+NzcyNjwvcmVjLW51bWJlcj48Zm9yZWlnbi1rZXlzPjxrZXkgYXBwPSJFTiIgZGIt
aWQ9IjB4OXMyOXB4OGRyZWFzZXN6Mm81OXNkZnRlZDUydnR0cnZlNSIgdGltZXN0YW1wPSIxNjUz
NDEwMDExIj43NzI2PC9rZXk+PC9mb3JlaWduLWtleXM+PHJlZi10eXBlIG5hbWU9IkpvdXJuYWwg
QXJ0aWNsZSI+MTc8L3JlZi10eXBlPjxjb250cmlidXRvcnM+PGF1dGhvcnM+PGF1dGhvcj5NYXJx
dWVzLVF1aW50ZWlybywgUC48L2F1dGhvcj48YXV0aG9yPnZhbiBEaWprLCBILjwvYXV0aG9yPjxh
dXRob3I+UGV0ZXJzb24sIEQuIFIuPC9hdXRob3I+PGF1dGhvcj5BZGFtb3ZpYywgTS48L2F1dGhv
cj48YXV0aG9yPkJ1ZW5nZWxlciwgQy48L2F1dGhvcj48YXV0aG9yPlNhbnRvcywgQy4gTS48L2F1
dGhvcj48L2F1dGhvcnM+PC9jb250cmlidXRvcnM+PGF1dGgtYWRkcmVzcz5UUklFLCBFc2NvbGEg
ZGUgQ2nDqm5jaWFzIEVjb27Ds21pY2FzIGUgZGFzIE9yZ2FuaXphw6fDtWVzLCBVbml2ZXJzaWRh
ZGUgTHVzw7Nmb25hIGRlIEh1bWFuaWRhZGVzIGUgVGVjbm9sb2dpYSwgTGlzYm9hLCBQb3J0dWdh
bCYjeEQ7RGVwYXJ0bWVudCBvZiBPcmdhbml6YXRpb24gU3R1ZGllcywgVGlsYnVyZyBVbml2ZXJz
aXR5LCBUaWxidXJnLCBOZXRoZXJsYW5kcyYjeEQ7Q29sbGVnZSBvZiBCdXNpbmVzcywgSmFtZXMg
TWFkaXNvbiBVbml2ZXJzaXR5LCBTdC4gSGFycmlzb25idXJnLCBWQSwgVW5pdGVkIFN0YXRlcyYj
eEQ7RGVwYXJ0bWVudCBvZiBIdW1hbiBSZXNvdXJjZSBNYW5hZ2VtZW50ICZhbXA7IEVtcGxveW1l
bnQgUmVsYXRpb25zLCBLaW5nJmFwb3M7cyBCdXNpbmVzcyBTY2hvb2wsIEtpbmcmYXBvcztzIENv
bGxlZ2UgTG9uZG9uLCBVbml0ZWQgS2luZ2RvbSYjeEQ7RGVwYXJ0bWVudCBvZiBNYW5hZ2VtZW50
ICZhbXA7IEludGVybmF0aW9uYWwgQnVzaW5lc3MsIEF1Y2tsYW5kIEJ1c2luZXNzIFNjaG9vbCwg
VW5pdmVyc2l0eSBvZiBBdWNrbGFuZCwgTmV3IFplYWxhbmQmI3hEO0tpZWwgVW5pdmVyc2l0eSwg
SW5zdGl0dXRlIG9mIEJ1c2luZXNzLCBLaWVsLCBHZXJtYW55JiN4RDtNYWFzdHJpY2h0IFVuaXZl
cnNpdHksIFNjaG9vbCBvZiBCdXNpbmVzcyBhbmQgRWNvbm9taWNzLCBEZXBhcnRtZW50IG9mIE9y
Z2FuaXphdGlvbiwgU3RyYXRlZ3ksIGFuZCBFbnRyZXByZW5ldXJzaGlwLCBNYWFzdHJpY2h0LCBO
ZXRoZXJsYW5kczwvYXV0aC1hZGRyZXNzPjx0aXRsZXM+PHRpdGxlPkEgTW9kZWwgb2YgTGVhZGVy
c2hpcCBUcmFuc2l0aW9ucyBpbiBUZWFtczwvdGl0bGU+PHNlY29uZGFyeS10aXRsZT5Hcm91cCBh
bmQgT3JnYW5pemF0aW9uIE1hbmFnZW1lbnQ8L3NlY29uZGFyeS10aXRsZT48YWx0LXRpdGxlPkdy
b3VwIE9yZ2FuLiBNYW5hZ2UuPC9hbHQtdGl0bGU+PC90aXRsZXM+PHBlcmlvZGljYWw+PGZ1bGwt
dGl0bGU+R3JvdXAgYW5kIE9yZ2FuaXphdGlvbiBNYW5hZ2VtZW50PC9mdWxsLXRpdGxlPjxhYmJy
LTE+R3JvdXAgT3JnYW4uIE1hbmFnZS48L2FiYnItMT48L3BlcmlvZGljYWw+PGFsdC1wZXJpb2Rp
Y2FsPjxmdWxsLXRpdGxlPkdyb3VwIGFuZCBPcmdhbml6YXRpb24gTWFuYWdlbWVudDwvZnVsbC10
aXRsZT48YWJici0xPkdyb3VwIE9yZ2FuLiBNYW5hZ2UuPC9hYmJyLTE+PC9hbHQtcGVyaW9kaWNh
bD48cGFnZXM+MzQyLTM3MjwvcGFnZXM+PHZvbHVtZT40Nzwvdm9sdW1lPjxudW1iZXI+MjwvbnVt
YmVyPjxrZXl3b3Jkcz48a2V5d29yZD5sZWFkZXJzaGlwIGFycmFuZ2VtZW50PC9rZXl3b3JkPjxr
ZXl3b3JkPmxlYWRlcnNoaXAgc3RydWN0dXJlPC9rZXl3b3JkPjxrZXl3b3JkPmxlYWRlcnNoaXAg
dHJhbnNpdGlvbjwva2V5d29yZD48a2V5d29yZD5zaGFyZWQgbGVhZGVyc2hpcDwva2V5d29yZD48
a2V5d29yZD50ZWFtIGFkYXB0YXRpb248L2tleXdvcmQ+PC9rZXl3b3Jkcz48ZGF0ZXM+PHllYXI+
MjAyMjwveWVhcj48L2RhdGVzPjxwdWJsaXNoZXI+U0FHRSBQdWJsaWNhdGlvbnMgSW5jLjwvcHVi
bGlzaGVyPjxpc2JuPjEwNTk2MDExIChJU1NOKTwvaXNibj48d29yay10eXBlPkFydGljbGU8L3dv
cmstdHlwZT48dXJscz48cmVsYXRlZC11cmxzPjx1cmw+aHR0cHM6Ly93d3cuc2NvcHVzLmNvbS9p
bndhcmQvcmVjb3JkLnVyaT9laWQ9Mi1zMi4wLTg1MTI3NTI0MzI4JmFtcDtkb2k9MTAuMTE3NyUy
ZjEwNTk2MDExMjIxMDgyMzk0JmFtcDtwYXJ0bmVySUQ9NDAmYW1wO21kNT0yOGFhZTVkNmRmN2Nm
MWUwY2ZiMGQ0ZTZkMWY0Y2MxMTwvdXJsPjwvcmVsYXRlZC11cmxzPjwvdXJscz48ZWxlY3Ryb25p
Yy1yZXNvdXJjZS1udW0+MTAuMTE3Ny8xMDU5NjAxMTIyMTA4MjM5NDwvZWxlY3Ryb25pYy1yZXNv
dXJjZS1udW0+PHJlbW90ZS1kYXRhYmFzZS1uYW1lPlNjb3B1czwvcmVtb3RlLWRhdGFiYXNlLW5h
bWU+PGxhbmd1YWdlPkVuZ2xpc2g8L2xhbmd1YWdlPjwvcmVjb3JkPjwvQ2l0ZT48Q2l0ZT48QXV0
aG9yPk1hcmlhbTwvQXV0aG9yPjxZZWFyPjIwMjI8L1llYXI+PFJlY051bT43NzI3PC9SZWNOdW0+
PHJlY29yZD48cmVjLW51bWJlcj43NzI3PC9yZWMtbnVtYmVyPjxmb3JlaWduLWtleXM+PGtleSBh
cHA9IkVOIiBkYi1pZD0iMHg5czI5cHg4ZHJlYXNlc3oybzU5c2RmdGVkNTJ2dHRydmU1IiB0aW1l
c3RhbXA9IjE2NTM0MTAwMTEiPjc3Mjc8L2tleT48L2ZvcmVpZ24ta2V5cz48cmVmLXR5cGUgbmFt
ZT0iSm91cm5hbCBBcnRpY2xlIj4xNzwvcmVmLXR5cGU+PGNvbnRyaWJ1dG9ycz48YXV0aG9ycz48
YXV0aG9yPk1hcmlhbSwgUy48L2F1dGhvcj48YXV0aG9yPktoYXdhamEsIEsuIEYuPC9hdXRob3I+
PGF1dGhvcj5RYWlzYXIsIE0uIE4uPC9hdXRob3I+PGF1dGhvcj5BaG1hZCwgRi48L2F1dGhvcj48
L2F1dGhvcnM+PC9jb250cmlidXRvcnM+PGF1dGgtYWRkcmVzcz5GYWN1bHR5IG9mIE1hbmFnZW1l
bnQgU2NpZW5jZXMsIEludGVybmF0aW9uYWwgSXNsYW1pYyBVbml2ZXJzaXR5LCBJc2xhbWFiYWQs
IFBha2lzdGFuJiN4RDtHb3Zlcm5tZW50IEFzc29jaWF0ZSBDb2xsZWdlLCBSYXdhbHBpbmRpIENh
bnR0LCBQYWtpc3RhbiYjeEQ7TmF0aW9uYWwgQWNjb3VudGFiaWxpdHkgQnVyZWF1LCBQZXNoYXdh
ciwgUGFraXN0YW4mI3hEO0ZhY3VsdHkgb2YgTWFuYWdlbWVudCBTY2llbmNlcywgTmF0aW9uYWwg
VW5pdmVyc2l0eSBvZiBNb2Rlcm4gTGFuZ3VhZ2VzLCBJc2xhbWFiYWQsIFBha2lzdGFuJiN4RDtG
YWN1bHR5IG9mIE1hbmFnZW1lbnQgU2NpZW5jZXMsIFVuaXZlcnNpdHkgb2YgT2thcmEsIE9rYXJh
LCBQYWtpc3RhbjwvYXV0aC1hZGRyZXNzPjx0aXRsZXM+PHRpdGxlPktub3dsZWRnZS1PcmllbnRl
ZCBMZWFkZXJzaGlwLCBUZWFtIENvaGVzaW9uLCBhbmQgUHJvamVjdCBTdWNjZXNzOiBBIENvbmRp
dGlvbmFsIE1lY2hhbmlzbTwvdGl0bGU+PHNlY29uZGFyeS10aXRsZT5Qcm9qZWN0IE1hbmFnZW1l
bnQgSm91cm5hbDwvc2Vjb25kYXJ5LXRpdGxlPjxhbHQtdGl0bGU+UHJvai4gTWFuYWdlLiBKLjwv
YWx0LXRpdGxlPjwvdGl0bGVzPjxwZXJpb2RpY2FsPjxmdWxsLXRpdGxlPlByb2plY3QgTWFuYWdl
bWVudCBKb3VybmFsPC9mdWxsLXRpdGxlPjwvcGVyaW9kaWNhbD48cGFnZXM+MTI4LTE0NTwvcGFn
ZXM+PHZvbHVtZT41Mzwvdm9sdW1lPjxudW1iZXI+MjwvbnVtYmVyPjxrZXl3b3Jkcz48a2V5d29y
ZD5rbm93bGVkZ2UtYmFzZWQgZHluYW1pYyBjYXBhYmlsaXRpZXM8L2tleXdvcmQ+PGtleXdvcmQ+
a25vd2xlZGdlLW9yaWVudGVkIGxlYWRlcnNoaXA8L2tleXdvcmQ+PGtleXdvcmQ+cHJvamVjdCBj
b21wbGV4aXR5PC9rZXl3b3JkPjxrZXl3b3JkPnByb2plY3Qgc3VjY2Vzczwva2V5d29yZD48a2V5
d29yZD50ZWFtIGNvaGVzaW9uPC9rZXl3b3JkPjxrZXl3b3JkPnZhbHVpbmcgcGVvcGxlPC9rZXl3
b3JkPjwva2V5d29yZHM+PGRhdGVzPjx5ZWFyPjIwMjI8L3llYXI+PC9kYXRlcz48cHVibGlzaGVy
PlNBR0UgUHVibGljYXRpb25zIEluYy48L3B1Ymxpc2hlcj48aXNibj44NzU2OTcyOCAoSVNTTik8
L2lzYm4+PHdvcmstdHlwZT5BcnRpY2xlPC93b3JrLXR5cGU+PHVybHM+PHJlbGF0ZWQtdXJscz48
dXJsPmh0dHBzOi8vd3d3LnNjb3B1cy5jb20vaW53YXJkL3JlY29yZC51cmk/ZWlkPTItczIuMC04
NTEyMjczNTMzMyZhbXA7ZG9pPTEwLjExNzclMmY4NzU2OTcyODIxMTA2MzEyOCZhbXA7cGFydG5l
cklEPTQwJmFtcDttZDU9OWYxNTEzNzY0Y2VlNGRjMjUxMWNiMjEyMjUzZGI2ODE8L3VybD48L3Jl
bGF0ZWQtdXJscz48L3VybHM+PGVsZWN0cm9uaWMtcmVzb3VyY2UtbnVtPjEwLjExNzcvODc1Njk3
MjgyMTEwNjMxMjg8L2VsZWN0cm9uaWMtcmVzb3VyY2UtbnVtPjxyZW1vdGUtZGF0YWJhc2UtbmFt
ZT5TY29wdXM8L3JlbW90ZS1kYXRhYmFzZS1uYW1lPjxsYW5ndWFnZT5FbmdsaXNoPC9sYW5ndWFn
ZT48L3JlY29yZD48L0NpdGU+PENpdGU+PEF1dGhvcj5MaW48L0F1dGhvcj48WWVhcj4yMDIyPC9Z
ZWFyPjxSZWNOdW0+NzcyODwvUmVjTnVtPjxyZWNvcmQ+PHJlYy1udW1iZXI+NzcyODwvcmVjLW51
bWJlcj48Zm9yZWlnbi1rZXlzPjxrZXkgYXBwPSJFTiIgZGItaWQ9IjB4OXMyOXB4OGRyZWFzZXN6
Mm81OXNkZnRlZDUydnR0cnZlNSIgdGltZXN0YW1wPSIxNjUzNDEwMDExIj43NzI4PC9rZXk+PC9m
b3JlaWduLWtleXM+PHJlZi10eXBlIG5hbWU9IkpvdXJuYWwgQXJ0aWNsZSI+MTc8L3JlZi10eXBl
Pjxjb250cmlidXRvcnM+PGF1dGhvcnM+PGF1dGhvcj5MaW4sIE0uPC9hdXRob3I+PGF1dGhvcj5a
aGFuZywgWC48L2F1dGhvcj48YXV0aG9yPk5nLCBCLiBDLiBTLjwvYXV0aG9yPjxhdXRob3I+Wmhv
bmcsIEwuPC9hdXRob3I+PC9hdXRob3JzPjwvY29udHJpYnV0b3JzPjxhdXRoLWFkZHJlc3M+Q29s
bGVnZSBvZiBUb3VyaXNtLCBIdWFxaWFvIFVuaXZlcnNpdHksIDI2OSBDaGVuZ2h1YWJlaSBSb2Fk
LCBRdWFuemhvdSwgRnVqaWFuIFByb3ZpbmNlIDM2MjAyMSwgQ2hpbmEmI3hEO1NjaG9vbCBvZiBC
dXNpbmVzcywgU3VuIFlhdC1TZW4gVW5pdmVyc2l0eSwgMTM1IFhpbmdhbmcgWGkgUm9hZCwgR3Vh
bmd6aG91LCBHdWFuZ2RvbmcgUHJvdmluY2UgNTEwMjc1LCBDaGluYSYjeEQ7TGVlIEtvbmcgQ2hp
YW4gU2Nob29sIG9mIE1lZGljaW5lLCBOYW55YW5nIFRlY2hub2xvZ2ljYWwgVW5pdmVyc2l0eSwg
MTEgTWFuZGFsYXkgUm9hZDMwODIzMiwgU2luZ2Fwb3JlPC9hdXRoLWFkZHJlc3M+PHRpdGxlcz48
dGl0bGU+VGhlIGR1YWwgaW5mbHVlbmNlcyBvZiB0ZWFtIGNvb3BlcmF0aXZlIGFuZCBjb21wZXRp
dGl2ZSBvcmllbnRhdGlvbnMgb24gdGhlIHJlbGF0aW9uc2hpcCBiZXR3ZWVuIGVtcG93ZXJpbmcg
bGVhZGVyc2hpcCBhbmQgdGVhbSBpbm5vdmF0aXZlIGJlaGF2aW9yczwvdGl0bGU+PHNlY29uZGFy
eS10aXRsZT5JbnRlcm5hdGlvbmFsIEpvdXJuYWwgb2YgSG9zcGl0YWxpdHkgTWFuYWdlbWVudDwv
c2Vjb25kYXJ5LXRpdGxlPjxhbHQtdGl0bGU+SW50LiBKLiBIb3NwLiBNYW5hZ2UuPC9hbHQtdGl0
bGU+PC90aXRsZXM+PHBlcmlvZGljYWw+PGZ1bGwtdGl0bGU+SW50ZXJuYXRpb25hbCBKb3VybmFs
IG9mIEhvc3BpdGFsaXR5IE1hbmFnZW1lbnQ8L2Z1bGwtdGl0bGU+PC9wZXJpb2RpY2FsPjx2b2x1
bWU+MTAyPC92b2x1bWU+PGtleXdvcmRzPjxrZXl3b3JkPkVtcG93ZXJpbmcgbGVhZGVyc2hpcDwv
a2V5d29yZD48a2V5d29yZD5UZWFtIGNvbXBldGl0aXZlIG9yaWVudGF0aW9uPC9rZXl3b3JkPjxr
ZXl3b3JkPlRlYW0gY29vcGVyYXRpdmUgb3JpZW50YXRpb248L2tleXdvcmQ+PGtleXdvcmQ+VGVh
bSBpbm5vdmF0aXZlIGJlaGF2aW9yczwva2V5d29yZD48L2tleXdvcmRzPjxkYXRlcz48eWVhcj4y
MDIyPC95ZWFyPjwvZGF0ZXM+PHB1Ymxpc2hlcj5FbHNldmllciBMdGQ8L3B1Ymxpc2hlcj48aXNi
bj4wMjc4NDMxOSAoSVNTTik8L2lzYm4+PHdvcmstdHlwZT5BcnRpY2xlPC93b3JrLXR5cGU+PHVy
bHM+PHJlbGF0ZWQtdXJscz48dXJsPmh0dHBzOi8vd3d3LnNjb3B1cy5jb20vaW53YXJkL3JlY29y
ZC51cmk/ZWlkPTItczIuMC04NTEyMjQ5ODY2MiZhbXA7ZG9pPTEwLjEwMTYlMmZqLmlqaG0uMjAy
Mi4xMDMxNjAmYW1wO3BhcnRuZXJJRD00MCZhbXA7bWQ1PTJjYmQ2ZjhkZjQ0MjYzZGZhYzcyMDI0
NDkyYmMzODQ4PC91cmw+PC9yZWxhdGVkLXVybHM+PC91cmxzPjxjdXN0b203PjEwMzE2MDwvY3Vz
dG9tNz48ZWxlY3Ryb25pYy1yZXNvdXJjZS1udW0+MTAuMTAxNi9qLmlqaG0uMjAyMi4xMDMxNjA8
L2VsZWN0cm9uaWMtcmVzb3VyY2UtbnVtPjxyZW1vdGUtZGF0YWJhc2UtbmFtZT5TY29wdXM8L3Jl
bW90ZS1kYXRhYmFzZS1uYW1lPjxsYW5ndWFnZT5FbmdsaXNoPC9sYW5ndWFnZT48L3JlY29yZD48
L0NpdGU+PENpdGU+PEF1dGhvcj5TYWxhbm92YTwvQXV0aG9yPjxZZWFyPjIwMjI8L1llYXI+PFJl
Y051bT43NzI5PC9SZWNOdW0+PHJlY29yZD48cmVjLW51bWJlcj43NzI5PC9yZWMtbnVtYmVyPjxm
b3JlaWduLWtleXM+PGtleSBhcHA9IkVOIiBkYi1pZD0iMHg5czI5cHg4ZHJlYXNlc3oybzU5c2Rm
dGVkNTJ2dHRydmU1IiB0aW1lc3RhbXA9IjE2NTM0MTAwMTEiPjc3Mjk8L2tleT48L2ZvcmVpZ24t
a2V5cz48cmVmLXR5cGUgbmFtZT0iSm91cm5hbCBBcnRpY2xlIj4xNzwvcmVmLXR5cGU+PGNvbnRy
aWJ1dG9ycz48YXV0aG9ycz48YXV0aG9yPlNhbGFub3ZhLCBNLjwvYXV0aG9yPjxhdXRob3I+Um9k
csOtZ3Vlei1Tw6FuY2hleiwgQS4gTS48L2F1dGhvcj48YXV0aG9yPk5pZWxzZW4sIEsuPC9hdXRo
b3I+PC9hdXRob3JzPjwvY29udHJpYnV0b3JzPjxhdXRoLWFkZHJlc3M+V0FOVCBSZXNlYXJjaCBU
ZWFtLCBVbml2ZXJzaXRhdCBKYXVtZSBJLCBDYXN0ZWxsw7MsIFNwYWluJiN4RDtJREVBIFJlc2Vh
cmNoIFRlYW0sIFVuaXZlcnNpdGF0IEphdW1lIEksIENhc3RlbGzDsywgU3BhaW4mI3hEO01hbmFn
ZW1lbnQgU2Nob29sLCBTaGVmZmllbGQgVW5pdmVyc2l0eSwgU2hlZmZpZWxkLCBVbml0ZWQgS2lu
Z2RvbTwvYXV0aC1hZGRyZXNzPjx0aXRsZXM+PHRpdGxlPlRoZSBpbXBhY3Qgb2YgZ3JvdXAgZWZm
aWNhY3kgYmVsaWVmcyBhbmQgdHJhbnNmb3JtYXRpb25hbCBsZWFkZXJzaGlwIG9uIGZvbGxvd2Vy
c+KAmSBzZWxmLWVmZmljYWN5OiBhIG11bHRpbGV2ZWwtbG9uZ2l0dWRpbmFsIHN0dWR5PC90aXRs
ZT48c2Vjb25kYXJ5LXRpdGxlPkN1cnJlbnQgUHN5Y2hvbG9neTwvc2Vjb25kYXJ5LXRpdGxlPjxh
bHQtdGl0bGU+Q3Vyci4gUHN5Y2hvbC48L2FsdC10aXRsZT48L3RpdGxlcz48cGVyaW9kaWNhbD48
ZnVsbC10aXRsZT5DdXJyZW50IFBzeWNob2xvZ3k8L2Z1bGwtdGl0bGU+PC9wZXJpb2RpY2FsPjxh
bHQtcGVyaW9kaWNhbD48ZnVsbC10aXRsZT5DdXJyZW50IFBzeWNob2xvZ3kgKE5ldyBCcnVuc3dp
Y2ssIE4uSi4pPC9mdWxsLXRpdGxlPjxhYmJyLTE+Q3Vyci4gUHN5Y2hvbC48L2FiYnItMT48YWJi
ci0yPkN1cnIgUHN5Y2hvbDwvYWJici0yPjwvYWx0LXBlcmlvZGljYWw+PHBhZ2VzPjIwMjQtMjAz
MzwvcGFnZXM+PHZvbHVtZT40MTwvdm9sdW1lPjxudW1iZXI+NDwvbnVtYmVyPjxrZXl3b3Jkcz48
a2V5d29yZD5Hcm91cCBlZmZpY2FjeSBiZWxpZWZzPC9rZXl3b3JkPjxrZXl3b3JkPkluZGl2aWR1
YWwgc2VsZi1lZmZpY2FjeTwva2V5d29yZD48a2V5d29yZD5Mb25naXR1ZGluYWwgZGVzaWduPC9r
ZXl3b3JkPjxrZXl3b3JkPk11bHRpbGV2ZWwgYW5hbHlzaXM8L2tleXdvcmQ+PGtleXdvcmQ+VHJh
bnNmb3JtYXRpb25hbCBsZWFkZXJzaGlwPC9rZXl3b3JkPjwva2V5d29yZHM+PGRhdGVzPjx5ZWFy
PjIwMjI8L3llYXI+PC9kYXRlcz48cHVibGlzaGVyPlNwcmluZ2VyPC9wdWJsaXNoZXI+PGlzYm4+
MTA0NjEzMTAgKElTU04pPC9pc2JuPjx3b3JrLXR5cGU+QXJ0aWNsZTwvd29yay10eXBlPjx1cmxz
PjxyZWxhdGVkLXVybHM+PHVybD5odHRwczovL3d3dy5zY29wdXMuY29tL2lud2FyZC9yZWNvcmQu
dXJpP2VpZD0yLXMyLjAtODUwODM0MTk2NjYmYW1wO2RvaT0xMC4xMDA3JTJmczEyMTQ0LTAyMC0w
MDcyMi0zJmFtcDtwYXJ0bmVySUQ9NDAmYW1wO21kNT02OTY3Mzg0NzA2NzE2ZTBjOWYyYzU5ZjE3
OTY2OTY4NzwvdXJsPjwvcmVsYXRlZC11cmxzPjwvdXJscz48ZWxlY3Ryb25pYy1yZXNvdXJjZS1u
dW0+MTAuMTAwNy9zMTIxNDQtMDIwLTAwNzIyLTM8L2VsZWN0cm9uaWMtcmVzb3VyY2UtbnVtPjxy
ZW1vdGUtZGF0YWJhc2UtbmFtZT5TY29wdXM8L3JlbW90ZS1kYXRhYmFzZS1uYW1lPjxsYW5ndWFn
ZT5FbmdsaXNoPC9sYW5ndWFnZT48L3JlY29yZD48L0NpdGU+PENpdGU+PEF1dGhvcj5MaXU8L0F1
dGhvcj48WWVhcj4yMDIyPC9ZZWFyPjxSZWNOdW0+NzczMDwvUmVjTnVtPjxyZWNvcmQ+PHJlYy1u
dW1iZXI+NzczMDwvcmVjLW51bWJlcj48Zm9yZWlnbi1rZXlzPjxrZXkgYXBwPSJFTiIgZGItaWQ9
IjB4OXMyOXB4OGRyZWFzZXN6Mm81OXNkZnRlZDUydnR0cnZlNSIgdGltZXN0YW1wPSIxNjUzNDEw
MDExIj43NzMwPC9rZXk+PC9mb3JlaWduLWtleXM+PHJlZi10eXBlIG5hbWU9IkpvdXJuYWwgQXJ0
aWNsZSI+MTc8L3JlZi10eXBlPjxjb250cmlidXRvcnM+PGF1dGhvcnM+PGF1dGhvcj5MaXUsIEgu
PC9hdXRob3I+PGF1dGhvcj5HYW8sIFMuPC9hdXRob3I+PGF1dGhvcj5YaW5nLCBILjwvYXV0aG9y
PjxhdXRob3I+WHUsIEwuPC9hdXRob3I+PGF1dGhvcj5XYW5nLCBZLjwvYXV0aG9yPjxhdXRob3I+
WXUsIFEuPC9hdXRob3I+PC9hdXRob3JzPjwvY29udHJpYnV0b3JzPjxhdXRoLWFkZHJlc3M+U2No
b29sIG9mIEVjb25vbWljcyBhbmQgTWFuYWdlbWVudCwgSGViZWkgVW5pdmVyc2l0eSBvZiBUZWNo
bm9sb2d5LCBUaWFuamluLCBDaGluYSYjeEQ7RGVwYXJ0bWVudCBvZiBCdXNpbmVzcyBBZG1pbmlz
dHJhdGlvbiwgSGViZWkgVW5pdmVyc2l0eSBvZiBFY29ub21pY3MgYW5kIEJ1c2luZXNzLCBTaGlq
aWF6aHVhbmcsIENoaW5hJiN4RDtTY2hvb2wgb2YgRm9yZWlnbiBMYW5ndWFnZXMsIEhlYmVpIFVu
aXZlcnNpdHkgb2YgVGVjaG5vbG9neSwgVGlhbmppbiwgQ2hpbmE8L2F1dGgtYWRkcmVzcz48dGl0
bGVzPjx0aXRsZT5TaGFyZWQgbGVhZGVyc2hpcCBhbmQgaW5ub3ZhdGl2ZSBiZWhhdmlvciBpbiBz
Y2llbnRpZmljIHJlc2VhcmNoIHRlYW1zOiBhIGR1YWwgcHN5Y2hvbG9naWNhbCBwZXJzcGVjdGl2
ZTwvdGl0bGU+PHNlY29uZGFyeS10aXRsZT5DaGluZXNlIE1hbmFnZW1lbnQgU3R1ZGllczwvc2Vj
b25kYXJ5LXRpdGxlPjxhbHQtdGl0bGU+Q2hpbi4gTWFuYWdlLiBTdHVkLjwvYWx0LXRpdGxlPjwv
dGl0bGVzPjxwZXJpb2RpY2FsPjxmdWxsLXRpdGxlPkNoaW5lc2UgTWFuYWdlbWVudCBTdHVkaWVz
PC9mdWxsLXRpdGxlPjwvcGVyaW9kaWNhbD48cGFnZXM+NDY2LTQ5MjwvcGFnZXM+PHZvbHVtZT4x
Njwvdm9sdW1lPjxudW1iZXI+MjwvbnVtYmVyPjxrZXl3b3Jkcz48a2V5d29yZD5BY2hpZXZlbWVu
dCBtb3RpdmF0aW9uPC9rZXl3b3JkPjxrZXl3b3JkPkNyZWF0aXZlIHNlbGYtZWZmaWNhY3k8L2tl
eXdvcmQ+PGtleXdvcmQ+SW5ub3ZhdGl2ZSBiZWhhdmlvcnMgb2YgdGVhbSBtZW1iZXJzPC9rZXl3
b3JkPjxrZXl3b3JkPlNoYXJlZCBsZWFkZXJzaGlwPC9rZXl3b3JkPjwva2V5d29yZHM+PGRhdGVz
Pjx5ZWFyPjIwMjI8L3llYXI+PC9kYXRlcz48cHVibGlzaGVyPkVtZXJhbGQgR3JvdXAgSG9sZGlu
Z3MgTHRkLjwvcHVibGlzaGVyPjxpc2JuPjE3NTA2MTRYIChJU1NOKTwvaXNibj48d29yay10eXBl
PkFydGljbGU8L3dvcmstdHlwZT48dXJscz48cmVsYXRlZC11cmxzPjx1cmw+aHR0cHM6Ly93d3cu
c2NvcHVzLmNvbS9pbndhcmQvcmVjb3JkLnVyaT9laWQ9Mi1zMi4wLTg1MTA4ODYxNzAyJmFtcDtk
b2k9MTAuMTEwOCUyZkNNUy0wMi0yMDIwLTAwNzAmYW1wO3BhcnRuZXJJRD00MCZhbXA7bWQ1PTA0
MDg4MTg5NmRiMmZlY2RmYjQxYTdlM2ZhNjA0ZWU1PC91cmw+PC9yZWxhdGVkLXVybHM+PC91cmxz
PjxlbGVjdHJvbmljLXJlc291cmNlLW51bT4xMC4xMTA4L0NNUy0wMi0yMDIwLTAwNzA8L2VsZWN0
cm9uaWMtcmVzb3VyY2UtbnVtPjxyZW1vdGUtZGF0YWJhc2UtbmFtZT5TY29wdXM8L3JlbW90ZS1k
YXRhYmFzZS1uYW1lPjxsYW5ndWFnZT5FbmdsaXNoPC9sYW5ndWFnZT48L3JlY29yZD48L0NpdGU+
PENpdGU+PEF1dGhvcj5OYXVtYW48L0F1dGhvcj48WWVhcj4yMDIyPC9ZZWFyPjxSZWNOdW0+Nzcz
MTwvUmVjTnVtPjxyZWNvcmQ+PHJlYy1udW1iZXI+NzczMTwvcmVjLW51bWJlcj48Zm9yZWlnbi1r
ZXlzPjxrZXkgYXBwPSJFTiIgZGItaWQ9IjB4OXMyOXB4OGRyZWFzZXN6Mm81OXNkZnRlZDUydnR0
cnZlNSIgdGltZXN0YW1wPSIxNjUzNDEwMDExIj43NzMxPC9rZXk+PC9mb3JlaWduLWtleXM+PHJl
Zi10eXBlIG5hbWU9IkpvdXJuYWwgQXJ0aWNsZSI+MTc8L3JlZi10eXBlPjxjb250cmlidXRvcnM+
PGF1dGhvcnM+PGF1dGhvcj5OYXVtYW4sIFMuPC9hdXRob3I+PGF1dGhvcj5NdXNhd2lyLCBBLiBV
LjwvYXV0aG9yPjxhdXRob3I+TXVuaXIsIEguPC9hdXRob3I+PGF1dGhvcj5SYXNoZWVkLCBJLjwv
YXV0aG9yPjwvYXV0aG9ycz48L2NvbnRyaWJ1dG9ycz48YXV0aC1hZGRyZXNzPlJpcGhhaCBTY2hv
b2wgb2YgQnVzaW5lc3MgYW5kIE1hbmFnZW1lbnQsIFJpcGhhaCBJbnRlcm5hdGlvbmFsIFVuaXZl
cnNpdHksIExhaG9yZSwgUGFraXN0YW4mI3hEO0RpdmlzaW9uIG9mIE1hbmFnZW1lbnQgYW5kIEFk
bWluaXN0cmF0aXZlIFNjaWVuY2VzLCBEZXBhcnRtZW50IG9mIEVjb25vbWljcyBhbmQgQnVzaW5l
c3MgQWRtaW5pc3RyYXRpb24sIFVuaXZlcnNpdHkgb2YgRWR1Y2F0aW9uLCBMYWhvcmUsIFBha2lz
dGFuJiN4RDtJbmZvcm1hdGlvbiBUZWNobm9sb2d5IENlbnRlciwgVW5pdmVyc2l0eSBvZiB0aGUg
UHVuamFiLCBMYWhvcmUsIFBha2lzdGFuPC9hdXRoLWFkZHJlc3M+PHRpdGxlcz48dGl0bGU+RW5o
YW5jaW5nIHRoZSBpbXBhY3Qgb2YgdHJhbnNmb3JtYXRpb25hbCBsZWFkZXJzaGlwIGFuZCB0ZWFt
LWJ1aWxkaW5nIG9uIHByb2plY3Qgc3VjY2VzczogdGhlIG1vZGVyYXRpbmcgcm9sZSBvZiBlbXBv
d2VybWVudCBjbGltYXRlPC90aXRsZT48c2Vjb25kYXJ5LXRpdGxlPkludGVybmF0aW9uYWwgSm91
cm5hbCBvZiBNYW5hZ2luZyBQcm9qZWN0cyBpbiBCdXNpbmVzczwvc2Vjb25kYXJ5LXRpdGxlPjxh
bHQtdGl0bGU+SW50LiBKLiBNYW5hZy4gUHJvamVjdCBCdXMuPC9hbHQtdGl0bGU+PC90aXRsZXM+
PHBlcmlvZGljYWw+PGZ1bGwtdGl0bGU+SW50ZXJuYXRpb25hbCBKb3VybmFsIG9mIE1hbmFnaW5n
IFByb2plY3RzIGluIEJ1c2luZXNzPC9mdWxsLXRpdGxlPjwvcGVyaW9kaWNhbD48cGFnZXM+NDIz
LTQ0NzwvcGFnZXM+PHZvbHVtZT4xNTwvdm9sdW1lPjxudW1iZXI+MjwvbnVtYmVyPjxrZXl3b3Jk
cz48a2V5d29yZD5FbXBvd2VybWVudCBjbGltYXRlPC9rZXl3b3JkPjxrZXl3b3JkPk1vZGVyYXRl
ZCBtZWRpYXRpb248L2tleXdvcmQ+PGtleXdvcmQ+UHJvamVjdCBzdWNjZXNzPC9rZXl3b3JkPjxr
ZXl3b3JkPlNvY2lhbMKgaW5mb3JtYXRpb24gcHJvY2Vzc2luZyB0aGVvcnk8L2tleXdvcmQ+PGtl
eXdvcmQ+VGVhbS1idWlsZGluZzwva2V5d29yZD48a2V5d29yZD5UcmFuc2Zvcm1hdGlvbmFsIGxl
YWRlcnNoaXA8L2tleXdvcmQ+PC9rZXl3b3Jkcz48ZGF0ZXM+PHllYXI+MjAyMjwveWVhcj48L2Rh
dGVzPjxwdWJsaXNoZXI+RW1lcmFsZCBHcm91cCBIb2xkaW5ncyBMdGQuPC9wdWJsaXNoZXI+PGlz
Ym4+MTc1MzgzNzggKElTU04pPC9pc2JuPjx3b3JrLXR5cGU+QXJ0aWNsZTwvd29yay10eXBlPjx1
cmxzPjxyZWxhdGVkLXVybHM+PHVybD5odHRwczovL3d3dy5zY29wdXMuY29tL2lud2FyZC9yZWNv
cmQudXJpP2VpZD0yLXMyLjAtODUxMTk4ODg2NjImYW1wO2RvaT0xMC4xMTA4JTJmSUpNUEItMDIt
MjAyMS0wMDMxJmFtcDtwYXJ0bmVySUQ9NDAmYW1wO21kNT1mZWM2MTIwMWU5ZTNlOWQ4NGFkOWQ5
MGE5ODU1Yzk5OTwvdXJsPjwvcmVsYXRlZC11cmxzPjwvdXJscz48ZWxlY3Ryb25pYy1yZXNvdXJj
ZS1udW0+MTAuMTEwOC9JSk1QQi0wMi0yMDIxLTAwMzE8L2VsZWN0cm9uaWMtcmVzb3VyY2UtbnVt
PjxyZW1vdGUtZGF0YWJhc2UtbmFtZT5TY29wdXM8L3JlbW90ZS1kYXRhYmFzZS1uYW1lPjxsYW5n
dWFnZT5FbmdsaXNoPC9sYW5ndWFnZT48L3JlY29yZD48L0NpdGU+PENpdGU+PEF1dGhvcj5NaWxs
ZXk8L0F1dGhvcj48WWVhcj4yMDIyPC9ZZWFyPjxSZWNOdW0+NzczMjwvUmVjTnVtPjxyZWNvcmQ+
PHJlYy1udW1iZXI+NzczMjwvcmVjLW51bWJlcj48Zm9yZWlnbi1rZXlzPjxrZXkgYXBwPSJFTiIg
ZGItaWQ9IjB4OXMyOXB4OGRyZWFzZXN6Mm81OXNkZnRlZDUydnR0cnZlNSIgdGltZXN0YW1wPSIx
NjUzNDEwMDExIj43NzMyPC9rZXk+PC9mb3JlaWduLWtleXM+PHJlZi10eXBlIG5hbWU9IkpvdXJu
YWwgQXJ0aWNsZSI+MTc8L3JlZi10eXBlPjxjb250cmlidXRvcnM+PGF1dGhvcnM+PGF1dGhvcj5N
aWxsZXksIFAuPC9hdXRob3I+PGF1dGhvcj5TemlqYXJ0bywgQi48L2F1dGhvcj48L2F1dGhvcnM+
PC9jb250cmlidXRvcnM+PGF1dGgtYWRkcmVzcz5GYWN1bHR5IG9mIEVkdWNhdGlvbiwgVW5pdmVy
c2l0eSBvZiBPdHRhd2EsIE90dGF3YSwgQ2FuYWRhPC9hdXRoLWFkZHJlc3M+PHRpdGxlcz48dGl0
bGU+VW5kZXJzdGFuZGluZyBzb2NpYWwgaW5ub3ZhdGlvbiBsZWFkZXJzaGlwIGluIHVuaXZlcnNp
dGllczogZW1waXJpY2FsIGluc2lnaHRzIGZyb20gYSBncm91cCBjb25jZXB0IG1hcHBpbmcgc3R1
ZHk8L3RpdGxlPjxzZWNvbmRhcnktdGl0bGU+RXVyb3BlYW4gSm91cm5hbCBvZiBJbm5vdmF0aW9u
IE1hbmFnZW1lbnQ8L3NlY29uZGFyeS10aXRsZT48YWx0LXRpdGxlPkV1ci4gSi4gSW5ub3YuIE1h
bmFnZS48L2FsdC10aXRsZT48L3RpdGxlcz48cGVyaW9kaWNhbD48ZnVsbC10aXRsZT5FdXJvcGVh
biBKb3VybmFsIG9mIElubm92YXRpb24gTWFuYWdlbWVudDwvZnVsbC10aXRsZT48L3BlcmlvZGlj
YWw+PHBhZ2VzPjM2NS0zODk8L3BhZ2VzPjx2b2x1bWU+MjU8L3ZvbHVtZT48bnVtYmVyPjI8L251
bWJlcj48a2V5d29yZHM+PGtleXdvcmQ+SGlnaGVyIGVkdWNhdGlvbjwva2V5d29yZD48a2V5d29y
ZD5MZWFkZXJzaGlwPC9rZXl3b3JkPjxrZXl3b3JkPkxlYWRlcnNoaXAgcHJhY3RpY2U8L2tleXdv
cmQ+PGtleXdvcmQ+U29jaWFsIGNoYW5nZTwva2V5d29yZD48a2V5d29yZD5Tb2NpYWwgaW5ub3Zh
dGlvbjwva2V5d29yZD48a2V5d29yZD5Vbml2ZXJzaXRpZXM8L2tleXdvcmQ+PC9rZXl3b3Jkcz48
ZGF0ZXM+PHllYXI+MjAyMjwveWVhcj48L2RhdGVzPjxwdWJsaXNoZXI+RW1lcmFsZCBHcm91cCBI
b2xkaW5ncyBMdGQuPC9wdWJsaXNoZXI+PGlzYm4+MTQ2MDEwNjAgKElTU04pPC9pc2JuPjx3b3Jr
LXR5cGU+QXJ0aWNsZTwvd29yay10eXBlPjx1cmxzPjxyZWxhdGVkLXVybHM+PHVybD5odHRwczov
L3d3dy5zY29wdXMuY29tL2lud2FyZC9yZWNvcmQudXJpP2VpZD0yLXMyLjAtODUwOTgyNjYxNDEm
YW1wO2RvaT0xMC4xMTA4JTJmRUpJTS0wNy0yMDIwLTAyNTYmYW1wO3BhcnRuZXJJRD00MCZhbXA7
bWQ1PTg3MjlhMzI4OWU1ZDA1NzgzYWJmMDJiNzViMzJkYmFkPC91cmw+PC9yZWxhdGVkLXVybHM+
PC91cmxzPjxlbGVjdHJvbmljLXJlc291cmNlLW51bT4xMC4xMTA4L0VKSU0tMDctMjAyMC0wMjU2
PC9lbGVjdHJvbmljLXJlc291cmNlLW51bT48cmVtb3RlLWRhdGFiYXNlLW5hbWU+U2NvcHVzPC9y
ZW1vdGUtZGF0YWJhc2UtbmFtZT48bGFuZ3VhZ2U+RW5nbGlzaDwvbGFuZ3VhZ2U+PC9yZWNvcmQ+
PC9DaXRlPjxDaXRlPjxBdXRob3I+TGlzYWs8L0F1dGhvcj48WWVhcj4yMDIyPC9ZZWFyPjxSZWNO
dW0+NzczMzwvUmVjTnVtPjxyZWNvcmQ+PHJlYy1udW1iZXI+NzczMzwvcmVjLW51bWJlcj48Zm9y
ZWlnbi1rZXlzPjxrZXkgYXBwPSJFTiIgZGItaWQ9IjB4OXMyOXB4OGRyZWFzZXN6Mm81OXNkZnRl
ZDUydnR0cnZlNSIgdGltZXN0YW1wPSIxNjUzNDEwMDExIj43NzMzPC9rZXk+PC9mb3JlaWduLWtl
eXM+PHJlZi10eXBlIG5hbWU9IkpvdXJuYWwgQXJ0aWNsZSI+MTc8L3JlZi10eXBlPjxjb250cmli
dXRvcnM+PGF1dGhvcnM+PGF1dGhvcj5MaXNhaywgQS48L2F1dGhvcj48YXV0aG9yPkhhcnVzaCwg
Ui48L2F1dGhvcj48YXV0aG9yPkljZWtzb24sIFQuPC9hdXRob3I+PGF1dGhvcj5IYXJlbCwgUy48
L2F1dGhvcj48L2F1dGhvcnM+PC9jb250cmlidXRvcnM+PGF1dGgtYWRkcmVzcz5EZXBhcnRtZW50
IG9mIE1hbmFnZW1lbnQsIEd1aWxmb3JkIEdsYXplciBGYWN1bHR5IG9mIEJ1c2luZXNzIGFuZCBN
YW5hZ2VtZW50LCBCZW4tR3VyaW9uIFVuaXZlcnNpdHkgb2YgdGhlIE5lZ2V2LCBCZeKAmWVyIFNo
ZXZhLCBJc3JhZWwmI3hEO1RoZSBHcmFkdWF0ZSBTY2hvb2wgb2YgQnVzaW5lc3MgQWRtaW5pc3Ry
YXRpb24sIEJhci1JbGFuIFVuaXZlcnNpdHksIFJhbWF0IEdhbiwgSXNyYWVsJiN4RDtTY2hvb2wg
b2YgQmVoYXZpb3JhbCBTY2llbmNlcywgUGVyZXMgQWNhZGVtaWMgQ2VudGVyLCBSZWhvdm90LCBJ
c3JhZWwmI3hEO0RlcGFydG1lbnQgb2YgRWR1Y2F0aW9uLCBCZW4tR3VyaW9uIFVuaXZlcnNpdHkg
b2YgdGhlIE5lZ2V2LCBCZeKAmWVyIFNoZXZhLCBJc3JhZWw8L2F1dGgtYWRkcmVzcz48dGl0bGVz
Pjx0aXRsZT5UZWFtIEludGVyZGVwZW5kZW5jZSBhcyBhIFN1YnN0aXR1dGUgZm9yIEVtcG93ZXJp
bmcgTGVhZGVyc2hpcCBDb250cmlidXRpb24gdG8gVGVhbSBNZWFuaW5nZnVsbmVzcyBhbmQgUGVy
Zm9ybWFuY2U8L3RpdGxlPjxzZWNvbmRhcnktdGl0bGU+RnJvbnRpZXJzIGluIFBzeWNob2xvZ3k8
L3NlY29uZGFyeS10aXRsZT48YWx0LXRpdGxlPkZyb250LiBQc3ljaG9sLjwvYWx0LXRpdGxlPjwv
dGl0bGVzPjxwZXJpb2RpY2FsPjxmdWxsLXRpdGxlPkZyb250aWVycyBpbiBQc3ljaG9sb2d5PC9m
dWxsLXRpdGxlPjxhYmJyLTE+RnJvbnQuIFBzeWNob2wuPC9hYmJyLTE+PGFiYnItMj5Gcm9udCBQ
c3ljaG9sPC9hYmJyLTI+PC9wZXJpb2RpY2FsPjxhbHQtcGVyaW9kaWNhbD48ZnVsbC10aXRsZT5G
cm9udGllcnMgaW4gUHN5Y2hvbG9neTwvZnVsbC10aXRsZT48YWJici0xPkZyb250LiBQc3ljaG9s
LjwvYWJici0xPjxhYmJyLTI+RnJvbnQgUHN5Y2hvbDwvYWJici0yPjwvYWx0LXBlcmlvZGljYWw+
PHZvbHVtZT4xMzwvdm9sdW1lPjxrZXl3b3Jkcz48a2V5d29yZD5lbXBvd2VyaW5nIGxlYWRlcnNo
aXA8L2tleXdvcmQ+PGtleXdvcmQ+c3Vic3RpdHV0ZSBmb3IgbGVhZGVyc2hpcDwva2V5d29yZD48
a2V5d29yZD50YXNrIGludGVyZGVwZW5kZW5jZTwva2V5d29yZD48a2V5d29yZD50ZWFtIG1lYW5p
bmdmdWxuZXNzPC9rZXl3b3JkPjxrZXl3b3JkPnRlYW0gcGVyZm9ybWFuY2U8L2tleXdvcmQ+PC9r
ZXl3b3Jkcz48ZGF0ZXM+PHllYXI+MjAyMjwveWVhcj48L2RhdGVzPjxwdWJsaXNoZXI+RnJvbnRp
ZXJzIE1lZGlhIFMuQS48L3B1Ymxpc2hlcj48aXNibj4xNjY0MTA3OCAoSVNTTik8L2lzYm4+PHdv
cmstdHlwZT5BcnRpY2xlPC93b3JrLXR5cGU+PHVybHM+PHJlbGF0ZWQtdXJscz48dXJsPmh0dHBz
Oi8vd3d3LnNjb3B1cy5jb20vaW53YXJkL3JlY29yZC51cmk/ZWlkPTItczIuMC04NTEyNTE5NzY2
MiZhbXA7ZG9pPTEwLjMzODklMmZmcHN5Zy4yMDIyLjYzNzgyMiZhbXA7cGFydG5lcklEPTQwJmFt
cDttZDU9MmJlNDgyOTE3MGRlZjNlZWQyMmQ1NDRlNzVkMThkMmQ8L3VybD48L3JlbGF0ZWQtdXJs
cz48L3VybHM+PGN1c3RvbTc+NjM3ODIyPC9jdXN0b203PjxlbGVjdHJvbmljLXJlc291cmNlLW51
bT4xMC4zMzg5L2Zwc3lnLjIwMjIuNjM3ODIyPC9lbGVjdHJvbmljLXJlc291cmNlLW51bT48cmVt
b3RlLWRhdGFiYXNlLW5hbWU+U2NvcHVzPC9yZW1vdGUtZGF0YWJhc2UtbmFtZT48bGFuZ3VhZ2U+
RW5nbGlzaDwvbGFuZ3VhZ2U+PC9yZWNvcmQ+PC9DaXRlPjxDaXRlPjxBdXRob3I+UHJhYmh1PC9B
dXRob3I+PFllYXI+MjAyMjwvWWVhcj48UmVjTnVtPjc3MzQ8L1JlY051bT48cmVjb3JkPjxyZWMt
bnVtYmVyPjc3MzQ8L3JlYy1udW1iZXI+PGZvcmVpZ24ta2V5cz48a2V5IGFwcD0iRU4iIGRiLWlk
PSIweDlzMjlweDhkcmVhc2VzejJvNTlzZGZ0ZWQ1MnZ0dHJ2ZTUiIHRpbWVzdGFtcD0iMTY1MzQx
MDAxMSI+NzczNDwva2V5PjwvZm9yZWlnbi1rZXlzPjxyZWYtdHlwZSBuYW1lPSJKb3VybmFsIEFy
dGljbGUiPjE3PC9yZWYtdHlwZT48Y29udHJpYnV0b3JzPjxhdXRob3JzPjxhdXRob3I+UHJhYmh1
LCBOLjwvYXV0aG9yPjxhdXRob3I+S29vZGFtYXJhLCBOLiBLLjwvYXV0aG9yPjwvYXV0aG9ycz48
L2NvbnRyaWJ1dG9ycz48YXV0aC1hZGRyZXNzPk1hbmlwYWwgSW5zdGl0dXRlIG9mIE1hbmFnZW1l
bnQsIE1hbmlwYWwgQWNhZGVteSBvZiBIaWdoZXIgRWR1Y2F0aW9uLCBLYXJuYXRha2EsIE1hbmlw
YWwsIDU3NiAxMDQsIEluZGlhPC9hdXRoLWFkZHJlc3M+PHRpdGxlcz48dGl0bGU+RXhwbG9yaW5n
IFNoYXJlZCBMZWFkZXJzaGlwOiBNZWRpYXRpbmcgUm9sZXMgb2YgU3Bpcml0IGF0IFdvcmsgYW5k
IFRlYW0gVHJ1c3Q8L3RpdGxlPjxzZWNvbmRhcnktdGl0bGU+UHJhYmFuZGhhbjogSW5kaWFuIEpv
dXJuYWwgb2YgTWFuYWdlbWVudDwvc2Vjb25kYXJ5LXRpdGxlPjxhbHQtdGl0bGU+UHJhYmFuZGhh
biBJbmQuIEouIE1hbmFnLjwvYWx0LXRpdGxlPjwvdGl0bGVzPjxwZXJpb2RpY2FsPjxmdWxsLXRp
dGxlPlByYWJhbmRoYW46IEluZGlhbiBKb3VybmFsIG9mIE1hbmFnZW1lbnQ8L2Z1bGwtdGl0bGU+
PGFiYnItMT5QcmFiYW5kaGFuIEluZC4gSi4gTWFuYWcuPC9hYmJyLTE+PC9wZXJpb2RpY2FsPjxh
bHQtcGVyaW9kaWNhbD48ZnVsbC10aXRsZT5QcmFiYW5kaGFuOiBJbmRpYW4gSm91cm5hbCBvZiBN
YW5hZ2VtZW50PC9mdWxsLXRpdGxlPjxhYmJyLTE+UHJhYmFuZGhhbiBJbmQuIEouIE1hbmFnLjwv
YWJici0xPjwvYWx0LXBlcmlvZGljYWw+PHBhZ2VzPjI0LTM5PC9wYWdlcz48dm9sdW1lPjE1PC92
b2x1bWU+PG51bWJlcj4yPC9udW1iZXI+PGtleXdvcmRzPjxrZXl3b3JkPlNoYXJlZCB0cmFuc2Zv
cm1hdGlvbmFsIGxlYWRlcnNoaXA8L2tleXdvcmQ+PGtleXdvcmQ+U3Bpcml0IGF0IHdvcms8L2tl
eXdvcmQ+PGtleXdvcmQ+VGVhbSB0cnVzdDwva2V5d29yZD48a2V5d29yZD5Xb3JrcGxhY2Ugc3Bp
cml0dWFsaXR5PC9rZXl3b3JkPjwva2V5d29yZHM+PGRhdGVzPjx5ZWFyPjIwMjI8L3llYXI+PC9k
YXRlcz48cHVibGlzaGVyPkFzc29jaWF0ZWQgTWFuYWdlbWVudCBDb25zdWx0YW50cyBQdnQuIEx0
ZC48L3B1Ymxpc2hlcj48aXNibj4wOTc1Mjg1NCAoSVNTTik8L2lzYm4+PHdvcmstdHlwZT5BcnRp
Y2xlPC93b3JrLXR5cGU+PHVybHM+PHJlbGF0ZWQtdXJscz48dXJsPmh0dHBzOi8vd3d3LnNjb3B1
cy5jb20vaW53YXJkL3JlY29yZC51cmk/ZWlkPTItczIuMC04NTEyNTQ1NzYzMSZhbXA7ZG9pPTEw
LjE3MDEwJTJmcGlqb20lMmYyMDIyJTJmdjE1aTIlMmYxNjgzMzMmYW1wO3BhcnRuZXJJRD00MCZh
bXA7bWQ1PTYxNTFmOWFhYmUwZjFmMzI5OGMxMjYxNDZmODM0YjRlPC91cmw+PC9yZWxhdGVkLXVy
bHM+PC91cmxzPjxlbGVjdHJvbmljLXJlc291cmNlLW51bT4xMC4xNzAxMC9waWpvbS8yMDIyL3Yx
NWkyLzE2ODMzMzwvZWxlY3Ryb25pYy1yZXNvdXJjZS1udW0+PHJlbW90ZS1kYXRhYmFzZS1uYW1l
PlNjb3B1czwvcmVtb3RlLWRhdGFiYXNlLW5hbWU+PGxhbmd1YWdlPkVuZ2xpc2g8L2xhbmd1YWdl
PjwvcmVjb3JkPjwvQ2l0ZT48Q2l0ZT48QXV0aG9yPk5hdW1hbjwvQXV0aG9yPjxZZWFyPjIwMjI8
L1llYXI+PFJlY051bT43NzM1PC9SZWNOdW0+PHJlY29yZD48cmVjLW51bWJlcj43NzM1PC9yZWMt
bnVtYmVyPjxmb3JlaWduLWtleXM+PGtleSBhcHA9IkVOIiBkYi1pZD0iMHg5czI5cHg4ZHJlYXNl
c3oybzU5c2RmdGVkNTJ2dHRydmU1IiB0aW1lc3RhbXA9IjE2NTM0MTAwMTEiPjc3MzU8L2tleT48
L2ZvcmVpZ24ta2V5cz48cmVmLXR5cGUgbmFtZT0iSm91cm5hbCBBcnRpY2xlIj4xNzwvcmVmLXR5
cGU+PGNvbnRyaWJ1dG9ycz48YXV0aG9ycz48YXV0aG9yPk5hdW1hbiwgUy48L2F1dGhvcj48YXV0
aG9yPkJoYXR0aSwgUy4gSC48L2F1dGhvcj48YXV0aG9yPkltYW0sIEguPC9hdXRob3I+PGF1dGhv
cj5LaGFuLCBNLiBTLjwvYXV0aG9yPjwvYXV0aG9ycz48L2NvbnRyaWJ1dG9ycz48YXV0aC1hZGRy
ZXNzPlJpcGhhaCBTY2hvb2wgb2YgQnVzaW5lc3MgJmFtcDsgTWFuYWdlbWVudCwgUmlwaGFoIElu
dGVybmF0aW9uYWwgVW5pdmVyc2l0eSwgTGFob3JlLCBQYWtpc3RhbiYjeEQ7QmFocmlhIEJ1c2lu
ZXNzIFNjaG9vbCwgQmFocmlhIFVuaXZlcnNpdHksIFBha2lzdGFuJiN4RDtWaWN0b3JpYSBVbml2
ZXJzaXR5IG9mIFdlbGxpbmd0b24sIE5ldyBaZWFsYW5kPC9hdXRoLWFkZHJlc3M+PHRpdGxlcz48
dGl0bGU+SG93IFNlcnZhbnQgTGVhZGVyc2hpcCBEcml2ZXMgUHJvamVjdCBUZWFtIFBlcmZvcm1h
bmNlIFRocm91Z2ggQ29sbGFib3JhdGl2ZSBDdWx0dXJlIGFuZCBLbm93bGVkZ2UgU2hhcmluZzwv
dGl0bGU+PHNlY29uZGFyeS10aXRsZT5Qcm9qZWN0IE1hbmFnZW1lbnQgSm91cm5hbDwvc2Vjb25k
YXJ5LXRpdGxlPjxhbHQtdGl0bGU+UHJvai4gTWFuYWdlLiBKLjwvYWx0LXRpdGxlPjwvdGl0bGVz
PjxwZXJpb2RpY2FsPjxmdWxsLXRpdGxlPlByb2plY3QgTWFuYWdlbWVudCBKb3VybmFsPC9mdWxs
LXRpdGxlPjwvcGVyaW9kaWNhbD48cGFnZXM+MTctMzI8L3BhZ2VzPjx2b2x1bWU+NTM8L3ZvbHVt
ZT48bnVtYmVyPjE8L251bWJlcj48a2V5d29yZHM+PGtleXdvcmQ+Y29sbGFib3JhdGl2ZSBjdWx0
dXJlPC9rZXl3b3JkPjxrZXl3b3JkPmtub3dsZWRnZSBzaGFyaW5nPC9rZXl3b3JkPjxrZXl3b3Jk
PnNlcnZhbnQgbGVhZGVyc2hpcDwva2V5d29yZD48a2V5d29yZD50ZWFtIHBlcmZvcm1hbmNlPC9r
ZXl3b3JkPjxrZXl3b3JkPnRlYW0tbGV2ZWwgYW5hbHlzaXM8L2tleXdvcmQ+PC9rZXl3b3Jkcz48
ZGF0ZXM+PHllYXI+MjAyMjwveWVhcj48L2RhdGVzPjxwdWJsaXNoZXI+U0FHRSBQdWJsaWNhdGlv
bnMgSW5jLjwvcHVibGlzaGVyPjxpc2JuPjg3NTY5NzI4IChJU1NOKTwvaXNibj48d29yay10eXBl
PkFydGljbGU8L3dvcmstdHlwZT48dXJscz48cmVsYXRlZC11cmxzPjx1cmw+aHR0cHM6Ly93d3cu
c2NvcHVzLmNvbS9pbndhcmQvcmVjb3JkLnVyaT9laWQ9Mi1zMi4wLTg1MTE0NDk3MzMxJmFtcDtk
b2k9MTAuMTE3NyUyZjg3NTY5NzI4MjExMDM3Nzc3JmFtcDtwYXJ0bmVySUQ9NDAmYW1wO21kNT04
ZTI1ZDU3NThiNWI0M2MxNjVmMTQzNmI1ZGRjOGEzYjwvdXJsPjwvcmVsYXRlZC11cmxzPjwvdXJs
cz48ZWxlY3Ryb25pYy1yZXNvdXJjZS1udW0+MTAuMTE3Ny84NzU2OTcyODIxMTAzNzc3NzwvZWxl
Y3Ryb25pYy1yZXNvdXJjZS1udW0+PHJlbW90ZS1kYXRhYmFzZS1uYW1lPlNjb3B1czwvcmVtb3Rl
LWRhdGFiYXNlLW5hbWU+PGxhbmd1YWdlPkVuZ2xpc2g8L2xhbmd1YWdlPjwvcmVjb3JkPjwvQ2l0
ZT48Q2l0ZT48QXV0aG9yPlNpYW5nY2hva3lvbzwvQXV0aG9yPjxZZWFyPjIwMjI8L1llYXI+PFJl
Y051bT43NzM2PC9SZWNOdW0+PHJlY29yZD48cmVjLW51bWJlcj43NzM2PC9yZWMtbnVtYmVyPjxm
b3JlaWduLWtleXM+PGtleSBhcHA9IkVOIiBkYi1pZD0iMHg5czI5cHg4ZHJlYXNlc3oybzU5c2Rm
dGVkNTJ2dHRydmU1IiB0aW1lc3RhbXA9IjE2NTM0MTAwMTEiPjc3MzY8L2tleT48L2ZvcmVpZ24t
a2V5cz48cmVmLXR5cGUgbmFtZT0iSm91cm5hbCBBcnRpY2xlIj4xNzwvcmVmLXR5cGU+PGNvbnRy
aWJ1dG9ycz48YXV0aG9ycz48YXV0aG9yPlNpYW5nY2hva3lvbywgTi48L2F1dGhvcj48YXV0aG9y
PktsaW5nZXIsIFIuIEwuPC9hdXRob3I+PC9hdXRob3JzPjwvY29udHJpYnV0b3JzPjxhdXRoLWFk
ZHJlc3M+U3Ryb21lIENvbGxlZ2Ugb2YgQnVzaW5lc3MsIE9sZCBEb21pbmlvbiBVbml2ZXJzaXR5
LCBOb3Jmb2xrLCBWQSwgVW5pdGVkIFN0YXRlczwvYXV0aC1hZGRyZXNzPjx0aXRsZXM+PHRpdGxl
PlNoYXJlZCBMZWFkZXJzaGlwIGFuZCBUZWFtIFBlcmZvcm1hbmNlOiBUaGUgSm9pbnQgRWZmZWN0
IG9mIFRlYW0gRGlzcG9zaXRpb25hbCBDb21wb3NpdGlvbiBhbmQgQ29sbGVjdGl2ZSBJZGVudGlm
aWNhdGlvbjwvdGl0bGU+PHNlY29uZGFyeS10aXRsZT5Hcm91cCBhbmQgT3JnYW5pemF0aW9uIE1h
bmFnZW1lbnQ8L3NlY29uZGFyeS10aXRsZT48YWx0LXRpdGxlPkdyb3VwIE9yZ2FuLiBNYW5hZ2Uu
PC9hbHQtdGl0bGU+PC90aXRsZXM+PHBlcmlvZGljYWw+PGZ1bGwtdGl0bGU+R3JvdXAgYW5kIE9y
Z2FuaXphdGlvbiBNYW5hZ2VtZW50PC9mdWxsLXRpdGxlPjxhYmJyLTE+R3JvdXAgT3JnYW4uIE1h
bmFnZS48L2FiYnItMT48L3BlcmlvZGljYWw+PGFsdC1wZXJpb2RpY2FsPjxmdWxsLXRpdGxlPkdy
b3VwIGFuZCBPcmdhbml6YXRpb24gTWFuYWdlbWVudDwvZnVsbC10aXRsZT48YWJici0xPkdyb3Vw
IE9yZ2FuLiBNYW5hZ2UuPC9hYmJyLTE+PC9hbHQtcGVyaW9kaWNhbD48cGFnZXM+MTA5LTE0MDwv
cGFnZXM+PHZvbHVtZT40Nzwvdm9sdW1lPjxudW1iZXI+MTwvbnVtYmVyPjxrZXl3b3Jkcz48a2V5
d29yZD5jb3JlIHNlbGYtZXZhbHVhdGlvbnM8L2tleXdvcmQ+PGtleXdvcmQ+c2hhcmVkIGxlYWRl
cnNoaXA8L2tleXdvcmQ+PGtleXdvcmQ+dGVhbSBkaXNwb3NpdGlvbmFsIGNvbXBvc2l0aW9uPC9r
ZXl3b3JkPjxrZXl3b3JkPnRlYW0gaWRlbnRpZmljYXRpb248L2tleXdvcmQ+PGtleXdvcmQ+dGVh
bSBwZXJmb3JtYW5jZTwva2V5d29yZD48L2tleXdvcmRzPjxkYXRlcz48eWVhcj4yMDIyPC95ZWFy
PjwvZGF0ZXM+PHB1Ymxpc2hlcj5TQUdFIFB1YmxpY2F0aW9ucyBJbmMuPC9wdWJsaXNoZXI+PGlz
Ym4+MTA1OTYwMTEgKElTU04pPC9pc2JuPjx3b3JrLXR5cGU+QXJ0aWNsZTwvd29yay10eXBlPjx1
cmxzPjxyZWxhdGVkLXVybHM+PHVybD5odHRwczovL3d3dy5zY29wdXMuY29tL2lud2FyZC9yZWNv
cmQudXJpP2VpZD0yLXMyLjAtODUxMDY0NDA1MTkmYW1wO2RvaT0xMC4xMTc3JTJmMTA1OTYwMTEy
MTEwMTk5MjgmYW1wO3BhcnRuZXJJRD00MCZhbXA7bWQ1PTNkOTZiZWU5MWFmMGFiNzk1Y2Y5MThk
MGE0ZGE5ZTJkPC91cmw+PC9yZWxhdGVkLXVybHM+PC91cmxzPjxlbGVjdHJvbmljLXJlc291cmNl
LW51bT4xMC4xMTc3LzEwNTk2MDExMjExMDE5OTI4PC9lbGVjdHJvbmljLXJlc291cmNlLW51bT48
cmVtb3RlLWRhdGFiYXNlLW5hbWU+U2NvcHVzPC9yZW1vdGUtZGF0YWJhc2UtbmFtZT48bGFuZ3Vh
Z2U+RW5nbGlzaDwvbGFuZ3VhZ2U+PC9yZWNvcmQ+PC9DaXRlPjxDaXRlPjxBdXRob3I+TWFydGlu
PC9BdXRob3I+PFllYXI+MjAyMjwvWWVhcj48UmVjTnVtPjc3Mzc8L1JlY051bT48cmVjb3JkPjxy
ZWMtbnVtYmVyPjc3Mzc8L3JlYy1udW1iZXI+PGZvcmVpZ24ta2V5cz48a2V5IGFwcD0iRU4iIGRi
LWlkPSIweDlzMjlweDhkcmVhc2VzejJvNTlzZGZ0ZWQ1MnZ0dHJ2ZTUiIHRpbWVzdGFtcD0iMTY1
MzQxMDAxMSI+NzczNzwva2V5PjwvZm9yZWlnbi1rZXlzPjxyZWYtdHlwZSBuYW1lPSJKb3VybmFs
IEFydGljbGUiPjE3PC9yZWYtdHlwZT48Y29udHJpYnV0b3JzPjxhdXRob3JzPjxhdXRob3I+TWFy
dGluLCBTLiBSLjwvYXV0aG9yPjxhdXRob3I+RW1pY2gsIEsuIEouPC9hdXRob3I+PGF1dGhvcj5N
Y0NsZWFuLCBFLiBKLjwvYXV0aG9yPjxhdXRob3I+V29vZHJ1ZmYsIEMuIFQuPC9hdXRob3I+PC9h
dXRob3JzPjwvY29udHJpYnV0b3JzPjxhdXRoLWFkZHJlc3M+RGFyZGVuIFNjaG9vbCBvZiBCdXNp
bmVzcywgVW5pdmVyc2l0eSBvZiBWaXJnaW5pYSwgRk9CIDEzOCwgQ2hhcmxvdHRlc3ZpbGxlLCBW
QSAyMjkwMywgVW5pdGVkIFN0YXRlcyYjeEQ7TGVybmVyIENvbGxlZ2Ugb2YgQnVzaW5lc3MsIFVu
aXZlcnNpdHkgb2YgRGVsYXdhcmUsIDMxOSBMZXJuZXIgSGFsbCwgTmV3YXJrLCBERSAxOTcxNiwg
VW5pdGVkIFN0YXRlcyYjeEQ7RWxsZXIgQ29sbGVnZSBvZiBNYW5hZ2VtZW50LCBVbml2ZXJzaXR5
IG9mIEFyaXpvbmEsIDQwNU5OIE1jQ2xlbGxhbmQgSGFsbCwgVHVjc29uLCBBWiA4NTcyMSwgVW5p
dGVkIFN0YXRlcyYjeEQ7VW5pdGVkIFN0YXRlcyBNaWxpdGFyeSBBY2FkZW15IGF0IFdlc3QgUG9p
bnQsIDYwNiBUaGF5ZXIgUm9hZCwgV2VzdCBQb2ludCwgTlkgMTA5OTYsIFVuaXRlZCBTdGF0ZXM8
L2F1dGgtYWRkcmVzcz48dGl0bGVzPjx0aXRsZT5LZWVwaW5nIFRlYW1zIFRvZ2V0aGVyOiBIb3cg
RXRoaWNhbCBMZWFkZXJzaGlwIE1vZGVyYXRlcyB0aGUgRWZmZWN0cyBvZiBQZXJmb3JtYW5jZSBv
biBUZWFtIEVmZmljYWN5IGFuZCBTb2NpYWwgSW50ZWdyYXRpb248L3RpdGxlPjxzZWNvbmRhcnkt
dGl0bGU+Sm91cm5hbCBvZiBCdXNpbmVzcyBFdGhpY3M8L3NlY29uZGFyeS10aXRsZT48YWx0LXRp
dGxlPkouIEJ1cy4gRXRoaWNzPC9hbHQtdGl0bGU+PC90aXRsZXM+PHBlcmlvZGljYWw+PGZ1bGwt
dGl0bGU+Sm91cm5hbCBvZiBCdXNpbmVzcyBFdGhpY3M8L2Z1bGwtdGl0bGU+PC9wZXJpb2RpY2Fs
PjxwYWdlcz4xMjctMTM5PC9wYWdlcz48dm9sdW1lPjE3Njwvdm9sdW1lPjxudW1iZXI+MTwvbnVt
YmVyPjxrZXl3b3Jkcz48a2V5d29yZD5FdGhpY2FsIGxlYWRlcnNoaXA8L2tleXdvcmQ+PGtleXdv
cmQ+U29jaWFsIGludGVncmF0aW9uPC9rZXl3b3JkPjxrZXl3b3JkPlRlYW0gZWZmaWNhY3k8L2tl
eXdvcmQ+PC9rZXl3b3Jkcz48ZGF0ZXM+PHllYXI+MjAyMjwveWVhcj48L2RhdGVzPjxwdWJsaXNo
ZXI+U3ByaW5nZXIgU2NpZW5jZSBhbmQgQnVzaW5lc3MgTWVkaWEgQi5WLjwvcHVibGlzaGVyPjxp
c2JuPjAxNjc0NTQ0IChJU1NOKTwvaXNibj48d29yay10eXBlPkFydGljbGU8L3dvcmstdHlwZT48
dXJscz48cmVsYXRlZC11cmxzPjx1cmw+aHR0cHM6Ly93d3cuc2NvcHVzLmNvbS9pbndhcmQvcmVj
b3JkLnVyaT9laWQ9Mi1zMi4wLTg1MDk4NTAzMDU2JmFtcDtkb2k9MTAuMTAwNyUyZnMxMDU1MS0w
MjAtMDQ2ODUtMCZhbXA7cGFydG5lcklEPTQwJmFtcDttZDU9ODBkZTg1MzRmMzUwMDNjY2E3MDdj
NDIwYzA1MTI0NTQ8L3VybD48L3JlbGF0ZWQtdXJscz48L3VybHM+PGVsZWN0cm9uaWMtcmVzb3Vy
Y2UtbnVtPjEwLjEwMDcvczEwNTUxLTAyMC0wNDY4NS0wPC9lbGVjdHJvbmljLXJlc291cmNlLW51
bT48cmVtb3RlLWRhdGFiYXNlLW5hbWU+U2NvcHVzPC9yZW1vdGUtZGF0YWJhc2UtbmFtZT48bGFu
Z3VhZ2U+RW5nbGlzaDwvbGFuZ3VhZ2U+PC9yZWNvcmQ+PC9DaXRlPjxDaXRlPjxBdXRob3I+WW9v
PC9BdXRob3I+PFllYXI+MjAyMjwvWWVhcj48UmVjTnVtPjc3Mzg8L1JlY051bT48cmVjb3JkPjxy
ZWMtbnVtYmVyPjc3Mzg8L3JlYy1udW1iZXI+PGZvcmVpZ24ta2V5cz48a2V5IGFwcD0iRU4iIGRi
LWlkPSIweDlzMjlweDhkcmVhc2VzejJvNTlzZGZ0ZWQ1MnZ0dHJ2ZTUiIHRpbWVzdGFtcD0iMTY1
MzQxMDAxMSI+NzczODwva2V5PjwvZm9yZWlnbi1rZXlzPjxyZWYtdHlwZSBuYW1lPSJKb3VybmFs
IEFydGljbGUiPjE3PC9yZWYtdHlwZT48Y29udHJpYnV0b3JzPjxhdXRob3JzPjxhdXRob3I+WW9v
LCBTLjwvYXV0aG9yPjxhdXRob3I+Sm9vSSwgQi4gSy48L2F1dGhvcj48YXV0aG9yPk5vaCwgSi4g
SC48L2F1dGhvcj48L2F1dGhvcnM+PC9jb250cmlidXRvcnM+PGF1dGgtYWRkcmVzcz5UaGUgTWVs
dmluIEQuIGFuZCBWYWxvcmllIEcuIEJvb3RoIFNjaG9vbCBvZiBCdXNpbmVzcywgTm9ydGh3ZXN0
IE1pc3NvdXJpIFN0YXRlIFVuaXZlcnNpdHksIE1hcnl2aWxsZSwgTU8sIFVuaXRlZCBTdGF0ZXMm
I3hEO0RlcGFydG1lbnQgb2YgTWFuYWdlbWVudCBhbmQgTWFya2V0aW5nLCBDb2xsZWdlIG9mIEJ1
c2luZXNzLCBTbGlwcGVyeSBSb2NrIFVuaXZlcnNpdHkgb2YgUGVubnN5bHZhbmlhLCBTbGlwcGVy
eSBSb2NrLCBQQSwgVW5pdGVkIFN0YXRlcyYjeEQ7RG9uZ2d1ayBVbml2ZXJzaXR5LCBTZW91bCwg
U291dGggS29yZWE8L2F1dGgtYWRkcmVzcz48dGl0bGVzPjx0aXRsZT5UZWFtIGVtZXJnZW50IHN0
YXRlcyBhbmQgdGVhbSBlZmZlY3RpdmVuZXNzOiB0aGUgcm9sZXMgb2YgaW5jbHVzaXZlIGxlYWRl
cnNoaXAgYW5kIGtub3dsZWRnZSBzaGFyaW5nPC90aXRsZT48c2Vjb25kYXJ5LXRpdGxlPkpvdXJu
YWwgb2YgT3JnYW5pemF0aW9uYWwgRWZmZWN0aXZlbmVzczwvc2Vjb25kYXJ5LXRpdGxlPjxhbHQt
dGl0bGU+Si4gT3JnYW4uIEVmZi4gUGVvcGxlIFBlcmZvcm0uPC9hbHQtdGl0bGU+PC90aXRsZXM+
PHBlcmlvZGljYWw+PGZ1bGwtdGl0bGU+Sm91cm5hbCBvZiBPcmdhbml6YXRpb25hbCBFZmZlY3Rp
dmVuZXNzPC9mdWxsLXRpdGxlPjxhYmJyLTE+Si4gT3JnYW4uIEVmZi4gUGVvcGxlIFBlcmZvcm0u
PC9hYmJyLTE+PC9wZXJpb2RpY2FsPjxhbHQtcGVyaW9kaWNhbD48ZnVsbC10aXRsZT5Kb3VybmFs
IG9mIE9yZ2FuaXphdGlvbmFsIEVmZmVjdGl2ZW5lc3M8L2Z1bGwtdGl0bGU+PGFiYnItMT5KLiBP
cmdhbi4gRWZmLiBQZW9wbGUgUGVyZm9ybS48L2FiYnItMT48L2FsdC1wZXJpb2RpY2FsPjxrZXl3
b3Jkcz48a2V5d29yZD5Db21wZWxsaW5nIGRpcmVjdGlvbjwva2V5d29yZD48a2V5d29yZD5JbmNs
dXNpdmUgbGVhZGVyc2hpcDwva2V5d29yZD48a2V5d29yZD5Lbm93bGVkZ2Ugc2hhcmluZzwva2V5
d29yZD48a2V5d29yZD5Qc3ljaG9sb2dpY2FsIHNhZmV0eTwva2V5d29yZD48a2V5d29yZD5UZWFt
IGVmZmVjdGl2ZW5lc3M8L2tleXdvcmQ+PGtleXdvcmQ+VGVhbSBpZGVudGl0eTwva2V5d29yZD48
L2tleXdvcmRzPjxkYXRlcz48eWVhcj4yMDIyPC95ZWFyPjwvZGF0ZXM+PHB1Ymxpc2hlcj5FbWVy
YWxkIEdyb3VwIEhvbGRpbmdzIEx0ZC48L3B1Ymxpc2hlcj48aXNibj4yMDUxNjYxNCAoSVNTTik8
L2lzYm4+PHdvcmstdHlwZT5BcnRpY2xlPC93b3JrLXR5cGU+PHVybHM+PHJlbGF0ZWQtdXJscz48
dXJsPmh0dHBzOi8vd3d3LnNjb3B1cy5jb20vaW53YXJkL3JlY29yZC51cmk/ZWlkPTItczIuMC04
NTEyNzA5NzI3MSZhbXA7ZG9pPTEwLjExMDglMmZKT0VQUC0wNS0yMDIxLTAxMjAmYW1wO3BhcnRu
ZXJJRD00MCZhbXA7bWQ1PTZkMzcwMWIwZDlmNzRkM2YzMmM2YzdiYjVjYTgyMGI3PC91cmw+PC9y
ZWxhdGVkLXVybHM+PC91cmxzPjxlbGVjdHJvbmljLXJlc291cmNlLW51bT4xMC4xMTA4L0pPRVBQ
LTA1LTIwMjEtMDEyMDwvZWxlY3Ryb25pYy1yZXNvdXJjZS1udW0+PHJlbW90ZS1kYXRhYmFzZS1u
YW1lPlNjb3B1czwvcmVtb3RlLWRhdGFiYXNlLW5hbWU+PGxhbmd1YWdlPkVuZ2xpc2g8L2xhbmd1
YWdlPjwvcmVjb3JkPjwvQ2l0ZT48Q2l0ZT48QXV0aG9yPlByYWJodTwvQXV0aG9yPjxZZWFyPjIw
MjI8L1llYXI+PFJlY051bT43NzM5PC9SZWNOdW0+PHJlY29yZD48cmVjLW51bWJlcj43NzM5PC9y
ZWMtbnVtYmVyPjxmb3JlaWduLWtleXM+PGtleSBhcHA9IkVOIiBkYi1pZD0iMHg5czI5cHg4ZHJl
YXNlc3oybzU5c2RmdGVkNTJ2dHRydmU1IiB0aW1lc3RhbXA9IjE2NTM0MTAwMTEiPjc3Mzk8L2tl
eT48L2ZvcmVpZ24ta2V5cz48cmVmLXR5cGUgbmFtZT0iSm91cm5hbCBBcnRpY2xlIj4xNzwvcmVm
LXR5cGU+PGNvbnRyaWJ1dG9ycz48YXV0aG9ycz48YXV0aG9yPlByYWJodSwgTi48L2F1dGhvcj48
YXV0aG9yPk1vZGVtLCBSLjwvYXV0aG9yPjwvYXV0aG9ycz48L2NvbnRyaWJ1dG9ycz48YXV0aC1h
ZGRyZXNzPk1hbmlwYWwgSW5zdGl0dXRlIG9mIE1hbmFnZW1lbnQsIE1hbmlwYWwgQWNhZGVteSBv
ZiBIaWdoZXIgRWR1Y2F0aW9uLCBNYW5pcGFsLCBJbmRpYTwvYXV0aC1hZGRyZXNzPjx0aXRsZXM+
PHRpdGxlPlNoYXJlZCB0cmFuc2Zvcm1hdGlvbmFsIGxlYWRlcnNoaXAgYW5kIGVtZXJnZW50IHRl
YW0gcHJvY2Vzc2VzOiBkZXRlcm1pbmFudHMgb2YgdGVhbSB2aWFiaWxpdHkgYW5kIHRlYW0gc2F0
aXNmYWN0aW9uPC90aXRsZT48c2Vjb25kYXJ5LXRpdGxlPkpvdXJuYWwgb2YgQXNpYSBCdXNpbmVz
cyBTdHVkaWVzPC9zZWNvbmRhcnktdGl0bGU+PGFsdC10aXRsZT5KLiBBc2lhIEJ1cy4gU3R1ZC48
L2FsdC10aXRsZT48L3RpdGxlcz48cGVyaW9kaWNhbD48ZnVsbC10aXRsZT5Kb3VybmFsIG9mIEFz
aWEgQnVzaW5lc3MgU3R1ZGllczwvZnVsbC10aXRsZT48L3BlcmlvZGljYWw+PGtleXdvcmRzPjxr
ZXl3b3JkPlNoYXJlZCB0cmFuc2Zvcm1hdGlvbmFsIGxlYWRlcnNoaXA8L2tleXdvcmQ+PGtleXdv
cmQ+VGVhbSBlZmZlY3RpdmVuZXNzPC9rZXl3b3JkPjxrZXl3b3JkPlRlYW0gc2F0aXNmYWN0aW9u
PC9rZXl3b3JkPjxrZXl3b3JkPlRlYW0gdHJ1c3Q8L2tleXdvcmQ+PGtleXdvcmQ+VGVhbSB2aWFi
aWxpdHk8L2tleXdvcmQ+PGtleXdvcmQ+V29ya3BsYWNlIHNwaXJpdHVhbGl0eTwva2V5d29yZD48
L2tleXdvcmRzPjxkYXRlcz48eWVhcj4yMDIyPC95ZWFyPjwvZGF0ZXM+PHB1Ymxpc2hlcj5FbWVy
YWxkIEdyb3VwIEhvbGRpbmdzIEx0ZC48L3B1Ymxpc2hlcj48aXNibj4xNTU4Nzg5NCAoSVNTTik8
L2lzYm4+PHdvcmstdHlwZT5BcnRpY2xlPC93b3JrLXR5cGU+PHVybHM+PHJlbGF0ZWQtdXJscz48
dXJsPmh0dHBzOi8vd3d3LnNjb3B1cy5jb20vaW53YXJkL3JlY29yZC51cmk/ZWlkPTItczIuMC04
NTEyNjM4NjE1NyZhbXA7ZG9pPTEwLjExMDglMmZKQUJTLTA0LTIwMjEtMDE0MSZhbXA7cGFydG5l
cklEPTQwJmFtcDttZDU9ZGE3MWUwNzkyM2I2NzljNWYwMjg4NDM1YjI1NTQzMzk8L3VybD48L3Jl
bGF0ZWQtdXJscz48L3VybHM+PGVsZWN0cm9uaWMtcmVzb3VyY2UtbnVtPjEwLjExMDgvSkFCUy0w
NC0yMDIxLTAxNDE8L2VsZWN0cm9uaWMtcmVzb3VyY2UtbnVtPjxyZW1vdGUtZGF0YWJhc2UtbmFt
ZT5TY29wdXM8L3JlbW90ZS1kYXRhYmFzZS1uYW1lPjxsYW5ndWFnZT5FbmdsaXNoPC9sYW5ndWFn
ZT48L3JlY29yZD48L0NpdGU+PENpdGU+PEF1dGhvcj5aYW1hbjwvQXV0aG9yPjxZZWFyPjIwMjI8
L1llYXI+PFJlY051bT43NzQwPC9SZWNOdW0+PHJlY29yZD48cmVjLW51bWJlcj43NzQwPC9yZWMt
bnVtYmVyPjxmb3JlaWduLWtleXM+PGtleSBhcHA9IkVOIiBkYi1pZD0iMHg5czI5cHg4ZHJlYXNl
c3oybzU5c2RmdGVkNTJ2dHRydmU1IiB0aW1lc3RhbXA9IjE2NTM0MTAwMTEiPjc3NDA8L2tleT48
L2ZvcmVpZ24ta2V5cz48cmVmLXR5cGUgbmFtZT0iSm91cm5hbCBBcnRpY2xlIj4xNzwvcmVmLXR5
cGU+PGNvbnRyaWJ1dG9ycz48YXV0aG9ycz48YXV0aG9yPlphbWFuLCBVLjwvYXV0aG9yPjxhdXRo
b3I+RmxvcmV6LVBlcmV6LCBMLjwvYXV0aG9yPjxhdXRob3I+QW5qYW0sIE0uPC9hdXRob3I+PGF1
dGhvcj5HaGFuaSBLaHdhamEsIE0uPC9hdXRob3I+PGF1dGhvcj5VbC1IdWRhLCBOLjwvYXV0aG9y
PjwvYXV0aG9ycz48L2NvbnRyaWJ1dG9ycz48YXV0aC1hZGRyZXNzPkdsb2JhbCBDb252ZXJnZW5j
ZSBCdXNpbmVzcywgRW5kaWNvdHQgQ29sbGVnZSBvZiBJbnRlcm5hdGlvbmFsIFN0dWRpZXMgKEVD
SVMpLCBXb29zb25nIFVuaXZlcnNpdHksIERhZWplb24sIFNvdXRoIEtvcmVhJiN4RDtGYWN1bHR5
IG9mIHRoZSBCdWlsdCBFbnZpcm9ubWVudCwgQmFydGxldHQgU2Nob29sIG9mIFN1c3RhaW5hYmxl
IENvbnN0cnVjdGlvbiwgVW5pdmVyc2l0eSBDb2xsZWdlIExvbmRvbiAoVUNMKSwgTG9uZG9uLCBV
bml0ZWQgS2luZ2RvbSYjeEQ7Q29sbGVnZSBvZiBCdXNpbmVzcyBhbmQgQ29tbXVuaWNhdGlvbiwg
QWwtR2h1cmFpciBVbml2ZXJzaXR5LCBEdWJhaSwgVW5pdGVkIEFyYWIgRW1pcmF0ZXMmI3hEO0Rl
cGFydGFtZW50byBBY2Fkw6ltaWNvIGRlIENpZW5jaWFzIGRlIGxhIEdlc3Rpw7NuLVNlY2Npw7Nu
IEdlc3Rpw7NuLCBQb250aWZpY2lhIFVuaXZlcnNpZGFkIENhdMOzbGljYSBkZWwgUGVyw7osIExp
bWEsIFBlcnUmI3hEO0RlcGFydG1lbnQgb2YgTWFuYWdlbWVudCBTY2llbmNlcywgU2hhaGVlZCBa
dWxmaWthciBBbGkgQmh1dHRvIEluc3RpdHV0ZSBvZiBTY2llbmNlIGFuZCBUZWNobm9sb2d5IChT
WkFCSVNUKSwgSXNsYW1hYmFkLCBQYWtpc3RhbjwvYXV0aC1hZGRyZXNzPjx0aXRsZXM+PHRpdGxl
PkF0IHRoZSBlbmQgb2YgdGhlIHdvcmxkLCB0dXJuIGxlZnQ6IGV4YW1pbmluZyB0b3hpYyBsZWFk
ZXJzaGlwLCB0ZWFtIHNpbGVuY2UgYW5kIHN1Y2Nlc3MgaW4gbWVnYSBjb25zdHJ1Y3Rpb24gcHJv
amVjdHM8L3RpdGxlPjxzZWNvbmRhcnktdGl0bGU+RW5naW5lZXJpbmcsIENvbnN0cnVjdGlvbiBh
bmQgQXJjaGl0ZWN0dXJhbCBNYW5hZ2VtZW50PC9zZWNvbmRhcnktdGl0bGU+PGFsdC10aXRsZT5F
bmcuIENvbnN0ci4gQXJjaGl0LiBNYW5hZ2UuPC9hbHQtdGl0bGU+PC90aXRsZXM+PHBlcmlvZGlj
YWw+PGZ1bGwtdGl0bGU+RW5naW5lZXJpbmcsIENvbnN0cnVjdGlvbiBhbmQgQXJjaGl0ZWN0dXJh
bCBNYW5hZ2VtZW50PC9mdWxsLXRpdGxlPjxhYmJyLTE+RW5nLiBDb25zdHIuIEFyY2hpdC4gTWFu
YWdlLjwvYWJici0xPjwvcGVyaW9kaWNhbD48YWx0LXBlcmlvZGljYWw+PGZ1bGwtdGl0bGU+RW5n
aW5lZXJpbmcsIENvbnN0cnVjdGlvbiBhbmQgQXJjaGl0ZWN0dXJhbCBNYW5hZ2VtZW50PC9mdWxs
LXRpdGxlPjxhYmJyLTE+RW5nLiBDb25zdHIuIEFyY2hpdC4gTWFuYWdlLjwvYWJici0xPjwvYWx0
LXBlcmlvZGljYWw+PGtleXdvcmRzPjxrZXl3b3JkPk1lZ2EgY29uc3RydWN0aW9uIHByb2plY3Rz
PC9rZXl3b3JkPjxrZXl3b3JkPlByb2plY3Qgc3VjY2Vzczwva2V5d29yZD48a2V5d29yZD5Qcm9q
ZWN0IHRlYW0gbWVtYmVyJmFwb3M7cyBzaWxlbmNlPC9rZXl3b3JkPjxrZXl3b3JkPlRveGljIGxl
YWRlcnNoaXA8L2tleXdvcmQ+PGtleXdvcmQ+SHVtYW4gcmVzb3VyY2UgbWFuYWdlbWVudDwva2V5
d29yZD48a2V5d29yZD5Qcm9qZWN0IG1hbmFnZW1lbnQ8L2tleXdvcmQ+PGtleXdvcmQ+U29mdHdh
cmUgdGVzdGluZzwva2V5d29yZD48a2V5d29yZD5Db25zdHJ1Y3Rpb24gcHJvamVjdHM8L2tleXdv
cmQ+PGtleXdvcmQ+TGVhZGVyc2hpcCBUZWFtPC9rZXl3b3JkPjxrZXl3b3JkPk1lZ2EgY29uc3Ry
dWN0aW9uIHByb2plY3Q8L2tleXdvcmQ+PGtleXdvcmQ+TWVnYSBwcm9qZWN0czwva2V5d29yZD48
a2V5d29yZD5QYWtpc3Rhbjwva2V5d29yZD48a2V5d29yZD5Qcm9qZWN0IHRlYW08L2tleW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d29yZD48a2V5d29yZD5Qcm9qZWN0IHRlYW0gbWVtYmVyIHNpbGVuY2U8L2tleXdvcmQ+PGtleXdv
cmQ+VGVhbSBtZW1iZXJzPC9rZXl3b3JkPjxrZXl3b3JkPkNvbnN0cnVjdGlvbiBpbmR1c3RyeTwv
a2V5d29yZD48L2tleXdvcmRzPjxkYXRlcz48eWVhcj4yMDIyPC95ZWFyPjwvZGF0ZXM+PHB1Ymxp
c2hlcj5FbWVyYWxkIEdyb3VwIEhvbGRpbmdzIEx0ZC48L3B1Ymxpc2hlcj48aXNibj4wOTY5OTk4
OCAoSVNTTik8L2lzYm4+PHdvcmstdHlwZT5BcnRpY2xlPC93b3JrLXR5cGU+PHVybHM+PHJlbGF0
ZWQtdXJscz48dXJsPmh0dHBzOi8vd3d3LnNjb3B1cy5jb20vaW53YXJkL3JlY29yZC51cmk/ZWlk
PTItczIuMC04NTEyNjI4NTEyOSZhbXA7ZG9pPTEwLjExMDglMmZFQ0FNLTA4LTIwMjEtMDc1NSZh
bXA7cGFydG5lcklEPTQwJmFtcDttZDU9MzM4ZDM1NTdmYTg4MmE1N2Q2ZjNhYmMzMWNjZWY3ZTA8
L3VybD48L3JlbGF0ZWQtdXJscz48L3VybHM+PGVsZWN0cm9uaWMtcmVzb3VyY2UtbnVtPjEwLjEx
MDgvRUNBTS0wOC0yMDIxLTA3NTU8L2VsZWN0cm9uaWMtcmVzb3VyY2UtbnVtPjxyZW1vdGUtZGF0
YWJhc2UtbmFtZT5TY29wdXM8L3JlbW90ZS1kYXRhYmFzZS1uYW1lPjxsYW5ndWFnZT5FbmdsaXNo
PC9sYW5ndWFnZT48L3JlY29yZD48L0NpdGU+PENpdGU+PEF1dGhvcj5TdG9sbGJlcmdlcjwvQXV0
aG9yPjxZZWFyPjIwMjI8L1llYXI+PFJlY051bT43NzQxPC9SZWNOdW0+PHJlY29yZD48cmVjLW51
bWJlcj43NzQxPC9yZWMtbnVtYmVyPjxmb3JlaWduLWtleXM+PGtleSBhcHA9IkVOIiBkYi1pZD0i
MHg5czI5cHg4ZHJlYXNlc3oybzU5c2RmdGVkNTJ2dHRydmU1IiB0aW1lc3RhbXA9IjE2NTM0MTAw
MTEiPjc3NDE8L2tleT48L2ZvcmVpZ24ta2V5cz48cmVmLXR5cGUgbmFtZT0iSm91cm5hbCBBcnRp
Y2xlIj4xNzwvcmVmLXR5cGU+PGNvbnRyaWJ1dG9ycz48YXV0aG9ycz48YXV0aG9yPlN0b2xsYmVy
Z2VyLCBKLjwvYXV0aG9yPjxhdXRob3I+QWxpIEFsLUF0d2ksIEEuPC9hdXRob3I+PGF1dGhvcj5E
ZSBDcmVtZXIsIEQuPC9hdXRob3I+PC9hdXRob3JzPjwvY29udHJpYnV0b3JzPjxhdXRoLWFkZHJl
c3M+VlUgQW1zdGVyZGFtLCBOZXRoZXJsYW5kcyYjeEQ7QWwgTXV0aGFubmEgVW5pdmVyc2l0eSwg
SXJhcSYjeEQ7TmF0aW9uYWwgVW5pdmVyc2l0eSBvZiBTaW5nYXBvcmUsIFNpbmdhcG9yZTwvYXV0
aC1hZGRyZXNzPjx0aXRsZXM+PHRpdGxlPlVudGFuZ2xpbmcgdGhlIHRlYW0gc29jaWFsIGNhcGl0
YWzigJN0ZWFtIGlubm92YXRpb24gbGluazogVGhlIHJvbGUgb2YgcHJvcG9ydGlvbmFsIHRhc2sg
Y29uZmxpY3QgYXMgd2VsbCBhcyBncm91cC0gYW5kIGRpZmZlcmVudGlhdGVkIGluZGl2aWR1YWwt
Zm9jdXNlZCB0cmFuc2Zvcm1hdGlvbmFsIGxlYWRlcnNoaXA8L3RpdGxlPjxzZWNvbmRhcnktdGl0
bGU+SHVtYW4gUmVsYXRpb25zPC9zZWNvbmRhcnktdGl0bGU+PGFsdC10aXRsZT5IdW0uIFJlbGF0
LjwvYWx0LXRpdGxlPjwvdGl0bGVzPjxwZXJpb2RpY2FsPjxmdWxsLXRpdGxlPkh1bWFuIFJlbGF0
aW9uczwvZnVsbC10aXRsZT48L3BlcmlvZGljYWw+PGtleXdvcmRzPjxrZXl3b3JkPnRlYW0gaW5u
b3ZhdGlvbjwva2V5d29yZD48a2V5d29yZD50ZWFtIHByb3BvcnRpb25hbCB0YXNrIGNvbmZsaWN0
PC9rZXl3b3JkPjxrZXl3b3JkPnRlYW0gc29jaWFsIGNhcGl0YWw8L2tleXdvcmQ+PGtleXdvcmQ+
dHJhbnNmb3JtYXRpb25hbCBsZWFkZXJzaGlwPC9rZXl3b3JkPjwva2V5d29yZHM+PGRhdGVzPjx5
ZWFyPjIwMjI8L3llYXI+PC9kYXRlcz48cHVibGlzaGVyPlNBR0UgUHVibGljYXRpb25zIEx0ZDwv
cHVibGlzaGVyPjxpc2JuPjAwMTg3MjY3IChJU1NOKTwvaXNibj48d29yay10eXBlPkFydGljbGU8
L3dvcmstdHlwZT48dXJscz48cmVsYXRlZC11cmxzPjx1cmw+aHR0cHM6Ly93d3cuc2NvcHVzLmNv
bS9pbndhcmQvcmVjb3JkLnVyaT9laWQ9Mi1zMi4wLTg1MTI2MTM1NzE2JmFtcDtkb2k9MTAuMTE3
NyUyZjAwMTg3MjY3MjIxMDgwOTk1JmFtcDtwYXJ0bmVySUQ9NDAmYW1wO21kNT0wMGI4Zjc0YjNj
ZjE2MDA1NTgwMzAxZDFhMTU4MmE0YzwvdXJsPjwvcmVsYXRlZC11cmxzPjwvdXJscz48ZWxlY3Ry
b25pYy1yZXNvdXJjZS1udW0+MTAuMTE3Ny8wMDE4NzI2NzIyMTA4MDk5NTwvZWxlY3Ryb25pYy1y
ZXNvdXJjZS1udW0+PHJlbW90ZS1kYXRhYmFzZS1uYW1lPlNjb3B1czwvcmVtb3RlLWRhdGFiYXNl
LW5hbWU+PGxhbmd1YWdlPkVuZ2xpc2g8L2xhbmd1YWdlPjwvcmVjb3JkPjwvQ2l0ZT48Q2l0ZT48
QXV0aG9yPktyb21wYTwvQXV0aG9yPjxZZWFyPjIwMjI8L1llYXI+PFJlY051bT43NzQyPC9SZWNO
dW0+PHJlY29yZD48cmVjLW51bWJlcj43NzQyPC9yZWMtbnVtYmVyPjxmb3JlaWduLWtleXM+PGtl
eSBhcHA9IkVOIiBkYi1pZD0iMHg5czI5cHg4ZHJlYXNlc3oybzU5c2RmdGVkNTJ2dHRydmU1IiB0
aW1lc3RhbXA9IjE2NTM0MTAwMTEiPjc3NDI8L2tleT48L2ZvcmVpZ24ta2V5cz48cmVmLXR5cGUg
bmFtZT0iSm91cm5hbCBBcnRpY2xlIj4xNzwvcmVmLXR5cGU+PGNvbnRyaWJ1dG9ycz48YXV0aG9y
cz48YXV0aG9yPktyb21wYSwgRy4gTS48L2F1dGhvcj48YXV0aG9yPk/igJlNYWhvbnksIEUuPC9h
dXRob3I+PGF1dGhvcj5UYW4sIEouPC9hdXRob3I+PGF1dGhvcj5NdWxsaWdhbiwgTy48L2F1dGhv
cj48YXV0aG9yPkFkYW1pcywgRC48L2F1dGhvcj48L2F1dGhvcnM+PC9jb250cmlidXRvcnM+PGF1
dGgtYWRkcmVzcz5TbGlnby9MZWl0cmltIE1lbnRhbCBIZWFsdGggU2VydmljZXMsIEJ1c2luZXNz
IFNjaG9vbCwgRHVibGluIENpdHkgVW5pdmVyc2l0eSwgRHVibGluIDksIElyZWxhbmQmI3hEO1Ns
aWdvL0xlaXRyaW0gTWVudGFsIEhlYWx0aCBTZXJ2aWNlcywgQ2xhcmlvbiBSZCwgU2xpZ28sIEY5
MSBDRDM0LCBJcmVsYW5kPC9hdXRoLWFkZHJlc3M+PHRpdGxlcz48dGl0bGU+VGhlIEVmZmVjdGl2
ZW5lc3Mgb2YgQ29tbXVuaXR5IE1lbnRhbCBIZWFsdGggVGVhbXMgaW4gUmVsYXRpb24gdG8gVGVh
bSBDb2hlc2lvbiwgQXV0aGVudGljIExlYWRlcnNoaXAgYW5kIFNpemUgb2YgdGhlIFRlYW06IEEg
c3R1ZHkgaW4gdGhlIE5vcnRoIFdlc3Qgb2YgSXJlbGFuZDwvdGl0bGU+PHNlY29uZGFyeS10aXRs
ZT5Db21tdW5pdHkgTWVudGFsIEhlYWx0aCBKb3VybmFsPC9zZWNvbmRhcnktdGl0bGU+PGFsdC10
aXRsZT5Db21tdW5pdHkgTWVudC4gSGVhbHRoIEouPC9hbHQtdGl0bGU+PC90aXRsZXM+PHBlcmlv
ZGljYWw+PGZ1bGwtdGl0bGU+Q29tbXVuaXR5IE1lbnRhbCBIZWFsdGggSm91cm5hbDwvZnVsbC10
aXRsZT48YWJici0xPkNvbW11bml0eSBNZW50LiBIZWFsdGggSi48L2FiYnItMT48YWJici0yPkNv
bW11bml0eSBNZW50IEhlYWx0aCBKPC9hYmJyLTI+PC9wZXJpb2RpY2FsPjxhbHQtcGVyaW9kaWNh
bD48ZnVsbC10aXRsZT5Db21tdW5pdHkgTWVudGFsIEhlYWx0aCBKb3VybmFsPC9mdWxsLXRpdGxl
PjxhYmJyLTE+Q29tbXVuaXR5IE1lbnQuIEhlYWx0aCBKLjwvYWJici0xPjxhYmJyLTI+Q29tbXVu
aXR5IE1lbnQgSGVhbHRoIEo8L2FiYnItMj48L2FsdC1wZXJpb2RpY2FsPjxrZXl3b3Jkcz48a2V5
d29yZD5BdXRoZW50aWMgbGVhZGVyc2hpcDwva2V5d29yZD48a2V5d29yZD5DTUhUczwva2V5d29y
ZD48a2V5d29yZD5Db21tdW5pdHkgTWVudGFsIEhlYWx0aCBUZWFtczwva2V5d29yZD48a2V5d29y
ZD5UZWFtIGNvaGVzaW9uPC9rZXl3b3JkPjxrZXl3b3JkPlRlYW0gZWZmZWN0aXZlbmVzczwva2V5
d29yZD48L2tleXdvcmRzPjxkYXRlcz48eWVhcj4yMDIyPC95ZWFyPjwvZGF0ZXM+PHB1Ymxpc2hl
cj5TcHJpbmdlcjwvcHVibGlzaGVyPjxpc2JuPjAwMTAzODUzIChJU1NOKTwvaXNibj48d29yay10
eXBlPkFydGljbGU8L3dvcmstdHlwZT48dXJscz48cmVsYXRlZC11cmxzPjx1cmw+aHR0cHM6Ly93
d3cuc2NvcHVzLmNvbS9pbndhcmQvcmVjb3JkLnVyaT9laWQ9Mi1zMi4wLTg1MTI0MzA0NTUzJmFt
cDtkb2k9MTAuMTAwNyUyZnMxMDU5Ny0wMjItMDA5NTEtOSZhbXA7cGFydG5lcklEPTQwJmFtcDtt
ZDU9ZjZiOTE0YjVjYzQwMzBlNjlmNjJhNmNkZjIyMDYxZDM8L3VybD48L3JlbGF0ZWQtdXJscz48
L3VybHM+PGVsZWN0cm9uaWMtcmVzb3VyY2UtbnVtPjEwLjEwMDcvczEwNTk3LTAyMi0wMDk1MS05
PC9lbGVjdHJvbmljLXJlc291cmNlLW51bT48cmVtb3RlLWRhdGFiYXNlLW5hbWU+U2NvcHVzPC9y
ZW1vdGUtZGF0YWJhc2UtbmFtZT48bGFuZ3VhZ2U+RW5nbGlzaDwvbGFuZ3VhZ2U+PC9yZWNvcmQ+
PC9DaXRlPjxDaXRlPjxBdXRob3I+THVuZ2VhbnU8L0F1dGhvcj48WWVhcj4yMDIyPC9ZZWFyPjxS
ZWNOdW0+Nzc0MzwvUmVjTnVtPjxyZWNvcmQ+PHJlYy1udW1iZXI+Nzc0MzwvcmVjLW51bWJlcj48
Zm9yZWlnbi1rZXlzPjxrZXkgYXBwPSJFTiIgZGItaWQ9IjB4OXMyOXB4OGRyZWFzZXN6Mm81OXNk
ZnRlZDUydnR0cnZlNSIgdGltZXN0YW1wPSIxNjUzNDEwMDExIj43NzQzPC9rZXk+PC9mb3JlaWdu
LWtleXM+PHJlZi10eXBlIG5hbWU9IkpvdXJuYWwgQXJ0aWNsZSI+MTc8L3JlZi10eXBlPjxjb250
cmlidXRvcnM+PGF1dGhvcnM+PGF1dGhvcj5MdW5nZWFudSwgQS48L2F1dGhvcj48YXV0aG9yPkRl
Q2h1cmNoLCBMLiBBLjwvYXV0aG9yPjxhdXRob3I+Q29udHJhY3RvciwgTi4gUy48L2F1dGhvcj48
L2F1dGhvcnM+PC9jb250cmlidXRvcnM+PGF1dGgtYWRkcmVzcz5Ob3J0aHdlc3Rlcm4gVW5pdmVy
c2l0eSwgMjI0MCBDYW1wdXMgRHJpdmUsIEV2YW5zdG9uLCBJTCA2MDIwOCwgVW5pdGVkIFN0YXRl
czwvYXV0aC1hZGRyZXNzPjx0aXRsZXM+PHRpdGxlPkxlYWRpbmcgdGVhbXMgb3ZlciB0aW1lIHRo
cm91Z2ggc3BhY2U6IENvbXB1dGF0aW9uYWwgZXhwZXJpbWVudHMgb24gbGVhZGVyc2hpcCBuZXR3
b3JrIGFyY2hldHlwZXM8L3RpdGxlPjxzZWNvbmRhcnktdGl0bGU+TGVhZGVyc2hpcCBRdWFydGVy
bHk8L3NlY29uZGFyeS10aXRsZT48YWx0LXRpdGxlPkxlYWRlcnNoLiBRLjwvYWx0LXRpdGxlPjwv
dGl0bGVzPjxwZXJpb2RpY2FsPjxmdWxsLXRpdGxlPkxlYWRlcnNoaXAgUXVhcnRlcmx5PC9mdWxs
LXRpdGxlPjwvcGVyaW9kaWNhbD48a2V5d29yZHM+PGtleXdvcmQ+TGVhZGVyc2hpcCBuZXR3b3Jr
czwva2V5d29yZD48a2V5d29yZD5TaGFyZWQgbGVhZGVyc2hpcDwva2V5d29yZD48a2V5d29yZD5U
ZWFtIG1lbnRhbCBtb2RlbHM8L2tleXdvcmQ+PC9rZXl3b3Jkcz48ZGF0ZXM+PHllYXI+MjAyMjwv
eWVhcj48L2RhdGVzPjxwdWJsaXNoZXI+RWxzZXZpZXIgSW5jLjwvcHVibGlzaGVyPjxpc2JuPjEw
NDg5ODQzIChJU1NOKTwvaXNibj48d29yay10eXBlPkFydGljbGU8L3dvcmstdHlwZT48dXJscz48
cmVsYXRlZC11cmxzPjx1cmw+aHR0cHM6Ly93d3cuc2NvcHVzLmNvbS9pbndhcmQvcmVjb3JkLnVy
aT9laWQ9Mi1zMi4wLTg1MTIyNjMyNTA1JmFtcDtkb2k9MTAuMTAxNiUyZmoubGVhcXVhLjIwMjEu
MTAxNTk1JmFtcDtwYXJ0bmVySUQ9NDAmYW1wO21kNT1iOWRkZTY4YWZlYWVkZDc5ZWFkOWEzOGRi
MDhjMWI2YTwvdXJsPjwvcmVsYXRlZC11cmxzPjwvdXJscz48Y3VzdG9tNz4xMDE1OTU8L2N1c3Rv
bTc+PGVsZWN0cm9uaWMtcmVzb3VyY2UtbnVtPjEwLjEwMTYvai5sZWFxdWEuMjAyMS4xMDE1OTU8
L2VsZWN0cm9uaWMtcmVzb3VyY2UtbnVtPjxyZW1vdGUtZGF0YWJhc2UtbmFtZT5TY29wdXM8L3Jl
bW90ZS1kYXRhYmFzZS1uYW1lPjxsYW5ndWFnZT5FbmdsaXNoPC9sYW5ndWFnZT48L3JlY29yZD48
L0NpdGU+PENpdGU+PEF1dGhvcj5MaW48L0F1dGhvcj48WWVhcj4yMDIyPC9ZZWFyPjxSZWNOdW0+
Nzc0NDwvUmVjTnVtPjxyZWNvcmQ+PHJlYy1udW1iZXI+Nzc0NDwvcmVjLW51bWJlcj48Zm9yZWln
bi1rZXlzPjxrZXkgYXBwPSJFTiIgZGItaWQ9IjB4OXMyOXB4OGRyZWFzZXN6Mm81OXNkZnRlZDUy
dnR0cnZlNSIgdGltZXN0YW1wPSIxNjUzNDEwMDExIj43NzQ0PC9rZXk+PC9mb3JlaWduLWtleXM+
PHJlZi10eXBlIG5hbWU9IkpvdXJuYWwgQXJ0aWNsZSI+MTc8L3JlZi10eXBlPjxjb250cmlidXRv
cnM+PGF1dGhvcnM+PGF1dGhvcj5MaW4sIEMuIFAuPC9hdXRob3I+PGF1dGhvcj5MaXUsIEMuIE0u
PC9hdXRob3I+PGF1dGhvcj5Ic2lhbywgQy4gWS48L2F1dGhvcj48L2F1dGhvcnM+PC9jb250cmli
dXRvcnM+PGF1dGgtYWRkcmVzcz5OYXRpb25hbCBZYW5nIE1pbmcgQ2hpYW8gVHVuZyBVbml2ZXJz
aXR5LCBUYWlwZWksIFRhaXdhbiYjeEQ7VGFta2FuZyBVbml2ZXJzaXR5LCBUYWlwZWksIFRhaXdh
biYjeEQ7TmF0aW9uYWwgQ2hpYW8gVHVuZyBVbml2ZXJzaXR5LCBUYWlwZWksIFRhaXdhbjwvYXV0
aC1hZGRyZXNzPjx0aXRsZXM+PHRpdGxlPkFzc2Vzc2luZyB0cmFuc2FjdGl2ZSBtZW1vcnkgc3lz
dGVtIGFuZCB0ZWFtIHBlcmZvcm1hbmNlOiB0aGUgbW9kZXJhdGluZyByb2xlIG9mIGxlYWRlcnNo
aXAgZWZmaWNhY3k8L3RpdGxlPjxzZWNvbmRhcnktdGl0bGU+VG90YWwgUXVhbGl0eSBNYW5hZ2Vt
ZW50IGFuZCBCdXNpbmVzcyBFeGNlbGxlbmNlPC9zZWNvbmRhcnktdGl0bGU+PGFsdC10aXRsZT5U
b3RhbCBRdWFsLiBNYW5hZ2UuIEJ1cy4gRXhjZWxsZW5jZTwvYWx0LXRpdGxlPjwvdGl0bGVzPjxw
ZXJpb2RpY2FsPjxmdWxsLXRpdGxlPlRvdGFsIFF1YWxpdHkgTWFuYWdlbWVudCBhbmQgQnVzaW5l
c3MgRXhjZWxsZW5jZTwvZnVsbC10aXRsZT48YWJici0xPlRvdGFsIFF1YWwuIE1hbmFnZS4gQnVz
LiBFeGNlbGxlbmNlPC9hYmJyLTE+PC9wZXJpb2RpY2FsPjxhbHQtcGVyaW9kaWNhbD48ZnVsbC10
aXRsZT5Ub3RhbCBRdWFsaXR5IE1hbmFnZW1lbnQgYW5kIEJ1c2luZXNzIEV4Y2VsbGVuY2U8L2Z1
bGwtdGl0bGU+PGFiYnItMT5Ub3RhbCBRdWFsLiBNYW5hZ2UuIEJ1cy4gRXhjZWxsZW5jZTwvYWJi
ci0xPjwvYWx0LXBlcmlvZGljYWw+PHBhZ2VzPjY4My02OTk8L3BhZ2VzPjx2b2x1bWU+MzM8L3Zv
bHVtZT48bnVtYmVyPjUtNjwvbnVtYmVyPjxrZXl3b3Jkcz48a2V5d29yZD5sZWFkZXJzaGlwIGVm
ZmljYWN5PC9rZXl3b3JkPjxrZXl3b3JkPmxlYXJuaW5nIGdvYWwgb3JpZW50YXRpb248L2tleXdv
cmQ+PGtleXdvcmQ+cG9saXRpY3M8L2tleXdvcmQ+PGtleXdvcmQ+c29jaWFsIGludGVyYWN0aW9u
PC9rZXl3b3JkPjxrZXl3b3JkPnRlYW0gcGVyZm9ybWFuY2U8L2tleXdvcmQ+PGtleXdvcmQ+dHJh
bnNhY3RpdmUgbWVtb3J5IHN5c3RlbTwva2V5d29yZD48L2tleXdvcmRzPjxkYXRlcz48eWVhcj4y
MDIyPC95ZWFyPjwvZGF0ZXM+PHB1Ymxpc2hlcj5Sb3V0bGVkZ2U8L3B1Ymxpc2hlcj48aXNibj4x
NDc4MzM2MyAoSVNTTik8L2lzYm4+PHdvcmstdHlwZT5BcnRpY2xlPC93b3JrLXR5cGU+PHVybHM+
PHJlbGF0ZWQtdXJscz48dXJsPmh0dHBzOi8vd3d3LnNjb3B1cy5jb20vaW53YXJkL3JlY29yZC51
cmk/ZWlkPTItczIuMC04NTEwMjQ0ODA4MiZhbXA7ZG9pPTEwLjEwODAlMmYxNDc4MzM2My4yMDIx
LjE4ODg2NDEmYW1wO3BhcnRuZXJJRD00MCZhbXA7bWQ1PWUwNTYxMzMwNzhiMmYxYTk3OTJlMjUw
YTg4MDkzYjgwPC91cmw+PC9yZWxhdGVkLXVybHM+PC91cmxzPjxlbGVjdHJvbmljLXJlc291cmNl
LW51bT4xMC4xMDgwLzE0NzgzMzYzLjIwMjEuMTg4ODY0MTwvZWxlY3Ryb25pYy1yZXNvdXJjZS1u
dW0+PHJlbW90ZS1kYXRhYmFzZS1uYW1lPlNjb3B1czwvcmVtb3RlLWRhdGFiYXNlLW5hbWU+PGxh
bmd1YWdlPkVuZ2xpc2g8L2xhbmd1YWdlPjwvcmVjb3JkPjwv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012406">
        <w:rPr>
          <w:noProof/>
          <w:vertAlign w:val="superscript"/>
        </w:rPr>
        <w:t>129-344</w:t>
      </w:r>
      <w:r>
        <w:fldChar w:fldCharType="end"/>
      </w:r>
    </w:p>
    <w:p w14:paraId="498EE847" w14:textId="77777777" w:rsidR="00012406" w:rsidRDefault="00012406"/>
    <w:p w14:paraId="69F75D84" w14:textId="77777777" w:rsidR="00012406" w:rsidRPr="00012406" w:rsidRDefault="00012406" w:rsidP="00012406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12406">
        <w:t>1.</w:t>
      </w:r>
      <w:r w:rsidRPr="00012406">
        <w:tab/>
        <w:t xml:space="preserve">Hoch, J.E., Pearce, C.L. &amp; Welzel, L. Is the Most Effective Team Leadership Shared? The Impact of Shared Leadership, Age Diversity, and Coordination on Team Performance. </w:t>
      </w:r>
      <w:r w:rsidRPr="00012406">
        <w:rPr>
          <w:i/>
        </w:rPr>
        <w:t>Journal of Personnel Psychology</w:t>
      </w:r>
      <w:r w:rsidRPr="00012406">
        <w:t xml:space="preserve">. </w:t>
      </w:r>
      <w:r w:rsidRPr="00012406">
        <w:rPr>
          <w:b/>
        </w:rPr>
        <w:t>9</w:t>
      </w:r>
      <w:r w:rsidRPr="00012406">
        <w:t>, 105-116 (2010).</w:t>
      </w:r>
    </w:p>
    <w:p w14:paraId="111F398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.</w:t>
      </w:r>
      <w:r w:rsidRPr="00012406">
        <w:tab/>
        <w:t>Künzle, B.</w:t>
      </w:r>
      <w:r w:rsidRPr="00012406">
        <w:rPr>
          <w:i/>
        </w:rPr>
        <w:t>, et al</w:t>
      </w:r>
      <w:r w:rsidRPr="00012406">
        <w:t xml:space="preserve">. Leadership in anaesthesia teams: The most effective leadership is shared. </w:t>
      </w:r>
      <w:r w:rsidRPr="00012406">
        <w:rPr>
          <w:i/>
        </w:rPr>
        <w:t>Quality and Safety in Health Care</w:t>
      </w:r>
      <w:r w:rsidRPr="00012406">
        <w:t xml:space="preserve">. </w:t>
      </w:r>
      <w:r w:rsidRPr="00012406">
        <w:rPr>
          <w:b/>
        </w:rPr>
        <w:t>19</w:t>
      </w:r>
      <w:r w:rsidRPr="00012406">
        <w:t>, (2010).</w:t>
      </w:r>
    </w:p>
    <w:p w14:paraId="55CE314C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.</w:t>
      </w:r>
      <w:r w:rsidRPr="00012406">
        <w:tab/>
        <w:t xml:space="preserve">Dionne, S.D., Sayama, H., Hao, C. &amp; Bush, B.J. The role of leadership in shared mental model convergence and team performance improvement: An agent-based computational model. </w:t>
      </w:r>
      <w:r w:rsidRPr="00012406">
        <w:rPr>
          <w:i/>
        </w:rPr>
        <w:t>Leadership Quarterly</w:t>
      </w:r>
      <w:r w:rsidRPr="00012406">
        <w:t xml:space="preserve">. </w:t>
      </w:r>
      <w:r w:rsidRPr="00012406">
        <w:rPr>
          <w:b/>
        </w:rPr>
        <w:t>21</w:t>
      </w:r>
      <w:r w:rsidRPr="00012406">
        <w:t>, 1035-1049 (2010).</w:t>
      </w:r>
    </w:p>
    <w:p w14:paraId="4305533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4.</w:t>
      </w:r>
      <w:r w:rsidRPr="00012406">
        <w:tab/>
        <w:t xml:space="preserve">Shondrick, S.J., Dinh, J.E. &amp; Lord, R.G. Developments in implicit leadership theory and cognitive science: Applications to improving measurement and understanding alternatives to hierarchical leadership. </w:t>
      </w:r>
      <w:r w:rsidRPr="00012406">
        <w:rPr>
          <w:i/>
        </w:rPr>
        <w:t>Leadership Quarterly</w:t>
      </w:r>
      <w:r w:rsidRPr="00012406">
        <w:t xml:space="preserve">. </w:t>
      </w:r>
      <w:r w:rsidRPr="00012406">
        <w:rPr>
          <w:b/>
        </w:rPr>
        <w:t>21</w:t>
      </w:r>
      <w:r w:rsidRPr="00012406">
        <w:t>, 959-978 (2010).</w:t>
      </w:r>
    </w:p>
    <w:p w14:paraId="65AA5D23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5.</w:t>
      </w:r>
      <w:r w:rsidRPr="00012406">
        <w:tab/>
        <w:t xml:space="preserve">Wang, X.H. &amp; Howell, J.M. Exploring the Dual-Level Effects of Transformational Leadership on Followers. </w:t>
      </w:r>
      <w:r w:rsidRPr="00012406">
        <w:rPr>
          <w:i/>
        </w:rPr>
        <w:t>J. Appl. Psychol.</w:t>
      </w:r>
      <w:r w:rsidRPr="00012406">
        <w:t xml:space="preserve"> </w:t>
      </w:r>
      <w:r w:rsidRPr="00012406">
        <w:rPr>
          <w:b/>
        </w:rPr>
        <w:t>95</w:t>
      </w:r>
      <w:r w:rsidRPr="00012406">
        <w:t>, 1134-1144 (2010).</w:t>
      </w:r>
    </w:p>
    <w:p w14:paraId="56CC104E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6.</w:t>
      </w:r>
      <w:r w:rsidRPr="00012406">
        <w:tab/>
        <w:t xml:space="preserve">Müller, R. &amp; Turner, J.R. Attitudes and leadership competences for project success. </w:t>
      </w:r>
      <w:r w:rsidRPr="00012406">
        <w:rPr>
          <w:i/>
        </w:rPr>
        <w:t>Baltic J. Manage.</w:t>
      </w:r>
      <w:r w:rsidRPr="00012406">
        <w:t xml:space="preserve"> </w:t>
      </w:r>
      <w:r w:rsidRPr="00012406">
        <w:rPr>
          <w:b/>
        </w:rPr>
        <w:t>5</w:t>
      </w:r>
      <w:r w:rsidRPr="00012406">
        <w:t>, 307-329 (2010).</w:t>
      </w:r>
    </w:p>
    <w:p w14:paraId="0B0B5EED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7.</w:t>
      </w:r>
      <w:r w:rsidRPr="00012406">
        <w:tab/>
        <w:t xml:space="preserve">Kathuria, R., Partovi, F.Y. &amp; Greenhaus, J.H. Leadership practices, competitive priorities, and manufacturing group performance. </w:t>
      </w:r>
      <w:r w:rsidRPr="00012406">
        <w:rPr>
          <w:i/>
        </w:rPr>
        <w:t>Int. J. Oper. Prod. Manage.</w:t>
      </w:r>
      <w:r w:rsidRPr="00012406">
        <w:t xml:space="preserve"> </w:t>
      </w:r>
      <w:r w:rsidRPr="00012406">
        <w:rPr>
          <w:b/>
        </w:rPr>
        <w:t>30</w:t>
      </w:r>
      <w:r w:rsidRPr="00012406">
        <w:t>, 1080-1105 (2010).</w:t>
      </w:r>
    </w:p>
    <w:p w14:paraId="5499D3CA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8.</w:t>
      </w:r>
      <w:r w:rsidRPr="00012406">
        <w:tab/>
        <w:t xml:space="preserve">Künzle, B., Zala-Mezö, E., Kolbe, M., Wacker, J. &amp; Grote, G. Substitutes for leadership in anaesthesia teams and their impact on leadership effectiveness. </w:t>
      </w:r>
      <w:r w:rsidRPr="00012406">
        <w:rPr>
          <w:i/>
        </w:rPr>
        <w:t>Eur. J. Work Org. Psychol.</w:t>
      </w:r>
      <w:r w:rsidRPr="00012406">
        <w:t xml:space="preserve"> </w:t>
      </w:r>
      <w:r w:rsidRPr="00012406">
        <w:rPr>
          <w:b/>
        </w:rPr>
        <w:t>19</w:t>
      </w:r>
      <w:r w:rsidRPr="00012406">
        <w:t>, 505-531 (2010).</w:t>
      </w:r>
    </w:p>
    <w:p w14:paraId="27689729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9.</w:t>
      </w:r>
      <w:r w:rsidRPr="00012406">
        <w:tab/>
        <w:t xml:space="preserve">Sumner, M. &amp; Slattery, D. The impact of leadership effectiveness and team processes on team performance in construction. </w:t>
      </w:r>
      <w:r w:rsidRPr="00012406">
        <w:rPr>
          <w:i/>
        </w:rPr>
        <w:t>Int. J. Constr. Educ. Res.</w:t>
      </w:r>
      <w:r w:rsidRPr="00012406">
        <w:t xml:space="preserve"> </w:t>
      </w:r>
      <w:r w:rsidRPr="00012406">
        <w:rPr>
          <w:b/>
        </w:rPr>
        <w:t>6</w:t>
      </w:r>
      <w:r w:rsidRPr="00012406">
        <w:t>, 179-201 (2010).</w:t>
      </w:r>
    </w:p>
    <w:p w14:paraId="569DAD0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0.</w:t>
      </w:r>
      <w:r w:rsidRPr="00012406">
        <w:tab/>
        <w:t xml:space="preserve">Ragaz, N., Berk, A., Ford, D. &amp; Morgan, M. Strategies for family health team leadership: lessons learned by successful teams. </w:t>
      </w:r>
      <w:r w:rsidRPr="00012406">
        <w:rPr>
          <w:i/>
        </w:rPr>
        <w:t>Healthcare quarterly (Toronto, Ont.)</w:t>
      </w:r>
      <w:r w:rsidRPr="00012406">
        <w:t xml:space="preserve">. </w:t>
      </w:r>
      <w:r w:rsidRPr="00012406">
        <w:rPr>
          <w:b/>
        </w:rPr>
        <w:t>13</w:t>
      </w:r>
      <w:r w:rsidRPr="00012406">
        <w:t>, 39-43 (2010).</w:t>
      </w:r>
    </w:p>
    <w:p w14:paraId="537CE052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1.</w:t>
      </w:r>
      <w:r w:rsidRPr="00012406">
        <w:tab/>
        <w:t xml:space="preserve">Zander, L. &amp; Butler, C.L. Leadership modes: Success strategies for multicultural teams. </w:t>
      </w:r>
      <w:r w:rsidRPr="00012406">
        <w:rPr>
          <w:i/>
        </w:rPr>
        <w:t>Scandinavian Journal of Management</w:t>
      </w:r>
      <w:r w:rsidRPr="00012406">
        <w:t xml:space="preserve">. </w:t>
      </w:r>
      <w:r w:rsidRPr="00012406">
        <w:rPr>
          <w:b/>
        </w:rPr>
        <w:t>26</w:t>
      </w:r>
      <w:r w:rsidRPr="00012406">
        <w:t>, 258-267 (2010).</w:t>
      </w:r>
    </w:p>
    <w:p w14:paraId="2C31A053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2.</w:t>
      </w:r>
      <w:r w:rsidRPr="00012406">
        <w:tab/>
        <w:t xml:space="preserve">Manning, T. &amp; Robertson, B. Seniority and gender differences in 360-degree assessments of influencing, leadership and team behaviours. Part 2: Gender differences, conclusions and implications. </w:t>
      </w:r>
      <w:r w:rsidRPr="00012406">
        <w:rPr>
          <w:i/>
        </w:rPr>
        <w:t>Industrial and Commercial Training</w:t>
      </w:r>
      <w:r w:rsidRPr="00012406">
        <w:t xml:space="preserve">. </w:t>
      </w:r>
      <w:r w:rsidRPr="00012406">
        <w:rPr>
          <w:b/>
        </w:rPr>
        <w:t>42</w:t>
      </w:r>
      <w:r w:rsidRPr="00012406">
        <w:t>, 211-219 (2010).</w:t>
      </w:r>
    </w:p>
    <w:p w14:paraId="634EEF68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3.</w:t>
      </w:r>
      <w:r w:rsidRPr="00012406">
        <w:tab/>
        <w:t xml:space="preserve">Korek, S., Felfe, J. &amp; Zaepernick-Rothe, U. Transformational leadership and commitment: A multilevel analysis of group-level influences and mediating processes. </w:t>
      </w:r>
      <w:r w:rsidRPr="00012406">
        <w:rPr>
          <w:i/>
        </w:rPr>
        <w:t>Eur. J. Work Org. Psychol.</w:t>
      </w:r>
      <w:r w:rsidRPr="00012406">
        <w:t xml:space="preserve"> </w:t>
      </w:r>
      <w:r w:rsidRPr="00012406">
        <w:rPr>
          <w:b/>
        </w:rPr>
        <w:t>19</w:t>
      </w:r>
      <w:r w:rsidRPr="00012406">
        <w:t>, 364-387 (2010).</w:t>
      </w:r>
    </w:p>
    <w:p w14:paraId="1610E63A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4.</w:t>
      </w:r>
      <w:r w:rsidRPr="00012406">
        <w:tab/>
        <w:t xml:space="preserve">Tucker, S., Turner, N., Barling, J. &amp; McEvoy, M. Transformational leadership and childrens' aggression in team settings: A short-term longitudinal study. </w:t>
      </w:r>
      <w:r w:rsidRPr="00012406">
        <w:rPr>
          <w:i/>
        </w:rPr>
        <w:t>Leadership Quarterly</w:t>
      </w:r>
      <w:r w:rsidRPr="00012406">
        <w:t xml:space="preserve">. </w:t>
      </w:r>
      <w:r w:rsidRPr="00012406">
        <w:rPr>
          <w:b/>
        </w:rPr>
        <w:t>21</w:t>
      </w:r>
      <w:r w:rsidRPr="00012406">
        <w:t>, 389-399 (2010).</w:t>
      </w:r>
    </w:p>
    <w:p w14:paraId="6F19F13E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5.</w:t>
      </w:r>
      <w:r w:rsidRPr="00012406">
        <w:tab/>
        <w:t xml:space="preserve">Fitzgerald, S. &amp; Schutte, N.S. Increasing transformational leadership through enhancing self-efficacy. </w:t>
      </w:r>
      <w:r w:rsidRPr="00012406">
        <w:rPr>
          <w:i/>
        </w:rPr>
        <w:t>Journal of Management Development</w:t>
      </w:r>
      <w:r w:rsidRPr="00012406">
        <w:t xml:space="preserve">. </w:t>
      </w:r>
      <w:r w:rsidRPr="00012406">
        <w:rPr>
          <w:b/>
        </w:rPr>
        <w:t>29</w:t>
      </w:r>
      <w:r w:rsidRPr="00012406">
        <w:t>, 495-505 (2010).</w:t>
      </w:r>
    </w:p>
    <w:p w14:paraId="733B044C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6.</w:t>
      </w:r>
      <w:r w:rsidRPr="00012406">
        <w:tab/>
        <w:t xml:space="preserve">Taylor, H.A., Greene, B.R. &amp; Filerman, G.L. A conceptual model for transformational clinical leadership within primary care group practice. </w:t>
      </w:r>
      <w:r w:rsidRPr="00012406">
        <w:rPr>
          <w:i/>
        </w:rPr>
        <w:t>J. Ambul. Care Manage.</w:t>
      </w:r>
      <w:r w:rsidRPr="00012406">
        <w:t xml:space="preserve"> </w:t>
      </w:r>
      <w:r w:rsidRPr="00012406">
        <w:rPr>
          <w:b/>
        </w:rPr>
        <w:t>33</w:t>
      </w:r>
      <w:r w:rsidRPr="00012406">
        <w:t>, 97-107 (2010).</w:t>
      </w:r>
    </w:p>
    <w:p w14:paraId="2E18BCA2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7.</w:t>
      </w:r>
      <w:r w:rsidRPr="00012406">
        <w:tab/>
        <w:t xml:space="preserve">Fairfield, K.D. Growing up and growing out: Emerging adults learn management through service-learning. </w:t>
      </w:r>
      <w:r w:rsidRPr="00012406">
        <w:rPr>
          <w:i/>
        </w:rPr>
        <w:t>J. Manage. Educ.</w:t>
      </w:r>
      <w:r w:rsidRPr="00012406">
        <w:t xml:space="preserve"> </w:t>
      </w:r>
      <w:r w:rsidRPr="00012406">
        <w:rPr>
          <w:b/>
        </w:rPr>
        <w:t>34</w:t>
      </w:r>
      <w:r w:rsidRPr="00012406">
        <w:t>, 113-141 (2010).</w:t>
      </w:r>
    </w:p>
    <w:p w14:paraId="4F5CE70D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8.</w:t>
      </w:r>
      <w:r w:rsidRPr="00012406">
        <w:tab/>
        <w:t xml:space="preserve">Zheng, W., Khoury, A.E. &amp; Grobmeier, C. How do leadership and context matter in r&amp;d team innovation?–a multiple case study. </w:t>
      </w:r>
      <w:r w:rsidRPr="00012406">
        <w:rPr>
          <w:i/>
        </w:rPr>
        <w:t>Human Resource Development International</w:t>
      </w:r>
      <w:r w:rsidRPr="00012406">
        <w:t xml:space="preserve">. </w:t>
      </w:r>
      <w:r w:rsidRPr="00012406">
        <w:rPr>
          <w:b/>
        </w:rPr>
        <w:t>13</w:t>
      </w:r>
      <w:r w:rsidRPr="00012406">
        <w:t>, 265-283 (2010).</w:t>
      </w:r>
    </w:p>
    <w:p w14:paraId="60DC85C5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9.</w:t>
      </w:r>
      <w:r w:rsidRPr="00012406">
        <w:tab/>
        <w:t xml:space="preserve">Gupta, V.K., Huang, R. &amp; Niranjan, S. A longitudinal examination of the relationship between Team Leadership and Performance. </w:t>
      </w:r>
      <w:r w:rsidRPr="00012406">
        <w:rPr>
          <w:i/>
        </w:rPr>
        <w:t>J. Leadersh. Organ. Stud.</w:t>
      </w:r>
      <w:r w:rsidRPr="00012406">
        <w:t xml:space="preserve"> </w:t>
      </w:r>
      <w:r w:rsidRPr="00012406">
        <w:rPr>
          <w:b/>
        </w:rPr>
        <w:t>17</w:t>
      </w:r>
      <w:r w:rsidRPr="00012406">
        <w:t>, 335-350 (2010).</w:t>
      </w:r>
    </w:p>
    <w:p w14:paraId="451DFA9C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0.</w:t>
      </w:r>
      <w:r w:rsidRPr="00012406">
        <w:tab/>
        <w:t xml:space="preserve">Carmeli, A. &amp; Waldman, D.A. Leadership, behavioral context, and the performance of work groups in a knowledge-intensive setting. </w:t>
      </w:r>
      <w:r w:rsidRPr="00012406">
        <w:rPr>
          <w:i/>
        </w:rPr>
        <w:t>Journal of Technology Transfer</w:t>
      </w:r>
      <w:r w:rsidRPr="00012406">
        <w:t xml:space="preserve">. </w:t>
      </w:r>
      <w:r w:rsidRPr="00012406">
        <w:rPr>
          <w:b/>
        </w:rPr>
        <w:t>35</w:t>
      </w:r>
      <w:r w:rsidRPr="00012406">
        <w:t>, 384-400 (2010).</w:t>
      </w:r>
    </w:p>
    <w:p w14:paraId="3D58AE1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1.</w:t>
      </w:r>
      <w:r w:rsidRPr="00012406">
        <w:tab/>
        <w:t xml:space="preserve">Morgeson, F.P., DeRue, D.S. &amp; Karam, E.P. Leadership in teams: A functional approach to understanding leadership structures and processes. </w:t>
      </w:r>
      <w:r w:rsidRPr="00012406">
        <w:rPr>
          <w:i/>
        </w:rPr>
        <w:t>Journal of Management</w:t>
      </w:r>
      <w:r w:rsidRPr="00012406">
        <w:t xml:space="preserve">. </w:t>
      </w:r>
      <w:r w:rsidRPr="00012406">
        <w:rPr>
          <w:b/>
        </w:rPr>
        <w:t>36</w:t>
      </w:r>
      <w:r w:rsidRPr="00012406">
        <w:t>, 5-39 (2010).</w:t>
      </w:r>
    </w:p>
    <w:p w14:paraId="6A1867AB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2.</w:t>
      </w:r>
      <w:r w:rsidRPr="00012406">
        <w:tab/>
        <w:t xml:space="preserve">Charbonnier-Voirin, A., El Akremi, A. &amp; Vandenberghe, C. A Multilevel Model of Transformational Leadership and Adaptive Performance and the Moderating Role of Climate for Innovation. </w:t>
      </w:r>
      <w:r w:rsidRPr="00012406">
        <w:rPr>
          <w:i/>
        </w:rPr>
        <w:t>Group &amp; Organization Management</w:t>
      </w:r>
      <w:r w:rsidRPr="00012406">
        <w:t xml:space="preserve">. </w:t>
      </w:r>
      <w:r w:rsidRPr="00012406">
        <w:rPr>
          <w:b/>
        </w:rPr>
        <w:t>35</w:t>
      </w:r>
      <w:r w:rsidRPr="00012406">
        <w:t>, 699-726 (2010).</w:t>
      </w:r>
    </w:p>
    <w:p w14:paraId="5DF2C26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3.</w:t>
      </w:r>
      <w:r w:rsidRPr="00012406">
        <w:tab/>
        <w:t xml:space="preserve">Wu, J.B., Tsui, A.S. &amp; Kinicki, A.J. Consequences of Differentiated Leadership in Groups. </w:t>
      </w:r>
      <w:r w:rsidRPr="00012406">
        <w:rPr>
          <w:i/>
        </w:rPr>
        <w:t>Acad. Manage. J.</w:t>
      </w:r>
      <w:r w:rsidRPr="00012406">
        <w:t xml:space="preserve"> </w:t>
      </w:r>
      <w:r w:rsidRPr="00012406">
        <w:rPr>
          <w:b/>
        </w:rPr>
        <w:t>53</w:t>
      </w:r>
      <w:r w:rsidRPr="00012406">
        <w:t>, 90-106 (2010).</w:t>
      </w:r>
    </w:p>
    <w:p w14:paraId="27EFDA09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4.</w:t>
      </w:r>
      <w:r w:rsidRPr="00012406">
        <w:tab/>
        <w:t xml:space="preserve">Cote, S., Lopes, P.N., Salovey, P. &amp; Miners, C.T.H. Emotional intelligence and leadership emergence in small groups. </w:t>
      </w:r>
      <w:r w:rsidRPr="00012406">
        <w:rPr>
          <w:i/>
        </w:rPr>
        <w:t>Leadership Quarterly</w:t>
      </w:r>
      <w:r w:rsidRPr="00012406">
        <w:t xml:space="preserve">. </w:t>
      </w:r>
      <w:r w:rsidRPr="00012406">
        <w:rPr>
          <w:b/>
        </w:rPr>
        <w:t>21</w:t>
      </w:r>
      <w:r w:rsidRPr="00012406">
        <w:t>, 496-508 (2010).</w:t>
      </w:r>
    </w:p>
    <w:p w14:paraId="0E999D24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lastRenderedPageBreak/>
        <w:t>25.</w:t>
      </w:r>
      <w:r w:rsidRPr="00012406">
        <w:tab/>
        <w:t xml:space="preserve">Miles, J.R. &amp; Kivlighan, D.M., Jr. Co-Leader Similarity and Group Climate in Group Interventions: Testing the Co-Leadership, Team Cognition-Team Diversity Model. </w:t>
      </w:r>
      <w:r w:rsidRPr="00012406">
        <w:rPr>
          <w:i/>
        </w:rPr>
        <w:t>Group Dynamics-Theory Research and Practice</w:t>
      </w:r>
      <w:r w:rsidRPr="00012406">
        <w:t xml:space="preserve">. </w:t>
      </w:r>
      <w:r w:rsidRPr="00012406">
        <w:rPr>
          <w:b/>
        </w:rPr>
        <w:t>14</w:t>
      </w:r>
      <w:r w:rsidRPr="00012406">
        <w:t>, 114-122 (2010).</w:t>
      </w:r>
    </w:p>
    <w:p w14:paraId="23768E8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6.</w:t>
      </w:r>
      <w:r w:rsidRPr="00012406">
        <w:tab/>
        <w:t xml:space="preserve">Tuckman, B.W. Leadership Teams: Developing and Sustaining High Performance. </w:t>
      </w:r>
      <w:r w:rsidRPr="00012406">
        <w:rPr>
          <w:i/>
        </w:rPr>
        <w:t>Management Decision</w:t>
      </w:r>
      <w:r w:rsidRPr="00012406">
        <w:t xml:space="preserve">. </w:t>
      </w:r>
      <w:r w:rsidRPr="00012406">
        <w:rPr>
          <w:b/>
        </w:rPr>
        <w:t>48</w:t>
      </w:r>
      <w:r w:rsidRPr="00012406">
        <w:t>, 340-344 (2010).</w:t>
      </w:r>
    </w:p>
    <w:p w14:paraId="41F04FC4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7.</w:t>
      </w:r>
      <w:r w:rsidRPr="00012406">
        <w:tab/>
        <w:t xml:space="preserve">Williams, H.M., Parker, S.K. &amp; Turner, N. Proactively performing teams: The role of work design, transformational leadership, and team composition. </w:t>
      </w:r>
      <w:r w:rsidRPr="00012406">
        <w:rPr>
          <w:i/>
        </w:rPr>
        <w:t>Journal of Occupational and Organizational Psychology</w:t>
      </w:r>
      <w:r w:rsidRPr="00012406">
        <w:t xml:space="preserve">. </w:t>
      </w:r>
      <w:r w:rsidRPr="00012406">
        <w:rPr>
          <w:b/>
        </w:rPr>
        <w:t>83</w:t>
      </w:r>
      <w:r w:rsidRPr="00012406">
        <w:t>, 301-324 (2010).</w:t>
      </w:r>
    </w:p>
    <w:p w14:paraId="24C04771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8.</w:t>
      </w:r>
      <w:r w:rsidRPr="00012406">
        <w:tab/>
        <w:t xml:space="preserve">Lee, P., Gillespie, N., Mann, L. &amp; Wearing, A. Leadership and trust: Their effect on knowledge sharing and team performance. </w:t>
      </w:r>
      <w:r w:rsidRPr="00012406">
        <w:rPr>
          <w:i/>
        </w:rPr>
        <w:t>Management Learning</w:t>
      </w:r>
      <w:r w:rsidRPr="00012406">
        <w:t xml:space="preserve">. </w:t>
      </w:r>
      <w:r w:rsidRPr="00012406">
        <w:rPr>
          <w:b/>
        </w:rPr>
        <w:t>41</w:t>
      </w:r>
      <w:r w:rsidRPr="00012406">
        <w:t>, 473-491 (2010).</w:t>
      </w:r>
    </w:p>
    <w:p w14:paraId="27AEF38A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9.</w:t>
      </w:r>
      <w:r w:rsidRPr="00012406">
        <w:tab/>
        <w:t xml:space="preserve">Hüttermann, H. &amp; Boerner, S. Fostering innovation in functionally diverse teams: The two faces of transformational leadership. </w:t>
      </w:r>
      <w:r w:rsidRPr="00012406">
        <w:rPr>
          <w:i/>
        </w:rPr>
        <w:t>Eur. J. Work Org. Psychol.</w:t>
      </w:r>
      <w:r w:rsidRPr="00012406">
        <w:t xml:space="preserve"> </w:t>
      </w:r>
      <w:r w:rsidRPr="00012406">
        <w:rPr>
          <w:b/>
        </w:rPr>
        <w:t>20</w:t>
      </w:r>
      <w:r w:rsidRPr="00012406">
        <w:t>, 833-854 (2011).</w:t>
      </w:r>
    </w:p>
    <w:p w14:paraId="50C34A03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0.</w:t>
      </w:r>
      <w:r w:rsidRPr="00012406">
        <w:tab/>
        <w:t xml:space="preserve">Kurt, T., Duyar, I. &amp; Çalik, T. Are we legitimate yet?: A closer look at the casual relationship mechanisms among principal leadership, teacher self-efficacy and collective efficacy. </w:t>
      </w:r>
      <w:r w:rsidRPr="00012406">
        <w:rPr>
          <w:i/>
        </w:rPr>
        <w:t>Journal of Management Development</w:t>
      </w:r>
      <w:r w:rsidRPr="00012406">
        <w:t xml:space="preserve">. </w:t>
      </w:r>
      <w:r w:rsidRPr="00012406">
        <w:rPr>
          <w:b/>
        </w:rPr>
        <w:t>31</w:t>
      </w:r>
      <w:r w:rsidRPr="00012406">
        <w:t>, 71-86 (2011).</w:t>
      </w:r>
    </w:p>
    <w:p w14:paraId="7E020EEF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1.</w:t>
      </w:r>
      <w:r w:rsidRPr="00012406">
        <w:tab/>
        <w:t xml:space="preserve">Vandewaerde, M., Voordeckers, W., Lambrechts, F. &amp; Bammens, Y. Board Team Leadership Revisited: A Conceptual Model of Shared Leadership in the Boardroom. </w:t>
      </w:r>
      <w:r w:rsidRPr="00012406">
        <w:rPr>
          <w:i/>
        </w:rPr>
        <w:t>Journal of Business Ethics</w:t>
      </w:r>
      <w:r w:rsidRPr="00012406">
        <w:t xml:space="preserve">. </w:t>
      </w:r>
      <w:r w:rsidRPr="00012406">
        <w:rPr>
          <w:b/>
        </w:rPr>
        <w:t>104</w:t>
      </w:r>
      <w:r w:rsidRPr="00012406">
        <w:t>, 403-420 (2011).</w:t>
      </w:r>
    </w:p>
    <w:p w14:paraId="20DADEB3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2.</w:t>
      </w:r>
      <w:r w:rsidRPr="00012406">
        <w:tab/>
        <w:t xml:space="preserve">Zhang, Z. &amp; Peterson, S.J. Advice Networks in Teams: The Role of Transformational Leadership and Members' Core Self-Evaluations. </w:t>
      </w:r>
      <w:r w:rsidRPr="00012406">
        <w:rPr>
          <w:i/>
        </w:rPr>
        <w:t>J. Appl. Psychol.</w:t>
      </w:r>
      <w:r w:rsidRPr="00012406">
        <w:t xml:space="preserve"> </w:t>
      </w:r>
      <w:r w:rsidRPr="00012406">
        <w:rPr>
          <w:b/>
        </w:rPr>
        <w:t>96</w:t>
      </w:r>
      <w:r w:rsidRPr="00012406">
        <w:t>, 1004-1017 (2011).</w:t>
      </w:r>
    </w:p>
    <w:p w14:paraId="233131C5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3.</w:t>
      </w:r>
      <w:r w:rsidRPr="00012406">
        <w:tab/>
        <w:t xml:space="preserve">Rowold, J. Relationship between leadership behaviors and performance: The moderating role of a work team's level of age, gender, and cultural heterogeneity. </w:t>
      </w:r>
      <w:r w:rsidRPr="00012406">
        <w:rPr>
          <w:i/>
        </w:rPr>
        <w:t>Leadersh. Organ. Dev. J.</w:t>
      </w:r>
      <w:r w:rsidRPr="00012406">
        <w:t xml:space="preserve"> </w:t>
      </w:r>
      <w:r w:rsidRPr="00012406">
        <w:rPr>
          <w:b/>
        </w:rPr>
        <w:t>32</w:t>
      </w:r>
      <w:r w:rsidRPr="00012406">
        <w:t>, 628-647 (2011).</w:t>
      </w:r>
    </w:p>
    <w:p w14:paraId="3FDE4336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4.</w:t>
      </w:r>
      <w:r w:rsidRPr="00012406">
        <w:tab/>
        <w:t xml:space="preserve">Bradford, S.K. Leadership, collective efficacy and team performance: A new paradigm for the next generation. </w:t>
      </w:r>
      <w:r w:rsidRPr="00012406">
        <w:rPr>
          <w:i/>
        </w:rPr>
        <w:t>Int. J. Web-Based Learn. Teach. Technol.</w:t>
      </w:r>
      <w:r w:rsidRPr="00012406">
        <w:t xml:space="preserve"> </w:t>
      </w:r>
      <w:r w:rsidRPr="00012406">
        <w:rPr>
          <w:b/>
        </w:rPr>
        <w:t>6</w:t>
      </w:r>
      <w:r w:rsidRPr="00012406">
        <w:t>, 35-45 (2011).</w:t>
      </w:r>
    </w:p>
    <w:p w14:paraId="7A16A6B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5.</w:t>
      </w:r>
      <w:r w:rsidRPr="00012406">
        <w:tab/>
        <w:t xml:space="preserve">Bai, X. &amp; Roberts, W. Taoism and its model of traits of successful leaders. </w:t>
      </w:r>
      <w:r w:rsidRPr="00012406">
        <w:rPr>
          <w:i/>
        </w:rPr>
        <w:t>Journal of Management Development</w:t>
      </w:r>
      <w:r w:rsidRPr="00012406">
        <w:t xml:space="preserve">. </w:t>
      </w:r>
      <w:r w:rsidRPr="00012406">
        <w:rPr>
          <w:b/>
        </w:rPr>
        <w:t>30</w:t>
      </w:r>
      <w:r w:rsidRPr="00012406">
        <w:t>, 724-739 (2011).</w:t>
      </w:r>
    </w:p>
    <w:p w14:paraId="22F5C6B8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6.</w:t>
      </w:r>
      <w:r w:rsidRPr="00012406">
        <w:tab/>
        <w:t xml:space="preserve">Schaubroeck, J., Lam, S.S.K. &amp; Peng, A.C. Cognition-Based and Affect-Based Trust as Mediators of Leader Behavior Influences on Team Performance. </w:t>
      </w:r>
      <w:r w:rsidRPr="00012406">
        <w:rPr>
          <w:i/>
        </w:rPr>
        <w:t>J. Appl. Psychol.</w:t>
      </w:r>
      <w:r w:rsidRPr="00012406">
        <w:t xml:space="preserve"> </w:t>
      </w:r>
      <w:r w:rsidRPr="00012406">
        <w:rPr>
          <w:b/>
        </w:rPr>
        <w:t>96</w:t>
      </w:r>
      <w:r w:rsidRPr="00012406">
        <w:t>, 863-871 (2011).</w:t>
      </w:r>
    </w:p>
    <w:p w14:paraId="17A04D49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7.</w:t>
      </w:r>
      <w:r w:rsidRPr="00012406">
        <w:tab/>
        <w:t xml:space="preserve">Hu, J. &amp; Liden, R.C. Antecedents of Team Potency and Team Effectiveness: An Examination of Goal and Process Clarity and Servant Leadership. </w:t>
      </w:r>
      <w:r w:rsidRPr="00012406">
        <w:rPr>
          <w:i/>
        </w:rPr>
        <w:t>J. Appl. Psychol.</w:t>
      </w:r>
      <w:r w:rsidRPr="00012406">
        <w:t xml:space="preserve"> </w:t>
      </w:r>
      <w:r w:rsidRPr="00012406">
        <w:rPr>
          <w:b/>
        </w:rPr>
        <w:t>96</w:t>
      </w:r>
      <w:r w:rsidRPr="00012406">
        <w:t>, 851-862 (2011).</w:t>
      </w:r>
    </w:p>
    <w:p w14:paraId="1E776ED1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8.</w:t>
      </w:r>
      <w:r w:rsidRPr="00012406">
        <w:tab/>
        <w:t xml:space="preserve">Sullivan, R.S. Business schools and the innovation conundrum. </w:t>
      </w:r>
      <w:r w:rsidRPr="00012406">
        <w:rPr>
          <w:i/>
        </w:rPr>
        <w:t>Journal of Management Development</w:t>
      </w:r>
      <w:r w:rsidRPr="00012406">
        <w:t xml:space="preserve">. </w:t>
      </w:r>
      <w:r w:rsidRPr="00012406">
        <w:rPr>
          <w:b/>
        </w:rPr>
        <w:t>30</w:t>
      </w:r>
      <w:r w:rsidRPr="00012406">
        <w:t>, 492-498 (2011).</w:t>
      </w:r>
    </w:p>
    <w:p w14:paraId="4254DC4C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9.</w:t>
      </w:r>
      <w:r w:rsidRPr="00012406">
        <w:tab/>
        <w:t xml:space="preserve">Tung, H.L. &amp; Chang, Y.H. Effects of empowering leadership on performance in management team: Mediating effects of knowledge sharing and team cohesion. </w:t>
      </w:r>
      <w:r w:rsidRPr="00012406">
        <w:rPr>
          <w:i/>
        </w:rPr>
        <w:t>Journal of Chinese Human Resources Management</w:t>
      </w:r>
      <w:r w:rsidRPr="00012406">
        <w:t xml:space="preserve">. </w:t>
      </w:r>
      <w:r w:rsidRPr="00012406">
        <w:rPr>
          <w:b/>
        </w:rPr>
        <w:t>2</w:t>
      </w:r>
      <w:r w:rsidRPr="00012406">
        <w:t>, 43-60 (2011).</w:t>
      </w:r>
    </w:p>
    <w:p w14:paraId="6A71792C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40.</w:t>
      </w:r>
      <w:r w:rsidRPr="00012406">
        <w:tab/>
        <w:t xml:space="preserve">Boies, K., Lvina, E. &amp; Martens, M.L. Shared leadership and team performance in a business strategy simulation. </w:t>
      </w:r>
      <w:r w:rsidRPr="00012406">
        <w:rPr>
          <w:i/>
        </w:rPr>
        <w:t>Journal of Personnel Psychology</w:t>
      </w:r>
      <w:r w:rsidRPr="00012406">
        <w:t xml:space="preserve">. </w:t>
      </w:r>
      <w:r w:rsidRPr="00012406">
        <w:rPr>
          <w:b/>
        </w:rPr>
        <w:t>9</w:t>
      </w:r>
      <w:r w:rsidRPr="00012406">
        <w:t>, 195-202 (2011).</w:t>
      </w:r>
    </w:p>
    <w:p w14:paraId="192BAB66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41.</w:t>
      </w:r>
      <w:r w:rsidRPr="00012406">
        <w:tab/>
        <w:t xml:space="preserve">Gifford, W., Davies, B., Tourangeau, A. &amp; Lefebre, N. Developing team leadership to facilitate guideline utilization: Planning and evaluating a 3-month intervention strategy. </w:t>
      </w:r>
      <w:r w:rsidRPr="00012406">
        <w:rPr>
          <w:i/>
        </w:rPr>
        <w:t>Journal of Nursing Management</w:t>
      </w:r>
      <w:r w:rsidRPr="00012406">
        <w:t xml:space="preserve">. </w:t>
      </w:r>
      <w:r w:rsidRPr="00012406">
        <w:rPr>
          <w:b/>
        </w:rPr>
        <w:t>19</w:t>
      </w:r>
      <w:r w:rsidRPr="00012406">
        <w:t>, 121-132 (2011).</w:t>
      </w:r>
    </w:p>
    <w:p w14:paraId="2E795ABB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42.</w:t>
      </w:r>
      <w:r w:rsidRPr="00012406">
        <w:tab/>
        <w:t xml:space="preserve">Zhang, X.-a., Cao, Q. &amp; Tjosvold, D. Linking Transformational Leadership and Team Performance: A Conflict Management Approach. </w:t>
      </w:r>
      <w:r w:rsidRPr="00012406">
        <w:rPr>
          <w:i/>
        </w:rPr>
        <w:t>Journal of Management Studies</w:t>
      </w:r>
      <w:r w:rsidRPr="00012406">
        <w:t xml:space="preserve">. </w:t>
      </w:r>
      <w:r w:rsidRPr="00012406">
        <w:rPr>
          <w:b/>
        </w:rPr>
        <w:t>48</w:t>
      </w:r>
      <w:r w:rsidRPr="00012406">
        <w:t>, 1586-1611 (2011).</w:t>
      </w:r>
    </w:p>
    <w:p w14:paraId="0C00A299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43.</w:t>
      </w:r>
      <w:r w:rsidRPr="00012406">
        <w:tab/>
        <w:t xml:space="preserve">Davison, R.B., Hollenbeck, J.R., Barnes, C.M., Sleesman, D.J. &amp; Ilgen, D.R. Coordinated Action in Multiteam Systems. </w:t>
      </w:r>
      <w:r w:rsidRPr="00012406">
        <w:rPr>
          <w:i/>
        </w:rPr>
        <w:t>J. Appl. Psychol.</w:t>
      </w:r>
      <w:r w:rsidRPr="00012406">
        <w:t xml:space="preserve"> </w:t>
      </w:r>
      <w:r w:rsidRPr="00012406">
        <w:rPr>
          <w:b/>
        </w:rPr>
        <w:t>97</w:t>
      </w:r>
      <w:r w:rsidRPr="00012406">
        <w:t>, 808-824 (2012).</w:t>
      </w:r>
    </w:p>
    <w:p w14:paraId="01817153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44.</w:t>
      </w:r>
      <w:r w:rsidRPr="00012406">
        <w:tab/>
        <w:t xml:space="preserve">Yan, S.F., Gu, B. &amp; Tang, Y.Q. The influences of transformational leadership on team innovation climate and team innovation performance. </w:t>
      </w:r>
      <w:r w:rsidRPr="00012406">
        <w:rPr>
          <w:i/>
        </w:rPr>
        <w:t>Adv. Inf. Sci. Serv. Sci.</w:t>
      </w:r>
      <w:r w:rsidRPr="00012406">
        <w:t xml:space="preserve"> </w:t>
      </w:r>
      <w:r w:rsidRPr="00012406">
        <w:rPr>
          <w:b/>
        </w:rPr>
        <w:t>4</w:t>
      </w:r>
      <w:r w:rsidRPr="00012406">
        <w:t>, 132-140 (2012).</w:t>
      </w:r>
    </w:p>
    <w:p w14:paraId="6D95F654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45.</w:t>
      </w:r>
      <w:r w:rsidRPr="00012406">
        <w:tab/>
        <w:t xml:space="preserve">Walumbwa, F.O., Morrison, E.W. &amp; Christensen, A.L. Ethical leadership and group in-role performance: The mediating roles of group conscientiousness and group voice. </w:t>
      </w:r>
      <w:r w:rsidRPr="00012406">
        <w:rPr>
          <w:i/>
        </w:rPr>
        <w:t>Leadership Quarterly</w:t>
      </w:r>
      <w:r w:rsidRPr="00012406">
        <w:t xml:space="preserve">. </w:t>
      </w:r>
      <w:r w:rsidRPr="00012406">
        <w:rPr>
          <w:b/>
        </w:rPr>
        <w:t>23</w:t>
      </w:r>
      <w:r w:rsidRPr="00012406">
        <w:t>, 953-964 (2012).</w:t>
      </w:r>
    </w:p>
    <w:p w14:paraId="61A2BEA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46.</w:t>
      </w:r>
      <w:r w:rsidRPr="00012406">
        <w:tab/>
        <w:t xml:space="preserve">Wang, X.H.F. &amp; Howell, J.M. A multilevel study of transformational leadership, identification, and follower outcomes. </w:t>
      </w:r>
      <w:r w:rsidRPr="00012406">
        <w:rPr>
          <w:i/>
        </w:rPr>
        <w:t>Leadership Quarterly</w:t>
      </w:r>
      <w:r w:rsidRPr="00012406">
        <w:t xml:space="preserve">. </w:t>
      </w:r>
      <w:r w:rsidRPr="00012406">
        <w:rPr>
          <w:b/>
        </w:rPr>
        <w:t>23</w:t>
      </w:r>
      <w:r w:rsidRPr="00012406">
        <w:t>, 775-790 (2012).</w:t>
      </w:r>
    </w:p>
    <w:p w14:paraId="4B02498B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47.</w:t>
      </w:r>
      <w:r w:rsidRPr="00012406">
        <w:tab/>
        <w:t xml:space="preserve">Ramthun, A.J. &amp; Matkin, G.S. Multicultural Shared Leadership: A Conceptual Model of Shared Leadership in Culturally Diverse Teams. </w:t>
      </w:r>
      <w:r w:rsidRPr="00012406">
        <w:rPr>
          <w:i/>
        </w:rPr>
        <w:t>J. Leadersh. Organ. Stud.</w:t>
      </w:r>
      <w:r w:rsidRPr="00012406">
        <w:t xml:space="preserve"> </w:t>
      </w:r>
      <w:r w:rsidRPr="00012406">
        <w:rPr>
          <w:b/>
        </w:rPr>
        <w:t>19</w:t>
      </w:r>
      <w:r w:rsidRPr="00012406">
        <w:t>, 303-314 (2012).</w:t>
      </w:r>
    </w:p>
    <w:p w14:paraId="005BED1E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48.</w:t>
      </w:r>
      <w:r w:rsidRPr="00012406">
        <w:tab/>
        <w:t xml:space="preserve">Colbert, A.E., Judge, T.A., Choi, D. &amp; Wang, G. Assessing the trait theory of leadership using self and observer ratings of personality: The mediating role of contributions to group success. </w:t>
      </w:r>
      <w:r w:rsidRPr="00012406">
        <w:rPr>
          <w:i/>
        </w:rPr>
        <w:t>Leadership Quarterly</w:t>
      </w:r>
      <w:r w:rsidRPr="00012406">
        <w:t xml:space="preserve">. </w:t>
      </w:r>
      <w:r w:rsidRPr="00012406">
        <w:rPr>
          <w:b/>
        </w:rPr>
        <w:t>23</w:t>
      </w:r>
      <w:r w:rsidRPr="00012406">
        <w:t>, 670-685 (2012).</w:t>
      </w:r>
    </w:p>
    <w:p w14:paraId="24E1FC38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lastRenderedPageBreak/>
        <w:t>49.</w:t>
      </w:r>
      <w:r w:rsidRPr="00012406">
        <w:tab/>
        <w:t xml:space="preserve">Wang, A.C., Hsieh, H.H., Tsai, C.Y. &amp; Cheng, B.S. Does Value Congruence Lead to Voice? Cooperative Voice and Cooperative Silence under Team and Differentiated Transformational Leadership. </w:t>
      </w:r>
      <w:r w:rsidRPr="00012406">
        <w:rPr>
          <w:i/>
        </w:rPr>
        <w:t>Management and Organization Review</w:t>
      </w:r>
      <w:r w:rsidRPr="00012406">
        <w:t xml:space="preserve">. </w:t>
      </w:r>
      <w:r w:rsidRPr="00012406">
        <w:rPr>
          <w:b/>
        </w:rPr>
        <w:t>8</w:t>
      </w:r>
      <w:r w:rsidRPr="00012406">
        <w:t>, 341-370 (2012).</w:t>
      </w:r>
    </w:p>
    <w:p w14:paraId="3B2C1167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50.</w:t>
      </w:r>
      <w:r w:rsidRPr="00012406">
        <w:tab/>
        <w:t xml:space="preserve">Hauschildt, K. &amp; Konradt, U. Self-leadership and team members' work role performance. </w:t>
      </w:r>
      <w:r w:rsidRPr="00012406">
        <w:rPr>
          <w:i/>
        </w:rPr>
        <w:t>J. Manage. Psychol.</w:t>
      </w:r>
      <w:r w:rsidRPr="00012406">
        <w:t xml:space="preserve"> </w:t>
      </w:r>
      <w:r w:rsidRPr="00012406">
        <w:rPr>
          <w:b/>
        </w:rPr>
        <w:t>27</w:t>
      </w:r>
      <w:r w:rsidRPr="00012406">
        <w:t>, 497-517 (2012).</w:t>
      </w:r>
    </w:p>
    <w:p w14:paraId="15DE60C4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51.</w:t>
      </w:r>
      <w:r w:rsidRPr="00012406">
        <w:tab/>
        <w:t xml:space="preserve">Ishikawa, J. Transformational leadership and gatekeeping leadership: The roles of norm for maintaining consensus and shared leadership in team performance. </w:t>
      </w:r>
      <w:r w:rsidRPr="00012406">
        <w:rPr>
          <w:i/>
        </w:rPr>
        <w:t>Asia Pacific Journal of Management</w:t>
      </w:r>
      <w:r w:rsidRPr="00012406">
        <w:t xml:space="preserve">. </w:t>
      </w:r>
      <w:r w:rsidRPr="00012406">
        <w:rPr>
          <w:b/>
        </w:rPr>
        <w:t>29</w:t>
      </w:r>
      <w:r w:rsidRPr="00012406">
        <w:t>, 265-283 (2012).</w:t>
      </w:r>
    </w:p>
    <w:p w14:paraId="6D7808D5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52.</w:t>
      </w:r>
      <w:r w:rsidRPr="00012406">
        <w:tab/>
        <w:t xml:space="preserve">Li, Y., Chun, H., Ashkanasy, N.M. &amp; Ahlstrom, D. A multi-level study of emergent group leadership: Effects of emotional stability and group conflict. </w:t>
      </w:r>
      <w:r w:rsidRPr="00012406">
        <w:rPr>
          <w:i/>
        </w:rPr>
        <w:t>Asia Pacific Journal of Management</w:t>
      </w:r>
      <w:r w:rsidRPr="00012406">
        <w:t xml:space="preserve">. </w:t>
      </w:r>
      <w:r w:rsidRPr="00012406">
        <w:rPr>
          <w:b/>
        </w:rPr>
        <w:t>29</w:t>
      </w:r>
      <w:r w:rsidRPr="00012406">
        <w:t>, 351-366 (2012).</w:t>
      </w:r>
    </w:p>
    <w:p w14:paraId="2D157D1E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53.</w:t>
      </w:r>
      <w:r w:rsidRPr="00012406">
        <w:tab/>
        <w:t xml:space="preserve">Nielsen, K. &amp; Daniels, K. Does shared and differentiated transformational leadership predict followers' working conditions and well-being? </w:t>
      </w:r>
      <w:r w:rsidRPr="00012406">
        <w:rPr>
          <w:i/>
        </w:rPr>
        <w:t>Leadership Quarterly</w:t>
      </w:r>
      <w:r w:rsidRPr="00012406">
        <w:t xml:space="preserve">. </w:t>
      </w:r>
      <w:r w:rsidRPr="00012406">
        <w:rPr>
          <w:b/>
        </w:rPr>
        <w:t>23</w:t>
      </w:r>
      <w:r w:rsidRPr="00012406">
        <w:t>, 383-397 (2012).</w:t>
      </w:r>
    </w:p>
    <w:p w14:paraId="4FF8759F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54.</w:t>
      </w:r>
      <w:r w:rsidRPr="00012406">
        <w:tab/>
        <w:t xml:space="preserve">Stoker, J.I., Grutterink, H. &amp; Kolk, N.J. Do transformational CEOs always make the difference? The role of TMT feedback seeking behavior. </w:t>
      </w:r>
      <w:r w:rsidRPr="00012406">
        <w:rPr>
          <w:i/>
        </w:rPr>
        <w:t>Leadership Quarterly</w:t>
      </w:r>
      <w:r w:rsidRPr="00012406">
        <w:t xml:space="preserve">. </w:t>
      </w:r>
      <w:r w:rsidRPr="00012406">
        <w:rPr>
          <w:b/>
        </w:rPr>
        <w:t>23</w:t>
      </w:r>
      <w:r w:rsidRPr="00012406">
        <w:t>, 582-592 (2012).</w:t>
      </w:r>
    </w:p>
    <w:p w14:paraId="4F91948D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55.</w:t>
      </w:r>
      <w:r w:rsidRPr="00012406">
        <w:tab/>
        <w:t xml:space="preserve">Tumerman, M. &amp; Hedberg Carlson, L.M. Increasing medical team cohesion and leadership behaviors using a 360-degree evaluation process. </w:t>
      </w:r>
      <w:r w:rsidRPr="00012406">
        <w:rPr>
          <w:i/>
        </w:rPr>
        <w:t>Wis. Med. J.</w:t>
      </w:r>
      <w:r w:rsidRPr="00012406">
        <w:t xml:space="preserve"> </w:t>
      </w:r>
      <w:r w:rsidRPr="00012406">
        <w:rPr>
          <w:b/>
        </w:rPr>
        <w:t>111</w:t>
      </w:r>
      <w:r w:rsidRPr="00012406">
        <w:t>, 33-37 (2012).</w:t>
      </w:r>
    </w:p>
    <w:p w14:paraId="5F51F078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56.</w:t>
      </w:r>
      <w:r w:rsidRPr="00012406">
        <w:tab/>
        <w:t xml:space="preserve">Ishikawa, J. Leadership and performance in Japanese R&amp;D teams. </w:t>
      </w:r>
      <w:r w:rsidRPr="00012406">
        <w:rPr>
          <w:i/>
        </w:rPr>
        <w:t>Asia Pacific Business Review</w:t>
      </w:r>
      <w:r w:rsidRPr="00012406">
        <w:t xml:space="preserve">. </w:t>
      </w:r>
      <w:r w:rsidRPr="00012406">
        <w:rPr>
          <w:b/>
        </w:rPr>
        <w:t>18</w:t>
      </w:r>
      <w:r w:rsidRPr="00012406">
        <w:t>, 241-258 (2012).</w:t>
      </w:r>
    </w:p>
    <w:p w14:paraId="20BCB609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57.</w:t>
      </w:r>
      <w:r w:rsidRPr="00012406">
        <w:tab/>
        <w:t xml:space="preserve">Gundersen, G., Hellesøy, B.T. &amp; Raeder, S. Leading International Project Teams: The Effectiveness of Transformational Leadership in Dynamic Work Environments. </w:t>
      </w:r>
      <w:r w:rsidRPr="00012406">
        <w:rPr>
          <w:i/>
        </w:rPr>
        <w:t>J. Leadersh. Organ. Stud.</w:t>
      </w:r>
      <w:r w:rsidRPr="00012406">
        <w:t xml:space="preserve"> </w:t>
      </w:r>
      <w:r w:rsidRPr="00012406">
        <w:rPr>
          <w:b/>
        </w:rPr>
        <w:t>19</w:t>
      </w:r>
      <w:r w:rsidRPr="00012406">
        <w:t>, 46-57 (2012).</w:t>
      </w:r>
    </w:p>
    <w:p w14:paraId="117F5EB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58.</w:t>
      </w:r>
      <w:r w:rsidRPr="00012406">
        <w:tab/>
        <w:t xml:space="preserve">Sanders, K. &amp; Shipton, H. The relationship between transformational leadership and innovative behaviour in a healthcare context: A team learning versus a cohesion perspective. </w:t>
      </w:r>
      <w:r w:rsidRPr="00012406">
        <w:rPr>
          <w:i/>
        </w:rPr>
        <w:t>European Journal of International Management</w:t>
      </w:r>
      <w:r w:rsidRPr="00012406">
        <w:t xml:space="preserve">. </w:t>
      </w:r>
      <w:r w:rsidRPr="00012406">
        <w:rPr>
          <w:b/>
        </w:rPr>
        <w:t>6</w:t>
      </w:r>
      <w:r w:rsidRPr="00012406">
        <w:t>, 83-100 (2012).</w:t>
      </w:r>
    </w:p>
    <w:p w14:paraId="5BE7FCB2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59.</w:t>
      </w:r>
      <w:r w:rsidRPr="00012406">
        <w:tab/>
        <w:t xml:space="preserve">Yang, L.R., Wu, K.S., Wang, F.K. &amp; Chin, P.C. Relationships among project manager's leadership style, team interaction and project performance in the Taiwanese server industry. </w:t>
      </w:r>
      <w:r w:rsidRPr="00012406">
        <w:rPr>
          <w:i/>
        </w:rPr>
        <w:t>Qual. Quant.</w:t>
      </w:r>
      <w:r w:rsidRPr="00012406">
        <w:t xml:space="preserve"> </w:t>
      </w:r>
      <w:r w:rsidRPr="00012406">
        <w:rPr>
          <w:b/>
        </w:rPr>
        <w:t>46</w:t>
      </w:r>
      <w:r w:rsidRPr="00012406">
        <w:t>, 207-219 (2012).</w:t>
      </w:r>
    </w:p>
    <w:p w14:paraId="0F70B428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60.</w:t>
      </w:r>
      <w:r w:rsidRPr="00012406">
        <w:tab/>
        <w:t xml:space="preserve">Chen, G., Farh, J.L., Campbell-Bush, E.M., Wu, Z. &amp; Wu, X. Teams as innovative systems: Multilevel motivational antecedents of innovation in R&amp;D teams. </w:t>
      </w:r>
      <w:r w:rsidRPr="00012406">
        <w:rPr>
          <w:i/>
        </w:rPr>
        <w:t>J. Appl. Psychol.</w:t>
      </w:r>
      <w:r w:rsidRPr="00012406">
        <w:t xml:space="preserve"> </w:t>
      </w:r>
      <w:r w:rsidRPr="00012406">
        <w:rPr>
          <w:b/>
        </w:rPr>
        <w:t>98</w:t>
      </w:r>
      <w:r w:rsidRPr="00012406">
        <w:t>, 1018-1027 (2013).</w:t>
      </w:r>
    </w:p>
    <w:p w14:paraId="5A2BDF4C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61.</w:t>
      </w:r>
      <w:r w:rsidRPr="00012406">
        <w:tab/>
        <w:t>Siassakos, D.</w:t>
      </w:r>
      <w:r w:rsidRPr="00012406">
        <w:rPr>
          <w:i/>
        </w:rPr>
        <w:t>, et al</w:t>
      </w:r>
      <w:r w:rsidRPr="00012406">
        <w:t xml:space="preserve">. What makes maternity teams effective and safe? Lessons from a series of research on teamwork, leadership and team training. </w:t>
      </w:r>
      <w:r w:rsidRPr="00012406">
        <w:rPr>
          <w:i/>
        </w:rPr>
        <w:t>Acta Obstet. Gynecol. Scand.</w:t>
      </w:r>
      <w:r w:rsidRPr="00012406">
        <w:t xml:space="preserve"> </w:t>
      </w:r>
      <w:r w:rsidRPr="00012406">
        <w:rPr>
          <w:b/>
        </w:rPr>
        <w:t>92</w:t>
      </w:r>
      <w:r w:rsidRPr="00012406">
        <w:t>, 1239-1243 (2013).</w:t>
      </w:r>
    </w:p>
    <w:p w14:paraId="5AA0C83E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62.</w:t>
      </w:r>
      <w:r w:rsidRPr="00012406">
        <w:tab/>
        <w:t xml:space="preserve">Estrada, E. &amp; Vargas-Estrada, E. How peer pressure shapes consensus, leadership, and innovations in social groups. </w:t>
      </w:r>
      <w:r w:rsidRPr="00012406">
        <w:rPr>
          <w:i/>
        </w:rPr>
        <w:t>Sci. Rep.</w:t>
      </w:r>
      <w:r w:rsidRPr="00012406">
        <w:t xml:space="preserve"> </w:t>
      </w:r>
      <w:r w:rsidRPr="00012406">
        <w:rPr>
          <w:b/>
        </w:rPr>
        <w:t>3</w:t>
      </w:r>
      <w:r w:rsidRPr="00012406">
        <w:t>, (2013).</w:t>
      </w:r>
    </w:p>
    <w:p w14:paraId="4D55D82D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63.</w:t>
      </w:r>
      <w:r w:rsidRPr="00012406">
        <w:tab/>
        <w:t xml:space="preserve">Owens, B.P., Johnson, M.D. &amp; Mitchell, T.R. Expressed humility in organizations: Implications for performance, teams, and leadership. </w:t>
      </w:r>
      <w:r w:rsidRPr="00012406">
        <w:rPr>
          <w:i/>
        </w:rPr>
        <w:t>Organization Science</w:t>
      </w:r>
      <w:r w:rsidRPr="00012406">
        <w:t xml:space="preserve">. </w:t>
      </w:r>
      <w:r w:rsidRPr="00012406">
        <w:rPr>
          <w:b/>
        </w:rPr>
        <w:t>24</w:t>
      </w:r>
      <w:r w:rsidRPr="00012406">
        <w:t>, 1517-1538 (2013).</w:t>
      </w:r>
    </w:p>
    <w:p w14:paraId="18DAA78C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64.</w:t>
      </w:r>
      <w:r w:rsidRPr="00012406">
        <w:tab/>
        <w:t xml:space="preserve">Muethel, M. &amp; Hoegl, M. Shared leadership effectiveness in independent professional teams. </w:t>
      </w:r>
      <w:r w:rsidRPr="00012406">
        <w:rPr>
          <w:i/>
        </w:rPr>
        <w:t>European Management Journal</w:t>
      </w:r>
      <w:r w:rsidRPr="00012406">
        <w:t xml:space="preserve">. </w:t>
      </w:r>
      <w:r w:rsidRPr="00012406">
        <w:rPr>
          <w:b/>
        </w:rPr>
        <w:t>31</w:t>
      </w:r>
      <w:r w:rsidRPr="00012406">
        <w:t>, 423-432 (2013).</w:t>
      </w:r>
    </w:p>
    <w:p w14:paraId="1762E996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65.</w:t>
      </w:r>
      <w:r w:rsidRPr="00012406">
        <w:tab/>
        <w:t xml:space="preserve">Eseryel, U.Y. &amp; Eseryel, D. Action-embedded transformational leadership in self-managing global information systems development teams. </w:t>
      </w:r>
      <w:r w:rsidRPr="00012406">
        <w:rPr>
          <w:i/>
        </w:rPr>
        <w:t>Journal of Strategic Information Systems</w:t>
      </w:r>
      <w:r w:rsidRPr="00012406">
        <w:t xml:space="preserve">. </w:t>
      </w:r>
      <w:r w:rsidRPr="00012406">
        <w:rPr>
          <w:b/>
        </w:rPr>
        <w:t>22</w:t>
      </w:r>
      <w:r w:rsidRPr="00012406">
        <w:t>, 103-120 (2013).</w:t>
      </w:r>
    </w:p>
    <w:p w14:paraId="2A590163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66.</w:t>
      </w:r>
      <w:r w:rsidRPr="00012406">
        <w:tab/>
        <w:t xml:space="preserve">Bonifas, R.P., Hedgpeth, J. &amp; Kramer, C. Evidence of Empowerment in Resident Council Groups: An Examination of Two Leadership Models in Assisted Living. </w:t>
      </w:r>
      <w:r w:rsidRPr="00012406">
        <w:rPr>
          <w:i/>
        </w:rPr>
        <w:t>Journal of Gerontological Social Work</w:t>
      </w:r>
      <w:r w:rsidRPr="00012406">
        <w:t xml:space="preserve">. </w:t>
      </w:r>
      <w:r w:rsidRPr="00012406">
        <w:rPr>
          <w:b/>
        </w:rPr>
        <w:t>56</w:t>
      </w:r>
      <w:r w:rsidRPr="00012406">
        <w:t>, 281-298 (2013).</w:t>
      </w:r>
    </w:p>
    <w:p w14:paraId="218E3C5A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67.</w:t>
      </w:r>
      <w:r w:rsidRPr="00012406">
        <w:tab/>
        <w:t xml:space="preserve">Cruz-Ortiz, V., Salanova, M. &amp; Martínez, I.M. Transformational leadership and team performance: Linked by teamwork engagement. </w:t>
      </w:r>
      <w:r w:rsidRPr="00012406">
        <w:rPr>
          <w:i/>
        </w:rPr>
        <w:t>Revista de Psicologia Social</w:t>
      </w:r>
      <w:r w:rsidRPr="00012406">
        <w:t xml:space="preserve">. </w:t>
      </w:r>
      <w:r w:rsidRPr="00012406">
        <w:rPr>
          <w:b/>
        </w:rPr>
        <w:t>28</w:t>
      </w:r>
      <w:r w:rsidRPr="00012406">
        <w:t>, 183-196 (2013).</w:t>
      </w:r>
    </w:p>
    <w:p w14:paraId="7A3C2147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68.</w:t>
      </w:r>
      <w:r w:rsidRPr="00012406">
        <w:tab/>
        <w:t xml:space="preserve">Daspit, J., Tillman, C.J., Boyd, N.G. &amp; McKee, V. Cross-functional team effectiveness: An examination of internal team environment, shared leadership, and cohesion influences. </w:t>
      </w:r>
      <w:r w:rsidRPr="00012406">
        <w:rPr>
          <w:i/>
        </w:rPr>
        <w:t>Team Performance Management</w:t>
      </w:r>
      <w:r w:rsidRPr="00012406">
        <w:t xml:space="preserve">. </w:t>
      </w:r>
      <w:r w:rsidRPr="00012406">
        <w:rPr>
          <w:b/>
        </w:rPr>
        <w:t>19</w:t>
      </w:r>
      <w:r w:rsidRPr="00012406">
        <w:t>, 34-56 (2013).</w:t>
      </w:r>
    </w:p>
    <w:p w14:paraId="4ECF5AE1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69.</w:t>
      </w:r>
      <w:r w:rsidRPr="00012406">
        <w:tab/>
        <w:t>Raes, E.</w:t>
      </w:r>
      <w:r w:rsidRPr="00012406">
        <w:rPr>
          <w:i/>
        </w:rPr>
        <w:t>, et al</w:t>
      </w:r>
      <w:r w:rsidRPr="00012406">
        <w:t xml:space="preserve">. Facilitating team learning through transformational leadership. </w:t>
      </w:r>
      <w:r w:rsidRPr="00012406">
        <w:rPr>
          <w:i/>
        </w:rPr>
        <w:t>Instructional Science</w:t>
      </w:r>
      <w:r w:rsidRPr="00012406">
        <w:t xml:space="preserve">. </w:t>
      </w:r>
      <w:r w:rsidRPr="00012406">
        <w:rPr>
          <w:b/>
        </w:rPr>
        <w:t>41</w:t>
      </w:r>
      <w:r w:rsidRPr="00012406">
        <w:t>, 287-305 (2013).</w:t>
      </w:r>
    </w:p>
    <w:p w14:paraId="01A86BB5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70.</w:t>
      </w:r>
      <w:r w:rsidRPr="00012406">
        <w:tab/>
        <w:t xml:space="preserve">Braun, S., Peus, C., Weisweiler, S. &amp; Frey, D. Transformational leadership, job satisfaction, and team performance: A multilevel mediation model of trust. </w:t>
      </w:r>
      <w:r w:rsidRPr="00012406">
        <w:rPr>
          <w:i/>
        </w:rPr>
        <w:t>Leadership Quarterly</w:t>
      </w:r>
      <w:r w:rsidRPr="00012406">
        <w:t xml:space="preserve">. </w:t>
      </w:r>
      <w:r w:rsidRPr="00012406">
        <w:rPr>
          <w:b/>
        </w:rPr>
        <w:t>24</w:t>
      </w:r>
      <w:r w:rsidRPr="00012406">
        <w:t>, 270-283 (2013).</w:t>
      </w:r>
    </w:p>
    <w:p w14:paraId="5B9BB8C9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71.</w:t>
      </w:r>
      <w:r w:rsidRPr="00012406">
        <w:tab/>
        <w:t xml:space="preserve">Doyle, B.C. Civilian stabilization team leadership success: Perceptions for Iraq provincial reconstruction teams. </w:t>
      </w:r>
      <w:r w:rsidRPr="00012406">
        <w:rPr>
          <w:i/>
        </w:rPr>
        <w:t>Stability</w:t>
      </w:r>
      <w:r w:rsidRPr="00012406">
        <w:t xml:space="preserve">. </w:t>
      </w:r>
      <w:r w:rsidRPr="00012406">
        <w:rPr>
          <w:b/>
        </w:rPr>
        <w:t>2</w:t>
      </w:r>
      <w:r w:rsidRPr="00012406">
        <w:t>, (2013).</w:t>
      </w:r>
    </w:p>
    <w:p w14:paraId="764BF418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72.</w:t>
      </w:r>
      <w:r w:rsidRPr="00012406">
        <w:tab/>
        <w:t xml:space="preserve">Taplin, S.H., Foster, M.K. &amp; Shortell, S.M. Organizational leadership for building effective health care teams. </w:t>
      </w:r>
      <w:r w:rsidRPr="00012406">
        <w:rPr>
          <w:i/>
        </w:rPr>
        <w:t>Ann. Fam. Med.</w:t>
      </w:r>
      <w:r w:rsidRPr="00012406">
        <w:t xml:space="preserve"> </w:t>
      </w:r>
      <w:r w:rsidRPr="00012406">
        <w:rPr>
          <w:b/>
        </w:rPr>
        <w:t>11</w:t>
      </w:r>
      <w:r w:rsidRPr="00012406">
        <w:t>, 279-281 (2013).</w:t>
      </w:r>
    </w:p>
    <w:p w14:paraId="781AD86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lastRenderedPageBreak/>
        <w:t>73.</w:t>
      </w:r>
      <w:r w:rsidRPr="00012406">
        <w:tab/>
        <w:t xml:space="preserve">Hon, A.H.Y. &amp; Chan, W.W.H. Team Creative Performance: The Roles of Empowering Leadership, Creative-Related Motivation, and Task Interdependence. </w:t>
      </w:r>
      <w:r w:rsidRPr="00012406">
        <w:rPr>
          <w:i/>
        </w:rPr>
        <w:t>Cornell Hospitality Quarterly</w:t>
      </w:r>
      <w:r w:rsidRPr="00012406">
        <w:t xml:space="preserve">. </w:t>
      </w:r>
      <w:r w:rsidRPr="00012406">
        <w:rPr>
          <w:b/>
        </w:rPr>
        <w:t>54</w:t>
      </w:r>
      <w:r w:rsidRPr="00012406">
        <w:t>, 199-210 (2013).</w:t>
      </w:r>
    </w:p>
    <w:p w14:paraId="49F8AEC1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74.</w:t>
      </w:r>
      <w:r w:rsidRPr="00012406">
        <w:tab/>
        <w:t xml:space="preserve">McIntyre, H.H. &amp; Foti, R.J. The impact of shared leadership on teamwork mental models and performance in self-directed teams. </w:t>
      </w:r>
      <w:r w:rsidRPr="00012406">
        <w:rPr>
          <w:i/>
        </w:rPr>
        <w:t>Group Processes Intergroup Relat.</w:t>
      </w:r>
      <w:r w:rsidRPr="00012406">
        <w:t xml:space="preserve"> </w:t>
      </w:r>
      <w:r w:rsidRPr="00012406">
        <w:rPr>
          <w:b/>
        </w:rPr>
        <w:t>16</w:t>
      </w:r>
      <w:r w:rsidRPr="00012406">
        <w:t>, 46-57 (2013).</w:t>
      </w:r>
    </w:p>
    <w:p w14:paraId="5A339E29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75.</w:t>
      </w:r>
      <w:r w:rsidRPr="00012406">
        <w:tab/>
        <w:t xml:space="preserve">Martínez-Córcoles, M., Gracia, F.J., Tomás, I., Peiró, J.M. &amp; Schöbel, M. Empowering team leadership and safety performance in nuclear power plants: A multilevel approach. </w:t>
      </w:r>
      <w:r w:rsidRPr="00012406">
        <w:rPr>
          <w:i/>
        </w:rPr>
        <w:t>Saf. Sci.</w:t>
      </w:r>
      <w:r w:rsidRPr="00012406">
        <w:t xml:space="preserve"> </w:t>
      </w:r>
      <w:r w:rsidRPr="00012406">
        <w:rPr>
          <w:b/>
        </w:rPr>
        <w:t>51</w:t>
      </w:r>
      <w:r w:rsidRPr="00012406">
        <w:t>, 293-301 (2013).</w:t>
      </w:r>
    </w:p>
    <w:p w14:paraId="19FE10F8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76.</w:t>
      </w:r>
      <w:r w:rsidRPr="00012406">
        <w:tab/>
        <w:t xml:space="preserve">de Poel, F.M., Stoker, J.I. &amp; Van der Zee, K.I. Leadership and Organizational Tenure Diversity as Determinants of Project Team Effectiveness. </w:t>
      </w:r>
      <w:r w:rsidRPr="00012406">
        <w:rPr>
          <w:i/>
        </w:rPr>
        <w:t>Group Organ. Manage.</w:t>
      </w:r>
      <w:r w:rsidRPr="00012406">
        <w:t xml:space="preserve"> </w:t>
      </w:r>
      <w:r w:rsidRPr="00012406">
        <w:rPr>
          <w:b/>
        </w:rPr>
        <w:t>39</w:t>
      </w:r>
      <w:r w:rsidRPr="00012406">
        <w:t>, 532-560 (2014).</w:t>
      </w:r>
    </w:p>
    <w:p w14:paraId="25324BD1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77.</w:t>
      </w:r>
      <w:r w:rsidRPr="00012406">
        <w:tab/>
        <w:t xml:space="preserve">Ayoko, O.B. &amp; Chua, E.L. The Importance of Transformational Leadership Behaviors in Team Mental Model Similarity, Team Efficacy, and Intra-Team Conflict. </w:t>
      </w:r>
      <w:r w:rsidRPr="00012406">
        <w:rPr>
          <w:i/>
        </w:rPr>
        <w:t>Group Organ. Manage.</w:t>
      </w:r>
      <w:r w:rsidRPr="00012406">
        <w:t xml:space="preserve"> </w:t>
      </w:r>
      <w:r w:rsidRPr="00012406">
        <w:rPr>
          <w:b/>
        </w:rPr>
        <w:t>39</w:t>
      </w:r>
      <w:r w:rsidRPr="00012406">
        <w:t>, 504-531 (2014).</w:t>
      </w:r>
    </w:p>
    <w:p w14:paraId="2AB90232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78.</w:t>
      </w:r>
      <w:r w:rsidRPr="00012406">
        <w:tab/>
        <w:t xml:space="preserve">Somboonpakorn, A. &amp; Kantabutra, S. Shared leadership and shared vision as predictors for team learning process, synergy and effectiveness in healthcare industry. </w:t>
      </w:r>
      <w:r w:rsidRPr="00012406">
        <w:rPr>
          <w:i/>
        </w:rPr>
        <w:t>International Journal of Innovation and Learning</w:t>
      </w:r>
      <w:r w:rsidRPr="00012406">
        <w:t xml:space="preserve">. </w:t>
      </w:r>
      <w:r w:rsidRPr="00012406">
        <w:rPr>
          <w:b/>
        </w:rPr>
        <w:t>16</w:t>
      </w:r>
      <w:r w:rsidRPr="00012406">
        <w:t>, 384-416 (2014).</w:t>
      </w:r>
    </w:p>
    <w:p w14:paraId="14FE7065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79.</w:t>
      </w:r>
      <w:r w:rsidRPr="00012406">
        <w:tab/>
        <w:t xml:space="preserve">Konradt, U. Toward a theory of dispersed leadership in teams: Model, findings, and directions for future research. </w:t>
      </w:r>
      <w:r w:rsidRPr="00012406">
        <w:rPr>
          <w:i/>
        </w:rPr>
        <w:t>Leadership</w:t>
      </w:r>
      <w:r w:rsidRPr="00012406">
        <w:t xml:space="preserve">. </w:t>
      </w:r>
      <w:r w:rsidRPr="00012406">
        <w:rPr>
          <w:b/>
        </w:rPr>
        <w:t>10</w:t>
      </w:r>
      <w:r w:rsidRPr="00012406">
        <w:t>, 289-307 (2014).</w:t>
      </w:r>
    </w:p>
    <w:p w14:paraId="6AFA068E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80.</w:t>
      </w:r>
      <w:r w:rsidRPr="00012406">
        <w:tab/>
        <w:t xml:space="preserve">Lee, J., Lee, H. &amp; Park, J.G. Exploring the Impact of Empowering Leadership on Knowledge Sharing, Absorptive Capacity and Team Performance in it Service. </w:t>
      </w:r>
      <w:r w:rsidRPr="00012406">
        <w:rPr>
          <w:i/>
        </w:rPr>
        <w:t>Inf. Technol. People</w:t>
      </w:r>
      <w:r w:rsidRPr="00012406">
        <w:t xml:space="preserve">. </w:t>
      </w:r>
      <w:r w:rsidRPr="00012406">
        <w:rPr>
          <w:b/>
        </w:rPr>
        <w:t>27</w:t>
      </w:r>
      <w:r w:rsidRPr="00012406">
        <w:t>, 366-386 (2014).</w:t>
      </w:r>
    </w:p>
    <w:p w14:paraId="565446E6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81.</w:t>
      </w:r>
      <w:r w:rsidRPr="00012406">
        <w:tab/>
        <w:t xml:space="preserve">Chi, N.W. &amp; Huang, J.C. Mechanisms Linking Transformational Leadership and Team Performance: The Mediating Roles of Team Goal Orientation and Group Affective Tone. </w:t>
      </w:r>
      <w:r w:rsidRPr="00012406">
        <w:rPr>
          <w:i/>
        </w:rPr>
        <w:t>Group Organ. Manage.</w:t>
      </w:r>
      <w:r w:rsidRPr="00012406">
        <w:t xml:space="preserve"> </w:t>
      </w:r>
      <w:r w:rsidRPr="00012406">
        <w:rPr>
          <w:b/>
        </w:rPr>
        <w:t>39</w:t>
      </w:r>
      <w:r w:rsidRPr="00012406">
        <w:t>, 300-325 (2014).</w:t>
      </w:r>
    </w:p>
    <w:p w14:paraId="4EEF0DF8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82.</w:t>
      </w:r>
      <w:r w:rsidRPr="00012406">
        <w:tab/>
        <w:t xml:space="preserve">Ahmed, N., Irshad, R. &amp; Jamshaid, F.M. How emotional intelligence is related to team effectiveness? The mediating role of transformational leadership style. </w:t>
      </w:r>
      <w:r w:rsidRPr="00012406">
        <w:rPr>
          <w:i/>
        </w:rPr>
        <w:t>World Appl. Sci. J.</w:t>
      </w:r>
      <w:r w:rsidRPr="00012406">
        <w:t xml:space="preserve"> </w:t>
      </w:r>
      <w:r w:rsidRPr="00012406">
        <w:rPr>
          <w:b/>
        </w:rPr>
        <w:t>30</w:t>
      </w:r>
      <w:r w:rsidRPr="00012406">
        <w:t>, 943-946 (2014).</w:t>
      </w:r>
    </w:p>
    <w:p w14:paraId="14C6EF97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83.</w:t>
      </w:r>
      <w:r w:rsidRPr="00012406">
        <w:tab/>
        <w:t xml:space="preserve">Wang, D., Waldman, D.A. &amp; Zhang, Z. A meta-analysis of shared leadership and team effectiveness. </w:t>
      </w:r>
      <w:r w:rsidRPr="00012406">
        <w:rPr>
          <w:i/>
        </w:rPr>
        <w:t>J. Appl. Psychol.</w:t>
      </w:r>
      <w:r w:rsidRPr="00012406">
        <w:t xml:space="preserve"> </w:t>
      </w:r>
      <w:r w:rsidRPr="00012406">
        <w:rPr>
          <w:b/>
        </w:rPr>
        <w:t>99</w:t>
      </w:r>
      <w:r w:rsidRPr="00012406">
        <w:t>, 181-198 (2014).</w:t>
      </w:r>
    </w:p>
    <w:p w14:paraId="7822C801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84.</w:t>
      </w:r>
      <w:r w:rsidRPr="00012406">
        <w:tab/>
        <w:t xml:space="preserve">Luciano, M.M., Mathieu, J.E. &amp; Ruddy, T.M. Leading multiple teams: Average and relative external leadership influences on team empowerment and effectiveness. </w:t>
      </w:r>
      <w:r w:rsidRPr="00012406">
        <w:rPr>
          <w:i/>
        </w:rPr>
        <w:t>J. Appl. Psychol.</w:t>
      </w:r>
      <w:r w:rsidRPr="00012406">
        <w:t xml:space="preserve"> </w:t>
      </w:r>
      <w:r w:rsidRPr="00012406">
        <w:rPr>
          <w:b/>
        </w:rPr>
        <w:t>99</w:t>
      </w:r>
      <w:r w:rsidRPr="00012406">
        <w:t>, 322-331 (2014).</w:t>
      </w:r>
    </w:p>
    <w:p w14:paraId="32B5BE81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85.</w:t>
      </w:r>
      <w:r w:rsidRPr="00012406">
        <w:tab/>
        <w:t xml:space="preserve">Sun, W., Xu, A. &amp; Shang, Y. Transformational leadership, team climate, and team performance within the NPD team: Evidence from China. </w:t>
      </w:r>
      <w:r w:rsidRPr="00012406">
        <w:rPr>
          <w:i/>
        </w:rPr>
        <w:t>Asia Pacific Journal of Management</w:t>
      </w:r>
      <w:r w:rsidRPr="00012406">
        <w:t xml:space="preserve">. </w:t>
      </w:r>
      <w:r w:rsidRPr="00012406">
        <w:rPr>
          <w:b/>
        </w:rPr>
        <w:t>31</w:t>
      </w:r>
      <w:r w:rsidRPr="00012406">
        <w:t>, 127-147 (2014).</w:t>
      </w:r>
    </w:p>
    <w:p w14:paraId="7C48B333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86.</w:t>
      </w:r>
      <w:r w:rsidRPr="00012406">
        <w:tab/>
        <w:t>Roberts, N.K.</w:t>
      </w:r>
      <w:r w:rsidRPr="00012406">
        <w:rPr>
          <w:i/>
        </w:rPr>
        <w:t>, et al</w:t>
      </w:r>
      <w:r w:rsidRPr="00012406">
        <w:t xml:space="preserve">. The impact of brief team communication, leadership and team behavior training on ad hoc team performance in trauma care settings. </w:t>
      </w:r>
      <w:r w:rsidRPr="00012406">
        <w:rPr>
          <w:i/>
        </w:rPr>
        <w:t>Am. J. Surg.</w:t>
      </w:r>
      <w:r w:rsidRPr="00012406">
        <w:t xml:space="preserve"> </w:t>
      </w:r>
      <w:r w:rsidRPr="00012406">
        <w:rPr>
          <w:b/>
        </w:rPr>
        <w:t>207</w:t>
      </w:r>
      <w:r w:rsidRPr="00012406">
        <w:t>, 170-178 (2014).</w:t>
      </w:r>
    </w:p>
    <w:p w14:paraId="045061CD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87.</w:t>
      </w:r>
      <w:r w:rsidRPr="00012406">
        <w:tab/>
        <w:t xml:space="preserve">Drescher, M.A., Audrey Korsgaard, M., Welpe, I.M., Picot, A. &amp; Wigand, R.T. The dynamics of shared leadership: Building trust and enhancing performance. </w:t>
      </w:r>
      <w:r w:rsidRPr="00012406">
        <w:rPr>
          <w:i/>
        </w:rPr>
        <w:t>J. Appl. Psychol.</w:t>
      </w:r>
      <w:r w:rsidRPr="00012406">
        <w:t xml:space="preserve"> </w:t>
      </w:r>
      <w:r w:rsidRPr="00012406">
        <w:rPr>
          <w:b/>
        </w:rPr>
        <w:t>99</w:t>
      </w:r>
      <w:r w:rsidRPr="00012406">
        <w:t>, 771-783 (2014).</w:t>
      </w:r>
    </w:p>
    <w:p w14:paraId="1C06D4D4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88.</w:t>
      </w:r>
      <w:r w:rsidRPr="00012406">
        <w:tab/>
        <w:t xml:space="preserve">Leicht, C., Randsley de Moura, G. &amp; Crisp, R.J. Contesting gender stereotypes stimulates generalized fairness in the selection of leaders. </w:t>
      </w:r>
      <w:r w:rsidRPr="00012406">
        <w:rPr>
          <w:i/>
        </w:rPr>
        <w:t>Leadership Quarterly</w:t>
      </w:r>
      <w:r w:rsidRPr="00012406">
        <w:t xml:space="preserve">. </w:t>
      </w:r>
      <w:r w:rsidRPr="00012406">
        <w:rPr>
          <w:b/>
        </w:rPr>
        <w:t>25</w:t>
      </w:r>
      <w:r w:rsidRPr="00012406">
        <w:t>, 1025-1039 (2014).</w:t>
      </w:r>
    </w:p>
    <w:p w14:paraId="0D9C578D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89.</w:t>
      </w:r>
      <w:r w:rsidRPr="00012406">
        <w:tab/>
        <w:t>Nicolaides, V.C.</w:t>
      </w:r>
      <w:r w:rsidRPr="00012406">
        <w:rPr>
          <w:i/>
        </w:rPr>
        <w:t>, et al</w:t>
      </w:r>
      <w:r w:rsidRPr="00012406">
        <w:t xml:space="preserve">. The shared leadership of teams: A meta-analysis of proximal, distal, and moderating relationships. </w:t>
      </w:r>
      <w:r w:rsidRPr="00012406">
        <w:rPr>
          <w:i/>
        </w:rPr>
        <w:t>Leadership Quarterly</w:t>
      </w:r>
      <w:r w:rsidRPr="00012406">
        <w:t xml:space="preserve">. </w:t>
      </w:r>
      <w:r w:rsidRPr="00012406">
        <w:rPr>
          <w:b/>
        </w:rPr>
        <w:t>25</w:t>
      </w:r>
      <w:r w:rsidRPr="00012406">
        <w:t>, 923-942 (2014).</w:t>
      </w:r>
    </w:p>
    <w:p w14:paraId="0437D16C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90.</w:t>
      </w:r>
      <w:r w:rsidRPr="00012406">
        <w:tab/>
        <w:t>Mitchell, R.</w:t>
      </w:r>
      <w:r w:rsidRPr="00012406">
        <w:rPr>
          <w:i/>
        </w:rPr>
        <w:t>, et al</w:t>
      </w:r>
      <w:r w:rsidRPr="00012406">
        <w:t xml:space="preserve">. Transformation through tension: The moderating impact of negative affect on transformational leadership in teams. </w:t>
      </w:r>
      <w:r w:rsidRPr="00012406">
        <w:rPr>
          <w:i/>
        </w:rPr>
        <w:t>Human Relations</w:t>
      </w:r>
      <w:r w:rsidRPr="00012406">
        <w:t xml:space="preserve">. </w:t>
      </w:r>
      <w:r w:rsidRPr="00012406">
        <w:rPr>
          <w:b/>
        </w:rPr>
        <w:t>67</w:t>
      </w:r>
      <w:r w:rsidRPr="00012406">
        <w:t>, 1095-1121 (2014).</w:t>
      </w:r>
    </w:p>
    <w:p w14:paraId="51008A0E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91.</w:t>
      </w:r>
      <w:r w:rsidRPr="00012406">
        <w:tab/>
        <w:t xml:space="preserve">Hayward, R.D. &amp; Krause, N. Voluntary leadership roles in religious groups and rates of change in functional status during older adulthood. </w:t>
      </w:r>
      <w:r w:rsidRPr="00012406">
        <w:rPr>
          <w:i/>
        </w:rPr>
        <w:t>J. Behav. Med.</w:t>
      </w:r>
      <w:r w:rsidRPr="00012406">
        <w:t xml:space="preserve"> </w:t>
      </w:r>
      <w:r w:rsidRPr="00012406">
        <w:rPr>
          <w:b/>
        </w:rPr>
        <w:t>37</w:t>
      </w:r>
      <w:r w:rsidRPr="00012406">
        <w:t>, 543-552 (2014).</w:t>
      </w:r>
    </w:p>
    <w:p w14:paraId="0AB48555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92.</w:t>
      </w:r>
      <w:r w:rsidRPr="00012406">
        <w:tab/>
        <w:t xml:space="preserve">Hoch, J.E. &amp; Kozlowski, S.W.J. Leading virtual teams: Hierarchical leadership, structural supports, and shared team leadership. </w:t>
      </w:r>
      <w:r w:rsidRPr="00012406">
        <w:rPr>
          <w:i/>
        </w:rPr>
        <w:t>J. Appl. Psychol.</w:t>
      </w:r>
      <w:r w:rsidRPr="00012406">
        <w:t xml:space="preserve"> </w:t>
      </w:r>
      <w:r w:rsidRPr="00012406">
        <w:rPr>
          <w:b/>
        </w:rPr>
        <w:t>99</w:t>
      </w:r>
      <w:r w:rsidRPr="00012406">
        <w:t>, 390-403 (2014).</w:t>
      </w:r>
    </w:p>
    <w:p w14:paraId="77ADEE12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93.</w:t>
      </w:r>
      <w:r w:rsidRPr="00012406">
        <w:tab/>
        <w:t xml:space="preserve">Shin, Y. &amp; Eom, C. Team proactivity as a linking mechanism between team creative efficacy, transformational leadership, and risk-taking norms and team creative performance. </w:t>
      </w:r>
      <w:r w:rsidRPr="00012406">
        <w:rPr>
          <w:i/>
        </w:rPr>
        <w:t>Journal of Creative Behavior</w:t>
      </w:r>
      <w:r w:rsidRPr="00012406">
        <w:t xml:space="preserve">. </w:t>
      </w:r>
      <w:r w:rsidRPr="00012406">
        <w:rPr>
          <w:b/>
        </w:rPr>
        <w:t>48</w:t>
      </w:r>
      <w:r w:rsidRPr="00012406">
        <w:t>, 89-114 (2014).</w:t>
      </w:r>
    </w:p>
    <w:p w14:paraId="33EB5117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94.</w:t>
      </w:r>
      <w:r w:rsidRPr="00012406">
        <w:tab/>
        <w:t xml:space="preserve">Jiang, W., Gu, Q. &amp; Wang, G.G. To Guide or to Divide: The Dual-Side Effects of Transformational Leadership on Team Innovation. </w:t>
      </w:r>
      <w:r w:rsidRPr="00012406">
        <w:rPr>
          <w:i/>
        </w:rPr>
        <w:t>J. Bus. Psychol.</w:t>
      </w:r>
      <w:r w:rsidRPr="00012406">
        <w:t xml:space="preserve"> </w:t>
      </w:r>
      <w:r w:rsidRPr="00012406">
        <w:rPr>
          <w:b/>
        </w:rPr>
        <w:t>30</w:t>
      </w:r>
      <w:r w:rsidRPr="00012406">
        <w:t>, 677-691 (2015).</w:t>
      </w:r>
    </w:p>
    <w:p w14:paraId="44F7501A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95.</w:t>
      </w:r>
      <w:r w:rsidRPr="00012406">
        <w:tab/>
        <w:t xml:space="preserve">Paunova, M. The emergence of individual and collective leadership in task groups: A matter of achievement and ascription. </w:t>
      </w:r>
      <w:r w:rsidRPr="00012406">
        <w:rPr>
          <w:i/>
        </w:rPr>
        <w:t>Leadership Quarterly</w:t>
      </w:r>
      <w:r w:rsidRPr="00012406">
        <w:t xml:space="preserve">. </w:t>
      </w:r>
      <w:r w:rsidRPr="00012406">
        <w:rPr>
          <w:b/>
        </w:rPr>
        <w:t>26</w:t>
      </w:r>
      <w:r w:rsidRPr="00012406">
        <w:t>, 935-957 (2015).</w:t>
      </w:r>
    </w:p>
    <w:p w14:paraId="13316A11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96.</w:t>
      </w:r>
      <w:r w:rsidRPr="00012406">
        <w:tab/>
        <w:t xml:space="preserve">Cha, J., Kim, Y., Lee, J.Y. &amp; Bachrach, D.G. Transformational Leadership and Inter-Team Collaboration: Exploring the Mediating Role of Teamwork Quality and Moderating Role of Team Size. </w:t>
      </w:r>
      <w:r w:rsidRPr="00012406">
        <w:rPr>
          <w:i/>
        </w:rPr>
        <w:t>Group Organ. Manage.</w:t>
      </w:r>
      <w:r w:rsidRPr="00012406">
        <w:t xml:space="preserve"> </w:t>
      </w:r>
      <w:r w:rsidRPr="00012406">
        <w:rPr>
          <w:b/>
        </w:rPr>
        <w:t>40</w:t>
      </w:r>
      <w:r w:rsidRPr="00012406">
        <w:t>, 715-743 (2015).</w:t>
      </w:r>
    </w:p>
    <w:p w14:paraId="560F55BA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97.</w:t>
      </w:r>
      <w:r w:rsidRPr="00012406">
        <w:tab/>
        <w:t xml:space="preserve">Boies, K., Fiset, J. &amp; Gill, H. Communication and trust are key: Unlocking the relationship between leadership and team performance and creativity. </w:t>
      </w:r>
      <w:r w:rsidRPr="00012406">
        <w:rPr>
          <w:i/>
        </w:rPr>
        <w:t>Leadership Quarterly</w:t>
      </w:r>
      <w:r w:rsidRPr="00012406">
        <w:t xml:space="preserve">. </w:t>
      </w:r>
      <w:r w:rsidRPr="00012406">
        <w:rPr>
          <w:b/>
        </w:rPr>
        <w:t>26</w:t>
      </w:r>
      <w:r w:rsidRPr="00012406">
        <w:t>, 1080-1094 (2015).</w:t>
      </w:r>
    </w:p>
    <w:p w14:paraId="54F18B41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lastRenderedPageBreak/>
        <w:t>98.</w:t>
      </w:r>
      <w:r w:rsidRPr="00012406">
        <w:tab/>
        <w:t xml:space="preserve">Lehmann-Willenbrock, N., Meinecke, A.L., Rowold, J. &amp; Kauffeld, S. How transformational leadership works during team interactions: A behavioral process analysis. </w:t>
      </w:r>
      <w:r w:rsidRPr="00012406">
        <w:rPr>
          <w:i/>
        </w:rPr>
        <w:t>Leadership Quarterly</w:t>
      </w:r>
      <w:r w:rsidRPr="00012406">
        <w:t xml:space="preserve">. </w:t>
      </w:r>
      <w:r w:rsidRPr="00012406">
        <w:rPr>
          <w:b/>
        </w:rPr>
        <w:t>26</w:t>
      </w:r>
      <w:r w:rsidRPr="00012406">
        <w:t>, 1017-1033 (2015).</w:t>
      </w:r>
    </w:p>
    <w:p w14:paraId="3B506117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99.</w:t>
      </w:r>
      <w:r w:rsidRPr="00012406">
        <w:tab/>
        <w:t xml:space="preserve">Zhang, X.A., Li, N., Ullrich, J. &amp; van Dick, R. Getting Everyone on Board: The Effect of Differentiated Transformational Leadership by CEOs on Top Management Team Effectiveness and Leader-Rated Firm Performance. </w:t>
      </w:r>
      <w:r w:rsidRPr="00012406">
        <w:rPr>
          <w:i/>
        </w:rPr>
        <w:t>Journal of Management</w:t>
      </w:r>
      <w:r w:rsidRPr="00012406">
        <w:t xml:space="preserve">. </w:t>
      </w:r>
      <w:r w:rsidRPr="00012406">
        <w:rPr>
          <w:b/>
        </w:rPr>
        <w:t>41</w:t>
      </w:r>
      <w:r w:rsidRPr="00012406">
        <w:t>, 1898-1933 (2015).</w:t>
      </w:r>
    </w:p>
    <w:p w14:paraId="6617A5CA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00.</w:t>
      </w:r>
      <w:r w:rsidRPr="00012406">
        <w:tab/>
        <w:t xml:space="preserve">Rao, A.S. &amp; Kareem Abdul, W. Impact of transformational leadership on team performance: an empirical study in UAE. </w:t>
      </w:r>
      <w:r w:rsidRPr="00012406">
        <w:rPr>
          <w:i/>
        </w:rPr>
        <w:t>Measuring Business Excellence</w:t>
      </w:r>
      <w:r w:rsidRPr="00012406">
        <w:t xml:space="preserve">. </w:t>
      </w:r>
      <w:r w:rsidRPr="00012406">
        <w:rPr>
          <w:b/>
        </w:rPr>
        <w:t>19</w:t>
      </w:r>
      <w:r w:rsidRPr="00012406">
        <w:t>, 30-56 (2015).</w:t>
      </w:r>
    </w:p>
    <w:p w14:paraId="5EC892E1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01.</w:t>
      </w:r>
      <w:r w:rsidRPr="00012406">
        <w:tab/>
        <w:t xml:space="preserve">Song, C., Park, K.R. &amp; Kang, S.W. Servant leadership and team performance: The mediating role of knowledge-sharing climate. </w:t>
      </w:r>
      <w:r w:rsidRPr="00012406">
        <w:rPr>
          <w:i/>
        </w:rPr>
        <w:t>Soc. Behav. Pers.</w:t>
      </w:r>
      <w:r w:rsidRPr="00012406">
        <w:t xml:space="preserve"> </w:t>
      </w:r>
      <w:r w:rsidRPr="00012406">
        <w:rPr>
          <w:b/>
        </w:rPr>
        <w:t>43</w:t>
      </w:r>
      <w:r w:rsidRPr="00012406">
        <w:t>, 1749-1760 (2015).</w:t>
      </w:r>
    </w:p>
    <w:p w14:paraId="52A7452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02.</w:t>
      </w:r>
      <w:r w:rsidRPr="00012406">
        <w:tab/>
        <w:t xml:space="preserve">Rosenman, E.D., Ilgen, J.S., Shandro, J.R., Harper, A.L. &amp; Fernandez, R. A Systematic Review of Tools Used to Assess Team Leadership in Health Care Action Teams. </w:t>
      </w:r>
      <w:r w:rsidRPr="00012406">
        <w:rPr>
          <w:i/>
        </w:rPr>
        <w:t>Acad. Med.</w:t>
      </w:r>
      <w:r w:rsidRPr="00012406">
        <w:t xml:space="preserve"> </w:t>
      </w:r>
      <w:r w:rsidRPr="00012406">
        <w:rPr>
          <w:b/>
        </w:rPr>
        <w:t>90</w:t>
      </w:r>
      <w:r w:rsidRPr="00012406">
        <w:t>, 1408-1422 (2015).</w:t>
      </w:r>
    </w:p>
    <w:p w14:paraId="0E8F7119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03.</w:t>
      </w:r>
      <w:r w:rsidRPr="00012406">
        <w:tab/>
        <w:t xml:space="preserve">De Hoogh, A.H.B., Greer, L.L. &amp; Den Hartog, D.N. Diabolical dictators or capable commanders? An investigation of the differential effects of autocratic leadership on team performance. </w:t>
      </w:r>
      <w:r w:rsidRPr="00012406">
        <w:rPr>
          <w:i/>
        </w:rPr>
        <w:t>Leadership Quarterly</w:t>
      </w:r>
      <w:r w:rsidRPr="00012406">
        <w:t xml:space="preserve">. </w:t>
      </w:r>
      <w:r w:rsidRPr="00012406">
        <w:rPr>
          <w:b/>
        </w:rPr>
        <w:t>26</w:t>
      </w:r>
      <w:r w:rsidRPr="00012406">
        <w:t>, 687-701 (2015).</w:t>
      </w:r>
    </w:p>
    <w:p w14:paraId="15B1A8E7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04.</w:t>
      </w:r>
      <w:r w:rsidRPr="00012406">
        <w:tab/>
        <w:t xml:space="preserve">Schuller, K.A., Kash, B.A. &amp; Gamm, L.D. Studer Group®'s evidence-based leadership initiatives: Comparing success and sustainability in two health systems. </w:t>
      </w:r>
      <w:r w:rsidRPr="00012406">
        <w:rPr>
          <w:i/>
        </w:rPr>
        <w:t>Journal of Health Organization and Management</w:t>
      </w:r>
      <w:r w:rsidRPr="00012406">
        <w:t xml:space="preserve">. </w:t>
      </w:r>
      <w:r w:rsidRPr="00012406">
        <w:rPr>
          <w:b/>
        </w:rPr>
        <w:t>29</w:t>
      </w:r>
      <w:r w:rsidRPr="00012406">
        <w:t>, 684-700 (2015).</w:t>
      </w:r>
    </w:p>
    <w:p w14:paraId="5256E1E3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05.</w:t>
      </w:r>
      <w:r w:rsidRPr="00012406">
        <w:tab/>
        <w:t xml:space="preserve">Li, S.L., He, W., Yam, K.C. &amp; Long, L.R. When and why empowering leadership increases followers’ taking charge: A multilevel examination in China. </w:t>
      </w:r>
      <w:r w:rsidRPr="00012406">
        <w:rPr>
          <w:i/>
        </w:rPr>
        <w:t>Asia Pacific Journal of Management</w:t>
      </w:r>
      <w:r w:rsidRPr="00012406">
        <w:t xml:space="preserve">. </w:t>
      </w:r>
      <w:r w:rsidRPr="00012406">
        <w:rPr>
          <w:b/>
        </w:rPr>
        <w:t>32</w:t>
      </w:r>
      <w:r w:rsidRPr="00012406">
        <w:t>, 645-670 (2015).</w:t>
      </w:r>
    </w:p>
    <w:p w14:paraId="55164897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06.</w:t>
      </w:r>
      <w:r w:rsidRPr="00012406">
        <w:tab/>
        <w:t xml:space="preserve">Waldman, D.A., Carter, M.Z. &amp; Hom, P.W. A Multilevel Investigation of Leadership and Turnover Behavior. </w:t>
      </w:r>
      <w:r w:rsidRPr="00012406">
        <w:rPr>
          <w:i/>
        </w:rPr>
        <w:t>Journal of Management</w:t>
      </w:r>
      <w:r w:rsidRPr="00012406">
        <w:t xml:space="preserve">. </w:t>
      </w:r>
      <w:r w:rsidRPr="00012406">
        <w:rPr>
          <w:b/>
        </w:rPr>
        <w:t>41</w:t>
      </w:r>
      <w:r w:rsidRPr="00012406">
        <w:t>, 1724-1744 (2015).</w:t>
      </w:r>
    </w:p>
    <w:p w14:paraId="229ADAF2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07.</w:t>
      </w:r>
      <w:r w:rsidRPr="00012406">
        <w:tab/>
        <w:t xml:space="preserve">Reuveni, Y. &amp; Vashdi, D.R. Innovation in multidisciplinary teams: The moderating role of transformational leadership in the relationship between professional heterogeneity and shared mental models. </w:t>
      </w:r>
      <w:r w:rsidRPr="00012406">
        <w:rPr>
          <w:i/>
        </w:rPr>
        <w:t>Eur. J. Work Org. Psychol.</w:t>
      </w:r>
      <w:r w:rsidRPr="00012406">
        <w:t xml:space="preserve"> </w:t>
      </w:r>
      <w:r w:rsidRPr="00012406">
        <w:rPr>
          <w:b/>
        </w:rPr>
        <w:t>24</w:t>
      </w:r>
      <w:r w:rsidRPr="00012406">
        <w:t>, 678-692 (2015).</w:t>
      </w:r>
    </w:p>
    <w:p w14:paraId="1CF92AD6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08.</w:t>
      </w:r>
      <w:r w:rsidRPr="00012406">
        <w:tab/>
        <w:t xml:space="preserve">Espinoza-Parra, S., Molero, F. &amp; Fuster-Ruizdeapodaca, M.J. Transformational leadership and job satisfaction of police officers (carabineros) in Chile: the mediating effects of group identification and work engagement / Liderazgo transformacional y satisfacción laboral en carabineros de Chile: los efectos mediadores de la identificación con el grupo y el work engagement. </w:t>
      </w:r>
      <w:r w:rsidRPr="00012406">
        <w:rPr>
          <w:i/>
        </w:rPr>
        <w:t>Revista de Psicologia Social</w:t>
      </w:r>
      <w:r w:rsidRPr="00012406">
        <w:t xml:space="preserve">. </w:t>
      </w:r>
      <w:r w:rsidRPr="00012406">
        <w:rPr>
          <w:b/>
        </w:rPr>
        <w:t>30</w:t>
      </w:r>
      <w:r w:rsidRPr="00012406">
        <w:t>, 439-467 (2015).</w:t>
      </w:r>
    </w:p>
    <w:p w14:paraId="0F1E1EFC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09.</w:t>
      </w:r>
      <w:r w:rsidRPr="00012406">
        <w:tab/>
        <w:t xml:space="preserve">Wu, C.H. &amp; Wang, Z. How transformational leadership shapes team proactivity: The mediating role of positive affective tone and the moderating role of team task variety. </w:t>
      </w:r>
      <w:r w:rsidRPr="00012406">
        <w:rPr>
          <w:i/>
        </w:rPr>
        <w:t>Group Dynamics</w:t>
      </w:r>
      <w:r w:rsidRPr="00012406">
        <w:t xml:space="preserve">. </w:t>
      </w:r>
      <w:r w:rsidRPr="00012406">
        <w:rPr>
          <w:b/>
        </w:rPr>
        <w:t>19</w:t>
      </w:r>
      <w:r w:rsidRPr="00012406">
        <w:t>, 137-151 (2015).</w:t>
      </w:r>
    </w:p>
    <w:p w14:paraId="78627B3E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10.</w:t>
      </w:r>
      <w:r w:rsidRPr="00012406">
        <w:tab/>
        <w:t xml:space="preserve">To, M.L., Tse, H.H.M. &amp; Ashkanasy, N.M. A multilevel model of transformational leadership, affect, and creative process behavior in work teams. </w:t>
      </w:r>
      <w:r w:rsidRPr="00012406">
        <w:rPr>
          <w:i/>
        </w:rPr>
        <w:t>Leadership Quarterly</w:t>
      </w:r>
      <w:r w:rsidRPr="00012406">
        <w:t xml:space="preserve">. </w:t>
      </w:r>
      <w:r w:rsidRPr="00012406">
        <w:rPr>
          <w:b/>
        </w:rPr>
        <w:t>26</w:t>
      </w:r>
      <w:r w:rsidRPr="00012406">
        <w:t>, 543-556 (2015).</w:t>
      </w:r>
    </w:p>
    <w:p w14:paraId="7DE6A7FA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11.</w:t>
      </w:r>
      <w:r w:rsidRPr="00012406">
        <w:tab/>
        <w:t xml:space="preserve">Fernandez Castelao, E., Boos, M., Ringer, C., Eich, C. &amp; Russo, S.G. Effect of CRM team leader training on team performance and leadership behavior in simulated cardiac arrest scenarios: a prospective, randomized, controlled study. </w:t>
      </w:r>
      <w:r w:rsidRPr="00012406">
        <w:rPr>
          <w:i/>
        </w:rPr>
        <w:t>BMC Med. Educ.</w:t>
      </w:r>
      <w:r w:rsidRPr="00012406">
        <w:t xml:space="preserve"> </w:t>
      </w:r>
      <w:r w:rsidRPr="00012406">
        <w:rPr>
          <w:b/>
        </w:rPr>
        <w:t>15</w:t>
      </w:r>
      <w:r w:rsidRPr="00012406">
        <w:t>, (2015).</w:t>
      </w:r>
    </w:p>
    <w:p w14:paraId="346E02C1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12.</w:t>
      </w:r>
      <w:r w:rsidRPr="00012406">
        <w:tab/>
        <w:t xml:space="preserve">Odoardi, C., Montani, F., Boudrias, J.S. &amp; Battistelli, A. Linking managerial practices and leadership style to innovative work behavior: The role of group and psychological processes. </w:t>
      </w:r>
      <w:r w:rsidRPr="00012406">
        <w:rPr>
          <w:i/>
        </w:rPr>
        <w:t>Leadersh. Organ. Dev. J.</w:t>
      </w:r>
      <w:r w:rsidRPr="00012406">
        <w:t xml:space="preserve"> </w:t>
      </w:r>
      <w:r w:rsidRPr="00012406">
        <w:rPr>
          <w:b/>
        </w:rPr>
        <w:t>36</w:t>
      </w:r>
      <w:r w:rsidRPr="00012406">
        <w:t>, 545-569 (2015).</w:t>
      </w:r>
    </w:p>
    <w:p w14:paraId="0FF8998B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13.</w:t>
      </w:r>
      <w:r w:rsidRPr="00012406">
        <w:tab/>
        <w:t xml:space="preserve">Forslund Frykedal, K. &amp; Rosander, M. The role as moderator and mediator in parent education groups - a leadership and teaching approach model from a parent perspective. </w:t>
      </w:r>
      <w:r w:rsidRPr="00012406">
        <w:rPr>
          <w:i/>
        </w:rPr>
        <w:t>Journal of Clinical Nursing</w:t>
      </w:r>
      <w:r w:rsidRPr="00012406">
        <w:t xml:space="preserve">. </w:t>
      </w:r>
      <w:r w:rsidRPr="00012406">
        <w:rPr>
          <w:b/>
        </w:rPr>
        <w:t>24</w:t>
      </w:r>
      <w:r w:rsidRPr="00012406">
        <w:t>, 1966-1974 (2015).</w:t>
      </w:r>
    </w:p>
    <w:p w14:paraId="28FA005E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14.</w:t>
      </w:r>
      <w:r w:rsidRPr="00012406">
        <w:tab/>
        <w:t xml:space="preserve">Liff, R. &amp; Wikström, E. The problem-avoiding multi professional team-On the need to overcome protective routines. </w:t>
      </w:r>
      <w:r w:rsidRPr="00012406">
        <w:rPr>
          <w:i/>
        </w:rPr>
        <w:t>Scandinavian Journal of Management</w:t>
      </w:r>
      <w:r w:rsidRPr="00012406">
        <w:t xml:space="preserve">. </w:t>
      </w:r>
      <w:r w:rsidRPr="00012406">
        <w:rPr>
          <w:b/>
        </w:rPr>
        <w:t>31</w:t>
      </w:r>
      <w:r w:rsidRPr="00012406">
        <w:t>, 266-278 (2015).</w:t>
      </w:r>
    </w:p>
    <w:p w14:paraId="48F485F4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15.</w:t>
      </w:r>
      <w:r w:rsidRPr="00012406">
        <w:tab/>
        <w:t xml:space="preserve">Mathieu, J.E., Kukenberger, M.R., D'Innocenzo, L. &amp; Reilly, G. Modeling reciprocal team cohesion-performance relationships, as impacted by shared leadership and members' competence. </w:t>
      </w:r>
      <w:r w:rsidRPr="00012406">
        <w:rPr>
          <w:i/>
        </w:rPr>
        <w:t>J. Appl. Psychol.</w:t>
      </w:r>
      <w:r w:rsidRPr="00012406">
        <w:t xml:space="preserve"> </w:t>
      </w:r>
      <w:r w:rsidRPr="00012406">
        <w:rPr>
          <w:b/>
        </w:rPr>
        <w:t>100</w:t>
      </w:r>
      <w:r w:rsidRPr="00012406">
        <w:t>, 713-734 (2015).</w:t>
      </w:r>
    </w:p>
    <w:p w14:paraId="6FF426AC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16.</w:t>
      </w:r>
      <w:r w:rsidRPr="00012406">
        <w:tab/>
        <w:t xml:space="preserve">Sims, S., Hewitt, G. &amp; Harris, R. Evidence of a shared purpose, critical reflection, innovation and leadership in interprofessional healthcare teams: A realist synthesis. </w:t>
      </w:r>
      <w:r w:rsidRPr="00012406">
        <w:rPr>
          <w:i/>
        </w:rPr>
        <w:t>Journal of Interprofessional Care</w:t>
      </w:r>
      <w:r w:rsidRPr="00012406">
        <w:t xml:space="preserve">. </w:t>
      </w:r>
      <w:r w:rsidRPr="00012406">
        <w:rPr>
          <w:b/>
        </w:rPr>
        <w:t>29</w:t>
      </w:r>
      <w:r w:rsidRPr="00012406">
        <w:t>, 209-215 (2015).</w:t>
      </w:r>
    </w:p>
    <w:p w14:paraId="0FC441D8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17.</w:t>
      </w:r>
      <w:r w:rsidRPr="00012406">
        <w:tab/>
        <w:t xml:space="preserve">Liu, H.H. &amp; Shieh, C.J. A study on the correlations among empowering leadership, organizational identification, and team performance in medical industry. </w:t>
      </w:r>
      <w:r w:rsidRPr="00012406">
        <w:rPr>
          <w:i/>
        </w:rPr>
        <w:t>Studies on Ethno-Medicine</w:t>
      </w:r>
      <w:r w:rsidRPr="00012406">
        <w:t xml:space="preserve">. </w:t>
      </w:r>
      <w:r w:rsidRPr="00012406">
        <w:rPr>
          <w:b/>
        </w:rPr>
        <w:t>9</w:t>
      </w:r>
      <w:r w:rsidRPr="00012406">
        <w:t>, 9-17 (2015).</w:t>
      </w:r>
    </w:p>
    <w:p w14:paraId="70947B4A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lastRenderedPageBreak/>
        <w:t>118.</w:t>
      </w:r>
      <w:r w:rsidRPr="00012406">
        <w:tab/>
        <w:t xml:space="preserve">Zacher, H. &amp; Rosing, K. Ambidextrous leadership and team innovation. </w:t>
      </w:r>
      <w:r w:rsidRPr="00012406">
        <w:rPr>
          <w:i/>
        </w:rPr>
        <w:t>Leadersh. Organ. Dev. J.</w:t>
      </w:r>
      <w:r w:rsidRPr="00012406">
        <w:t xml:space="preserve"> </w:t>
      </w:r>
      <w:r w:rsidRPr="00012406">
        <w:rPr>
          <w:b/>
        </w:rPr>
        <w:t>36</w:t>
      </w:r>
      <w:r w:rsidRPr="00012406">
        <w:t>, 54-68 (2015).</w:t>
      </w:r>
    </w:p>
    <w:p w14:paraId="033160A3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19.</w:t>
      </w:r>
      <w:r w:rsidRPr="00012406">
        <w:tab/>
        <w:t xml:space="preserve">Brandt, T.M. &amp; Edinger, P. Transformational leadership in teams–the effects of a team leader’s sex and personality. </w:t>
      </w:r>
      <w:r w:rsidRPr="00012406">
        <w:rPr>
          <w:i/>
        </w:rPr>
        <w:t>Gender in Management</w:t>
      </w:r>
      <w:r w:rsidRPr="00012406">
        <w:t xml:space="preserve">. </w:t>
      </w:r>
      <w:r w:rsidRPr="00012406">
        <w:rPr>
          <w:b/>
        </w:rPr>
        <w:t>30</w:t>
      </w:r>
      <w:r w:rsidRPr="00012406">
        <w:t>, 44-68 (2015).</w:t>
      </w:r>
    </w:p>
    <w:p w14:paraId="4AC93FF1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20.</w:t>
      </w:r>
      <w:r w:rsidRPr="00012406">
        <w:tab/>
        <w:t xml:space="preserve">Zhou, W., Vredenburgh, D. &amp; Rogoff, E.G. Informational diversity and entrepreneurial team performance: moderating effect of shared leadership. </w:t>
      </w:r>
      <w:r w:rsidRPr="00012406">
        <w:rPr>
          <w:i/>
        </w:rPr>
        <w:t>International Entrepreneurship and Management Journal</w:t>
      </w:r>
      <w:r w:rsidRPr="00012406">
        <w:t xml:space="preserve">. </w:t>
      </w:r>
      <w:r w:rsidRPr="00012406">
        <w:rPr>
          <w:b/>
        </w:rPr>
        <w:t>11</w:t>
      </w:r>
      <w:r w:rsidRPr="00012406">
        <w:t>, 39-55 (2015).</w:t>
      </w:r>
    </w:p>
    <w:p w14:paraId="40D26C0A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21.</w:t>
      </w:r>
      <w:r w:rsidRPr="00012406">
        <w:tab/>
        <w:t xml:space="preserve">Rossberger, R.J. &amp; Krause, D.E. Participative and Team-Oriented Leadership Styles, Countries’ Education Level, and National Innovation: The Mediating Role of Economic Factors and National Cultural Practices. </w:t>
      </w:r>
      <w:r w:rsidRPr="00012406">
        <w:rPr>
          <w:i/>
        </w:rPr>
        <w:t>Cross-Cultural Research</w:t>
      </w:r>
      <w:r w:rsidRPr="00012406">
        <w:t xml:space="preserve">. </w:t>
      </w:r>
      <w:r w:rsidRPr="00012406">
        <w:rPr>
          <w:b/>
        </w:rPr>
        <w:t>49</w:t>
      </w:r>
      <w:r w:rsidRPr="00012406">
        <w:t>, 20-56 (2015).</w:t>
      </w:r>
    </w:p>
    <w:p w14:paraId="2FA68E1F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22.</w:t>
      </w:r>
      <w:r w:rsidRPr="00012406">
        <w:tab/>
        <w:t xml:space="preserve">Effelsberg, D. &amp; Solga, M. Transformational Leaders’ In-Group versus Out-Group Orientation: Testing the Link Between Leaders’ Organizational Identification, their Willingness to Engage in Unethical Pro-Organizational Behavior, and Follower-Perceived Transformational Leadership. </w:t>
      </w:r>
      <w:r w:rsidRPr="00012406">
        <w:rPr>
          <w:i/>
        </w:rPr>
        <w:t>Journal of Business Ethics</w:t>
      </w:r>
      <w:r w:rsidRPr="00012406">
        <w:t xml:space="preserve">. </w:t>
      </w:r>
      <w:r w:rsidRPr="00012406">
        <w:rPr>
          <w:b/>
        </w:rPr>
        <w:t>126</w:t>
      </w:r>
      <w:r w:rsidRPr="00012406">
        <w:t>, 581-590 (2015).</w:t>
      </w:r>
    </w:p>
    <w:p w14:paraId="2C623468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23.</w:t>
      </w:r>
      <w:r w:rsidRPr="00012406">
        <w:tab/>
        <w:t xml:space="preserve">Dizgah, M.R. &amp; Keshavarz, A. Investigating the Relationship Between Emotional Intelligence, Transformational Leadership and Team Effectiveness in the Banks of Guilan Province-Iran. </w:t>
      </w:r>
      <w:r w:rsidRPr="00012406">
        <w:rPr>
          <w:i/>
        </w:rPr>
        <w:t>Adv. Environ. Biol.</w:t>
      </w:r>
      <w:r w:rsidRPr="00012406">
        <w:t xml:space="preserve"> </w:t>
      </w:r>
      <w:r w:rsidRPr="00012406">
        <w:rPr>
          <w:b/>
        </w:rPr>
        <w:t>9</w:t>
      </w:r>
      <w:r w:rsidRPr="00012406">
        <w:t>, 992-1000 (2015).</w:t>
      </w:r>
    </w:p>
    <w:p w14:paraId="7AB57F49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24.</w:t>
      </w:r>
      <w:r w:rsidRPr="00012406">
        <w:tab/>
        <w:t xml:space="preserve">Santos, J.P., Caetano, A. &amp; Tavares, S.M. Is training leaders in functional leadership a useful tool for improving the performance of leadership functions and team effectiveness? </w:t>
      </w:r>
      <w:r w:rsidRPr="00012406">
        <w:rPr>
          <w:i/>
        </w:rPr>
        <w:t>Leadership Quarterly</w:t>
      </w:r>
      <w:r w:rsidRPr="00012406">
        <w:t xml:space="preserve">. </w:t>
      </w:r>
      <w:r w:rsidRPr="00012406">
        <w:rPr>
          <w:b/>
        </w:rPr>
        <w:t>26</w:t>
      </w:r>
      <w:r w:rsidRPr="00012406">
        <w:t>, 470-484 (2015).</w:t>
      </w:r>
    </w:p>
    <w:p w14:paraId="4D34AED8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25.</w:t>
      </w:r>
      <w:r w:rsidRPr="00012406">
        <w:tab/>
        <w:t xml:space="preserve">Al Qubaisi, J.M.L.F., Abu Elanain, H.M., Badri, M.A. &amp; Ajmal, M.M. Leadership, culture and team communication: Analysis of project success causality - A UAE case. </w:t>
      </w:r>
      <w:r w:rsidRPr="00012406">
        <w:rPr>
          <w:i/>
        </w:rPr>
        <w:t>Int. J. Appl. Manage. Sci.</w:t>
      </w:r>
      <w:r w:rsidRPr="00012406">
        <w:t xml:space="preserve"> </w:t>
      </w:r>
      <w:r w:rsidRPr="00012406">
        <w:rPr>
          <w:b/>
        </w:rPr>
        <w:t>7</w:t>
      </w:r>
      <w:r w:rsidRPr="00012406">
        <w:t>, 223-243 (2015).</w:t>
      </w:r>
    </w:p>
    <w:p w14:paraId="6B54933F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26.</w:t>
      </w:r>
      <w:r w:rsidRPr="00012406">
        <w:tab/>
        <w:t xml:space="preserve">Chen, Z., Zhu, J. &amp; Zhou, M. How does a servant leader fuel the service fire? A multilevel model of servant leadership, individual self identity, group competition climate, and customer service performance. </w:t>
      </w:r>
      <w:r w:rsidRPr="00012406">
        <w:rPr>
          <w:i/>
        </w:rPr>
        <w:t>J. Appl. Psychol.</w:t>
      </w:r>
      <w:r w:rsidRPr="00012406">
        <w:t xml:space="preserve"> </w:t>
      </w:r>
      <w:r w:rsidRPr="00012406">
        <w:rPr>
          <w:b/>
        </w:rPr>
        <w:t>100</w:t>
      </w:r>
      <w:r w:rsidRPr="00012406">
        <w:t>, 511-521 (2015).</w:t>
      </w:r>
    </w:p>
    <w:p w14:paraId="2C3EE039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27.</w:t>
      </w:r>
      <w:r w:rsidRPr="00012406">
        <w:tab/>
        <w:t xml:space="preserve">Balamohan, P., Tech, M. &amp; Gomathi, S. Emotional intelligence – Its importance and relationship with individual peformance,team-effectiveness, leadership and marketing effectiveness. </w:t>
      </w:r>
      <w:r w:rsidRPr="00012406">
        <w:rPr>
          <w:i/>
        </w:rPr>
        <w:t>Mediterranean J. Soc. Sci.</w:t>
      </w:r>
      <w:r w:rsidRPr="00012406">
        <w:t xml:space="preserve"> </w:t>
      </w:r>
      <w:r w:rsidRPr="00012406">
        <w:rPr>
          <w:b/>
        </w:rPr>
        <w:t>6</w:t>
      </w:r>
      <w:r w:rsidRPr="00012406">
        <w:t>, 120-128 (2015).</w:t>
      </w:r>
    </w:p>
    <w:p w14:paraId="55C64681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28.</w:t>
      </w:r>
      <w:r w:rsidRPr="00012406">
        <w:tab/>
        <w:t xml:space="preserve">Marchiondo, L.A., Myers, C.G. &amp; Kopelman, S. The relational nature of leadership identity construction: How and when it influences perceived leadership and decision-making. </w:t>
      </w:r>
      <w:r w:rsidRPr="00012406">
        <w:rPr>
          <w:i/>
        </w:rPr>
        <w:t>Leadership Quarterly</w:t>
      </w:r>
      <w:r w:rsidRPr="00012406">
        <w:t xml:space="preserve">. </w:t>
      </w:r>
      <w:r w:rsidRPr="00012406">
        <w:rPr>
          <w:b/>
        </w:rPr>
        <w:t>26</w:t>
      </w:r>
      <w:r w:rsidRPr="00012406">
        <w:t>, 892-908 (2015).</w:t>
      </w:r>
    </w:p>
    <w:p w14:paraId="0BE5EC2F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29.</w:t>
      </w:r>
      <w:r w:rsidRPr="00012406">
        <w:tab/>
        <w:t xml:space="preserve">García-Guiu, C., Moya, M., Molero, F. &amp; Moriano, J.A. Transformational leadership and group potency in small military units: The mediating role of group identification and cohesion. </w:t>
      </w:r>
      <w:r w:rsidRPr="00012406">
        <w:rPr>
          <w:i/>
        </w:rPr>
        <w:t>Rev. Psicol. Trab. Orga.</w:t>
      </w:r>
      <w:r w:rsidRPr="00012406">
        <w:t xml:space="preserve"> </w:t>
      </w:r>
      <w:r w:rsidRPr="00012406">
        <w:rPr>
          <w:b/>
        </w:rPr>
        <w:t>32</w:t>
      </w:r>
      <w:r w:rsidRPr="00012406">
        <w:t>, 145-152 (2016).</w:t>
      </w:r>
    </w:p>
    <w:p w14:paraId="0A63E37A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30.</w:t>
      </w:r>
      <w:r w:rsidRPr="00012406">
        <w:tab/>
        <w:t xml:space="preserve">Chiu, C.Y.C., Owens, B.P. &amp; Tesluk, P.E. Initiating and utilizing shared leadership in teams: The role of leader humility, team proactive personality, and team performance capability. </w:t>
      </w:r>
      <w:r w:rsidRPr="00012406">
        <w:rPr>
          <w:i/>
        </w:rPr>
        <w:t>J. Appl. Psychol.</w:t>
      </w:r>
      <w:r w:rsidRPr="00012406">
        <w:t xml:space="preserve"> </w:t>
      </w:r>
      <w:r w:rsidRPr="00012406">
        <w:rPr>
          <w:b/>
        </w:rPr>
        <w:t>101</w:t>
      </w:r>
      <w:r w:rsidRPr="00012406">
        <w:t>, 1705-1720 (2016).</w:t>
      </w:r>
    </w:p>
    <w:p w14:paraId="0B5257E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31.</w:t>
      </w:r>
      <w:r w:rsidRPr="00012406">
        <w:tab/>
        <w:t xml:space="preserve">D’Innocenzo, L., Mathieu, J.E. &amp; Kukenberger, M.R. A Meta-Analysis of Different Forms of Shared Leadership–Team Performance Relations. </w:t>
      </w:r>
      <w:r w:rsidRPr="00012406">
        <w:rPr>
          <w:i/>
        </w:rPr>
        <w:t>Journal of Management</w:t>
      </w:r>
      <w:r w:rsidRPr="00012406">
        <w:t xml:space="preserve">. </w:t>
      </w:r>
      <w:r w:rsidRPr="00012406">
        <w:rPr>
          <w:b/>
        </w:rPr>
        <w:t>42</w:t>
      </w:r>
      <w:r w:rsidRPr="00012406">
        <w:t>, 1964-1991 (2016).</w:t>
      </w:r>
    </w:p>
    <w:p w14:paraId="46422C2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32.</w:t>
      </w:r>
      <w:r w:rsidRPr="00012406">
        <w:tab/>
        <w:t>Meyer, B.</w:t>
      </w:r>
      <w:r w:rsidRPr="00012406">
        <w:rPr>
          <w:i/>
        </w:rPr>
        <w:t>, et al</w:t>
      </w:r>
      <w:r w:rsidRPr="00012406">
        <w:t xml:space="preserve">. What good leaders actually do: micro-level leadership behaviour, leader evaluations, and team decision quality. </w:t>
      </w:r>
      <w:r w:rsidRPr="00012406">
        <w:rPr>
          <w:i/>
        </w:rPr>
        <w:t>Eur. J. Work Org. Psychol.</w:t>
      </w:r>
      <w:r w:rsidRPr="00012406">
        <w:t xml:space="preserve"> </w:t>
      </w:r>
      <w:r w:rsidRPr="00012406">
        <w:rPr>
          <w:b/>
        </w:rPr>
        <w:t>25</w:t>
      </w:r>
      <w:r w:rsidRPr="00012406">
        <w:t>, 773-789 (2016).</w:t>
      </w:r>
    </w:p>
    <w:p w14:paraId="43CEA2C7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33.</w:t>
      </w:r>
      <w:r w:rsidRPr="00012406">
        <w:tab/>
        <w:t xml:space="preserve">Charlier, S.D., Stewart, G.L., Greco, L.M. &amp; Reeves, C.J. Emergent leadership in virtual teams: A multilevel investigation of individual communication and team dispersion antecedents. </w:t>
      </w:r>
      <w:r w:rsidRPr="00012406">
        <w:rPr>
          <w:i/>
        </w:rPr>
        <w:t>Leadership Quarterly</w:t>
      </w:r>
      <w:r w:rsidRPr="00012406">
        <w:t xml:space="preserve">. </w:t>
      </w:r>
      <w:r w:rsidRPr="00012406">
        <w:rPr>
          <w:b/>
        </w:rPr>
        <w:t>27</w:t>
      </w:r>
      <w:r w:rsidRPr="00012406">
        <w:t>, 745-764 (2016).</w:t>
      </w:r>
    </w:p>
    <w:p w14:paraId="7ACD7FBC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34.</w:t>
      </w:r>
      <w:r w:rsidRPr="00012406">
        <w:tab/>
        <w:t xml:space="preserve">Bai, Y., Lin, L. &amp; Li, P.P. How to enable employee creativity in a team context: A cross-level mediating process of transformational leadership. </w:t>
      </w:r>
      <w:r w:rsidRPr="00012406">
        <w:rPr>
          <w:i/>
        </w:rPr>
        <w:t>Journal of Business Research</w:t>
      </w:r>
      <w:r w:rsidRPr="00012406">
        <w:t xml:space="preserve">. </w:t>
      </w:r>
      <w:r w:rsidRPr="00012406">
        <w:rPr>
          <w:b/>
        </w:rPr>
        <w:t>69</w:t>
      </w:r>
      <w:r w:rsidRPr="00012406">
        <w:t>, 3240-3250 (2016).</w:t>
      </w:r>
    </w:p>
    <w:p w14:paraId="77824136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35.</w:t>
      </w:r>
      <w:r w:rsidRPr="00012406">
        <w:tab/>
        <w:t xml:space="preserve">Wang, X.H., Kim, T.Y. &amp; Lee, D.R. Cognitive diversity and team creativity: Effects of team intrinsic motivation and transformational leadership. </w:t>
      </w:r>
      <w:r w:rsidRPr="00012406">
        <w:rPr>
          <w:i/>
        </w:rPr>
        <w:t>Journal of Business Research</w:t>
      </w:r>
      <w:r w:rsidRPr="00012406">
        <w:t xml:space="preserve">. </w:t>
      </w:r>
      <w:r w:rsidRPr="00012406">
        <w:rPr>
          <w:b/>
        </w:rPr>
        <w:t>69</w:t>
      </w:r>
      <w:r w:rsidRPr="00012406">
        <w:t>, 3231-3239 (2016).</w:t>
      </w:r>
    </w:p>
    <w:p w14:paraId="50D2EA4A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36.</w:t>
      </w:r>
      <w:r w:rsidRPr="00012406">
        <w:tab/>
        <w:t xml:space="preserve">Barnett, R.C. &amp; Weidenfeller, N.K. Shared Leadership and Team Performance. </w:t>
      </w:r>
      <w:r w:rsidRPr="00012406">
        <w:rPr>
          <w:i/>
        </w:rPr>
        <w:t>Advances in Developing Human Resources</w:t>
      </w:r>
      <w:r w:rsidRPr="00012406">
        <w:t xml:space="preserve">. </w:t>
      </w:r>
      <w:r w:rsidRPr="00012406">
        <w:rPr>
          <w:b/>
        </w:rPr>
        <w:t>18</w:t>
      </w:r>
      <w:r w:rsidRPr="00012406">
        <w:t>, 334-351 (2016).</w:t>
      </w:r>
    </w:p>
    <w:p w14:paraId="2C2AAE1B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37.</w:t>
      </w:r>
      <w:r w:rsidRPr="00012406">
        <w:tab/>
        <w:t xml:space="preserve">Banks, G.C., McCauley, K.D., Gardner, W.L. &amp; Guler, C.E. A meta-analytic review of authentic and transformational leadership: A test for redundancy. </w:t>
      </w:r>
      <w:r w:rsidRPr="00012406">
        <w:rPr>
          <w:i/>
        </w:rPr>
        <w:t>Leadership Quarterly</w:t>
      </w:r>
      <w:r w:rsidRPr="00012406">
        <w:t xml:space="preserve">. </w:t>
      </w:r>
      <w:r w:rsidRPr="00012406">
        <w:rPr>
          <w:b/>
        </w:rPr>
        <w:t>27</w:t>
      </w:r>
      <w:r w:rsidRPr="00012406">
        <w:t>, 634-652 (2016).</w:t>
      </w:r>
    </w:p>
    <w:p w14:paraId="28460012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38.</w:t>
      </w:r>
      <w:r w:rsidRPr="00012406">
        <w:tab/>
        <w:t xml:space="preserve">Santos, C.M., Passos, A.M., Uitdewilligen, S. &amp; Nübold, A. Shared temporal cognitions as substitute for temporal leadership: An analysis of their effects on temporal conflict and team performance. </w:t>
      </w:r>
      <w:r w:rsidRPr="00012406">
        <w:rPr>
          <w:i/>
        </w:rPr>
        <w:t>Leadership Quarterly</w:t>
      </w:r>
      <w:r w:rsidRPr="00012406">
        <w:t xml:space="preserve">. </w:t>
      </w:r>
      <w:r w:rsidRPr="00012406">
        <w:rPr>
          <w:b/>
        </w:rPr>
        <w:t>27</w:t>
      </w:r>
      <w:r w:rsidRPr="00012406">
        <w:t>, 574-587 (2016).</w:t>
      </w:r>
    </w:p>
    <w:p w14:paraId="0AB5FFF7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lastRenderedPageBreak/>
        <w:t>139.</w:t>
      </w:r>
      <w:r w:rsidRPr="00012406">
        <w:tab/>
        <w:t xml:space="preserve">Aga, D.A., Noorderhaven, N. &amp; Vallejo, B. Transformational leadership and project success: The mediating role of team-building. </w:t>
      </w:r>
      <w:r w:rsidRPr="00012406">
        <w:rPr>
          <w:i/>
        </w:rPr>
        <w:t>International Journal of Project Management</w:t>
      </w:r>
      <w:r w:rsidRPr="00012406">
        <w:t xml:space="preserve">. </w:t>
      </w:r>
      <w:r w:rsidRPr="00012406">
        <w:rPr>
          <w:b/>
        </w:rPr>
        <w:t>34</w:t>
      </w:r>
      <w:r w:rsidRPr="00012406">
        <w:t>, 806-818 (2016).</w:t>
      </w:r>
    </w:p>
    <w:p w14:paraId="2EF40D1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40.</w:t>
      </w:r>
      <w:r w:rsidRPr="00012406">
        <w:tab/>
        <w:t>Vanderboom, C.E.</w:t>
      </w:r>
      <w:r w:rsidRPr="00012406">
        <w:rPr>
          <w:i/>
        </w:rPr>
        <w:t>, et al</w:t>
      </w:r>
      <w:r w:rsidRPr="00012406">
        <w:t xml:space="preserve">. Leadership strategies, an interdisciplinary team, and ongoing nurse feedback: Ingredients for a successful BCMA project. </w:t>
      </w:r>
      <w:r w:rsidRPr="00012406">
        <w:rPr>
          <w:i/>
        </w:rPr>
        <w:t>Nurs. Econ.</w:t>
      </w:r>
      <w:r w:rsidRPr="00012406">
        <w:t xml:space="preserve"> </w:t>
      </w:r>
      <w:r w:rsidRPr="00012406">
        <w:rPr>
          <w:b/>
        </w:rPr>
        <w:t>34</w:t>
      </w:r>
      <w:r w:rsidRPr="00012406">
        <w:t>, 117-125 (2016).</w:t>
      </w:r>
    </w:p>
    <w:p w14:paraId="3436542E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41.</w:t>
      </w:r>
      <w:r w:rsidRPr="00012406">
        <w:tab/>
        <w:t xml:space="preserve">Lauck, S.B., McGladrey, J., Lawlor, C. &amp; Webb, J.G. Nursing leadership of the transcatheter aortic valve implantation Heart Team: Supporting innovation, excellence, and sustainability. </w:t>
      </w:r>
      <w:r w:rsidRPr="00012406">
        <w:rPr>
          <w:i/>
        </w:rPr>
        <w:t>Healthc. Manage. Forum</w:t>
      </w:r>
      <w:r w:rsidRPr="00012406">
        <w:t xml:space="preserve">. </w:t>
      </w:r>
      <w:r w:rsidRPr="00012406">
        <w:rPr>
          <w:b/>
        </w:rPr>
        <w:t>29</w:t>
      </w:r>
      <w:r w:rsidRPr="00012406">
        <w:t>, 126-130 (2016).</w:t>
      </w:r>
    </w:p>
    <w:p w14:paraId="15D8415D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42.</w:t>
      </w:r>
      <w:r w:rsidRPr="00012406">
        <w:tab/>
        <w:t xml:space="preserve">Ekpe, I. &amp; Mat, N. Can academic performance enhance group membership and leadership among student entrepreneurs in Malaysia? </w:t>
      </w:r>
      <w:r w:rsidRPr="00012406">
        <w:rPr>
          <w:i/>
        </w:rPr>
        <w:t>Asian Soc. Sci.</w:t>
      </w:r>
      <w:r w:rsidRPr="00012406">
        <w:t xml:space="preserve"> </w:t>
      </w:r>
      <w:r w:rsidRPr="00012406">
        <w:rPr>
          <w:b/>
        </w:rPr>
        <w:t>12</w:t>
      </w:r>
      <w:r w:rsidRPr="00012406">
        <w:t>, 87-92 (2016).</w:t>
      </w:r>
    </w:p>
    <w:p w14:paraId="364535EF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43.</w:t>
      </w:r>
      <w:r w:rsidRPr="00012406">
        <w:tab/>
        <w:t xml:space="preserve">Quinteiro, P.M., Passos, A. &amp; Curral, L. Thought self-leadership and effectiveness in self-management teams. </w:t>
      </w:r>
      <w:r w:rsidRPr="00012406">
        <w:rPr>
          <w:i/>
        </w:rPr>
        <w:t>Leadership</w:t>
      </w:r>
      <w:r w:rsidRPr="00012406">
        <w:t xml:space="preserve">. </w:t>
      </w:r>
      <w:r w:rsidRPr="00012406">
        <w:rPr>
          <w:b/>
        </w:rPr>
        <w:t>12</w:t>
      </w:r>
      <w:r w:rsidRPr="00012406">
        <w:t>, 110-126 (2016).</w:t>
      </w:r>
    </w:p>
    <w:p w14:paraId="391B44BE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44.</w:t>
      </w:r>
      <w:r w:rsidRPr="00012406">
        <w:tab/>
        <w:t xml:space="preserve">Li, V., Mitchell, R. &amp; Boyle, B. The Divergent Effects of Transformational Leadership on Individual and Team Innovation. </w:t>
      </w:r>
      <w:r w:rsidRPr="00012406">
        <w:rPr>
          <w:i/>
        </w:rPr>
        <w:t>Group Organ. Manage.</w:t>
      </w:r>
      <w:r w:rsidRPr="00012406">
        <w:t xml:space="preserve"> </w:t>
      </w:r>
      <w:r w:rsidRPr="00012406">
        <w:rPr>
          <w:b/>
        </w:rPr>
        <w:t>41</w:t>
      </w:r>
      <w:r w:rsidRPr="00012406">
        <w:t>, 66-97 (2016).</w:t>
      </w:r>
    </w:p>
    <w:p w14:paraId="1947B312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45.</w:t>
      </w:r>
      <w:r w:rsidRPr="00012406">
        <w:tab/>
        <w:t xml:space="preserve">Losch, S., Traut-Mattausch, E., Mühlberger, M.D. &amp; Jonas, E. Comparing the effectiveness of individual coaching, self-coaching, and group training: How leadership makes the difference. </w:t>
      </w:r>
      <w:r w:rsidRPr="00012406">
        <w:rPr>
          <w:i/>
        </w:rPr>
        <w:t>Front. Psychol.</w:t>
      </w:r>
      <w:r w:rsidRPr="00012406">
        <w:t xml:space="preserve"> </w:t>
      </w:r>
      <w:r w:rsidRPr="00012406">
        <w:rPr>
          <w:b/>
        </w:rPr>
        <w:t>7</w:t>
      </w:r>
      <w:r w:rsidRPr="00012406">
        <w:t>, (2016).</w:t>
      </w:r>
    </w:p>
    <w:p w14:paraId="3E8F1C7E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46.</w:t>
      </w:r>
      <w:r w:rsidRPr="00012406">
        <w:tab/>
        <w:t xml:space="preserve">Sousa, M. &amp; Van Dierendonck, D. Introducing a short measure of shared servant leadership impacting team performance through team behavioral integration. </w:t>
      </w:r>
      <w:r w:rsidRPr="00012406">
        <w:rPr>
          <w:i/>
        </w:rPr>
        <w:t>Front. Psychol.</w:t>
      </w:r>
      <w:r w:rsidRPr="00012406">
        <w:t xml:space="preserve"> </w:t>
      </w:r>
      <w:r w:rsidRPr="00012406">
        <w:rPr>
          <w:b/>
        </w:rPr>
        <w:t>6</w:t>
      </w:r>
      <w:r w:rsidRPr="00012406">
        <w:t>, (2016).</w:t>
      </w:r>
    </w:p>
    <w:p w14:paraId="57564E1C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47.</w:t>
      </w:r>
      <w:r w:rsidRPr="00012406">
        <w:tab/>
        <w:t xml:space="preserve">Rosenman, E.D., Branzetti, J.B. &amp; Fernandez, R. Assessing Team Leadership in Emergency Medicine: The Milestones and Beyond. </w:t>
      </w:r>
      <w:r w:rsidRPr="00012406">
        <w:rPr>
          <w:i/>
        </w:rPr>
        <w:t>J. Grad. Med. Educ.</w:t>
      </w:r>
      <w:r w:rsidRPr="00012406">
        <w:t xml:space="preserve"> </w:t>
      </w:r>
      <w:r w:rsidRPr="00012406">
        <w:rPr>
          <w:b/>
        </w:rPr>
        <w:t>8</w:t>
      </w:r>
      <w:r w:rsidRPr="00012406">
        <w:t>, 332-340 (2016).</w:t>
      </w:r>
    </w:p>
    <w:p w14:paraId="61D20F7F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48.</w:t>
      </w:r>
      <w:r w:rsidRPr="00012406">
        <w:tab/>
        <w:t xml:space="preserve">Diversity as a contributor to leadership effectiveness: Leadership styles to optimize employee skills and group outcomes. </w:t>
      </w:r>
      <w:r w:rsidRPr="00012406">
        <w:rPr>
          <w:i/>
        </w:rPr>
        <w:t>Strateg. Dir.</w:t>
      </w:r>
      <w:r w:rsidRPr="00012406">
        <w:t xml:space="preserve"> </w:t>
      </w:r>
      <w:r w:rsidRPr="00012406">
        <w:rPr>
          <w:b/>
        </w:rPr>
        <w:t>32</w:t>
      </w:r>
      <w:r w:rsidRPr="00012406">
        <w:t>, 26-28 (2016).</w:t>
      </w:r>
    </w:p>
    <w:p w14:paraId="44DD501D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49.</w:t>
      </w:r>
      <w:r w:rsidRPr="00012406">
        <w:tab/>
        <w:t xml:space="preserve">Haselberger, D. A literature-based framework of performance-related leadership interactions in ICT project teams. </w:t>
      </w:r>
      <w:r w:rsidRPr="00012406">
        <w:rPr>
          <w:i/>
        </w:rPr>
        <w:t>Information and Software Technology</w:t>
      </w:r>
      <w:r w:rsidRPr="00012406">
        <w:t xml:space="preserve">. </w:t>
      </w:r>
      <w:r w:rsidRPr="00012406">
        <w:rPr>
          <w:b/>
        </w:rPr>
        <w:t>70</w:t>
      </w:r>
      <w:r w:rsidRPr="00012406">
        <w:t>, 1-17 (2016).</w:t>
      </w:r>
    </w:p>
    <w:p w14:paraId="106BB679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50.</w:t>
      </w:r>
      <w:r w:rsidRPr="00012406">
        <w:tab/>
        <w:t xml:space="preserve">Owens, B.P. &amp; Hekman, D.R. How Does Leader Humility Influence Team Performance? Exploring the Mechanisms of Contagion and Collective Promotion Focus. </w:t>
      </w:r>
      <w:r w:rsidRPr="00012406">
        <w:rPr>
          <w:i/>
        </w:rPr>
        <w:t>Acad. Manage. J.</w:t>
      </w:r>
      <w:r w:rsidRPr="00012406">
        <w:t xml:space="preserve"> </w:t>
      </w:r>
      <w:r w:rsidRPr="00012406">
        <w:rPr>
          <w:b/>
        </w:rPr>
        <w:t>59</w:t>
      </w:r>
      <w:r w:rsidRPr="00012406">
        <w:t>, 1088-1111 (2016).</w:t>
      </w:r>
    </w:p>
    <w:p w14:paraId="34566211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51.</w:t>
      </w:r>
      <w:r w:rsidRPr="00012406">
        <w:tab/>
        <w:t xml:space="preserve">Friedrich, T.L., Griffith, J.A. &amp; Mumford, M.D. Collective leadership behaviors: Evaluating the leader, team network, and problem situation characteristics that influence their use. </w:t>
      </w:r>
      <w:r w:rsidRPr="00012406">
        <w:rPr>
          <w:i/>
        </w:rPr>
        <w:t>Leadership Quarterly</w:t>
      </w:r>
      <w:r w:rsidRPr="00012406">
        <w:t xml:space="preserve">. </w:t>
      </w:r>
      <w:r w:rsidRPr="00012406">
        <w:rPr>
          <w:b/>
        </w:rPr>
        <w:t>27</w:t>
      </w:r>
      <w:r w:rsidRPr="00012406">
        <w:t>, 312-333 (2016).</w:t>
      </w:r>
    </w:p>
    <w:p w14:paraId="6092B75A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52.</w:t>
      </w:r>
      <w:r w:rsidRPr="00012406">
        <w:tab/>
        <w:t xml:space="preserve">Drescher, G. &amp; Garbers, Y. Shared leadership leadership and commonality: A policy-capturing study. </w:t>
      </w:r>
      <w:r w:rsidRPr="00012406">
        <w:rPr>
          <w:i/>
        </w:rPr>
        <w:t>Leadership Quarterly</w:t>
      </w:r>
      <w:r w:rsidRPr="00012406">
        <w:t xml:space="preserve">. </w:t>
      </w:r>
      <w:r w:rsidRPr="00012406">
        <w:rPr>
          <w:b/>
        </w:rPr>
        <w:t>27</w:t>
      </w:r>
      <w:r w:rsidRPr="00012406">
        <w:t>, 200-217 (2016).</w:t>
      </w:r>
    </w:p>
    <w:p w14:paraId="427C0912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53.</w:t>
      </w:r>
      <w:r w:rsidRPr="00012406">
        <w:tab/>
        <w:t xml:space="preserve">Parry, K., Cohen, M. &amp; Bhattacharya, S. Rise of the Machines: A Critical Consideration of Automated Leadership Decision Making in Organizations. </w:t>
      </w:r>
      <w:r w:rsidRPr="00012406">
        <w:rPr>
          <w:i/>
        </w:rPr>
        <w:t>Group &amp; Organization Management</w:t>
      </w:r>
      <w:r w:rsidRPr="00012406">
        <w:t xml:space="preserve">. </w:t>
      </w:r>
      <w:r w:rsidRPr="00012406">
        <w:rPr>
          <w:b/>
        </w:rPr>
        <w:t>41</w:t>
      </w:r>
      <w:r w:rsidRPr="00012406">
        <w:t>, 571-594 (2016).</w:t>
      </w:r>
    </w:p>
    <w:p w14:paraId="3D77120E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54.</w:t>
      </w:r>
      <w:r w:rsidRPr="00012406">
        <w:tab/>
        <w:t xml:space="preserve">Willems, J. Building Shared Mental Models of Organizational Effectiveness in Leadership Teams Through Team Member Exchange Quality. </w:t>
      </w:r>
      <w:r w:rsidRPr="00012406">
        <w:rPr>
          <w:i/>
        </w:rPr>
        <w:t>Nonprofit and Voluntary Sector Quarterly</w:t>
      </w:r>
      <w:r w:rsidRPr="00012406">
        <w:t xml:space="preserve">. </w:t>
      </w:r>
      <w:r w:rsidRPr="00012406">
        <w:rPr>
          <w:b/>
        </w:rPr>
        <w:t>45</w:t>
      </w:r>
      <w:r w:rsidRPr="00012406">
        <w:t>, 568-592 (2016).</w:t>
      </w:r>
    </w:p>
    <w:p w14:paraId="6FBF733F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55.</w:t>
      </w:r>
      <w:r w:rsidRPr="00012406">
        <w:tab/>
        <w:t xml:space="preserve">Chun, J.U., Cho, K. &amp; Sosik, J.J. A multilevel study of group-focused and individual-focused transformational leadership, social exchange relationships, and performance in teams. </w:t>
      </w:r>
      <w:r w:rsidRPr="00012406">
        <w:rPr>
          <w:i/>
        </w:rPr>
        <w:t>Journal of Organizational Behavior</w:t>
      </w:r>
      <w:r w:rsidRPr="00012406">
        <w:t xml:space="preserve">. </w:t>
      </w:r>
      <w:r w:rsidRPr="00012406">
        <w:rPr>
          <w:b/>
        </w:rPr>
        <w:t>37</w:t>
      </w:r>
      <w:r w:rsidRPr="00012406">
        <w:t>, 374-396 (2016).</w:t>
      </w:r>
    </w:p>
    <w:p w14:paraId="3DFE513D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56.</w:t>
      </w:r>
      <w:r w:rsidRPr="00012406">
        <w:tab/>
        <w:t xml:space="preserve">Mukherjee, S. Leadership network and team performance in interactive contests. </w:t>
      </w:r>
      <w:r w:rsidRPr="00012406">
        <w:rPr>
          <w:i/>
        </w:rPr>
        <w:t>Social Networks</w:t>
      </w:r>
      <w:r w:rsidRPr="00012406">
        <w:t xml:space="preserve">. </w:t>
      </w:r>
      <w:r w:rsidRPr="00012406">
        <w:rPr>
          <w:b/>
        </w:rPr>
        <w:t>47</w:t>
      </w:r>
      <w:r w:rsidRPr="00012406">
        <w:t>, 85-92 (2016).</w:t>
      </w:r>
    </w:p>
    <w:p w14:paraId="226AD808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57.</w:t>
      </w:r>
      <w:r w:rsidRPr="00012406">
        <w:tab/>
        <w:t xml:space="preserve">Zhou, J., Liu, S., Zhang, X. &amp; Chen, M. Differential leadership, team conflict and new product development performance An empirical study from R&amp;D team in China. </w:t>
      </w:r>
      <w:r w:rsidRPr="00012406">
        <w:rPr>
          <w:i/>
        </w:rPr>
        <w:t>Chinese Management Studies</w:t>
      </w:r>
      <w:r w:rsidRPr="00012406">
        <w:t xml:space="preserve">. </w:t>
      </w:r>
      <w:r w:rsidRPr="00012406">
        <w:rPr>
          <w:b/>
        </w:rPr>
        <w:t>10</w:t>
      </w:r>
      <w:r w:rsidRPr="00012406">
        <w:t>, 544-558 (2016).</w:t>
      </w:r>
    </w:p>
    <w:p w14:paraId="1087B1AE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58.</w:t>
      </w:r>
      <w:r w:rsidRPr="00012406">
        <w:tab/>
        <w:t xml:space="preserve">Benoliel, P. &amp; Somech, A. Functional heterogeneity and senior management team effectiveness The mediating role of school leadership. </w:t>
      </w:r>
      <w:r w:rsidRPr="00012406">
        <w:rPr>
          <w:i/>
        </w:rPr>
        <w:t>Journal of Educational Administration</w:t>
      </w:r>
      <w:r w:rsidRPr="00012406">
        <w:t xml:space="preserve">. </w:t>
      </w:r>
      <w:r w:rsidRPr="00012406">
        <w:rPr>
          <w:b/>
        </w:rPr>
        <w:t>54</w:t>
      </w:r>
      <w:r w:rsidRPr="00012406">
        <w:t>, 492-512 (2016).</w:t>
      </w:r>
    </w:p>
    <w:p w14:paraId="605BB338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59.</w:t>
      </w:r>
      <w:r w:rsidRPr="00012406">
        <w:tab/>
        <w:t xml:space="preserve">Hill, N.S. &amp; Bartol, K.M. Empowering Leadership and Effective Collaboration in Geographically Dispersed Teams. </w:t>
      </w:r>
      <w:r w:rsidRPr="00012406">
        <w:rPr>
          <w:i/>
        </w:rPr>
        <w:t>Pers. Psychol.</w:t>
      </w:r>
      <w:r w:rsidRPr="00012406">
        <w:t xml:space="preserve"> </w:t>
      </w:r>
      <w:r w:rsidRPr="00012406">
        <w:rPr>
          <w:b/>
        </w:rPr>
        <w:t>69</w:t>
      </w:r>
      <w:r w:rsidRPr="00012406">
        <w:t>, 159-198 (2016).</w:t>
      </w:r>
    </w:p>
    <w:p w14:paraId="5084A466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60.</w:t>
      </w:r>
      <w:r w:rsidRPr="00012406">
        <w:tab/>
        <w:t xml:space="preserve">De Jong, B.A., Dirks, K.T. &amp; Gillespie, N. Trust and team performance: A meta-analysis of main effects, moderators, and covariates. </w:t>
      </w:r>
      <w:r w:rsidRPr="00012406">
        <w:rPr>
          <w:i/>
        </w:rPr>
        <w:t>J. Appl. Psychol.</w:t>
      </w:r>
      <w:r w:rsidRPr="00012406">
        <w:t xml:space="preserve"> </w:t>
      </w:r>
      <w:r w:rsidRPr="00012406">
        <w:rPr>
          <w:b/>
        </w:rPr>
        <w:t>101</w:t>
      </w:r>
      <w:r w:rsidRPr="00012406">
        <w:t>, 1134-1150 (2016).</w:t>
      </w:r>
    </w:p>
    <w:p w14:paraId="25558DAE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61.</w:t>
      </w:r>
      <w:r w:rsidRPr="00012406">
        <w:tab/>
        <w:t xml:space="preserve">Guenter, H., Gardner, W.L., Davis McCauley, K., Randolph-Seng, B. &amp; Prabhu, V.P. Shared Authentic Leadership in Research Teams: Testing a Multiple Mediation Model. </w:t>
      </w:r>
      <w:r w:rsidRPr="00012406">
        <w:rPr>
          <w:i/>
        </w:rPr>
        <w:t>Small Group Research</w:t>
      </w:r>
      <w:r w:rsidRPr="00012406">
        <w:t xml:space="preserve">. </w:t>
      </w:r>
      <w:r w:rsidRPr="00012406">
        <w:rPr>
          <w:b/>
        </w:rPr>
        <w:t>48</w:t>
      </w:r>
      <w:r w:rsidRPr="00012406">
        <w:t>, 719-765 (2017).</w:t>
      </w:r>
    </w:p>
    <w:p w14:paraId="62361421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62.</w:t>
      </w:r>
      <w:r w:rsidRPr="00012406">
        <w:tab/>
        <w:t xml:space="preserve">Mayr, M.L. Transformational Leadership and Volunteer Firefighter Engagement: The Mediating Role of Group Identification and Perceived Social Impact. </w:t>
      </w:r>
      <w:r w:rsidRPr="00012406">
        <w:rPr>
          <w:i/>
        </w:rPr>
        <w:t>Nonprofit Manag. Leadersh.</w:t>
      </w:r>
      <w:r w:rsidRPr="00012406">
        <w:t xml:space="preserve"> </w:t>
      </w:r>
      <w:r w:rsidRPr="00012406">
        <w:rPr>
          <w:b/>
        </w:rPr>
        <w:t>28</w:t>
      </w:r>
      <w:r w:rsidRPr="00012406">
        <w:t>, 259-270 (2017).</w:t>
      </w:r>
    </w:p>
    <w:p w14:paraId="0038C79A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63.</w:t>
      </w:r>
      <w:r w:rsidRPr="00012406">
        <w:tab/>
        <w:t xml:space="preserve">Karriker, J.H., Madden, L.T. &amp; Katell, L.A. Team Composition, Distributed Leadership, and Performance: It’s Good to Share. </w:t>
      </w:r>
      <w:r w:rsidRPr="00012406">
        <w:rPr>
          <w:i/>
        </w:rPr>
        <w:t>J. Leadersh. Organ. Stud.</w:t>
      </w:r>
      <w:r w:rsidRPr="00012406">
        <w:t xml:space="preserve"> </w:t>
      </w:r>
      <w:r w:rsidRPr="00012406">
        <w:rPr>
          <w:b/>
        </w:rPr>
        <w:t>24</w:t>
      </w:r>
      <w:r w:rsidRPr="00012406">
        <w:t>, 507-518 (2017).</w:t>
      </w:r>
    </w:p>
    <w:p w14:paraId="0D435758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lastRenderedPageBreak/>
        <w:t>164.</w:t>
      </w:r>
      <w:r w:rsidRPr="00012406">
        <w:tab/>
        <w:t xml:space="preserve">Travis Maynard, M., Resick, C.J., Cunningham, Q.W. &amp; DiRenzo, M.S. Ch-Ch-Ch-changes: How Action Phase Functional Leadership, Team Human Capital, and Interim vs. Permanent Leader Status Impact Post-transition Team Performance. </w:t>
      </w:r>
      <w:r w:rsidRPr="00012406">
        <w:rPr>
          <w:i/>
        </w:rPr>
        <w:t>J. Bus. Psychol.</w:t>
      </w:r>
      <w:r w:rsidRPr="00012406">
        <w:t xml:space="preserve"> </w:t>
      </w:r>
      <w:r w:rsidRPr="00012406">
        <w:rPr>
          <w:b/>
        </w:rPr>
        <w:t>32</w:t>
      </w:r>
      <w:r w:rsidRPr="00012406">
        <w:t>, 575-593 (2017).</w:t>
      </w:r>
    </w:p>
    <w:p w14:paraId="75F416D3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65.</w:t>
      </w:r>
      <w:r w:rsidRPr="00012406">
        <w:tab/>
        <w:t xml:space="preserve">Lopez-Zafra, E., Pulido-Martos, M., Berrios-Martos, P. &amp; Augusto-Landa, J.M. Does transformational leadership predict group emotional intelligence in work settings? / ¿Es el liderazgo transformacional un predictor de la inteligencia emocional grupal en los contextos laborales? </w:t>
      </w:r>
      <w:r w:rsidRPr="00012406">
        <w:rPr>
          <w:i/>
        </w:rPr>
        <w:t>Revista de Psicologia Social</w:t>
      </w:r>
      <w:r w:rsidRPr="00012406">
        <w:t xml:space="preserve">. </w:t>
      </w:r>
      <w:r w:rsidRPr="00012406">
        <w:rPr>
          <w:b/>
        </w:rPr>
        <w:t>32</w:t>
      </w:r>
      <w:r w:rsidRPr="00012406">
        <w:t>, 513-538 (2017).</w:t>
      </w:r>
    </w:p>
    <w:p w14:paraId="5DA7E064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66.</w:t>
      </w:r>
      <w:r w:rsidRPr="00012406">
        <w:tab/>
        <w:t xml:space="preserve">Leuteritz, J.P., Navarro, J. &amp; Berger, R. How knowledge worker teams deal effectively with task uncertainty: The impact of transformational leadership and group development. </w:t>
      </w:r>
      <w:r w:rsidRPr="00012406">
        <w:rPr>
          <w:i/>
        </w:rPr>
        <w:t>Front. Psychol.</w:t>
      </w:r>
      <w:r w:rsidRPr="00012406">
        <w:t xml:space="preserve"> </w:t>
      </w:r>
      <w:r w:rsidRPr="00012406">
        <w:rPr>
          <w:b/>
        </w:rPr>
        <w:t>8</w:t>
      </w:r>
      <w:r w:rsidRPr="00012406">
        <w:t>, (2017).</w:t>
      </w:r>
    </w:p>
    <w:p w14:paraId="69D27D7C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67.</w:t>
      </w:r>
      <w:r w:rsidRPr="00012406">
        <w:tab/>
        <w:t xml:space="preserve">Zhou, W., Zhang, Y. &amp; Shen, Y. How shared leadership and team personality composition interact to improve entrepreneurial team performance: Evidence from China. </w:t>
      </w:r>
      <w:r w:rsidRPr="00012406">
        <w:rPr>
          <w:i/>
        </w:rPr>
        <w:t>Journal of Small Business and Enterprise Development</w:t>
      </w:r>
      <w:r w:rsidRPr="00012406">
        <w:t xml:space="preserve">. </w:t>
      </w:r>
      <w:r w:rsidRPr="00012406">
        <w:rPr>
          <w:b/>
        </w:rPr>
        <w:t>24</w:t>
      </w:r>
      <w:r w:rsidRPr="00012406">
        <w:t>, 426-445 (2017).</w:t>
      </w:r>
    </w:p>
    <w:p w14:paraId="41571148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68.</w:t>
      </w:r>
      <w:r w:rsidRPr="00012406">
        <w:tab/>
        <w:t xml:space="preserve">Bouwmans, M., Runhaar, P., Wesselink, R. &amp; Mulder, M. Fostering teachers' team learning: An interplay between transformational leadership and participative decision-making? </w:t>
      </w:r>
      <w:r w:rsidRPr="00012406">
        <w:rPr>
          <w:i/>
        </w:rPr>
        <w:t>Teaching and Teacher Education</w:t>
      </w:r>
      <w:r w:rsidRPr="00012406">
        <w:t xml:space="preserve">. </w:t>
      </w:r>
      <w:r w:rsidRPr="00012406">
        <w:rPr>
          <w:b/>
        </w:rPr>
        <w:t>65</w:t>
      </w:r>
      <w:r w:rsidRPr="00012406">
        <w:t>, 71-80 (2017).</w:t>
      </w:r>
    </w:p>
    <w:p w14:paraId="75691FE7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69.</w:t>
      </w:r>
      <w:r w:rsidRPr="00012406">
        <w:tab/>
        <w:t xml:space="preserve">Turner, J.R. &amp; Baker, R. Team Emergence Leadership Development and Evaluation: A Theoretical Model Using Complexity Theory. </w:t>
      </w:r>
      <w:r w:rsidRPr="00012406">
        <w:rPr>
          <w:i/>
        </w:rPr>
        <w:t>J. Inf. Knowl. Manage.</w:t>
      </w:r>
      <w:r w:rsidRPr="00012406">
        <w:t xml:space="preserve"> </w:t>
      </w:r>
      <w:r w:rsidRPr="00012406">
        <w:rPr>
          <w:b/>
        </w:rPr>
        <w:t>16</w:t>
      </w:r>
      <w:r w:rsidRPr="00012406">
        <w:t>, (2017).</w:t>
      </w:r>
    </w:p>
    <w:p w14:paraId="546F633B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70.</w:t>
      </w:r>
      <w:r w:rsidRPr="00012406">
        <w:tab/>
        <w:t xml:space="preserve">Diebig, M., Bormann, K.C. &amp; Rowold, J. Day-level transformational leadership and followers’ daily level of stress: a moderated mediation model of team cooperation, role conflict, and type of communication. </w:t>
      </w:r>
      <w:r w:rsidRPr="00012406">
        <w:rPr>
          <w:i/>
        </w:rPr>
        <w:t>Eur. J. Work Org. Psychol.</w:t>
      </w:r>
      <w:r w:rsidRPr="00012406">
        <w:t xml:space="preserve"> </w:t>
      </w:r>
      <w:r w:rsidRPr="00012406">
        <w:rPr>
          <w:b/>
        </w:rPr>
        <w:t>26</w:t>
      </w:r>
      <w:r w:rsidRPr="00012406">
        <w:t>, 234-249 (2017).</w:t>
      </w:r>
    </w:p>
    <w:p w14:paraId="112BBBB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71.</w:t>
      </w:r>
      <w:r w:rsidRPr="00012406">
        <w:tab/>
        <w:t xml:space="preserve">Ceri-Booms, M., Curşeu, P.L. &amp; Oerlemans, L.A.G. Task and person-focused leadership behaviors and team performance: A meta-analysis. </w:t>
      </w:r>
      <w:r w:rsidRPr="00012406">
        <w:rPr>
          <w:i/>
        </w:rPr>
        <w:t>Human Resource Management Review</w:t>
      </w:r>
      <w:r w:rsidRPr="00012406">
        <w:t xml:space="preserve">. </w:t>
      </w:r>
      <w:r w:rsidRPr="00012406">
        <w:rPr>
          <w:b/>
        </w:rPr>
        <w:t>27</w:t>
      </w:r>
      <w:r w:rsidRPr="00012406">
        <w:t>, 178-192 (2017).</w:t>
      </w:r>
    </w:p>
    <w:p w14:paraId="12223414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72.</w:t>
      </w:r>
      <w:r w:rsidRPr="00012406">
        <w:tab/>
        <w:t xml:space="preserve">Dong, Y., Bartol, K.M., Zhang, Z.X. &amp; Li, C. Enhancing employee creativity via individual skill development and team knowledge sharing: Influences of dual-focused transformational leadership. </w:t>
      </w:r>
      <w:r w:rsidRPr="00012406">
        <w:rPr>
          <w:i/>
        </w:rPr>
        <w:t>Journal of Organizational Behavior</w:t>
      </w:r>
      <w:r w:rsidRPr="00012406">
        <w:t xml:space="preserve">. </w:t>
      </w:r>
      <w:r w:rsidRPr="00012406">
        <w:rPr>
          <w:b/>
        </w:rPr>
        <w:t>38</w:t>
      </w:r>
      <w:r w:rsidRPr="00012406">
        <w:t>, 439-458 (2017).</w:t>
      </w:r>
    </w:p>
    <w:p w14:paraId="46FCC8D9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73.</w:t>
      </w:r>
      <w:r w:rsidRPr="00012406">
        <w:tab/>
        <w:t xml:space="preserve">Qi, L. &amp; Liu, B. Effects of Inclusive Leadership on Employee Voice Behavior and Team Performance: The Mediating Role of Caring Ethical Climate. </w:t>
      </w:r>
      <w:r w:rsidRPr="00012406">
        <w:rPr>
          <w:i/>
        </w:rPr>
        <w:t>Front. Commun.</w:t>
      </w:r>
      <w:r w:rsidRPr="00012406">
        <w:t xml:space="preserve"> </w:t>
      </w:r>
      <w:r w:rsidRPr="00012406">
        <w:rPr>
          <w:b/>
        </w:rPr>
        <w:t>2</w:t>
      </w:r>
      <w:r w:rsidRPr="00012406">
        <w:t>, (2017).</w:t>
      </w:r>
    </w:p>
    <w:p w14:paraId="2A2676DA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74.</w:t>
      </w:r>
      <w:r w:rsidRPr="00012406">
        <w:tab/>
        <w:t xml:space="preserve">Seelhofer, D. &amp; Valeri, G. The interplay between leadership and team performance: An empirical investigation in a major Swiss HR consulting firm. </w:t>
      </w:r>
      <w:r w:rsidRPr="00012406">
        <w:rPr>
          <w:i/>
        </w:rPr>
        <w:t>Central European Business Review</w:t>
      </w:r>
      <w:r w:rsidRPr="00012406">
        <w:t xml:space="preserve">. </w:t>
      </w:r>
      <w:r w:rsidRPr="00012406">
        <w:rPr>
          <w:b/>
        </w:rPr>
        <w:t>6</w:t>
      </w:r>
      <w:r w:rsidRPr="00012406">
        <w:t>, 5-25 (2017).</w:t>
      </w:r>
    </w:p>
    <w:p w14:paraId="1AE6DB93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75.</w:t>
      </w:r>
      <w:r w:rsidRPr="00012406">
        <w:tab/>
        <w:t>Huvane, J.</w:t>
      </w:r>
      <w:r w:rsidRPr="00012406">
        <w:rPr>
          <w:i/>
        </w:rPr>
        <w:t>, et al</w:t>
      </w:r>
      <w:r w:rsidRPr="00012406">
        <w:t xml:space="preserve">. Fundamentals and catalytic innovation: The statistical and data management center of the antibacterial resistance leadership group. </w:t>
      </w:r>
      <w:r w:rsidRPr="00012406">
        <w:rPr>
          <w:i/>
        </w:rPr>
        <w:t>Clin. Infect. Dis.</w:t>
      </w:r>
      <w:r w:rsidRPr="00012406">
        <w:t xml:space="preserve"> </w:t>
      </w:r>
      <w:r w:rsidRPr="00012406">
        <w:rPr>
          <w:b/>
        </w:rPr>
        <w:t>64</w:t>
      </w:r>
      <w:r w:rsidRPr="00012406">
        <w:t>, S18-S23 (2017).</w:t>
      </w:r>
    </w:p>
    <w:p w14:paraId="30B16CB1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76.</w:t>
      </w:r>
      <w:r w:rsidRPr="00012406">
        <w:tab/>
        <w:t xml:space="preserve">Cross, H.R., Harris, A., Arias, R.M., Chambers, H.F. &amp; Fowler, V.G., Jr. Transforming concepts into clinical trials and creating a multisite network: The Leadership and Operations Center of the Antibacterial Resistance Leadership Group. </w:t>
      </w:r>
      <w:r w:rsidRPr="00012406">
        <w:rPr>
          <w:i/>
        </w:rPr>
        <w:t>Clin. Infect. Dis.</w:t>
      </w:r>
      <w:r w:rsidRPr="00012406">
        <w:t xml:space="preserve"> </w:t>
      </w:r>
      <w:r w:rsidRPr="00012406">
        <w:rPr>
          <w:b/>
        </w:rPr>
        <w:t>64</w:t>
      </w:r>
      <w:r w:rsidRPr="00012406">
        <w:t>, S8-S12 (2017).</w:t>
      </w:r>
    </w:p>
    <w:p w14:paraId="778C61DF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77.</w:t>
      </w:r>
      <w:r w:rsidRPr="00012406">
        <w:tab/>
        <w:t>Manca, C.</w:t>
      </w:r>
      <w:r w:rsidRPr="00012406">
        <w:rPr>
          <w:i/>
        </w:rPr>
        <w:t>, et al</w:t>
      </w:r>
      <w:r w:rsidRPr="00012406">
        <w:t xml:space="preserve">. Leading antibacterial laboratory research by integrating conventional and innovative approaches: The Laboratory Center of the Antibacterial Resistance Leadership Group. </w:t>
      </w:r>
      <w:r w:rsidRPr="00012406">
        <w:rPr>
          <w:i/>
        </w:rPr>
        <w:t>Clin. Infect. Dis.</w:t>
      </w:r>
      <w:r w:rsidRPr="00012406">
        <w:t xml:space="preserve"> </w:t>
      </w:r>
      <w:r w:rsidRPr="00012406">
        <w:rPr>
          <w:b/>
        </w:rPr>
        <w:t>64</w:t>
      </w:r>
      <w:r w:rsidRPr="00012406">
        <w:t>, S13-S17 (2017).</w:t>
      </w:r>
    </w:p>
    <w:p w14:paraId="3B843BF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78.</w:t>
      </w:r>
      <w:r w:rsidRPr="00012406">
        <w:tab/>
        <w:t xml:space="preserve">Aw, V.K.J. &amp; Ayoko, O.B. The impact of followers’ conflict behaviors on teams’ transformational leadership, team member exchange and engagement. </w:t>
      </w:r>
      <w:r w:rsidRPr="00012406">
        <w:rPr>
          <w:i/>
        </w:rPr>
        <w:t>International Journal of Conflict Management</w:t>
      </w:r>
      <w:r w:rsidRPr="00012406">
        <w:t xml:space="preserve">. </w:t>
      </w:r>
      <w:r w:rsidRPr="00012406">
        <w:rPr>
          <w:b/>
        </w:rPr>
        <w:t>28</w:t>
      </w:r>
      <w:r w:rsidRPr="00012406">
        <w:t>, 509-532 (2017).</w:t>
      </w:r>
    </w:p>
    <w:p w14:paraId="1E4F857D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79.</w:t>
      </w:r>
      <w:r w:rsidRPr="00012406">
        <w:tab/>
        <w:t xml:space="preserve">Donnelly, L.F. Aspirational characteristics for effective leadership of improvement teams. </w:t>
      </w:r>
      <w:r w:rsidRPr="00012406">
        <w:rPr>
          <w:i/>
        </w:rPr>
        <w:t>Pediatr. Radiol.</w:t>
      </w:r>
      <w:r w:rsidRPr="00012406">
        <w:t xml:space="preserve"> </w:t>
      </w:r>
      <w:r w:rsidRPr="00012406">
        <w:rPr>
          <w:b/>
        </w:rPr>
        <w:t>47</w:t>
      </w:r>
      <w:r w:rsidRPr="00012406">
        <w:t>, 17-21 (2017).</w:t>
      </w:r>
    </w:p>
    <w:p w14:paraId="0E6590C2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80.</w:t>
      </w:r>
      <w:r w:rsidRPr="00012406">
        <w:tab/>
        <w:t xml:space="preserve">Pratoom, K. Differential Relationship of Person- and Task-Focused Leadership to Team Effectiveness: A Meta-Analysis of Moderators. </w:t>
      </w:r>
      <w:r w:rsidRPr="00012406">
        <w:rPr>
          <w:i/>
        </w:rPr>
        <w:t>Human Resource Development Review</w:t>
      </w:r>
      <w:r w:rsidRPr="00012406">
        <w:t xml:space="preserve">. </w:t>
      </w:r>
      <w:r w:rsidRPr="00012406">
        <w:rPr>
          <w:b/>
        </w:rPr>
        <w:t>17</w:t>
      </w:r>
      <w:r w:rsidRPr="00012406">
        <w:t>, 393-439 (2018).</w:t>
      </w:r>
    </w:p>
    <w:p w14:paraId="643733FE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81.</w:t>
      </w:r>
      <w:r w:rsidRPr="00012406">
        <w:tab/>
        <w:t xml:space="preserve">Rahmani, M., Roels, G. &amp; Karmarkar, U.S. Team leadership and performance: Combining the roles of direction and contribution. </w:t>
      </w:r>
      <w:r w:rsidRPr="00012406">
        <w:rPr>
          <w:i/>
        </w:rPr>
        <w:t>Management Science</w:t>
      </w:r>
      <w:r w:rsidRPr="00012406">
        <w:t xml:space="preserve">. </w:t>
      </w:r>
      <w:r w:rsidRPr="00012406">
        <w:rPr>
          <w:b/>
        </w:rPr>
        <w:t>64</w:t>
      </w:r>
      <w:r w:rsidRPr="00012406">
        <w:t>, 5234-5249 (2018).</w:t>
      </w:r>
    </w:p>
    <w:p w14:paraId="274DE04D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82.</w:t>
      </w:r>
      <w:r w:rsidRPr="00012406">
        <w:tab/>
        <w:t xml:space="preserve">Seong, J.Y. &amp; Hong, D.S. Age diversity, group organisational citizenship behaviour, and group performance: Exploring the moderating role of charismatic leadership and participation in decision-making. </w:t>
      </w:r>
      <w:r w:rsidRPr="00012406">
        <w:rPr>
          <w:i/>
        </w:rPr>
        <w:t>Human Resource Management Journal</w:t>
      </w:r>
      <w:r w:rsidRPr="00012406">
        <w:t xml:space="preserve">. </w:t>
      </w:r>
      <w:r w:rsidRPr="00012406">
        <w:rPr>
          <w:b/>
        </w:rPr>
        <w:t>28</w:t>
      </w:r>
      <w:r w:rsidRPr="00012406">
        <w:t>, 621-640 (2018).</w:t>
      </w:r>
    </w:p>
    <w:p w14:paraId="02ED2358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83.</w:t>
      </w:r>
      <w:r w:rsidRPr="00012406">
        <w:tab/>
        <w:t xml:space="preserve">Rebelo, T., Dimas, I.D., Lourenço, P.R. &amp; Palácio, Â. Generating team PsyCap through transformational leadership: A route to team learning and performance. </w:t>
      </w:r>
      <w:r w:rsidRPr="00012406">
        <w:rPr>
          <w:i/>
        </w:rPr>
        <w:t>Team Performance Management</w:t>
      </w:r>
      <w:r w:rsidRPr="00012406">
        <w:t xml:space="preserve">. </w:t>
      </w:r>
      <w:r w:rsidRPr="00012406">
        <w:rPr>
          <w:b/>
        </w:rPr>
        <w:t>24</w:t>
      </w:r>
      <w:r w:rsidRPr="00012406">
        <w:t>, 363-379 (2018).</w:t>
      </w:r>
    </w:p>
    <w:p w14:paraId="410A252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84.</w:t>
      </w:r>
      <w:r w:rsidRPr="00012406">
        <w:tab/>
        <w:t xml:space="preserve">Shokory, S.M. &amp; Suradi, N.R.M. Transformational leadership and its impact on extra-role performance of project team members: The mediating role of work engagement. </w:t>
      </w:r>
      <w:r w:rsidRPr="00012406">
        <w:rPr>
          <w:i/>
        </w:rPr>
        <w:t>Acad. Strateg. Manage. J</w:t>
      </w:r>
      <w:r w:rsidRPr="00012406">
        <w:t xml:space="preserve">. </w:t>
      </w:r>
      <w:r w:rsidRPr="00012406">
        <w:rPr>
          <w:b/>
        </w:rPr>
        <w:t>17</w:t>
      </w:r>
      <w:r w:rsidRPr="00012406">
        <w:t>, (2018).</w:t>
      </w:r>
    </w:p>
    <w:p w14:paraId="54A97C2B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lastRenderedPageBreak/>
        <w:t>185.</w:t>
      </w:r>
      <w:r w:rsidRPr="00012406">
        <w:tab/>
        <w:t>Schaubroeck, J.M.</w:t>
      </w:r>
      <w:r w:rsidRPr="00012406">
        <w:rPr>
          <w:i/>
        </w:rPr>
        <w:t>, et al</w:t>
      </w:r>
      <w:r w:rsidRPr="00012406">
        <w:t xml:space="preserve">. Changing experiences of work dirtiness, occupational disidentification, and employee withdrawal. </w:t>
      </w:r>
      <w:r w:rsidRPr="00012406">
        <w:rPr>
          <w:i/>
        </w:rPr>
        <w:t>J. Appl. Psychol.</w:t>
      </w:r>
      <w:r w:rsidRPr="00012406">
        <w:t xml:space="preserve"> </w:t>
      </w:r>
      <w:r w:rsidRPr="00012406">
        <w:rPr>
          <w:b/>
        </w:rPr>
        <w:t>103</w:t>
      </w:r>
      <w:r w:rsidRPr="00012406">
        <w:t>, 1086-1100 (2018).</w:t>
      </w:r>
    </w:p>
    <w:p w14:paraId="2BEB6DC7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86.</w:t>
      </w:r>
      <w:r w:rsidRPr="00012406">
        <w:tab/>
        <w:t xml:space="preserve">Han, J.H., Liao, H., Taylor, M.S. &amp; Kim, S. Effects of high-performance work systems on transformational leadership and team performance: Investigating the moderating roles of organizational orientations. </w:t>
      </w:r>
      <w:r w:rsidRPr="00012406">
        <w:rPr>
          <w:i/>
        </w:rPr>
        <w:t>Hum. Resour. Manage.</w:t>
      </w:r>
      <w:r w:rsidRPr="00012406">
        <w:t xml:space="preserve"> </w:t>
      </w:r>
      <w:r w:rsidRPr="00012406">
        <w:rPr>
          <w:b/>
        </w:rPr>
        <w:t>57</w:t>
      </w:r>
      <w:r w:rsidRPr="00012406">
        <w:t>, 1065-1082 (2018).</w:t>
      </w:r>
    </w:p>
    <w:p w14:paraId="6A6F5D6C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87.</w:t>
      </w:r>
      <w:r w:rsidRPr="00012406">
        <w:tab/>
        <w:t xml:space="preserve">Li, G., Liu, H. &amp; Luo, Y. Directive versus participative leadership: Dispositional antecedents and team consequences. </w:t>
      </w:r>
      <w:r w:rsidRPr="00012406">
        <w:rPr>
          <w:i/>
        </w:rPr>
        <w:t>Journal of Occupational and Organizational Psychology</w:t>
      </w:r>
      <w:r w:rsidRPr="00012406">
        <w:t xml:space="preserve">. </w:t>
      </w:r>
      <w:r w:rsidRPr="00012406">
        <w:rPr>
          <w:b/>
        </w:rPr>
        <w:t>91</w:t>
      </w:r>
      <w:r w:rsidRPr="00012406">
        <w:t>, 645-664 (2018).</w:t>
      </w:r>
    </w:p>
    <w:p w14:paraId="331F64CD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88.</w:t>
      </w:r>
      <w:r w:rsidRPr="00012406">
        <w:tab/>
        <w:t xml:space="preserve">Carter, M.Z., Mossholder, K.W. &amp; Harris, J.N. Congruence effects of contingent reward leadership intended and experienced on team effectiveness: The mediating role of distributive justice climate. </w:t>
      </w:r>
      <w:r w:rsidRPr="00012406">
        <w:rPr>
          <w:i/>
        </w:rPr>
        <w:t>Journal of Occupational and Organizational Psychology</w:t>
      </w:r>
      <w:r w:rsidRPr="00012406">
        <w:t xml:space="preserve">. </w:t>
      </w:r>
      <w:r w:rsidRPr="00012406">
        <w:rPr>
          <w:b/>
        </w:rPr>
        <w:t>91</w:t>
      </w:r>
      <w:r w:rsidRPr="00012406">
        <w:t>, 465-485 (2018).</w:t>
      </w:r>
    </w:p>
    <w:p w14:paraId="2A29DD29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89.</w:t>
      </w:r>
      <w:r w:rsidRPr="00012406">
        <w:tab/>
        <w:t xml:space="preserve">Dimas, I.D., Rebelo, T., Lourenço, P.R. &amp; Pessoa, C.I.P. Bouncing Back from Setbacks: On the Mediating Role of Team Resilience in the Relationship Between Transformational Leadership and Team Effectiveness. </w:t>
      </w:r>
      <w:r w:rsidRPr="00012406">
        <w:rPr>
          <w:i/>
        </w:rPr>
        <w:t>J. Psychol. Interdiscip. Appl.</w:t>
      </w:r>
      <w:r w:rsidRPr="00012406">
        <w:t xml:space="preserve"> </w:t>
      </w:r>
      <w:r w:rsidRPr="00012406">
        <w:rPr>
          <w:b/>
        </w:rPr>
        <w:t>152</w:t>
      </w:r>
      <w:r w:rsidRPr="00012406">
        <w:t>, 358-372 (2018).</w:t>
      </w:r>
    </w:p>
    <w:p w14:paraId="26FBFDCB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90.</w:t>
      </w:r>
      <w:r w:rsidRPr="00012406">
        <w:tab/>
        <w:t xml:space="preserve">Liu, H. &amp; Li, G. Linking Transformational Leadership and Knowledge Sharing: The Mediating Roles of Perceived Team Goal Commitment and Perceived Team Identification. </w:t>
      </w:r>
      <w:r w:rsidRPr="00012406">
        <w:rPr>
          <w:i/>
        </w:rPr>
        <w:t>Front. Psychol.</w:t>
      </w:r>
      <w:r w:rsidRPr="00012406">
        <w:t xml:space="preserve"> </w:t>
      </w:r>
      <w:r w:rsidRPr="00012406">
        <w:rPr>
          <w:b/>
        </w:rPr>
        <w:t>9</w:t>
      </w:r>
      <w:r w:rsidRPr="00012406">
        <w:t>, (2018).</w:t>
      </w:r>
    </w:p>
    <w:p w14:paraId="06BA10C7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91.</w:t>
      </w:r>
      <w:r w:rsidRPr="00012406">
        <w:tab/>
        <w:t xml:space="preserve">Tu, M.H., Bono, J.E., Shum, C. &amp; LaMontagne, L. Breaking the cycle: The effects of role model performance and ideal leadership self-concepts on abusive supervision spillover. </w:t>
      </w:r>
      <w:r w:rsidRPr="00012406">
        <w:rPr>
          <w:i/>
        </w:rPr>
        <w:t>J. Appl. Psychol.</w:t>
      </w:r>
      <w:r w:rsidRPr="00012406">
        <w:t xml:space="preserve"> </w:t>
      </w:r>
      <w:r w:rsidRPr="00012406">
        <w:rPr>
          <w:b/>
        </w:rPr>
        <w:t>103</w:t>
      </w:r>
      <w:r w:rsidRPr="00012406">
        <w:t>, 689-702 (2018).</w:t>
      </w:r>
    </w:p>
    <w:p w14:paraId="600B5335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92.</w:t>
      </w:r>
      <w:r w:rsidRPr="00012406">
        <w:tab/>
        <w:t xml:space="preserve">Knipfer, K., Schreiner, E., Schmid, E. &amp; Peus, C. The Performance of Pre-Founding Entrepreneurial Teams: The Importance of Learning and Leadership. </w:t>
      </w:r>
      <w:r w:rsidRPr="00012406">
        <w:rPr>
          <w:i/>
        </w:rPr>
        <w:t>Appl. Psychol.</w:t>
      </w:r>
      <w:r w:rsidRPr="00012406">
        <w:t xml:space="preserve"> </w:t>
      </w:r>
      <w:r w:rsidRPr="00012406">
        <w:rPr>
          <w:b/>
        </w:rPr>
        <w:t>67</w:t>
      </w:r>
      <w:r w:rsidRPr="00012406">
        <w:t>, 401-427 (2018).</w:t>
      </w:r>
    </w:p>
    <w:p w14:paraId="3B3330F5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93.</w:t>
      </w:r>
      <w:r w:rsidRPr="00012406">
        <w:tab/>
        <w:t xml:space="preserve">Han, S.J., Lee, Y., Beyerlein, M. &amp; Kolb, J. Shared leadership in teams: The role of coordination, goal commitment, and knowledge sharing on perceived team performance. </w:t>
      </w:r>
      <w:r w:rsidRPr="00012406">
        <w:rPr>
          <w:i/>
        </w:rPr>
        <w:t>Team Performance Management</w:t>
      </w:r>
      <w:r w:rsidRPr="00012406">
        <w:t xml:space="preserve">. </w:t>
      </w:r>
      <w:r w:rsidRPr="00012406">
        <w:rPr>
          <w:b/>
        </w:rPr>
        <w:t>24</w:t>
      </w:r>
      <w:r w:rsidRPr="00012406">
        <w:t>, 150-168 (2018).</w:t>
      </w:r>
    </w:p>
    <w:p w14:paraId="3889FD98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94.</w:t>
      </w:r>
      <w:r w:rsidRPr="00012406">
        <w:tab/>
        <w:t xml:space="preserve">Choi, E.H., Kim, E.K. &amp; Kim, P.B. Effects of the Educational Leadership of Nursing Unit Managers on Team Effectiveness: Mediating Effects of Organizational Communication. </w:t>
      </w:r>
      <w:r w:rsidRPr="00012406">
        <w:rPr>
          <w:i/>
        </w:rPr>
        <w:t>Asian Nurs. Res. (Korean Soc. Nurs. Sci.)</w:t>
      </w:r>
      <w:r w:rsidRPr="00012406">
        <w:t xml:space="preserve">. </w:t>
      </w:r>
      <w:r w:rsidRPr="00012406">
        <w:rPr>
          <w:b/>
        </w:rPr>
        <w:t>12</w:t>
      </w:r>
      <w:r w:rsidRPr="00012406">
        <w:t>, 99-105 (2018).</w:t>
      </w:r>
    </w:p>
    <w:p w14:paraId="46BF81DD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95.</w:t>
      </w:r>
      <w:r w:rsidRPr="00012406">
        <w:tab/>
        <w:t xml:space="preserve">Jiang, Y. &amp; Chen, C.C. Integrating Knowledge Activities for Team Innovation: Effects of Transformational Leadership. </w:t>
      </w:r>
      <w:r w:rsidRPr="00012406">
        <w:rPr>
          <w:i/>
        </w:rPr>
        <w:t>Journal of Management</w:t>
      </w:r>
      <w:r w:rsidRPr="00012406">
        <w:t xml:space="preserve">. </w:t>
      </w:r>
      <w:r w:rsidRPr="00012406">
        <w:rPr>
          <w:b/>
        </w:rPr>
        <w:t>44</w:t>
      </w:r>
      <w:r w:rsidRPr="00012406">
        <w:t>, 1819-1847 (2018).</w:t>
      </w:r>
    </w:p>
    <w:p w14:paraId="5F8325E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96.</w:t>
      </w:r>
      <w:r w:rsidRPr="00012406">
        <w:tab/>
        <w:t xml:space="preserve">Lai, C.Y., Hsu, J.S.C. &amp; Li, Y. Leadership, regulatory focus and information systems development project team performance. </w:t>
      </w:r>
      <w:r w:rsidRPr="00012406">
        <w:rPr>
          <w:i/>
        </w:rPr>
        <w:t>International Journal of Project Management</w:t>
      </w:r>
      <w:r w:rsidRPr="00012406">
        <w:t xml:space="preserve">. </w:t>
      </w:r>
      <w:r w:rsidRPr="00012406">
        <w:rPr>
          <w:b/>
        </w:rPr>
        <w:t>36</w:t>
      </w:r>
      <w:r w:rsidRPr="00012406">
        <w:t>, 566-582 (2018).</w:t>
      </w:r>
    </w:p>
    <w:p w14:paraId="739B8A4A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97.</w:t>
      </w:r>
      <w:r w:rsidRPr="00012406">
        <w:tab/>
        <w:t xml:space="preserve">Chen, Q. &amp; Liu, Z. How does TMT transactive memory system drive innovation ambidexterity?: Shared leadership as mediator and team goal orientations as moderators. </w:t>
      </w:r>
      <w:r w:rsidRPr="00012406">
        <w:rPr>
          <w:i/>
        </w:rPr>
        <w:t>Chinese Management Studies</w:t>
      </w:r>
      <w:r w:rsidRPr="00012406">
        <w:t xml:space="preserve">. </w:t>
      </w:r>
      <w:r w:rsidRPr="00012406">
        <w:rPr>
          <w:b/>
        </w:rPr>
        <w:t>12</w:t>
      </w:r>
      <w:r w:rsidRPr="00012406">
        <w:t>, 125-147 (2018).</w:t>
      </w:r>
    </w:p>
    <w:p w14:paraId="318087F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98.</w:t>
      </w:r>
      <w:r w:rsidRPr="00012406">
        <w:tab/>
        <w:t xml:space="preserve">Ye, X., Feng, J., Ma, L. &amp; Huang, X. Impact of team leadership habitual domains on ambidextrous innovation. </w:t>
      </w:r>
      <w:r w:rsidRPr="00012406">
        <w:rPr>
          <w:i/>
        </w:rPr>
        <w:t>Soc. Behav. Pers.</w:t>
      </w:r>
      <w:r w:rsidRPr="00012406">
        <w:t xml:space="preserve"> </w:t>
      </w:r>
      <w:r w:rsidRPr="00012406">
        <w:rPr>
          <w:b/>
        </w:rPr>
        <w:t>46</w:t>
      </w:r>
      <w:r w:rsidRPr="00012406">
        <w:t>, 1955-1966 (2018).</w:t>
      </w:r>
    </w:p>
    <w:p w14:paraId="33EF1B07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199.</w:t>
      </w:r>
      <w:r w:rsidRPr="00012406">
        <w:tab/>
        <w:t xml:space="preserve">Paolucci, N., Dimas, I.D., Zappalà, S., Lourenço, P.R. &amp; Rebelo, T. Transformational leadership and team effectiveness: The mediating role of affective team commitment. </w:t>
      </w:r>
      <w:r w:rsidRPr="00012406">
        <w:rPr>
          <w:i/>
        </w:rPr>
        <w:t>Rev. Psicol. Trab. Orga.</w:t>
      </w:r>
      <w:r w:rsidRPr="00012406">
        <w:t xml:space="preserve"> </w:t>
      </w:r>
      <w:r w:rsidRPr="00012406">
        <w:rPr>
          <w:b/>
        </w:rPr>
        <w:t>34</w:t>
      </w:r>
      <w:r w:rsidRPr="00012406">
        <w:t>, 135-144 (2018).</w:t>
      </w:r>
    </w:p>
    <w:p w14:paraId="5F1C6397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00.</w:t>
      </w:r>
      <w:r w:rsidRPr="00012406">
        <w:tab/>
        <w:t xml:space="preserve">Varela Medina, N.D. &amp; González Macías, C.J. Perception of transformational leadership style and its effectiveness on virtual work-teams (VWT). A literature review in the organizational context. </w:t>
      </w:r>
      <w:r w:rsidRPr="00012406">
        <w:rPr>
          <w:i/>
        </w:rPr>
        <w:t>Espacios</w:t>
      </w:r>
      <w:r w:rsidRPr="00012406">
        <w:t xml:space="preserve">. </w:t>
      </w:r>
      <w:r w:rsidRPr="00012406">
        <w:rPr>
          <w:b/>
        </w:rPr>
        <w:t>39</w:t>
      </w:r>
      <w:r w:rsidRPr="00012406">
        <w:t>, (2018).</w:t>
      </w:r>
    </w:p>
    <w:p w14:paraId="21989D46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01.</w:t>
      </w:r>
      <w:r w:rsidRPr="00012406">
        <w:tab/>
        <w:t xml:space="preserve">Maduka, N.S., Edwards, H., Greenwood, D., Osborne, A. &amp; Babatunde, S.O. Analysis of competencies for effective virtual team leadership in building successful organisations. </w:t>
      </w:r>
      <w:r w:rsidRPr="00012406">
        <w:rPr>
          <w:i/>
        </w:rPr>
        <w:t>Benchmarking</w:t>
      </w:r>
      <w:r w:rsidRPr="00012406">
        <w:t xml:space="preserve">. </w:t>
      </w:r>
      <w:r w:rsidRPr="00012406">
        <w:rPr>
          <w:b/>
        </w:rPr>
        <w:t>25</w:t>
      </w:r>
      <w:r w:rsidRPr="00012406">
        <w:t>, 696-712 (2018).</w:t>
      </w:r>
    </w:p>
    <w:p w14:paraId="54DFBF33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02.</w:t>
      </w:r>
      <w:r w:rsidRPr="00012406">
        <w:tab/>
        <w:t xml:space="preserve">Barling, J., Akers, A. &amp; Beiko, D. The impact of positive and negative intraoperative surgeons’ leadership behaviors on surgical team performance. </w:t>
      </w:r>
      <w:r w:rsidRPr="00012406">
        <w:rPr>
          <w:i/>
        </w:rPr>
        <w:t>Am. J. Surg.</w:t>
      </w:r>
      <w:r w:rsidRPr="00012406">
        <w:t xml:space="preserve"> </w:t>
      </w:r>
      <w:r w:rsidRPr="00012406">
        <w:rPr>
          <w:b/>
        </w:rPr>
        <w:t>215</w:t>
      </w:r>
      <w:r w:rsidRPr="00012406">
        <w:t>, 14-18 (2018).</w:t>
      </w:r>
    </w:p>
    <w:p w14:paraId="4E905FDA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03.</w:t>
      </w:r>
      <w:r w:rsidRPr="00012406">
        <w:tab/>
        <w:t xml:space="preserve">Sperber, S. &amp; Linder, C. The impact of top management teams on firm innovativeness: a configurational analysis of demographic characteristics, leadership style and team power distribution. </w:t>
      </w:r>
      <w:r w:rsidRPr="00012406">
        <w:rPr>
          <w:i/>
        </w:rPr>
        <w:t>Review of Managerial Science</w:t>
      </w:r>
      <w:r w:rsidRPr="00012406">
        <w:t xml:space="preserve">. </w:t>
      </w:r>
      <w:r w:rsidRPr="00012406">
        <w:rPr>
          <w:b/>
        </w:rPr>
        <w:t>12</w:t>
      </w:r>
      <w:r w:rsidRPr="00012406">
        <w:t>, 285-316 (2018).</w:t>
      </w:r>
    </w:p>
    <w:p w14:paraId="740AC6C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04.</w:t>
      </w:r>
      <w:r w:rsidRPr="00012406">
        <w:tab/>
        <w:t xml:space="preserve">Zhu, J., Yao, J. &amp; Zhang, L. Linking empowering leadership to innovative behavior in professional learning communities: the role of psychological empowerment and team psychological safety. </w:t>
      </w:r>
      <w:r w:rsidRPr="00012406">
        <w:rPr>
          <w:i/>
        </w:rPr>
        <w:t>Asia Pacific Education Review</w:t>
      </w:r>
      <w:r w:rsidRPr="00012406">
        <w:t xml:space="preserve">. </w:t>
      </w:r>
      <w:r w:rsidRPr="00012406">
        <w:rPr>
          <w:b/>
        </w:rPr>
        <w:t>20</w:t>
      </w:r>
      <w:r w:rsidRPr="00012406">
        <w:t>, 657-671 (2019).</w:t>
      </w:r>
    </w:p>
    <w:p w14:paraId="25973B78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05.</w:t>
      </w:r>
      <w:r w:rsidRPr="00012406">
        <w:tab/>
        <w:t xml:space="preserve">Zhang, L. &amp; Guo, H. Enabling knowledge diversity to benefit cross-functional project teams: Joint roles of knowledge leadership and transactive memory system. </w:t>
      </w:r>
      <w:r w:rsidRPr="00012406">
        <w:rPr>
          <w:i/>
        </w:rPr>
        <w:t>Information and Management</w:t>
      </w:r>
      <w:r w:rsidRPr="00012406">
        <w:t xml:space="preserve">. </w:t>
      </w:r>
      <w:r w:rsidRPr="00012406">
        <w:rPr>
          <w:b/>
        </w:rPr>
        <w:t>56</w:t>
      </w:r>
      <w:r w:rsidRPr="00012406">
        <w:t>, (2019).</w:t>
      </w:r>
    </w:p>
    <w:p w14:paraId="336CDF59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06.</w:t>
      </w:r>
      <w:r w:rsidRPr="00012406">
        <w:tab/>
        <w:t xml:space="preserve">Nassif, A.G. Heterogeneity and centrality of “dark personality” within teams, shared leadership, and team performance: A conceptual moderated-mediation model. </w:t>
      </w:r>
      <w:r w:rsidRPr="00012406">
        <w:rPr>
          <w:i/>
        </w:rPr>
        <w:t>Human Resource Management Review</w:t>
      </w:r>
      <w:r w:rsidRPr="00012406">
        <w:t xml:space="preserve">. </w:t>
      </w:r>
      <w:r w:rsidRPr="00012406">
        <w:rPr>
          <w:b/>
        </w:rPr>
        <w:t>29</w:t>
      </w:r>
      <w:r w:rsidRPr="00012406">
        <w:t>, (2019).</w:t>
      </w:r>
    </w:p>
    <w:p w14:paraId="5B2DC463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lastRenderedPageBreak/>
        <w:t>207.</w:t>
      </w:r>
      <w:r w:rsidRPr="00012406">
        <w:tab/>
        <w:t xml:space="preserve">Zhu, F., Wang, L., Yu, M., Müller, R. &amp; Sun, X. Transformational leadership and project team members’ silence: the mediating role of feeling trusted. </w:t>
      </w:r>
      <w:r w:rsidRPr="00012406">
        <w:rPr>
          <w:i/>
        </w:rPr>
        <w:t>International Journal of Managing Projects in Business</w:t>
      </w:r>
      <w:r w:rsidRPr="00012406">
        <w:t xml:space="preserve">. </w:t>
      </w:r>
      <w:r w:rsidRPr="00012406">
        <w:rPr>
          <w:b/>
        </w:rPr>
        <w:t>12</w:t>
      </w:r>
      <w:r w:rsidRPr="00012406">
        <w:t>, 845-868 (2019).</w:t>
      </w:r>
    </w:p>
    <w:p w14:paraId="46CA5A5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08.</w:t>
      </w:r>
      <w:r w:rsidRPr="00012406">
        <w:tab/>
        <w:t xml:space="preserve">Balwant, P. Stay close! The role of leader distance in the relationship between transformational leadership, work engagement, and performance in undergraduate project teams. </w:t>
      </w:r>
      <w:r w:rsidRPr="00012406">
        <w:rPr>
          <w:i/>
        </w:rPr>
        <w:t>Journal of Education for Business</w:t>
      </w:r>
      <w:r w:rsidRPr="00012406">
        <w:t xml:space="preserve">. </w:t>
      </w:r>
      <w:r w:rsidRPr="00012406">
        <w:rPr>
          <w:b/>
        </w:rPr>
        <w:t>94</w:t>
      </w:r>
      <w:r w:rsidRPr="00012406">
        <w:t>, 369-380 (2019).</w:t>
      </w:r>
    </w:p>
    <w:p w14:paraId="4CE32DA4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09.</w:t>
      </w:r>
      <w:r w:rsidRPr="00012406">
        <w:tab/>
        <w:t xml:space="preserve">Huang, S., Chen, J., Mei, L. &amp; Mo, W. The effect of heterogeneity and leadership on innovation performance: Evidence from university research teams in China. </w:t>
      </w:r>
      <w:r w:rsidRPr="00012406">
        <w:rPr>
          <w:i/>
        </w:rPr>
        <w:t>Sustainability (Switzerland)</w:t>
      </w:r>
      <w:r w:rsidRPr="00012406">
        <w:t xml:space="preserve">. </w:t>
      </w:r>
      <w:r w:rsidRPr="00012406">
        <w:rPr>
          <w:b/>
        </w:rPr>
        <w:t>11</w:t>
      </w:r>
      <w:r w:rsidRPr="00012406">
        <w:t>, (2019).</w:t>
      </w:r>
    </w:p>
    <w:p w14:paraId="06616ACD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10.</w:t>
      </w:r>
      <w:r w:rsidRPr="00012406">
        <w:tab/>
        <w:t xml:space="preserve">Storm, C.P. &amp; Scheepers, C.B. The Impact of Perceived Work Complexity and Shared Leadership on Team Performance of IT Employees of South African Firms. </w:t>
      </w:r>
      <w:r w:rsidRPr="00012406">
        <w:rPr>
          <w:i/>
        </w:rPr>
        <w:t>Information Systems Management</w:t>
      </w:r>
      <w:r w:rsidRPr="00012406">
        <w:t xml:space="preserve">. </w:t>
      </w:r>
      <w:r w:rsidRPr="00012406">
        <w:rPr>
          <w:b/>
        </w:rPr>
        <w:t>36</w:t>
      </w:r>
      <w:r w:rsidRPr="00012406">
        <w:t>, 195-211 (2019).</w:t>
      </w:r>
    </w:p>
    <w:p w14:paraId="03F64B28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11.</w:t>
      </w:r>
      <w:r w:rsidRPr="00012406">
        <w:tab/>
        <w:t xml:space="preserve">Eisenberg, J., Post, C. &amp; DiTomaso, N. Team Dispersion and Performance: The Role of Team Communication and Transformational Leadership. </w:t>
      </w:r>
      <w:r w:rsidRPr="00012406">
        <w:rPr>
          <w:i/>
        </w:rPr>
        <w:t>Small Group Research</w:t>
      </w:r>
      <w:r w:rsidRPr="00012406">
        <w:t xml:space="preserve">. </w:t>
      </w:r>
      <w:r w:rsidRPr="00012406">
        <w:rPr>
          <w:b/>
        </w:rPr>
        <w:t>50</w:t>
      </w:r>
      <w:r w:rsidRPr="00012406">
        <w:t>, 348-380 (2019).</w:t>
      </w:r>
    </w:p>
    <w:p w14:paraId="1D90B093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12.</w:t>
      </w:r>
      <w:r w:rsidRPr="00012406">
        <w:tab/>
        <w:t xml:space="preserve">Scott-Young, C.M., Georgy, M. &amp; Grisinger, A. Shared leadership in project teams: An integrative multi-level conceptual model and research agenda. </w:t>
      </w:r>
      <w:r w:rsidRPr="00012406">
        <w:rPr>
          <w:i/>
        </w:rPr>
        <w:t>International Journal of Project Management</w:t>
      </w:r>
      <w:r w:rsidRPr="00012406">
        <w:t xml:space="preserve">. </w:t>
      </w:r>
      <w:r w:rsidRPr="00012406">
        <w:rPr>
          <w:b/>
        </w:rPr>
        <w:t>37</w:t>
      </w:r>
      <w:r w:rsidRPr="00012406">
        <w:t>, 565-581 (2019).</w:t>
      </w:r>
    </w:p>
    <w:p w14:paraId="2C6C3893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13.</w:t>
      </w:r>
      <w:r w:rsidRPr="00012406">
        <w:tab/>
        <w:t xml:space="preserve">Mitchell, R. &amp; Boyle, B. Inspirational leadership, positive mood, and team innovation: A moderated mediation investigation into the pivotal role of professional salience. </w:t>
      </w:r>
      <w:r w:rsidRPr="00012406">
        <w:rPr>
          <w:i/>
        </w:rPr>
        <w:t>Hum. Resour. Manage.</w:t>
      </w:r>
      <w:r w:rsidRPr="00012406">
        <w:t xml:space="preserve"> </w:t>
      </w:r>
      <w:r w:rsidRPr="00012406">
        <w:rPr>
          <w:b/>
        </w:rPr>
        <w:t>58</w:t>
      </w:r>
      <w:r w:rsidRPr="00012406">
        <w:t>, 269-283 (2019).</w:t>
      </w:r>
    </w:p>
    <w:p w14:paraId="3E67F589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14.</w:t>
      </w:r>
      <w:r w:rsidRPr="00012406">
        <w:tab/>
        <w:t xml:space="preserve">Nandana Prabhu, K.P., Rodrigues, L.L.R. &amp; Pai, Y. Transformational leadership and workplace spirituality: A structural model of team effectiveness. </w:t>
      </w:r>
      <w:r w:rsidRPr="00012406">
        <w:rPr>
          <w:i/>
        </w:rPr>
        <w:t>Prabandhan Ind. J. Manag.</w:t>
      </w:r>
      <w:r w:rsidRPr="00012406">
        <w:t xml:space="preserve"> </w:t>
      </w:r>
      <w:r w:rsidRPr="00012406">
        <w:rPr>
          <w:b/>
        </w:rPr>
        <w:t>12</w:t>
      </w:r>
      <w:r w:rsidRPr="00012406">
        <w:t>, 7-22 (2019).</w:t>
      </w:r>
    </w:p>
    <w:p w14:paraId="19506552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15.</w:t>
      </w:r>
      <w:r w:rsidRPr="00012406">
        <w:tab/>
        <w:t xml:space="preserve">Tschan, F., Semmer, N.K., Vetterli, M., Hunziker, P.R. &amp; Marsch, S.C. Predicting team-performance and leadership in emergency situations by observing standardised operational procedures: A prospective single-blind simulator-based trial. </w:t>
      </w:r>
      <w:r w:rsidRPr="00012406">
        <w:rPr>
          <w:i/>
        </w:rPr>
        <w:t>BMJ Simul. Technol. Enhanc. Learning</w:t>
      </w:r>
      <w:r w:rsidRPr="00012406">
        <w:t xml:space="preserve">. </w:t>
      </w:r>
      <w:r w:rsidRPr="00012406">
        <w:rPr>
          <w:b/>
        </w:rPr>
        <w:t>5</w:t>
      </w:r>
      <w:r w:rsidRPr="00012406">
        <w:t>, 102-107 (2019).</w:t>
      </w:r>
    </w:p>
    <w:p w14:paraId="51A6C2C5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16.</w:t>
      </w:r>
      <w:r w:rsidRPr="00012406">
        <w:tab/>
        <w:t xml:space="preserve">Lin, C.P., Wang, C.C., Chen, S.C. &amp; Chen, J.Y. Modeling leadership and team performance: The mediation of collective efficacy and the moderation of team justice. </w:t>
      </w:r>
      <w:r w:rsidRPr="00012406">
        <w:rPr>
          <w:i/>
        </w:rPr>
        <w:t>Personnel Review</w:t>
      </w:r>
      <w:r w:rsidRPr="00012406">
        <w:t xml:space="preserve">. </w:t>
      </w:r>
      <w:r w:rsidRPr="00012406">
        <w:rPr>
          <w:b/>
        </w:rPr>
        <w:t>48</w:t>
      </w:r>
      <w:r w:rsidRPr="00012406">
        <w:t>, 471-491 (2019).</w:t>
      </w:r>
    </w:p>
    <w:p w14:paraId="39880AFD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17.</w:t>
      </w:r>
      <w:r w:rsidRPr="00012406">
        <w:tab/>
        <w:t>Heinemann, A.W.</w:t>
      </w:r>
      <w:r w:rsidRPr="00012406">
        <w:rPr>
          <w:i/>
        </w:rPr>
        <w:t>, et al</w:t>
      </w:r>
      <w:r w:rsidRPr="00012406">
        <w:t xml:space="preserve">. Effects of an Implementation Intervention to Promote Use of Patient-Reported Outcome Measures on Clinicians' Perceptions of Evidence-Based Practice, Implementation Leadership, and Team Functioning. </w:t>
      </w:r>
      <w:r w:rsidRPr="00012406">
        <w:rPr>
          <w:i/>
        </w:rPr>
        <w:t>J. Contin. Educ. Health Prof.</w:t>
      </w:r>
      <w:r w:rsidRPr="00012406">
        <w:t xml:space="preserve"> </w:t>
      </w:r>
      <w:r w:rsidRPr="00012406">
        <w:rPr>
          <w:b/>
        </w:rPr>
        <w:t>39</w:t>
      </w:r>
      <w:r w:rsidRPr="00012406">
        <w:t>, 103-111 (2019).</w:t>
      </w:r>
    </w:p>
    <w:p w14:paraId="40605CD8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18.</w:t>
      </w:r>
      <w:r w:rsidRPr="00012406">
        <w:tab/>
        <w:t xml:space="preserve">Lee, S.M. &amp; Farh, C.I.C. Dynamic leadership emergence: Differential impact of members' and peers' contributions in the idea generation and idea enactment phases of innovation project teams. </w:t>
      </w:r>
      <w:r w:rsidRPr="00012406">
        <w:rPr>
          <w:i/>
        </w:rPr>
        <w:t>J. Appl. Psychol.</w:t>
      </w:r>
      <w:r w:rsidRPr="00012406">
        <w:t xml:space="preserve"> </w:t>
      </w:r>
      <w:r w:rsidRPr="00012406">
        <w:rPr>
          <w:b/>
        </w:rPr>
        <w:t>104</w:t>
      </w:r>
      <w:r w:rsidRPr="00012406">
        <w:t>, 411-432 (2019).</w:t>
      </w:r>
    </w:p>
    <w:p w14:paraId="6738A1F1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19.</w:t>
      </w:r>
      <w:r w:rsidRPr="00012406">
        <w:tab/>
        <w:t xml:space="preserve">Lorinkova, N.M. &amp; Perry, S.J. The importance of group-focused transformational leadership and felt obligation for helping and group performance. </w:t>
      </w:r>
      <w:r w:rsidRPr="00012406">
        <w:rPr>
          <w:i/>
        </w:rPr>
        <w:t>Journal of Organizational Behavior</w:t>
      </w:r>
      <w:r w:rsidRPr="00012406">
        <w:t xml:space="preserve">. </w:t>
      </w:r>
      <w:r w:rsidRPr="00012406">
        <w:rPr>
          <w:b/>
        </w:rPr>
        <w:t>40</w:t>
      </w:r>
      <w:r w:rsidRPr="00012406">
        <w:t>, 231-247 (2019).</w:t>
      </w:r>
    </w:p>
    <w:p w14:paraId="49F76EE1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20.</w:t>
      </w:r>
      <w:r w:rsidRPr="00012406">
        <w:tab/>
        <w:t xml:space="preserve">Wong, S.I. &amp; Berntzen, M.N. Transformational leadership and leader–member exchange in distributed teams: The roles of electronic dependence and team task interdependence. </w:t>
      </w:r>
      <w:r w:rsidRPr="00012406">
        <w:rPr>
          <w:i/>
        </w:rPr>
        <w:t>Comput. Human Behav.</w:t>
      </w:r>
      <w:r w:rsidRPr="00012406">
        <w:t xml:space="preserve"> </w:t>
      </w:r>
      <w:r w:rsidRPr="00012406">
        <w:rPr>
          <w:b/>
        </w:rPr>
        <w:t>92</w:t>
      </w:r>
      <w:r w:rsidRPr="00012406">
        <w:t>, 381-392 (2019).</w:t>
      </w:r>
    </w:p>
    <w:p w14:paraId="349C3B1F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21.</w:t>
      </w:r>
      <w:r w:rsidRPr="00012406">
        <w:tab/>
        <w:t xml:space="preserve">Bachrach, D.G. &amp; Mullins, R. A dual-process contingency model of leadership, transactive memory systems and team performance. </w:t>
      </w:r>
      <w:r w:rsidRPr="00012406">
        <w:rPr>
          <w:i/>
        </w:rPr>
        <w:t>Journal of Business Research</w:t>
      </w:r>
      <w:r w:rsidRPr="00012406">
        <w:t xml:space="preserve">. </w:t>
      </w:r>
      <w:r w:rsidRPr="00012406">
        <w:rPr>
          <w:b/>
        </w:rPr>
        <w:t>96</w:t>
      </w:r>
      <w:r w:rsidRPr="00012406">
        <w:t>, 297-308 (2019).</w:t>
      </w:r>
    </w:p>
    <w:p w14:paraId="063803EE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22.</w:t>
      </w:r>
      <w:r w:rsidRPr="00012406">
        <w:tab/>
        <w:t xml:space="preserve">Zhou, L., Wang, M. &amp; Vancouver, J.B. A Formal Model of Leadership Goal Striving: Development of Core Process Mechanisms and Extensions to Action Team Context. </w:t>
      </w:r>
      <w:r w:rsidRPr="00012406">
        <w:rPr>
          <w:i/>
        </w:rPr>
        <w:t>J. Appl. Psychol.</w:t>
      </w:r>
      <w:r w:rsidRPr="00012406">
        <w:t xml:space="preserve"> </w:t>
      </w:r>
      <w:r w:rsidRPr="00012406">
        <w:rPr>
          <w:b/>
        </w:rPr>
        <w:t>104</w:t>
      </w:r>
      <w:r w:rsidRPr="00012406">
        <w:t>, 388-410 (2019).</w:t>
      </w:r>
    </w:p>
    <w:p w14:paraId="2634D578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23.</w:t>
      </w:r>
      <w:r w:rsidRPr="00012406">
        <w:tab/>
        <w:t xml:space="preserve">Yang, F., Huang, X. &amp; Wu, L. Experiencing meaningfulness climate in teams: How spiritual leadership enhances team effectiveness when facing uncertain tasks. </w:t>
      </w:r>
      <w:r w:rsidRPr="00012406">
        <w:rPr>
          <w:i/>
        </w:rPr>
        <w:t>Hum. Resour. Manage.</w:t>
      </w:r>
      <w:r w:rsidRPr="00012406">
        <w:t xml:space="preserve"> </w:t>
      </w:r>
      <w:r w:rsidRPr="00012406">
        <w:rPr>
          <w:b/>
        </w:rPr>
        <w:t>58</w:t>
      </w:r>
      <w:r w:rsidRPr="00012406">
        <w:t>, 155-168 (2019).</w:t>
      </w:r>
    </w:p>
    <w:p w14:paraId="44F988BF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24.</w:t>
      </w:r>
      <w:r w:rsidRPr="00012406">
        <w:tab/>
        <w:t>Bachrach, D.G.</w:t>
      </w:r>
      <w:r w:rsidRPr="00012406">
        <w:rPr>
          <w:i/>
        </w:rPr>
        <w:t>, et al</w:t>
      </w:r>
      <w:r w:rsidRPr="00012406">
        <w:t xml:space="preserve">. Transactive memory systems in context: A meta-analytic examination of contextual factors in transactive memory systems development and team performance. </w:t>
      </w:r>
      <w:r w:rsidRPr="00012406">
        <w:rPr>
          <w:i/>
        </w:rPr>
        <w:t>J. Appl. Psychol.</w:t>
      </w:r>
      <w:r w:rsidRPr="00012406">
        <w:t xml:space="preserve"> </w:t>
      </w:r>
      <w:r w:rsidRPr="00012406">
        <w:rPr>
          <w:b/>
        </w:rPr>
        <w:t>104</w:t>
      </w:r>
      <w:r w:rsidRPr="00012406">
        <w:t>, 464-493 (2019).</w:t>
      </w:r>
    </w:p>
    <w:p w14:paraId="1D7FB30C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25.</w:t>
      </w:r>
      <w:r w:rsidRPr="00012406">
        <w:tab/>
        <w:t xml:space="preserve">Lee, E.K., Avgar, A.C., Park, W.W. &amp; Choi, D. The dual effects of task conflict on team creativity: Focusing on the role of team-focused transformational leadership. </w:t>
      </w:r>
      <w:r w:rsidRPr="00012406">
        <w:rPr>
          <w:i/>
        </w:rPr>
        <w:t>International Journal of Conflict Management</w:t>
      </w:r>
      <w:r w:rsidRPr="00012406">
        <w:t xml:space="preserve">. </w:t>
      </w:r>
      <w:r w:rsidRPr="00012406">
        <w:rPr>
          <w:b/>
        </w:rPr>
        <w:t>30</w:t>
      </w:r>
      <w:r w:rsidRPr="00012406">
        <w:t>, 132-154 (2019).</w:t>
      </w:r>
    </w:p>
    <w:p w14:paraId="2B7461E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26.</w:t>
      </w:r>
      <w:r w:rsidRPr="00012406">
        <w:tab/>
        <w:t xml:space="preserve">Eva, N., Newman, A., Miao, Q., Cooper, B. &amp; Herbert, K. Chief executive officer participative leadership and the performance of new venture teams. </w:t>
      </w:r>
      <w:r w:rsidRPr="00012406">
        <w:rPr>
          <w:i/>
        </w:rPr>
        <w:t>Int. Small. Bus. J.</w:t>
      </w:r>
      <w:r w:rsidRPr="00012406">
        <w:t xml:space="preserve"> </w:t>
      </w:r>
      <w:r w:rsidRPr="00012406">
        <w:rPr>
          <w:b/>
        </w:rPr>
        <w:t>37</w:t>
      </w:r>
      <w:r w:rsidRPr="00012406">
        <w:t>, 69-88 (2019).</w:t>
      </w:r>
    </w:p>
    <w:p w14:paraId="4458DF9D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lastRenderedPageBreak/>
        <w:t>227.</w:t>
      </w:r>
      <w:r w:rsidRPr="00012406">
        <w:tab/>
        <w:t xml:space="preserve">Bruccoleri, M., Riccobono, F. &amp; Größler, A. Shared Leadership Regulates Operational Team Performance in the Presence of Extreme Decisional Consensus/Conflict: Evidences from Business Process Reengineering. </w:t>
      </w:r>
      <w:r w:rsidRPr="00012406">
        <w:rPr>
          <w:i/>
        </w:rPr>
        <w:t>Decision Sciences</w:t>
      </w:r>
      <w:r w:rsidRPr="00012406">
        <w:t xml:space="preserve">. </w:t>
      </w:r>
      <w:r w:rsidRPr="00012406">
        <w:rPr>
          <w:b/>
        </w:rPr>
        <w:t>50</w:t>
      </w:r>
      <w:r w:rsidRPr="00012406">
        <w:t>, 46-83 (2019).</w:t>
      </w:r>
    </w:p>
    <w:p w14:paraId="4892CF95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28.</w:t>
      </w:r>
      <w:r w:rsidRPr="00012406">
        <w:tab/>
        <w:t xml:space="preserve">Nordbäck, E.S. &amp; Espinosa, J.A. Effective Coordination of Shared Leadership in Global Virtual Teams. </w:t>
      </w:r>
      <w:r w:rsidRPr="00012406">
        <w:rPr>
          <w:i/>
        </w:rPr>
        <w:t>Journal of Management Information Systems</w:t>
      </w:r>
      <w:r w:rsidRPr="00012406">
        <w:t xml:space="preserve">. </w:t>
      </w:r>
      <w:r w:rsidRPr="00012406">
        <w:rPr>
          <w:b/>
        </w:rPr>
        <w:t>36</w:t>
      </w:r>
      <w:r w:rsidRPr="00012406">
        <w:t>, 321-350 (2019).</w:t>
      </w:r>
    </w:p>
    <w:p w14:paraId="777239AD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29.</w:t>
      </w:r>
      <w:r w:rsidRPr="00012406">
        <w:tab/>
        <w:t xml:space="preserve">Kim, B.J., Park, S. &amp; Kim, T.H. The effect of transformational leadership on team creativity: sequential mediating effect of employee’s psychological safety and creativity. </w:t>
      </w:r>
      <w:r w:rsidRPr="00012406">
        <w:rPr>
          <w:i/>
        </w:rPr>
        <w:t>Asian Journal of Technology Innovation</w:t>
      </w:r>
      <w:r w:rsidRPr="00012406">
        <w:t xml:space="preserve">. </w:t>
      </w:r>
      <w:r w:rsidRPr="00012406">
        <w:rPr>
          <w:b/>
        </w:rPr>
        <w:t>27</w:t>
      </w:r>
      <w:r w:rsidRPr="00012406">
        <w:t>, 90-107 (2019).</w:t>
      </w:r>
    </w:p>
    <w:p w14:paraId="405E5955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30.</w:t>
      </w:r>
      <w:r w:rsidRPr="00012406">
        <w:tab/>
        <w:t xml:space="preserve">Novoselich, B.J. &amp; Knight, D.B. Relating shared leadership to capstone team effectiveness. </w:t>
      </w:r>
      <w:r w:rsidRPr="00012406">
        <w:rPr>
          <w:i/>
        </w:rPr>
        <w:t>International Journal of Engineering Education</w:t>
      </w:r>
      <w:r w:rsidRPr="00012406">
        <w:t xml:space="preserve">. </w:t>
      </w:r>
      <w:r w:rsidRPr="00012406">
        <w:rPr>
          <w:b/>
        </w:rPr>
        <w:t>35</w:t>
      </w:r>
      <w:r w:rsidRPr="00012406">
        <w:t>, 1888-1906 (2019).</w:t>
      </w:r>
    </w:p>
    <w:p w14:paraId="5AD3C8BE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31.</w:t>
      </w:r>
      <w:r w:rsidRPr="00012406">
        <w:tab/>
        <w:t xml:space="preserve">Watthanabut, B. Knowledge exchange and transformational leadership style for team improvement. </w:t>
      </w:r>
      <w:r w:rsidRPr="00012406">
        <w:rPr>
          <w:i/>
        </w:rPr>
        <w:t>Utopia Prax. Latinoamericana</w:t>
      </w:r>
      <w:r w:rsidRPr="00012406">
        <w:t xml:space="preserve">. </w:t>
      </w:r>
      <w:r w:rsidRPr="00012406">
        <w:rPr>
          <w:b/>
        </w:rPr>
        <w:t>24</w:t>
      </w:r>
      <w:r w:rsidRPr="00012406">
        <w:t>, 207-214 (2019).</w:t>
      </w:r>
    </w:p>
    <w:p w14:paraId="27E55731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32.</w:t>
      </w:r>
      <w:r w:rsidRPr="00012406">
        <w:tab/>
        <w:t xml:space="preserve">Garcia, F.A.Z. &amp; Russo, R.F.S.M. Leadership and performance of the software development team: Influence of the type of project management. </w:t>
      </w:r>
      <w:r w:rsidRPr="00012406">
        <w:rPr>
          <w:i/>
        </w:rPr>
        <w:t>Rev. Bras. Gestao Negocios</w:t>
      </w:r>
      <w:r w:rsidRPr="00012406">
        <w:t xml:space="preserve">. </w:t>
      </w:r>
      <w:r w:rsidRPr="00012406">
        <w:rPr>
          <w:b/>
        </w:rPr>
        <w:t>21</w:t>
      </w:r>
      <w:r w:rsidRPr="00012406">
        <w:t>, 970-1005 (2019).</w:t>
      </w:r>
    </w:p>
    <w:p w14:paraId="517FD9C9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33.</w:t>
      </w:r>
      <w:r w:rsidRPr="00012406">
        <w:tab/>
        <w:t xml:space="preserve">Wegge, J., Jungbauer, K.L. &amp; Shemla, M. When inspiration does not fit the bill: Charismatic leadership reduces performance in a team crisis for followers high in self-direction. </w:t>
      </w:r>
      <w:r w:rsidRPr="00012406">
        <w:rPr>
          <w:i/>
        </w:rPr>
        <w:t>J. Manage. Organ.</w:t>
      </w:r>
      <w:r w:rsidRPr="00012406">
        <w:t xml:space="preserve"> (2019).</w:t>
      </w:r>
    </w:p>
    <w:p w14:paraId="402B2F8C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34.</w:t>
      </w:r>
      <w:r w:rsidRPr="00012406">
        <w:tab/>
        <w:t xml:space="preserve">Othman, F.S., Saad, M.S.M. &amp; Robani, A. The impact of leadership styles on r&amp;d team performance and the mediating role of knowledge sharing. </w:t>
      </w:r>
      <w:r w:rsidRPr="00012406">
        <w:rPr>
          <w:i/>
        </w:rPr>
        <w:t>Humanit. Soc. Sci. Rev.</w:t>
      </w:r>
      <w:r w:rsidRPr="00012406">
        <w:t xml:space="preserve"> </w:t>
      </w:r>
      <w:r w:rsidRPr="00012406">
        <w:rPr>
          <w:b/>
        </w:rPr>
        <w:t>7</w:t>
      </w:r>
      <w:r w:rsidRPr="00012406">
        <w:t>, 307-314 (2019).</w:t>
      </w:r>
    </w:p>
    <w:p w14:paraId="12696B0F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35.</w:t>
      </w:r>
      <w:r w:rsidRPr="00012406">
        <w:tab/>
        <w:t xml:space="preserve">Vojvodic, M. &amp; Hitz, C. Governance team leadership and business user participation - Organizational practices for innovative customer engagement in data compliance project. </w:t>
      </w:r>
      <w:r w:rsidRPr="00012406">
        <w:rPr>
          <w:i/>
        </w:rPr>
        <w:t>Central European Business Review</w:t>
      </w:r>
      <w:r w:rsidRPr="00012406">
        <w:t xml:space="preserve">. </w:t>
      </w:r>
      <w:r w:rsidRPr="00012406">
        <w:rPr>
          <w:b/>
        </w:rPr>
        <w:t>8</w:t>
      </w:r>
      <w:r w:rsidRPr="00012406">
        <w:t>, 15-45 (2019).</w:t>
      </w:r>
    </w:p>
    <w:p w14:paraId="4878DE4D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36.</w:t>
      </w:r>
      <w:r w:rsidRPr="00012406">
        <w:tab/>
        <w:t xml:space="preserve">Ul Hassan, M., Iqbal, Z., Shafique, U. &amp; Bukhari, N. Transformational leadership and team performance: An empirical study of the hotel industry of Pakistan. </w:t>
      </w:r>
      <w:r w:rsidRPr="00012406">
        <w:rPr>
          <w:i/>
        </w:rPr>
        <w:t>Int. J. Bus. Excellence</w:t>
      </w:r>
      <w:r w:rsidRPr="00012406">
        <w:t xml:space="preserve">. </w:t>
      </w:r>
      <w:r w:rsidRPr="00012406">
        <w:rPr>
          <w:b/>
        </w:rPr>
        <w:t>18</w:t>
      </w:r>
      <w:r w:rsidRPr="00012406">
        <w:t>, 151-173 (2019).</w:t>
      </w:r>
    </w:p>
    <w:p w14:paraId="44BF4A3E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37.</w:t>
      </w:r>
      <w:r w:rsidRPr="00012406">
        <w:tab/>
        <w:t xml:space="preserve">Lee, M.H. &amp; Ko, K.M. The influence of supervisors’ leadership skills and team cohesion on team performance in environmental service industry. </w:t>
      </w:r>
      <w:r w:rsidRPr="00012406">
        <w:rPr>
          <w:i/>
        </w:rPr>
        <w:t>Ekoloji</w:t>
      </w:r>
      <w:r w:rsidRPr="00012406">
        <w:t xml:space="preserve">. </w:t>
      </w:r>
      <w:r w:rsidRPr="00012406">
        <w:rPr>
          <w:b/>
        </w:rPr>
        <w:t>28</w:t>
      </w:r>
      <w:r w:rsidRPr="00012406">
        <w:t>, 1013-1017 (2019).</w:t>
      </w:r>
    </w:p>
    <w:p w14:paraId="037A053E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38.</w:t>
      </w:r>
      <w:r w:rsidRPr="00012406">
        <w:tab/>
        <w:t>Leppin, A.L.</w:t>
      </w:r>
      <w:r w:rsidRPr="00012406">
        <w:rPr>
          <w:i/>
        </w:rPr>
        <w:t>, et al</w:t>
      </w:r>
      <w:r w:rsidRPr="00012406">
        <w:t xml:space="preserve">. Situating dissemination and implementation sciences within and across the translational research spectrum. </w:t>
      </w:r>
      <w:r w:rsidRPr="00012406">
        <w:rPr>
          <w:i/>
        </w:rPr>
        <w:t>J Clin Transl Sci</w:t>
      </w:r>
      <w:r w:rsidRPr="00012406">
        <w:t xml:space="preserve">. </w:t>
      </w:r>
      <w:r w:rsidRPr="00012406">
        <w:rPr>
          <w:b/>
        </w:rPr>
        <w:t>4</w:t>
      </w:r>
      <w:r w:rsidRPr="00012406">
        <w:t>, 152-158 (2019).</w:t>
      </w:r>
    </w:p>
    <w:p w14:paraId="4B6DB80E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39.</w:t>
      </w:r>
      <w:r w:rsidRPr="00012406">
        <w:tab/>
        <w:t xml:space="preserve">Klaic, A., Burtscher, M.J. &amp; Jonas, K. Fostering team innovation and learning by means of team-centric transformational leadership: The role of teamwork quality. </w:t>
      </w:r>
      <w:r w:rsidRPr="00012406">
        <w:rPr>
          <w:i/>
        </w:rPr>
        <w:t>Journal of Occupational and Organizational Psychology</w:t>
      </w:r>
      <w:r w:rsidRPr="00012406">
        <w:t xml:space="preserve">. </w:t>
      </w:r>
      <w:r w:rsidRPr="00012406">
        <w:rPr>
          <w:b/>
        </w:rPr>
        <w:t>93</w:t>
      </w:r>
      <w:r w:rsidRPr="00012406">
        <w:t>, 942-966 (2020).</w:t>
      </w:r>
    </w:p>
    <w:p w14:paraId="275730FD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40.</w:t>
      </w:r>
      <w:r w:rsidRPr="00012406">
        <w:tab/>
        <w:t xml:space="preserve">Bruning, P.F., Turner, N. &amp; Lin, H.C. Transformational leadership, group affective tone, and group member social inferences: A leadership complementarity perspective. </w:t>
      </w:r>
      <w:r w:rsidRPr="00012406">
        <w:rPr>
          <w:i/>
        </w:rPr>
        <w:t>Can. J. Adm. Sci.</w:t>
      </w:r>
      <w:r w:rsidRPr="00012406">
        <w:t xml:space="preserve"> </w:t>
      </w:r>
      <w:r w:rsidRPr="00012406">
        <w:rPr>
          <w:b/>
        </w:rPr>
        <w:t>37</w:t>
      </w:r>
      <w:r w:rsidRPr="00012406">
        <w:t>, 383-395 (2020).</w:t>
      </w:r>
    </w:p>
    <w:p w14:paraId="3295483C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41.</w:t>
      </w:r>
      <w:r w:rsidRPr="00012406">
        <w:tab/>
        <w:t xml:space="preserve">Chen, Z., Chen, Z., Yu, Y. &amp; Huang, S. How Shared Leadership in Entrepreneurial Teams Influences New Venture Performance: A Moderated Mediation Model. </w:t>
      </w:r>
      <w:r w:rsidRPr="00012406">
        <w:rPr>
          <w:i/>
        </w:rPr>
        <w:t>J. Leadersh. Organ. Stud.</w:t>
      </w:r>
      <w:r w:rsidRPr="00012406">
        <w:t xml:space="preserve"> </w:t>
      </w:r>
      <w:r w:rsidRPr="00012406">
        <w:rPr>
          <w:b/>
        </w:rPr>
        <w:t>27</w:t>
      </w:r>
      <w:r w:rsidRPr="00012406">
        <w:t>, 406-418 (2020).</w:t>
      </w:r>
    </w:p>
    <w:p w14:paraId="68F13DD7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42.</w:t>
      </w:r>
      <w:r w:rsidRPr="00012406">
        <w:tab/>
        <w:t xml:space="preserve">Anselmann, V. &amp; Mulder, R.H. Transformational leadership, knowledge sharing and reflection, and work teams’ performance: A structural equation modelling analysis. </w:t>
      </w:r>
      <w:r w:rsidRPr="00012406">
        <w:rPr>
          <w:i/>
        </w:rPr>
        <w:t>Journal of Nursing Management</w:t>
      </w:r>
      <w:r w:rsidRPr="00012406">
        <w:t xml:space="preserve">. </w:t>
      </w:r>
      <w:r w:rsidRPr="00012406">
        <w:rPr>
          <w:b/>
        </w:rPr>
        <w:t>28</w:t>
      </w:r>
      <w:r w:rsidRPr="00012406">
        <w:t>, 1627-1634 (2020).</w:t>
      </w:r>
    </w:p>
    <w:p w14:paraId="11FAB0D9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43.</w:t>
      </w:r>
      <w:r w:rsidRPr="00012406">
        <w:tab/>
        <w:t xml:space="preserve">Homan, A.C., Gündemir, S., Buengeler, C. &amp; van Kleef, G.A. Integrative conceptual review: Leading diversity: Towards a theory of functional leadership in diverse teams. </w:t>
      </w:r>
      <w:r w:rsidRPr="00012406">
        <w:rPr>
          <w:i/>
        </w:rPr>
        <w:t>J. Appl. Psychol.</w:t>
      </w:r>
      <w:r w:rsidRPr="00012406">
        <w:t xml:space="preserve"> </w:t>
      </w:r>
      <w:r w:rsidRPr="00012406">
        <w:rPr>
          <w:b/>
        </w:rPr>
        <w:t>105</w:t>
      </w:r>
      <w:r w:rsidRPr="00012406">
        <w:t>, 1101-1128 (2020).</w:t>
      </w:r>
    </w:p>
    <w:p w14:paraId="12E8D2A2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44.</w:t>
      </w:r>
      <w:r w:rsidRPr="00012406">
        <w:tab/>
        <w:t xml:space="preserve">Kelemen, T.K., Matthews, S.H., Zhang, X.A., Bradley, B.H. &amp; Liu, H. When does gender diversity enhance team performance? The dual need for visionary leadership and team tenure. </w:t>
      </w:r>
      <w:r w:rsidRPr="00012406">
        <w:rPr>
          <w:i/>
        </w:rPr>
        <w:t>J. Appl. Soc. Psychol.</w:t>
      </w:r>
      <w:r w:rsidRPr="00012406">
        <w:t xml:space="preserve"> </w:t>
      </w:r>
      <w:r w:rsidRPr="00012406">
        <w:rPr>
          <w:b/>
        </w:rPr>
        <w:t>50</w:t>
      </w:r>
      <w:r w:rsidRPr="00012406">
        <w:t>, 501-511 (2020).</w:t>
      </w:r>
    </w:p>
    <w:p w14:paraId="52FF0962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45.</w:t>
      </w:r>
      <w:r w:rsidRPr="00012406">
        <w:tab/>
        <w:t xml:space="preserve">Han, J.H., Liao, H., Kim, S. &amp; Han, J. Narcissism and Empowerment: How Narcissism Influences the Trickle-Down Effects of Organizational Empowerment Climate on Performance. </w:t>
      </w:r>
      <w:r w:rsidRPr="00012406">
        <w:rPr>
          <w:i/>
        </w:rPr>
        <w:t>Journal of Management Studies</w:t>
      </w:r>
      <w:r w:rsidRPr="00012406">
        <w:t xml:space="preserve">. </w:t>
      </w:r>
      <w:r w:rsidRPr="00012406">
        <w:rPr>
          <w:b/>
        </w:rPr>
        <w:t>57</w:t>
      </w:r>
      <w:r w:rsidRPr="00012406">
        <w:t>, 1217-1245 (2020).</w:t>
      </w:r>
    </w:p>
    <w:p w14:paraId="3925804A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46.</w:t>
      </w:r>
      <w:r w:rsidRPr="00012406">
        <w:tab/>
        <w:t xml:space="preserve">Kindarto, A., Zhu, Y.Q. &amp; Gardner, D.G. Full Range Leadership Styles and Government IT Team Performance: The Critical Roles of Follower and Team Competence. </w:t>
      </w:r>
      <w:r w:rsidRPr="00012406">
        <w:rPr>
          <w:i/>
        </w:rPr>
        <w:t>Public Perform. Manage. Rev.</w:t>
      </w:r>
      <w:r w:rsidRPr="00012406">
        <w:t xml:space="preserve"> </w:t>
      </w:r>
      <w:r w:rsidRPr="00012406">
        <w:rPr>
          <w:b/>
        </w:rPr>
        <w:t>43</w:t>
      </w:r>
      <w:r w:rsidRPr="00012406">
        <w:t>, 889-917 (2020).</w:t>
      </w:r>
    </w:p>
    <w:p w14:paraId="482AEC95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47.</w:t>
      </w:r>
      <w:r w:rsidRPr="00012406">
        <w:tab/>
        <w:t xml:space="preserve">Tang, G., Chen, Y., van Knippenberg, D. &amp; Yu, B. Antecedents and consequences of empowering leadership: Leader power distance, leader perception of team capability, and team innovation. </w:t>
      </w:r>
      <w:r w:rsidRPr="00012406">
        <w:rPr>
          <w:i/>
        </w:rPr>
        <w:t>Journal of Organizational Behavior</w:t>
      </w:r>
      <w:r w:rsidRPr="00012406">
        <w:t xml:space="preserve">. </w:t>
      </w:r>
      <w:r w:rsidRPr="00012406">
        <w:rPr>
          <w:b/>
        </w:rPr>
        <w:t>41</w:t>
      </w:r>
      <w:r w:rsidRPr="00012406">
        <w:t>, 551-566 (2020).</w:t>
      </w:r>
    </w:p>
    <w:p w14:paraId="1E06BBB9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48.</w:t>
      </w:r>
      <w:r w:rsidRPr="00012406">
        <w:tab/>
        <w:t xml:space="preserve">Mysirlaki, S. &amp; Paraskeva, F. Emotional intelligence and transformational leadership in virtual teams: lessons from MMOGs. </w:t>
      </w:r>
      <w:r w:rsidRPr="00012406">
        <w:rPr>
          <w:i/>
        </w:rPr>
        <w:t>Leadersh. Organ. Dev. J.</w:t>
      </w:r>
      <w:r w:rsidRPr="00012406">
        <w:t xml:space="preserve"> </w:t>
      </w:r>
      <w:r w:rsidRPr="00012406">
        <w:rPr>
          <w:b/>
        </w:rPr>
        <w:t>41</w:t>
      </w:r>
      <w:r w:rsidRPr="00012406">
        <w:t>, 551-566 (2020).</w:t>
      </w:r>
    </w:p>
    <w:p w14:paraId="2A18E98F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lastRenderedPageBreak/>
        <w:t>249.</w:t>
      </w:r>
      <w:r w:rsidRPr="00012406">
        <w:tab/>
        <w:t xml:space="preserve">Cheung, C.M. &amp; Zhang, R.P. How Organizational Support Can Cultivate a Multilevel Safety Climate in the Construction Industry. </w:t>
      </w:r>
      <w:r w:rsidRPr="00012406">
        <w:rPr>
          <w:i/>
        </w:rPr>
        <w:t>J. Manage. Eng.</w:t>
      </w:r>
      <w:r w:rsidRPr="00012406">
        <w:t xml:space="preserve"> </w:t>
      </w:r>
      <w:r w:rsidRPr="00012406">
        <w:rPr>
          <w:b/>
        </w:rPr>
        <w:t>36</w:t>
      </w:r>
      <w:r w:rsidRPr="00012406">
        <w:t>, (2020).</w:t>
      </w:r>
    </w:p>
    <w:p w14:paraId="38843EC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50.</w:t>
      </w:r>
      <w:r w:rsidRPr="00012406">
        <w:tab/>
        <w:t xml:space="preserve">Mahdikhani, M. &amp; Yazdani, B. Transformational leadership and service quality in e-commerce businesses: The role of trust and team performance. </w:t>
      </w:r>
      <w:r w:rsidRPr="00012406">
        <w:rPr>
          <w:i/>
        </w:rPr>
        <w:t>International Journal of Law and Management</w:t>
      </w:r>
      <w:r w:rsidRPr="00012406">
        <w:t xml:space="preserve">. </w:t>
      </w:r>
      <w:r w:rsidRPr="00012406">
        <w:rPr>
          <w:b/>
        </w:rPr>
        <w:t>62</w:t>
      </w:r>
      <w:r w:rsidRPr="00012406">
        <w:t>, 23-46 (2020).</w:t>
      </w:r>
    </w:p>
    <w:p w14:paraId="75BE38CB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51.</w:t>
      </w:r>
      <w:r w:rsidRPr="00012406">
        <w:tab/>
        <w:t xml:space="preserve">Cavazotte, F., Moreno, V. &amp; Lasmar, L.C.C. Enabling customer satisfaction in call center teams: the role of transformational leadership in the service-profit chain. </w:t>
      </w:r>
      <w:r w:rsidRPr="00012406">
        <w:rPr>
          <w:i/>
        </w:rPr>
        <w:t>Service Industries Journal</w:t>
      </w:r>
      <w:r w:rsidRPr="00012406">
        <w:t xml:space="preserve">. </w:t>
      </w:r>
      <w:r w:rsidRPr="00012406">
        <w:rPr>
          <w:b/>
        </w:rPr>
        <w:t>40</w:t>
      </w:r>
      <w:r w:rsidRPr="00012406">
        <w:t>, 380-393 (2020).</w:t>
      </w:r>
    </w:p>
    <w:p w14:paraId="68952B46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52.</w:t>
      </w:r>
      <w:r w:rsidRPr="00012406">
        <w:tab/>
        <w:t xml:space="preserve">Pallesen, K.S., Rogers, L., Anjara, S., De Brún, A. &amp; McAuliffe, E. A qualitative evaluation of participants' experiences of using co-design to develop a collective leadership educational intervention for health-care teams. </w:t>
      </w:r>
      <w:r w:rsidRPr="00012406">
        <w:rPr>
          <w:i/>
        </w:rPr>
        <w:t>Health Expectations</w:t>
      </w:r>
      <w:r w:rsidRPr="00012406">
        <w:t xml:space="preserve">. </w:t>
      </w:r>
      <w:r w:rsidRPr="00012406">
        <w:rPr>
          <w:b/>
        </w:rPr>
        <w:t>23</w:t>
      </w:r>
      <w:r w:rsidRPr="00012406">
        <w:t>, 358-367 (2020).</w:t>
      </w:r>
    </w:p>
    <w:p w14:paraId="41B788EC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53.</w:t>
      </w:r>
      <w:r w:rsidRPr="00012406">
        <w:tab/>
        <w:t xml:space="preserve">Cook, A.S., Zill, A. &amp; Meyer, B. Observing leadership as behavior in teams and herds – An ethological approach to shared leadership research. </w:t>
      </w:r>
      <w:r w:rsidRPr="00012406">
        <w:rPr>
          <w:i/>
        </w:rPr>
        <w:t>Leadership Quarterly</w:t>
      </w:r>
      <w:r w:rsidRPr="00012406">
        <w:t xml:space="preserve">. </w:t>
      </w:r>
      <w:r w:rsidRPr="00012406">
        <w:rPr>
          <w:b/>
        </w:rPr>
        <w:t>31</w:t>
      </w:r>
      <w:r w:rsidRPr="00012406">
        <w:t>, (2020).</w:t>
      </w:r>
    </w:p>
    <w:p w14:paraId="1D9E426A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54.</w:t>
      </w:r>
      <w:r w:rsidRPr="00012406">
        <w:tab/>
        <w:t xml:space="preserve">Dwidienawati, D., Arief, M., Gandasari, D. &amp; Pradipto, Y.D. Ambidextrous leadership influent toce on team creativity, team innovation and team performance. </w:t>
      </w:r>
      <w:r w:rsidRPr="00012406">
        <w:rPr>
          <w:i/>
        </w:rPr>
        <w:t>Int. J. Adv. Sci. Technol.</w:t>
      </w:r>
      <w:r w:rsidRPr="00012406">
        <w:t xml:space="preserve"> </w:t>
      </w:r>
      <w:r w:rsidRPr="00012406">
        <w:rPr>
          <w:b/>
        </w:rPr>
        <w:t>29</w:t>
      </w:r>
      <w:r w:rsidRPr="00012406">
        <w:t>, 6268-6279 (2020).</w:t>
      </w:r>
    </w:p>
    <w:p w14:paraId="32A58D4F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55.</w:t>
      </w:r>
      <w:r w:rsidRPr="00012406">
        <w:tab/>
        <w:t xml:space="preserve">Siangchokyoo, N., Klinger, R.L. &amp; Campion, E.D. Follower transformation as the linchpin of transformational leadership theory: A systematic review and future research agenda. </w:t>
      </w:r>
      <w:r w:rsidRPr="00012406">
        <w:rPr>
          <w:i/>
        </w:rPr>
        <w:t>Leadership Quarterly</w:t>
      </w:r>
      <w:r w:rsidRPr="00012406">
        <w:t xml:space="preserve">. </w:t>
      </w:r>
      <w:r w:rsidRPr="00012406">
        <w:rPr>
          <w:b/>
        </w:rPr>
        <w:t>31</w:t>
      </w:r>
      <w:r w:rsidRPr="00012406">
        <w:t>, (2020).</w:t>
      </w:r>
    </w:p>
    <w:p w14:paraId="39F4FD13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56.</w:t>
      </w:r>
      <w:r w:rsidRPr="00012406">
        <w:tab/>
        <w:t>Willgerodt, M.A.</w:t>
      </w:r>
      <w:r w:rsidRPr="00012406">
        <w:rPr>
          <w:i/>
        </w:rPr>
        <w:t>, et al</w:t>
      </w:r>
      <w:r w:rsidRPr="00012406">
        <w:t xml:space="preserve">. Impact of leadership development workshops in facilitating team-based practice transformation. </w:t>
      </w:r>
      <w:r w:rsidRPr="00012406">
        <w:rPr>
          <w:i/>
        </w:rPr>
        <w:t>Journal of Interprofessional Care</w:t>
      </w:r>
      <w:r w:rsidRPr="00012406">
        <w:t xml:space="preserve">. </w:t>
      </w:r>
      <w:r w:rsidRPr="00012406">
        <w:rPr>
          <w:b/>
        </w:rPr>
        <w:t>34</w:t>
      </w:r>
      <w:r w:rsidRPr="00012406">
        <w:t>, 76-86 (2020).</w:t>
      </w:r>
    </w:p>
    <w:p w14:paraId="2B222A39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57.</w:t>
      </w:r>
      <w:r w:rsidRPr="00012406">
        <w:tab/>
        <w:t xml:space="preserve">Widjaja, D.C., Chavez, G.S., Tayko, P.R.M. &amp; Preudhikulpradab, S. Transformational Leadership, Workplace Spirituality And Organizational Performance In A Restaurant Group In Indonesia: A Study Of The Effectiveness Of Organization Development Interventions. </w:t>
      </w:r>
      <w:r w:rsidRPr="00012406">
        <w:rPr>
          <w:i/>
        </w:rPr>
        <w:t>ABAC J.</w:t>
      </w:r>
      <w:r w:rsidRPr="00012406">
        <w:t xml:space="preserve"> </w:t>
      </w:r>
      <w:r w:rsidRPr="00012406">
        <w:rPr>
          <w:b/>
        </w:rPr>
        <w:t>40</w:t>
      </w:r>
      <w:r w:rsidRPr="00012406">
        <w:t>, 33-57 (2020).</w:t>
      </w:r>
    </w:p>
    <w:p w14:paraId="6E11A397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58.</w:t>
      </w:r>
      <w:r w:rsidRPr="00012406">
        <w:tab/>
        <w:t>Paola, G.</w:t>
      </w:r>
      <w:r w:rsidRPr="00012406">
        <w:rPr>
          <w:i/>
        </w:rPr>
        <w:t>, et al</w:t>
      </w:r>
      <w:r w:rsidRPr="00012406">
        <w:t xml:space="preserve">. Job satisfaction in a sample of nurses: A multilevel focus on work team variability about the head nurse's transformational leadership. </w:t>
      </w:r>
      <w:r w:rsidRPr="00012406">
        <w:rPr>
          <w:i/>
        </w:rPr>
        <w:t>Electronic Journal of Applied Statistical Analysis</w:t>
      </w:r>
      <w:r w:rsidRPr="00012406">
        <w:t xml:space="preserve">. </w:t>
      </w:r>
      <w:r w:rsidRPr="00012406">
        <w:rPr>
          <w:b/>
        </w:rPr>
        <w:t>13</w:t>
      </w:r>
      <w:r w:rsidRPr="00012406">
        <w:t>, 713-738 (2020).</w:t>
      </w:r>
    </w:p>
    <w:p w14:paraId="4C50891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59.</w:t>
      </w:r>
      <w:r w:rsidRPr="00012406">
        <w:tab/>
        <w:t xml:space="preserve">Chamtitigul, N. &amp; Li, W. The influence of ethical leadership and team learning on team performance in software development projects. </w:t>
      </w:r>
      <w:r w:rsidRPr="00012406">
        <w:rPr>
          <w:i/>
        </w:rPr>
        <w:t>Team Performance Management</w:t>
      </w:r>
      <w:r w:rsidRPr="00012406">
        <w:t xml:space="preserve">. </w:t>
      </w:r>
      <w:r w:rsidRPr="00012406">
        <w:rPr>
          <w:b/>
        </w:rPr>
        <w:t>27</w:t>
      </w:r>
      <w:r w:rsidRPr="00012406">
        <w:t>, 240-259 (2020).</w:t>
      </w:r>
    </w:p>
    <w:p w14:paraId="6E6FEFCD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60.</w:t>
      </w:r>
      <w:r w:rsidRPr="00012406">
        <w:tab/>
        <w:t xml:space="preserve">Wang, Z., Ren, S., Chadee, D., Liu, M. &amp; Cai, S. Team reflexivity and employee innovative behavior: the mediating role of knowledge sharing and moderating role of leadership. </w:t>
      </w:r>
      <w:r w:rsidRPr="00012406">
        <w:rPr>
          <w:i/>
        </w:rPr>
        <w:t>Journal of Knowledge Management</w:t>
      </w:r>
      <w:r w:rsidRPr="00012406">
        <w:t xml:space="preserve">. </w:t>
      </w:r>
      <w:r w:rsidRPr="00012406">
        <w:rPr>
          <w:b/>
        </w:rPr>
        <w:t>25</w:t>
      </w:r>
      <w:r w:rsidRPr="00012406">
        <w:t>, 1619-1639 (2020).</w:t>
      </w:r>
    </w:p>
    <w:p w14:paraId="5A928F8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61.</w:t>
      </w:r>
      <w:r w:rsidRPr="00012406">
        <w:tab/>
        <w:t xml:space="preserve">Ye, Z., Liu, H., Gu, J. &amp; Yang, J. Is relationship conflict totally detrimental to team creativity?: Mediating role of team learning and moderating role of transformational leadership. </w:t>
      </w:r>
      <w:r w:rsidRPr="00012406">
        <w:rPr>
          <w:i/>
        </w:rPr>
        <w:t>Current Psychology</w:t>
      </w:r>
      <w:r w:rsidRPr="00012406">
        <w:t>. (2020).</w:t>
      </w:r>
    </w:p>
    <w:p w14:paraId="51951CD7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62.</w:t>
      </w:r>
      <w:r w:rsidRPr="00012406">
        <w:tab/>
        <w:t xml:space="preserve">Bilal, A., Siddiquei, A., Asadullah, M.A., Awan, H.M. &amp; Asmi, F. Servant leadership: a new perspective to explore project leadership and team effectiveness. </w:t>
      </w:r>
      <w:r w:rsidRPr="00012406">
        <w:rPr>
          <w:i/>
        </w:rPr>
        <w:t>International Journal of Organizational Analysis</w:t>
      </w:r>
      <w:r w:rsidRPr="00012406">
        <w:t xml:space="preserve">. </w:t>
      </w:r>
      <w:r w:rsidRPr="00012406">
        <w:rPr>
          <w:b/>
        </w:rPr>
        <w:t>29</w:t>
      </w:r>
      <w:r w:rsidRPr="00012406">
        <w:t>, 699-715 (2020).</w:t>
      </w:r>
    </w:p>
    <w:p w14:paraId="60F0B11F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63.</w:t>
      </w:r>
      <w:r w:rsidRPr="00012406">
        <w:tab/>
        <w:t xml:space="preserve">Jahanshahi, A.A., Maghsoudi, T. &amp; Babaei, F.G.A. What makes teams more innovative in small high-technology ventures? The role of leadership. </w:t>
      </w:r>
      <w:r w:rsidRPr="00012406">
        <w:rPr>
          <w:i/>
        </w:rPr>
        <w:t>International Journal of Entrepreneurial Venturing</w:t>
      </w:r>
      <w:r w:rsidRPr="00012406">
        <w:t xml:space="preserve">. </w:t>
      </w:r>
      <w:r w:rsidRPr="00012406">
        <w:rPr>
          <w:b/>
        </w:rPr>
        <w:t>12</w:t>
      </w:r>
      <w:r w:rsidRPr="00012406">
        <w:t>, 251-272 (2020).</w:t>
      </w:r>
    </w:p>
    <w:p w14:paraId="1BFC4E6A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64.</w:t>
      </w:r>
      <w:r w:rsidRPr="00012406">
        <w:tab/>
        <w:t xml:space="preserve">Ben Sedrine, S., Bouderbala, A. &amp; Nasraoui, H. Leadership style effect on virtual team efficiency: trust, operational cohesion and media richness roles. </w:t>
      </w:r>
      <w:r w:rsidRPr="00012406">
        <w:rPr>
          <w:i/>
        </w:rPr>
        <w:t>Journal of Management Development</w:t>
      </w:r>
      <w:r w:rsidRPr="00012406">
        <w:t xml:space="preserve">. </w:t>
      </w:r>
      <w:r w:rsidRPr="00012406">
        <w:rPr>
          <w:b/>
        </w:rPr>
        <w:t>40</w:t>
      </w:r>
      <w:r w:rsidRPr="00012406">
        <w:t>, 365-388 (2020).</w:t>
      </w:r>
    </w:p>
    <w:p w14:paraId="03151855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65.</w:t>
      </w:r>
      <w:r w:rsidRPr="00012406">
        <w:tab/>
        <w:t xml:space="preserve">Torasa, C. &amp; Mekhum, W. The impact of knowledge sharing, human resource management team efficacy and performance on the financial performance: Mediating role of leadership empowerment. </w:t>
      </w:r>
      <w:r w:rsidRPr="00012406">
        <w:rPr>
          <w:i/>
        </w:rPr>
        <w:t>Syst. Rev. Pharm.</w:t>
      </w:r>
      <w:r w:rsidRPr="00012406">
        <w:t xml:space="preserve"> </w:t>
      </w:r>
      <w:r w:rsidRPr="00012406">
        <w:rPr>
          <w:b/>
        </w:rPr>
        <w:t>11</w:t>
      </w:r>
      <w:r w:rsidRPr="00012406">
        <w:t>, 389-397 (2020).</w:t>
      </w:r>
    </w:p>
    <w:p w14:paraId="1DCD58EE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66.</w:t>
      </w:r>
      <w:r w:rsidRPr="00012406">
        <w:tab/>
        <w:t xml:space="preserve">Burmeister, A., Li, Y., Wang, M., Shi, J. &amp; Jin, Y. Team knowledge exchange: How and when does transformational leadership have an effect? </w:t>
      </w:r>
      <w:r w:rsidRPr="00012406">
        <w:rPr>
          <w:i/>
        </w:rPr>
        <w:t>Journal of Organizational Behavior</w:t>
      </w:r>
      <w:r w:rsidRPr="00012406">
        <w:t xml:space="preserve">. </w:t>
      </w:r>
      <w:r w:rsidRPr="00012406">
        <w:rPr>
          <w:b/>
        </w:rPr>
        <w:t>41</w:t>
      </w:r>
      <w:r w:rsidRPr="00012406">
        <w:t>, 17-31 (2020).</w:t>
      </w:r>
    </w:p>
    <w:p w14:paraId="7ECE73FB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67.</w:t>
      </w:r>
      <w:r w:rsidRPr="00012406">
        <w:tab/>
        <w:t xml:space="preserve">Tran, T.B.H. &amp; Vu, A.D. TRANSFORMATIONAL LEADERSHIP VERSUS SHARED LEADERSHIP FOR TEAM EFFECTIVENESS. </w:t>
      </w:r>
      <w:r w:rsidRPr="00012406">
        <w:rPr>
          <w:i/>
        </w:rPr>
        <w:t>Asian Academy of Management Journal</w:t>
      </w:r>
      <w:r w:rsidRPr="00012406">
        <w:t xml:space="preserve">. </w:t>
      </w:r>
      <w:r w:rsidRPr="00012406">
        <w:rPr>
          <w:b/>
        </w:rPr>
        <w:t>26</w:t>
      </w:r>
      <w:r w:rsidRPr="00012406">
        <w:t>, 143-171 (2021).</w:t>
      </w:r>
    </w:p>
    <w:p w14:paraId="29026CC9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68.</w:t>
      </w:r>
      <w:r w:rsidRPr="00012406">
        <w:tab/>
        <w:t xml:space="preserve">Richardson, T.O., Coti, A., Stroeymeyt, N. &amp; Keller, L. Leadership – not followership – determines performance in ant teams. </w:t>
      </w:r>
      <w:r w:rsidRPr="00012406">
        <w:rPr>
          <w:i/>
        </w:rPr>
        <w:t>Communications Biology</w:t>
      </w:r>
      <w:r w:rsidRPr="00012406">
        <w:t xml:space="preserve">. </w:t>
      </w:r>
      <w:r w:rsidRPr="00012406">
        <w:rPr>
          <w:b/>
        </w:rPr>
        <w:t>4</w:t>
      </w:r>
      <w:r w:rsidRPr="00012406">
        <w:t>, (2021).</w:t>
      </w:r>
    </w:p>
    <w:p w14:paraId="2063D92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69.</w:t>
      </w:r>
      <w:r w:rsidRPr="00012406">
        <w:tab/>
        <w:t xml:space="preserve">Zaman, U., Florez-Perez, L., Khwaja, M.G., Abbasi, S. &amp; Qureshi, M.G. Exploring the critical nexus between authoritarian leadership, project team member's silence and multi-dimensional success in a state-owned mega construction project. </w:t>
      </w:r>
      <w:r w:rsidRPr="00012406">
        <w:rPr>
          <w:i/>
        </w:rPr>
        <w:t>International Journal of Project Management</w:t>
      </w:r>
      <w:r w:rsidRPr="00012406">
        <w:t xml:space="preserve">. </w:t>
      </w:r>
      <w:r w:rsidRPr="00012406">
        <w:rPr>
          <w:b/>
        </w:rPr>
        <w:t>39</w:t>
      </w:r>
      <w:r w:rsidRPr="00012406">
        <w:t>, 873-886 (2021).</w:t>
      </w:r>
    </w:p>
    <w:p w14:paraId="1A6E6FEA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lastRenderedPageBreak/>
        <w:t>270.</w:t>
      </w:r>
      <w:r w:rsidRPr="00012406">
        <w:tab/>
        <w:t xml:space="preserve">Bormann, K.C. &amp; Diebig, M. Following an Uneven Lead: Trickle-Down Effects of Differentiated Transformational Leadership. </w:t>
      </w:r>
      <w:r w:rsidRPr="00012406">
        <w:rPr>
          <w:i/>
        </w:rPr>
        <w:t>Journal of Management</w:t>
      </w:r>
      <w:r w:rsidRPr="00012406">
        <w:t xml:space="preserve">. </w:t>
      </w:r>
      <w:r w:rsidRPr="00012406">
        <w:rPr>
          <w:b/>
        </w:rPr>
        <w:t>47</w:t>
      </w:r>
      <w:r w:rsidRPr="00012406">
        <w:t>, 2105-2134 (2021).</w:t>
      </w:r>
    </w:p>
    <w:p w14:paraId="28685F4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71.</w:t>
      </w:r>
      <w:r w:rsidRPr="00012406">
        <w:tab/>
        <w:t xml:space="preserve">Lai, F.Y., Lin, C.C., Lu, S.C. &amp; Chen, H.L. The Role of Team–Member Exchange in Proactive Personality and Employees’ Proactive Behaviors: The Moderating Effect of Transformational Leadership. </w:t>
      </w:r>
      <w:r w:rsidRPr="00012406">
        <w:rPr>
          <w:i/>
        </w:rPr>
        <w:t>J. Leadersh. Organ. Stud.</w:t>
      </w:r>
      <w:r w:rsidRPr="00012406">
        <w:t xml:space="preserve"> </w:t>
      </w:r>
      <w:r w:rsidRPr="00012406">
        <w:rPr>
          <w:b/>
        </w:rPr>
        <w:t>28</w:t>
      </w:r>
      <w:r w:rsidRPr="00012406">
        <w:t>, 429-443 (2021).</w:t>
      </w:r>
    </w:p>
    <w:p w14:paraId="38851EE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72.</w:t>
      </w:r>
      <w:r w:rsidRPr="00012406">
        <w:tab/>
        <w:t xml:space="preserve">Peng, J., Chen, X., Zou, Y. &amp; Nie, Q. Environmentally specific transformational leadership and team pro-environmental behaviors: The roles of pro-environmental goal clarity, pro-environmental harmonious passion, and power distance. </w:t>
      </w:r>
      <w:r w:rsidRPr="00012406">
        <w:rPr>
          <w:i/>
        </w:rPr>
        <w:t>Human Relations</w:t>
      </w:r>
      <w:r w:rsidRPr="00012406">
        <w:t xml:space="preserve">. </w:t>
      </w:r>
      <w:r w:rsidRPr="00012406">
        <w:rPr>
          <w:b/>
        </w:rPr>
        <w:t>74</w:t>
      </w:r>
      <w:r w:rsidRPr="00012406">
        <w:t>, 1864-1888 (2021).</w:t>
      </w:r>
    </w:p>
    <w:p w14:paraId="0EB3AF8F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73.</w:t>
      </w:r>
      <w:r w:rsidRPr="00012406">
        <w:tab/>
        <w:t xml:space="preserve">Mindeguia, R., Aritzeta, A., Garmendia, A. &amp; Aranberri, A. The Positive Loop at Work: A Longitudinal Long-Term Study of Transformational Leadership, Group Passion, and Employee Results. </w:t>
      </w:r>
      <w:r w:rsidRPr="00012406">
        <w:rPr>
          <w:i/>
        </w:rPr>
        <w:t>Front. Psychol.</w:t>
      </w:r>
      <w:r w:rsidRPr="00012406">
        <w:t xml:space="preserve"> </w:t>
      </w:r>
      <w:r w:rsidRPr="00012406">
        <w:rPr>
          <w:b/>
        </w:rPr>
        <w:t>12</w:t>
      </w:r>
      <w:r w:rsidRPr="00012406">
        <w:t>, (2021).</w:t>
      </w:r>
    </w:p>
    <w:p w14:paraId="4DE6D1CB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74.</w:t>
      </w:r>
      <w:r w:rsidRPr="00012406">
        <w:tab/>
        <w:t>Duan, Y.</w:t>
      </w:r>
      <w:r w:rsidRPr="00012406">
        <w:rPr>
          <w:i/>
        </w:rPr>
        <w:t>, et al</w:t>
      </w:r>
      <w:r w:rsidRPr="00012406">
        <w:t xml:space="preserve">. Multilevel models of transformational leadership, behavioral integration of top management team and manager ambidexterity in SMEs. </w:t>
      </w:r>
      <w:r w:rsidRPr="00012406">
        <w:rPr>
          <w:i/>
        </w:rPr>
        <w:t>Chinese Management Studies</w:t>
      </w:r>
      <w:r w:rsidRPr="00012406">
        <w:t xml:space="preserve">. </w:t>
      </w:r>
      <w:r w:rsidRPr="00012406">
        <w:rPr>
          <w:b/>
        </w:rPr>
        <w:t>15</w:t>
      </w:r>
      <w:r w:rsidRPr="00012406">
        <w:t>, 1009-1031 (2021).</w:t>
      </w:r>
    </w:p>
    <w:p w14:paraId="3B673261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75.</w:t>
      </w:r>
      <w:r w:rsidRPr="00012406">
        <w:tab/>
        <w:t xml:space="preserve">Hou, L., Song, L.J., Zheng, G. &amp; Lyu, B. Linking Identity Leadership and Team Performance: The Role of Group-Based Pride and Leader Political Skill. </w:t>
      </w:r>
      <w:r w:rsidRPr="00012406">
        <w:rPr>
          <w:i/>
        </w:rPr>
        <w:t>Front. Psychol.</w:t>
      </w:r>
      <w:r w:rsidRPr="00012406">
        <w:t xml:space="preserve"> </w:t>
      </w:r>
      <w:r w:rsidRPr="00012406">
        <w:rPr>
          <w:b/>
        </w:rPr>
        <w:t>12</w:t>
      </w:r>
      <w:r w:rsidRPr="00012406">
        <w:t>, (2021).</w:t>
      </w:r>
    </w:p>
    <w:p w14:paraId="3C46AF33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76.</w:t>
      </w:r>
      <w:r w:rsidRPr="00012406">
        <w:tab/>
        <w:t xml:space="preserve">D'Innocenzo, L., Kukenberger, M., Farro, A.C. &amp; Griffith, J.A. Shared leadership performance relationship trajectories as a function of team interventions and members' collective personalities. </w:t>
      </w:r>
      <w:r w:rsidRPr="00012406">
        <w:rPr>
          <w:i/>
        </w:rPr>
        <w:t>Leadership Quarterly</w:t>
      </w:r>
      <w:r w:rsidRPr="00012406">
        <w:t xml:space="preserve">. </w:t>
      </w:r>
      <w:r w:rsidRPr="00012406">
        <w:rPr>
          <w:b/>
        </w:rPr>
        <w:t>32</w:t>
      </w:r>
      <w:r w:rsidRPr="00012406">
        <w:t>, (2021).</w:t>
      </w:r>
    </w:p>
    <w:p w14:paraId="59D54F2F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77.</w:t>
      </w:r>
      <w:r w:rsidRPr="00012406">
        <w:tab/>
        <w:t>Ali, H.</w:t>
      </w:r>
      <w:r w:rsidRPr="00012406">
        <w:rPr>
          <w:i/>
        </w:rPr>
        <w:t>, et al</w:t>
      </w:r>
      <w:r w:rsidRPr="00012406">
        <w:t xml:space="preserve">. Transformational Leadership and Project Success: Serial Mediation of Team-Building and Teamwork. </w:t>
      </w:r>
      <w:r w:rsidRPr="00012406">
        <w:rPr>
          <w:i/>
        </w:rPr>
        <w:t>Front. Psychol.</w:t>
      </w:r>
      <w:r w:rsidRPr="00012406">
        <w:t xml:space="preserve"> </w:t>
      </w:r>
      <w:r w:rsidRPr="00012406">
        <w:rPr>
          <w:b/>
        </w:rPr>
        <w:t>12</w:t>
      </w:r>
      <w:r w:rsidRPr="00012406">
        <w:t>, (2021).</w:t>
      </w:r>
    </w:p>
    <w:p w14:paraId="5BCD49A2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78.</w:t>
      </w:r>
      <w:r w:rsidRPr="00012406">
        <w:tab/>
        <w:t>Vaughan, R.</w:t>
      </w:r>
      <w:r w:rsidRPr="00012406">
        <w:rPr>
          <w:i/>
        </w:rPr>
        <w:t>, et al</w:t>
      </w:r>
      <w:r w:rsidRPr="00012406">
        <w:t xml:space="preserve">. The Rockefeller Team Science Leadership training program: Curriculum, standardized assessment of competencies, and impact of returning assessments. </w:t>
      </w:r>
      <w:r w:rsidRPr="00012406">
        <w:rPr>
          <w:i/>
        </w:rPr>
        <w:t>Journal of Clinical and Translational Science</w:t>
      </w:r>
      <w:r w:rsidRPr="00012406">
        <w:t xml:space="preserve">. </w:t>
      </w:r>
      <w:r w:rsidRPr="00012406">
        <w:rPr>
          <w:b/>
        </w:rPr>
        <w:t>5</w:t>
      </w:r>
      <w:r w:rsidRPr="00012406">
        <w:t>, (2021).</w:t>
      </w:r>
    </w:p>
    <w:p w14:paraId="44CCE102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79.</w:t>
      </w:r>
      <w:r w:rsidRPr="00012406">
        <w:tab/>
        <w:t xml:space="preserve">Ali, A., Wang, H., Bodla, A.A. &amp; Bahadur, W. A moderated mediation model linking transactive memory system and social media with shared leadership and team innovation. </w:t>
      </w:r>
      <w:r w:rsidRPr="00012406">
        <w:rPr>
          <w:i/>
        </w:rPr>
        <w:t>Scand. J. Psychol.</w:t>
      </w:r>
      <w:r w:rsidRPr="00012406">
        <w:t xml:space="preserve"> </w:t>
      </w:r>
      <w:r w:rsidRPr="00012406">
        <w:rPr>
          <w:b/>
        </w:rPr>
        <w:t>62</w:t>
      </w:r>
      <w:r w:rsidRPr="00012406">
        <w:t>, 625-637 (2021).</w:t>
      </w:r>
    </w:p>
    <w:p w14:paraId="0BCEDCE4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80.</w:t>
      </w:r>
      <w:r w:rsidRPr="00012406">
        <w:tab/>
        <w:t xml:space="preserve">Van Dijk, D., Kark, R., Matta, F. &amp; Johnson, R.E. Collective aspirations: collective regulatory focus as a mediator between transformational and transactional leadership and team creativity. </w:t>
      </w:r>
      <w:r w:rsidRPr="00012406">
        <w:rPr>
          <w:i/>
        </w:rPr>
        <w:t>J. Bus. Psychol.</w:t>
      </w:r>
      <w:r w:rsidRPr="00012406">
        <w:t xml:space="preserve"> </w:t>
      </w:r>
      <w:r w:rsidRPr="00012406">
        <w:rPr>
          <w:b/>
        </w:rPr>
        <w:t>36</w:t>
      </w:r>
      <w:r w:rsidRPr="00012406">
        <w:t>, 633-658 (2021).</w:t>
      </w:r>
    </w:p>
    <w:p w14:paraId="5C9B8B2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81.</w:t>
      </w:r>
      <w:r w:rsidRPr="00012406">
        <w:tab/>
        <w:t xml:space="preserve">Lisak, A. &amp; Harush, R. Global and local identities on the balance scale: Predicting transformational leadership and effectiveness in multicultural teams. </w:t>
      </w:r>
      <w:r w:rsidRPr="00012406">
        <w:rPr>
          <w:i/>
        </w:rPr>
        <w:t>PLoS One</w:t>
      </w:r>
      <w:r w:rsidRPr="00012406">
        <w:t xml:space="preserve">. </w:t>
      </w:r>
      <w:r w:rsidRPr="00012406">
        <w:rPr>
          <w:b/>
        </w:rPr>
        <w:t>16</w:t>
      </w:r>
      <w:r w:rsidRPr="00012406">
        <w:t>, (2021).</w:t>
      </w:r>
    </w:p>
    <w:p w14:paraId="1BB1D73D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82.</w:t>
      </w:r>
      <w:r w:rsidRPr="00012406">
        <w:tab/>
        <w:t xml:space="preserve">Imam, H. &amp; Zaheer, M.K. Shared leadership and project success: The roles of knowledge sharing, cohesion and trust in the team. </w:t>
      </w:r>
      <w:r w:rsidRPr="00012406">
        <w:rPr>
          <w:i/>
        </w:rPr>
        <w:t>International Journal of Project Management</w:t>
      </w:r>
      <w:r w:rsidRPr="00012406">
        <w:t xml:space="preserve">. </w:t>
      </w:r>
      <w:r w:rsidRPr="00012406">
        <w:rPr>
          <w:b/>
        </w:rPr>
        <w:t>39</w:t>
      </w:r>
      <w:r w:rsidRPr="00012406">
        <w:t>, 463-473 (2021).</w:t>
      </w:r>
    </w:p>
    <w:p w14:paraId="45F0866B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83.</w:t>
      </w:r>
      <w:r w:rsidRPr="00012406">
        <w:tab/>
        <w:t xml:space="preserve">Chiang, J.T.J., Chen, X.P., Liu, H., Akutsu, S. &amp; Wang, Z. We have emotions but can’t show them! Authoritarian leadership, emotion suppression climate, and team performance. </w:t>
      </w:r>
      <w:r w:rsidRPr="00012406">
        <w:rPr>
          <w:i/>
        </w:rPr>
        <w:t>Human Relations</w:t>
      </w:r>
      <w:r w:rsidRPr="00012406">
        <w:t xml:space="preserve">. </w:t>
      </w:r>
      <w:r w:rsidRPr="00012406">
        <w:rPr>
          <w:b/>
        </w:rPr>
        <w:t>74</w:t>
      </w:r>
      <w:r w:rsidRPr="00012406">
        <w:t>, 1082-1111 (2021).</w:t>
      </w:r>
    </w:p>
    <w:p w14:paraId="370D2FDD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84.</w:t>
      </w:r>
      <w:r w:rsidRPr="00012406">
        <w:tab/>
        <w:t xml:space="preserve">He, H. &amp; Hu, Y. The dynamic impacts of shared leadership and the transactive memory system on team performance: A longitudinal study. </w:t>
      </w:r>
      <w:r w:rsidRPr="00012406">
        <w:rPr>
          <w:i/>
        </w:rPr>
        <w:t>Journal of Business Research</w:t>
      </w:r>
      <w:r w:rsidRPr="00012406">
        <w:t xml:space="preserve">. </w:t>
      </w:r>
      <w:r w:rsidRPr="00012406">
        <w:rPr>
          <w:b/>
        </w:rPr>
        <w:t>130</w:t>
      </w:r>
      <w:r w:rsidRPr="00012406">
        <w:t>, 14-26 (2021).</w:t>
      </w:r>
    </w:p>
    <w:p w14:paraId="6430508C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85.</w:t>
      </w:r>
      <w:r w:rsidRPr="00012406">
        <w:tab/>
        <w:t xml:space="preserve">Han, Z., Ren, H., Yang, S. &amp; Han, Y. Human resource practice management for knowledge intensive team: Impact on team innovation performance and substitution effect of empowerment leadership. </w:t>
      </w:r>
      <w:r w:rsidRPr="00012406">
        <w:rPr>
          <w:i/>
        </w:rPr>
        <w:t>Sustainability (Switzerland)</w:t>
      </w:r>
      <w:r w:rsidRPr="00012406">
        <w:t xml:space="preserve">. </w:t>
      </w:r>
      <w:r w:rsidRPr="00012406">
        <w:rPr>
          <w:b/>
        </w:rPr>
        <w:t>13</w:t>
      </w:r>
      <w:r w:rsidRPr="00012406">
        <w:t>, (2021).</w:t>
      </w:r>
    </w:p>
    <w:p w14:paraId="3FED2D1C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86.</w:t>
      </w:r>
      <w:r w:rsidRPr="00012406">
        <w:tab/>
        <w:t xml:space="preserve">Maenhout, G., Billiet, V., Sijmons, M. &amp; Beeckman, D. The effect of repeated high-fidelity in situ simulation-based training on self-efficacy, self-perceived leadership qualities and team performance: A quasi-experimental study in a NICU-setting. </w:t>
      </w:r>
      <w:r w:rsidRPr="00012406">
        <w:rPr>
          <w:i/>
        </w:rPr>
        <w:t>Nurse Educ. Today</w:t>
      </w:r>
      <w:r w:rsidRPr="00012406">
        <w:t xml:space="preserve">. </w:t>
      </w:r>
      <w:r w:rsidRPr="00012406">
        <w:rPr>
          <w:b/>
        </w:rPr>
        <w:t>100</w:t>
      </w:r>
      <w:r w:rsidRPr="00012406">
        <w:t>, (2021).</w:t>
      </w:r>
    </w:p>
    <w:p w14:paraId="0DA231EC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87.</w:t>
      </w:r>
      <w:r w:rsidRPr="00012406">
        <w:tab/>
        <w:t xml:space="preserve">Castellano, S., Chandavimol, K., Khelladi, I. &amp; Orhan, M.A. Impact of self-leadership and shared leadership on the performance of virtual r&amp;d teams. </w:t>
      </w:r>
      <w:r w:rsidRPr="00012406">
        <w:rPr>
          <w:i/>
        </w:rPr>
        <w:t>Journal of Business Research</w:t>
      </w:r>
      <w:r w:rsidRPr="00012406">
        <w:t xml:space="preserve">. </w:t>
      </w:r>
      <w:r w:rsidRPr="00012406">
        <w:rPr>
          <w:b/>
        </w:rPr>
        <w:t>128</w:t>
      </w:r>
      <w:r w:rsidRPr="00012406">
        <w:t>, 578-586 (2021).</w:t>
      </w:r>
    </w:p>
    <w:p w14:paraId="79CA92F9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88.</w:t>
      </w:r>
      <w:r w:rsidRPr="00012406">
        <w:tab/>
        <w:t xml:space="preserve">Huang, T.Y. &amp; Lin, C.P. Is Paternalistic Leadership a Double-Edged Sword for Team Performance? The Mediation of Team Identification and Emotional Exhaustion. </w:t>
      </w:r>
      <w:r w:rsidRPr="00012406">
        <w:rPr>
          <w:i/>
        </w:rPr>
        <w:t>J. Leadersh. Organ. Stud.</w:t>
      </w:r>
      <w:r w:rsidRPr="00012406">
        <w:t xml:space="preserve"> </w:t>
      </w:r>
      <w:r w:rsidRPr="00012406">
        <w:rPr>
          <w:b/>
        </w:rPr>
        <w:t>28</w:t>
      </w:r>
      <w:r w:rsidRPr="00012406">
        <w:t>, 207-220 (2021).</w:t>
      </w:r>
    </w:p>
    <w:p w14:paraId="4040B1FA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89.</w:t>
      </w:r>
      <w:r w:rsidRPr="00012406">
        <w:tab/>
        <w:t xml:space="preserve">Ali, M., Li, Z., Khan, S., Shah, S.J. &amp; Ullah, R. Linking humble leadership and project success: the moderating role of top management support with mediation of team-building. </w:t>
      </w:r>
      <w:r w:rsidRPr="00012406">
        <w:rPr>
          <w:i/>
        </w:rPr>
        <w:t>International Journal of Managing Projects in Business</w:t>
      </w:r>
      <w:r w:rsidRPr="00012406">
        <w:t xml:space="preserve">. </w:t>
      </w:r>
      <w:r w:rsidRPr="00012406">
        <w:rPr>
          <w:b/>
        </w:rPr>
        <w:t>14</w:t>
      </w:r>
      <w:r w:rsidRPr="00012406">
        <w:t>, 545-562 (2021).</w:t>
      </w:r>
    </w:p>
    <w:p w14:paraId="756715B5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90.</w:t>
      </w:r>
      <w:r w:rsidRPr="00012406">
        <w:tab/>
        <w:t xml:space="preserve">Eseryel, U.Y., Crowston, K. &amp; Heckman, R. Functional and Visionary Leadership in Self-Managing Virtual Teams. </w:t>
      </w:r>
      <w:r w:rsidRPr="00012406">
        <w:rPr>
          <w:i/>
        </w:rPr>
        <w:t>Group Organ. Manage.</w:t>
      </w:r>
      <w:r w:rsidRPr="00012406">
        <w:t xml:space="preserve"> </w:t>
      </w:r>
      <w:r w:rsidRPr="00012406">
        <w:rPr>
          <w:b/>
        </w:rPr>
        <w:t>46</w:t>
      </w:r>
      <w:r w:rsidRPr="00012406">
        <w:t>, 424-460 (2021).</w:t>
      </w:r>
    </w:p>
    <w:p w14:paraId="6176014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lastRenderedPageBreak/>
        <w:t>291.</w:t>
      </w:r>
      <w:r w:rsidRPr="00012406">
        <w:tab/>
        <w:t xml:space="preserve">Lu, H. &amp; Li, F. The Dual Effect of Transformational Leadership on Individual- and Team-Level Performance: The Mediational Roles of Motivational Processes. </w:t>
      </w:r>
      <w:r w:rsidRPr="00012406">
        <w:rPr>
          <w:i/>
        </w:rPr>
        <w:t>Front. Psychol.</w:t>
      </w:r>
      <w:r w:rsidRPr="00012406">
        <w:t xml:space="preserve"> </w:t>
      </w:r>
      <w:r w:rsidRPr="00012406">
        <w:rPr>
          <w:b/>
        </w:rPr>
        <w:t>12</w:t>
      </w:r>
      <w:r w:rsidRPr="00012406">
        <w:t>, (2021).</w:t>
      </w:r>
    </w:p>
    <w:p w14:paraId="0FA98553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92.</w:t>
      </w:r>
      <w:r w:rsidRPr="00012406">
        <w:tab/>
        <w:t xml:space="preserve">Chiu, C.Y., Lin, H.C. &amp; Ostroff, C. Fostering team learning orientation magnitude and strength: Roles of transformational leadership, team personality heterogeneity, and behavioural integration. </w:t>
      </w:r>
      <w:r w:rsidRPr="00012406">
        <w:rPr>
          <w:i/>
        </w:rPr>
        <w:t>Journal of Occupational and Organizational Psychology</w:t>
      </w:r>
      <w:r w:rsidRPr="00012406">
        <w:t xml:space="preserve">. </w:t>
      </w:r>
      <w:r w:rsidRPr="00012406">
        <w:rPr>
          <w:b/>
        </w:rPr>
        <w:t>94</w:t>
      </w:r>
      <w:r w:rsidRPr="00012406">
        <w:t>, 187-216 (2021).</w:t>
      </w:r>
    </w:p>
    <w:p w14:paraId="46C58A33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93.</w:t>
      </w:r>
      <w:r w:rsidRPr="00012406">
        <w:tab/>
        <w:t xml:space="preserve">Lorinkova, N.M. &amp; Bartol, K.M. Shared leadership development and team performance: A new look at the dynamics of shared leadership. </w:t>
      </w:r>
      <w:r w:rsidRPr="00012406">
        <w:rPr>
          <w:i/>
        </w:rPr>
        <w:t>Pers. Psychol.</w:t>
      </w:r>
      <w:r w:rsidRPr="00012406">
        <w:t xml:space="preserve"> </w:t>
      </w:r>
      <w:r w:rsidRPr="00012406">
        <w:rPr>
          <w:b/>
        </w:rPr>
        <w:t>74</w:t>
      </w:r>
      <w:r w:rsidRPr="00012406">
        <w:t>, 77-107 (2021).</w:t>
      </w:r>
    </w:p>
    <w:p w14:paraId="7F88F527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94.</w:t>
      </w:r>
      <w:r w:rsidRPr="00012406">
        <w:tab/>
        <w:t xml:space="preserve">Lemoine, G.J. &amp; Blum, T.C. Servant leadership, leader gender, and team gender role: Testing a female advantage in a cascading model of performance. </w:t>
      </w:r>
      <w:r w:rsidRPr="00012406">
        <w:rPr>
          <w:i/>
        </w:rPr>
        <w:t>Pers. Psychol.</w:t>
      </w:r>
      <w:r w:rsidRPr="00012406">
        <w:t xml:space="preserve"> </w:t>
      </w:r>
      <w:r w:rsidRPr="00012406">
        <w:rPr>
          <w:b/>
        </w:rPr>
        <w:t>74</w:t>
      </w:r>
      <w:r w:rsidRPr="00012406">
        <w:t>, 3-28 (2021).</w:t>
      </w:r>
    </w:p>
    <w:p w14:paraId="0DF128B7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95.</w:t>
      </w:r>
      <w:r w:rsidRPr="00012406">
        <w:tab/>
        <w:t xml:space="preserve">Chung, D.S. &amp; Li, J.M. Curvilinear effect of transformational leadership on innovative behavior among R&amp;D teams in South Korea: Moderating role of team learning. </w:t>
      </w:r>
      <w:r w:rsidRPr="00012406">
        <w:rPr>
          <w:i/>
        </w:rPr>
        <w:t>Journal of Organizational Change Management</w:t>
      </w:r>
      <w:r w:rsidRPr="00012406">
        <w:t xml:space="preserve">. </w:t>
      </w:r>
      <w:r w:rsidRPr="00012406">
        <w:rPr>
          <w:b/>
        </w:rPr>
        <w:t>34</w:t>
      </w:r>
      <w:r w:rsidRPr="00012406">
        <w:t>, 252-270 (2021).</w:t>
      </w:r>
    </w:p>
    <w:p w14:paraId="413C7F51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96.</w:t>
      </w:r>
      <w:r w:rsidRPr="00012406">
        <w:tab/>
        <w:t xml:space="preserve">Wu, Q. &amp; Cormican, K. Shared Leadership and Team Effectiveness: An Investigation of Whether and When in Engineering Design Teams. </w:t>
      </w:r>
      <w:r w:rsidRPr="00012406">
        <w:rPr>
          <w:i/>
        </w:rPr>
        <w:t>Front. Psychol.</w:t>
      </w:r>
      <w:r w:rsidRPr="00012406">
        <w:t xml:space="preserve"> </w:t>
      </w:r>
      <w:r w:rsidRPr="00012406">
        <w:rPr>
          <w:b/>
        </w:rPr>
        <w:t>11</w:t>
      </w:r>
      <w:r w:rsidRPr="00012406">
        <w:t>, (2021).</w:t>
      </w:r>
    </w:p>
    <w:p w14:paraId="3F284982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97.</w:t>
      </w:r>
      <w:r w:rsidRPr="00012406">
        <w:tab/>
        <w:t xml:space="preserve">Aubé, C., Francoeur, C., Sponem, S. &amp; Séguin, M. Ethical Leadership and Corporate Board Effectiveness: The Role of Team Reflexivity and Environmental Dynamism. </w:t>
      </w:r>
      <w:r w:rsidRPr="00012406">
        <w:rPr>
          <w:i/>
        </w:rPr>
        <w:t>Group Dynamics</w:t>
      </w:r>
      <w:r w:rsidRPr="00012406">
        <w:t xml:space="preserve">. </w:t>
      </w:r>
      <w:r w:rsidRPr="00012406">
        <w:rPr>
          <w:b/>
        </w:rPr>
        <w:t>25</w:t>
      </w:r>
      <w:r w:rsidRPr="00012406">
        <w:t>, 288-302 (2021).</w:t>
      </w:r>
    </w:p>
    <w:p w14:paraId="707EC46C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98.</w:t>
      </w:r>
      <w:r w:rsidRPr="00012406">
        <w:tab/>
        <w:t xml:space="preserve">Xu, N., Ghahremani, H., Lemoine, G.J. &amp; Tesluk, P.E. Emergence of shared leadership networks in teams: An adaptive process perspective. </w:t>
      </w:r>
      <w:r w:rsidRPr="00012406">
        <w:rPr>
          <w:i/>
        </w:rPr>
        <w:t>Leadership Quarterly</w:t>
      </w:r>
      <w:r w:rsidRPr="00012406">
        <w:t>. (2021).</w:t>
      </w:r>
    </w:p>
    <w:p w14:paraId="122E52A5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299.</w:t>
      </w:r>
      <w:r w:rsidRPr="00012406">
        <w:tab/>
        <w:t xml:space="preserve">Prabhu, N. &amp; Koodamara, N.K. Relationship among transformational leadership, workplace spirituality and team effectiveness: A conceptual framework. </w:t>
      </w:r>
      <w:r w:rsidRPr="00012406">
        <w:rPr>
          <w:i/>
        </w:rPr>
        <w:t>Int. J. Public Sect. Perform. Manage.</w:t>
      </w:r>
      <w:r w:rsidRPr="00012406">
        <w:t xml:space="preserve"> </w:t>
      </w:r>
      <w:r w:rsidRPr="00012406">
        <w:rPr>
          <w:b/>
        </w:rPr>
        <w:t>8</w:t>
      </w:r>
      <w:r w:rsidRPr="00012406">
        <w:t>, 346-360 (2021).</w:t>
      </w:r>
    </w:p>
    <w:p w14:paraId="06B638B6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00.</w:t>
      </w:r>
      <w:r w:rsidRPr="00012406">
        <w:tab/>
        <w:t xml:space="preserve">Dahlan, M., Al-Atwi, A.A., Alshaibani, E., Bakir, A. &amp; Maher, K. Diverse group effectiveness: co-occurrence of task and relationship conflict, and transformational leadership. </w:t>
      </w:r>
      <w:r w:rsidRPr="00012406">
        <w:rPr>
          <w:i/>
        </w:rPr>
        <w:t>International Journal of Productivity and Performance Management</w:t>
      </w:r>
      <w:r w:rsidRPr="00012406">
        <w:t>. (2021).</w:t>
      </w:r>
    </w:p>
    <w:p w14:paraId="167CF93E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01.</w:t>
      </w:r>
      <w:r w:rsidRPr="00012406">
        <w:tab/>
        <w:t xml:space="preserve">Rico, R., Uitdewilligen, S.G. &amp; Dorta, D. Patterns of team adaptation: The effects of behavioural interaction patterns on team adaptation and the antecedent effect of empowering versus directive leadership. </w:t>
      </w:r>
      <w:r w:rsidRPr="00012406">
        <w:rPr>
          <w:i/>
        </w:rPr>
        <w:t>J. Contingencies Crisis Manage.</w:t>
      </w:r>
      <w:r w:rsidRPr="00012406">
        <w:t xml:space="preserve"> (2021).</w:t>
      </w:r>
    </w:p>
    <w:p w14:paraId="6C83ECB3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02.</w:t>
      </w:r>
      <w:r w:rsidRPr="00012406">
        <w:tab/>
        <w:t xml:space="preserve">Ali, A., Wang, H. &amp; Boekhorst, J.A. A moderated mediation examination of shared leadership and team creativity: a social information processing perspective. </w:t>
      </w:r>
      <w:r w:rsidRPr="00012406">
        <w:rPr>
          <w:i/>
        </w:rPr>
        <w:t>Asia Pacific Journal of Management</w:t>
      </w:r>
      <w:r w:rsidRPr="00012406">
        <w:t>. (2021).</w:t>
      </w:r>
    </w:p>
    <w:p w14:paraId="7AAA1B06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03.</w:t>
      </w:r>
      <w:r w:rsidRPr="00012406">
        <w:tab/>
        <w:t xml:space="preserve">Çakıroğlu, S.S., Caetano, A. &amp; Costa, P. Shared leadership, self-management and perceived team effectiveness in the military context. </w:t>
      </w:r>
      <w:r w:rsidRPr="00012406">
        <w:rPr>
          <w:i/>
        </w:rPr>
        <w:t>Mil. Psychol.</w:t>
      </w:r>
      <w:r w:rsidRPr="00012406">
        <w:t xml:space="preserve"> </w:t>
      </w:r>
      <w:r w:rsidRPr="00012406">
        <w:rPr>
          <w:b/>
        </w:rPr>
        <w:t>33</w:t>
      </w:r>
      <w:r w:rsidRPr="00012406">
        <w:t>, 308-319 (2021).</w:t>
      </w:r>
    </w:p>
    <w:p w14:paraId="3B45FD94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04.</w:t>
      </w:r>
      <w:r w:rsidRPr="00012406">
        <w:tab/>
        <w:t xml:space="preserve">Hadi, N.U. &amp; Chaudhary, A. Impact of shared leadership on team performance through team reflexivity: examining the moderating role of task complexity. </w:t>
      </w:r>
      <w:r w:rsidRPr="00012406">
        <w:rPr>
          <w:i/>
        </w:rPr>
        <w:t>Team Performance Management</w:t>
      </w:r>
      <w:r w:rsidRPr="00012406">
        <w:t xml:space="preserve">. </w:t>
      </w:r>
      <w:r w:rsidRPr="00012406">
        <w:rPr>
          <w:b/>
        </w:rPr>
        <w:t>27</w:t>
      </w:r>
      <w:r w:rsidRPr="00012406">
        <w:t>, 391-405 (2021).</w:t>
      </w:r>
    </w:p>
    <w:p w14:paraId="66EC806B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05.</w:t>
      </w:r>
      <w:r w:rsidRPr="00012406">
        <w:tab/>
        <w:t xml:space="preserve">Gu, Q., Hu, D. &amp; Hempel, P. Team reward interdependence and team performance: roles of shared leadership and psychological ownership. </w:t>
      </w:r>
      <w:r w:rsidRPr="00012406">
        <w:rPr>
          <w:i/>
        </w:rPr>
        <w:t>Personnel Review</w:t>
      </w:r>
      <w:r w:rsidRPr="00012406">
        <w:t>. (2021).</w:t>
      </w:r>
    </w:p>
    <w:p w14:paraId="06817509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06.</w:t>
      </w:r>
      <w:r w:rsidRPr="00012406">
        <w:tab/>
        <w:t xml:space="preserve">Koekemoer, L., de Beer, L.T., Govender, K. &amp; Brouwers, M. Leadership behaviour, team effectiveness, technological flexibility, work engagement and performance during covid-19 lockdown: An exploratory study. </w:t>
      </w:r>
      <w:r w:rsidRPr="00012406">
        <w:rPr>
          <w:i/>
        </w:rPr>
        <w:t>SA Journal of Industrial Psychology</w:t>
      </w:r>
      <w:r w:rsidRPr="00012406">
        <w:t xml:space="preserve">. </w:t>
      </w:r>
      <w:r w:rsidRPr="00012406">
        <w:rPr>
          <w:b/>
        </w:rPr>
        <w:t>47</w:t>
      </w:r>
      <w:r w:rsidRPr="00012406">
        <w:t>, (2021).</w:t>
      </w:r>
    </w:p>
    <w:p w14:paraId="037A5C0A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07.</w:t>
      </w:r>
      <w:r w:rsidRPr="00012406">
        <w:tab/>
        <w:t xml:space="preserve">Lauritzen, H.H., Grøn, C.H. &amp; Kjeldsen, A.M. Leadership Matters, But So Do Co-Workers: A Study of the Relative Importance of Transformational Leadership and Team Relations for Employee Outcomes and User Satisfaction. </w:t>
      </w:r>
      <w:r w:rsidRPr="00012406">
        <w:rPr>
          <w:i/>
        </w:rPr>
        <w:t>Review of Public Personnel Administration</w:t>
      </w:r>
      <w:r w:rsidRPr="00012406">
        <w:t>. (2021).</w:t>
      </w:r>
    </w:p>
    <w:p w14:paraId="41C3B015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08.</w:t>
      </w:r>
      <w:r w:rsidRPr="00012406">
        <w:tab/>
        <w:t xml:space="preserve">Joniaková, Z., Jankelová, N., Blštáková, J. &amp; Némethová, I. Cognitive diversity as the quality of leadership in crisis: Team performance in health service during the covid-19 pandemic. </w:t>
      </w:r>
      <w:r w:rsidRPr="00012406">
        <w:rPr>
          <w:i/>
        </w:rPr>
        <w:t>Healthcare (Basel)</w:t>
      </w:r>
      <w:r w:rsidRPr="00012406">
        <w:t xml:space="preserve">. </w:t>
      </w:r>
      <w:r w:rsidRPr="00012406">
        <w:rPr>
          <w:b/>
        </w:rPr>
        <w:t>9</w:t>
      </w:r>
      <w:r w:rsidRPr="00012406">
        <w:t>, (2021).</w:t>
      </w:r>
    </w:p>
    <w:p w14:paraId="29678981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09.</w:t>
      </w:r>
      <w:r w:rsidRPr="00012406">
        <w:tab/>
        <w:t xml:space="preserve">Brown, S.G., Hill, N.S. &amp; Lorinkova, N.N.M. Leadership and virtual team performance: A meta-analytic investigation. </w:t>
      </w:r>
      <w:r w:rsidRPr="00012406">
        <w:rPr>
          <w:i/>
        </w:rPr>
        <w:t>Eur. J. Work Org. Psychol.</w:t>
      </w:r>
      <w:r w:rsidRPr="00012406">
        <w:t xml:space="preserve"> </w:t>
      </w:r>
      <w:r w:rsidRPr="00012406">
        <w:rPr>
          <w:b/>
        </w:rPr>
        <w:t>30</w:t>
      </w:r>
      <w:r w:rsidRPr="00012406">
        <w:t>, 672-685 (2021).</w:t>
      </w:r>
    </w:p>
    <w:p w14:paraId="023AC12C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10.</w:t>
      </w:r>
      <w:r w:rsidRPr="00012406">
        <w:tab/>
        <w:t xml:space="preserve">Agbonifo, J. Nonstate Armed Groups, Leadership, and Sanctions Effectiveness. </w:t>
      </w:r>
      <w:r w:rsidRPr="00012406">
        <w:rPr>
          <w:i/>
        </w:rPr>
        <w:t>African Security</w:t>
      </w:r>
      <w:r w:rsidRPr="00012406">
        <w:t xml:space="preserve">. </w:t>
      </w:r>
      <w:r w:rsidRPr="00012406">
        <w:rPr>
          <w:b/>
        </w:rPr>
        <w:t>14</w:t>
      </w:r>
      <w:r w:rsidRPr="00012406">
        <w:t>, 27-54 (2021).</w:t>
      </w:r>
    </w:p>
    <w:p w14:paraId="27AA6968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11.</w:t>
      </w:r>
      <w:r w:rsidRPr="00012406">
        <w:tab/>
        <w:t xml:space="preserve">McClean, S.T., Yim, J., Courtright, S.H. &amp; Dunford, B.B. Transformed by the Family: An Episodic, Attachment Theory Perspective on Family–Work Enrichment and Transformational Leadership. </w:t>
      </w:r>
      <w:r w:rsidRPr="00012406">
        <w:rPr>
          <w:i/>
        </w:rPr>
        <w:t>J. Appl. Psychol.</w:t>
      </w:r>
      <w:r w:rsidRPr="00012406">
        <w:t xml:space="preserve"> </w:t>
      </w:r>
      <w:r w:rsidRPr="00012406">
        <w:rPr>
          <w:b/>
        </w:rPr>
        <w:t>106</w:t>
      </w:r>
      <w:r w:rsidRPr="00012406">
        <w:t>, 1848-1866 (2021).</w:t>
      </w:r>
    </w:p>
    <w:p w14:paraId="762801BE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12.</w:t>
      </w:r>
      <w:r w:rsidRPr="00012406">
        <w:tab/>
        <w:t xml:space="preserve">Huang, D., Childs, E., Uppalapati, A.V., Tai, E.C. &amp; Hirsch, A.E. Medical Student Leadership in the Student Oncology Society: Evaluation of a Student-Run Interest Group. </w:t>
      </w:r>
      <w:r w:rsidRPr="00012406">
        <w:rPr>
          <w:i/>
        </w:rPr>
        <w:t>J. Cancer Educ.</w:t>
      </w:r>
      <w:r w:rsidRPr="00012406">
        <w:t xml:space="preserve"> (2021).</w:t>
      </w:r>
    </w:p>
    <w:p w14:paraId="3C985415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lastRenderedPageBreak/>
        <w:t>313.</w:t>
      </w:r>
      <w:r w:rsidRPr="00012406">
        <w:tab/>
        <w:t xml:space="preserve">Elyousfi, F., Anand, A. &amp; Dalmasso, A. Impact of e-leadership and team dynamics on virtual team performance in a public organization. </w:t>
      </w:r>
      <w:r w:rsidRPr="00012406">
        <w:rPr>
          <w:i/>
        </w:rPr>
        <w:t>International Journal of Public Sector Management</w:t>
      </w:r>
      <w:r w:rsidRPr="00012406">
        <w:t xml:space="preserve">. </w:t>
      </w:r>
      <w:r w:rsidRPr="00012406">
        <w:rPr>
          <w:b/>
        </w:rPr>
        <w:t>34</w:t>
      </w:r>
      <w:r w:rsidRPr="00012406">
        <w:t>, 508-528 (2021).</w:t>
      </w:r>
    </w:p>
    <w:p w14:paraId="4665997A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14.</w:t>
      </w:r>
      <w:r w:rsidRPr="00012406">
        <w:tab/>
        <w:t xml:space="preserve">Prabhu, N., Ramaprasad, B.S., Prasad, K. &amp; Modem, R. Does workplace spirituality influence reflexivity in ongoing teams? Examining the impact of shared transformational leadership on team performance. </w:t>
      </w:r>
      <w:r w:rsidRPr="00012406">
        <w:rPr>
          <w:i/>
        </w:rPr>
        <w:t>South Asian Journal of Business Studies</w:t>
      </w:r>
      <w:r w:rsidRPr="00012406">
        <w:t>. (2021).</w:t>
      </w:r>
    </w:p>
    <w:p w14:paraId="21F43CFA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15.</w:t>
      </w:r>
      <w:r w:rsidRPr="00012406">
        <w:tab/>
        <w:t xml:space="preserve">Han, J., Yoon, J., Choi, W. &amp; Hong, G. The effects of shared leadership on team performance. </w:t>
      </w:r>
      <w:r w:rsidRPr="00012406">
        <w:rPr>
          <w:i/>
        </w:rPr>
        <w:t>Leadersh. Organ. Dev. J.</w:t>
      </w:r>
      <w:r w:rsidRPr="00012406">
        <w:t xml:space="preserve"> </w:t>
      </w:r>
      <w:r w:rsidRPr="00012406">
        <w:rPr>
          <w:b/>
        </w:rPr>
        <w:t>42</w:t>
      </w:r>
      <w:r w:rsidRPr="00012406">
        <w:t>, 593-605 (2021).</w:t>
      </w:r>
    </w:p>
    <w:p w14:paraId="4DEDF90A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16.</w:t>
      </w:r>
      <w:r w:rsidRPr="00012406">
        <w:tab/>
        <w:t xml:space="preserve">Kabore, S.E., Sane, S. &amp; Abo, P. Transformational leadership and success of international development projects (ID projects): moderating role of the project team size. </w:t>
      </w:r>
      <w:r w:rsidRPr="00012406">
        <w:rPr>
          <w:i/>
        </w:rPr>
        <w:t>Leadersh. Organ. Dev. J.</w:t>
      </w:r>
      <w:r w:rsidRPr="00012406">
        <w:t xml:space="preserve"> </w:t>
      </w:r>
      <w:r w:rsidRPr="00012406">
        <w:rPr>
          <w:b/>
        </w:rPr>
        <w:t>42</w:t>
      </w:r>
      <w:r w:rsidRPr="00012406">
        <w:t>, 517-530 (2021).</w:t>
      </w:r>
    </w:p>
    <w:p w14:paraId="2900FA4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17.</w:t>
      </w:r>
      <w:r w:rsidRPr="00012406">
        <w:tab/>
        <w:t xml:space="preserve">Kim, S. &amp; Ishikawa, J. Employee voice mechanisms, transformational leadership, group prototypicality, and voice behaviour: a comparison of portfolio career workers in Japan, Korea and China. </w:t>
      </w:r>
      <w:r w:rsidRPr="00012406">
        <w:rPr>
          <w:i/>
        </w:rPr>
        <w:t>Asia Pacific Business Review</w:t>
      </w:r>
      <w:r w:rsidRPr="00012406">
        <w:t xml:space="preserve">. </w:t>
      </w:r>
      <w:r w:rsidRPr="00012406">
        <w:rPr>
          <w:b/>
        </w:rPr>
        <w:t>27</w:t>
      </w:r>
      <w:r w:rsidRPr="00012406">
        <w:t>, 111-144 (2021).</w:t>
      </w:r>
    </w:p>
    <w:p w14:paraId="357F101C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18.</w:t>
      </w:r>
      <w:r w:rsidRPr="00012406">
        <w:tab/>
        <w:t xml:space="preserve">Graham, C. &amp; Daniel, H. Fault Lines in Virtual Team Leadership and Team Performance in Undergraduate Virtual Team Short-Term Projects. </w:t>
      </w:r>
      <w:r w:rsidRPr="00012406">
        <w:rPr>
          <w:i/>
        </w:rPr>
        <w:t>International Journal of e-Collaboration</w:t>
      </w:r>
      <w:r w:rsidRPr="00012406">
        <w:t xml:space="preserve">. </w:t>
      </w:r>
      <w:r w:rsidRPr="00012406">
        <w:rPr>
          <w:b/>
        </w:rPr>
        <w:t>17</w:t>
      </w:r>
      <w:r w:rsidRPr="00012406">
        <w:t>, 1-14 (2021).</w:t>
      </w:r>
    </w:p>
    <w:p w14:paraId="7C9D3453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19.</w:t>
      </w:r>
      <w:r w:rsidRPr="00012406">
        <w:tab/>
        <w:t xml:space="preserve">Çop, S., Olorunsola, V.O. &amp; Alola, U.V. Achieving environmental sustainability through green transformational leadership policy: Can green team resilience help? </w:t>
      </w:r>
      <w:r w:rsidRPr="00012406">
        <w:rPr>
          <w:i/>
        </w:rPr>
        <w:t>Business Strategy and the Environment</w:t>
      </w:r>
      <w:r w:rsidRPr="00012406">
        <w:t xml:space="preserve">. </w:t>
      </w:r>
      <w:r w:rsidRPr="00012406">
        <w:rPr>
          <w:b/>
        </w:rPr>
        <w:t>30</w:t>
      </w:r>
      <w:r w:rsidRPr="00012406">
        <w:t>, 671-682 (2021).</w:t>
      </w:r>
    </w:p>
    <w:p w14:paraId="75C28CB2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20.</w:t>
      </w:r>
      <w:r w:rsidRPr="00012406">
        <w:tab/>
        <w:t xml:space="preserve">Kershaw, C., Rast, D.E., III, Hogg, M.A. &amp; van Knippenberg, D. Divided groups need leadership: A study of the effectiveness of collective identity, dual identity, and intergroup relational identity rhetoric. </w:t>
      </w:r>
      <w:r w:rsidRPr="00012406">
        <w:rPr>
          <w:i/>
        </w:rPr>
        <w:t>J. Appl. Soc. Psychol.</w:t>
      </w:r>
      <w:r w:rsidRPr="00012406">
        <w:t xml:space="preserve"> </w:t>
      </w:r>
      <w:r w:rsidRPr="00012406">
        <w:rPr>
          <w:b/>
        </w:rPr>
        <w:t>51</w:t>
      </w:r>
      <w:r w:rsidRPr="00012406">
        <w:t>, 53-62 (2021).</w:t>
      </w:r>
    </w:p>
    <w:p w14:paraId="0E69834B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21.</w:t>
      </w:r>
      <w:r w:rsidRPr="00012406">
        <w:tab/>
        <w:t xml:space="preserve">Mitchell, R. &amp; Boyle, B. Too many cooks in the kitchen? The contingent curvilinear effect of shared leadership on multidisciplinary healthcare team innovation. </w:t>
      </w:r>
      <w:r w:rsidRPr="00012406">
        <w:rPr>
          <w:i/>
        </w:rPr>
        <w:t>Human Resource Management Journal</w:t>
      </w:r>
      <w:r w:rsidRPr="00012406">
        <w:t xml:space="preserve">. </w:t>
      </w:r>
      <w:r w:rsidRPr="00012406">
        <w:rPr>
          <w:b/>
        </w:rPr>
        <w:t>31</w:t>
      </w:r>
      <w:r w:rsidRPr="00012406">
        <w:t>, 358-374 (2021).</w:t>
      </w:r>
    </w:p>
    <w:p w14:paraId="756FD059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22.</w:t>
      </w:r>
      <w:r w:rsidRPr="00012406">
        <w:tab/>
        <w:t xml:space="preserve">Lyubykh, Z., Gulseren, D., Turner, N., Barling, J. &amp; Seifert, M. Shared transformational leadership and safety behaviours of employees, leaders, and teams: A multilevel investigation. </w:t>
      </w:r>
      <w:r w:rsidRPr="00012406">
        <w:rPr>
          <w:i/>
        </w:rPr>
        <w:t>Journal of Occupational and Organizational Psychology</w:t>
      </w:r>
      <w:r w:rsidRPr="00012406">
        <w:t xml:space="preserve">. </w:t>
      </w:r>
      <w:r w:rsidRPr="00012406">
        <w:rPr>
          <w:b/>
        </w:rPr>
        <w:t>95</w:t>
      </w:r>
      <w:r w:rsidRPr="00012406">
        <w:t>, 431-458 (2022).</w:t>
      </w:r>
    </w:p>
    <w:p w14:paraId="36C36269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23.</w:t>
      </w:r>
      <w:r w:rsidRPr="00012406">
        <w:tab/>
        <w:t xml:space="preserve">Shoukat, M.H., Elgammal, I., Shah, S.A. &amp; Shaukat, H. Nexus between shared leadership, workplace bullying, team learning, job insecurity and team performance in health care. </w:t>
      </w:r>
      <w:r w:rsidRPr="00012406">
        <w:rPr>
          <w:i/>
        </w:rPr>
        <w:t>Team Performance Management</w:t>
      </w:r>
      <w:r w:rsidRPr="00012406">
        <w:t xml:space="preserve">. </w:t>
      </w:r>
      <w:r w:rsidRPr="00012406">
        <w:rPr>
          <w:b/>
        </w:rPr>
        <w:t>28</w:t>
      </w:r>
      <w:r w:rsidRPr="00012406">
        <w:t>, 125-144 (2022).</w:t>
      </w:r>
    </w:p>
    <w:p w14:paraId="2D17AC2B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24.</w:t>
      </w:r>
      <w:r w:rsidRPr="00012406">
        <w:tab/>
        <w:t xml:space="preserve">Siswanto &amp; Yuliana, I. Linking transformational leadership with job satisfaction: the mediating roles of trust and team cohesiveness. </w:t>
      </w:r>
      <w:r w:rsidRPr="00012406">
        <w:rPr>
          <w:i/>
        </w:rPr>
        <w:t>Journal of Management Development</w:t>
      </w:r>
      <w:r w:rsidRPr="00012406">
        <w:t xml:space="preserve">. </w:t>
      </w:r>
      <w:r w:rsidRPr="00012406">
        <w:rPr>
          <w:b/>
        </w:rPr>
        <w:t>41</w:t>
      </w:r>
      <w:r w:rsidRPr="00012406">
        <w:t>, 94-117 (2022).</w:t>
      </w:r>
    </w:p>
    <w:p w14:paraId="02270EE1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25.</w:t>
      </w:r>
      <w:r w:rsidRPr="00012406">
        <w:tab/>
        <w:t xml:space="preserve">Akkaya, B. &amp; Bagieńska, A. The Role of Agile Women Leadership in Achieving Team Effectiveness through Interpersonal Trust for Business Agility. </w:t>
      </w:r>
      <w:r w:rsidRPr="00012406">
        <w:rPr>
          <w:i/>
        </w:rPr>
        <w:t>Sustainability (Switzerland)</w:t>
      </w:r>
      <w:r w:rsidRPr="00012406">
        <w:t xml:space="preserve">. </w:t>
      </w:r>
      <w:r w:rsidRPr="00012406">
        <w:rPr>
          <w:b/>
        </w:rPr>
        <w:t>14</w:t>
      </w:r>
      <w:r w:rsidRPr="00012406">
        <w:t>, (2022).</w:t>
      </w:r>
    </w:p>
    <w:p w14:paraId="64A54E8F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26.</w:t>
      </w:r>
      <w:r w:rsidRPr="00012406">
        <w:tab/>
        <w:t>Marques-Quinteiro, P.</w:t>
      </w:r>
      <w:r w:rsidRPr="00012406">
        <w:rPr>
          <w:i/>
        </w:rPr>
        <w:t>, et al</w:t>
      </w:r>
      <w:r w:rsidRPr="00012406">
        <w:t xml:space="preserve">. A Model of Leadership Transitions in Teams. </w:t>
      </w:r>
      <w:r w:rsidRPr="00012406">
        <w:rPr>
          <w:i/>
        </w:rPr>
        <w:t>Group Organ. Manage.</w:t>
      </w:r>
      <w:r w:rsidRPr="00012406">
        <w:t xml:space="preserve"> </w:t>
      </w:r>
      <w:r w:rsidRPr="00012406">
        <w:rPr>
          <w:b/>
        </w:rPr>
        <w:t>47</w:t>
      </w:r>
      <w:r w:rsidRPr="00012406">
        <w:t>, 342-372 (2022).</w:t>
      </w:r>
    </w:p>
    <w:p w14:paraId="26DD3FC9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27.</w:t>
      </w:r>
      <w:r w:rsidRPr="00012406">
        <w:tab/>
        <w:t xml:space="preserve">Mariam, S., Khawaja, K.F., Qaisar, M.N. &amp; Ahmad, F. Knowledge-Oriented Leadership, Team Cohesion, and Project Success: A Conditional Mechanism. </w:t>
      </w:r>
      <w:r w:rsidRPr="00012406">
        <w:rPr>
          <w:i/>
        </w:rPr>
        <w:t>Project Management Journal</w:t>
      </w:r>
      <w:r w:rsidRPr="00012406">
        <w:t xml:space="preserve">. </w:t>
      </w:r>
      <w:r w:rsidRPr="00012406">
        <w:rPr>
          <w:b/>
        </w:rPr>
        <w:t>53</w:t>
      </w:r>
      <w:r w:rsidRPr="00012406">
        <w:t>, 128-145 (2022).</w:t>
      </w:r>
    </w:p>
    <w:p w14:paraId="77118609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28.</w:t>
      </w:r>
      <w:r w:rsidRPr="00012406">
        <w:tab/>
        <w:t xml:space="preserve">Lin, M., Zhang, X., Ng, B.C.S. &amp; Zhong, L. The dual influences of team cooperative and competitive orientations on the relationship between empowering leadership and team innovative behaviors. </w:t>
      </w:r>
      <w:r w:rsidRPr="00012406">
        <w:rPr>
          <w:i/>
        </w:rPr>
        <w:t>International Journal of Hospitality Management</w:t>
      </w:r>
      <w:r w:rsidRPr="00012406">
        <w:t xml:space="preserve">. </w:t>
      </w:r>
      <w:r w:rsidRPr="00012406">
        <w:rPr>
          <w:b/>
        </w:rPr>
        <w:t>102</w:t>
      </w:r>
      <w:r w:rsidRPr="00012406">
        <w:t>, (2022).</w:t>
      </w:r>
    </w:p>
    <w:p w14:paraId="6FEDD616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29.</w:t>
      </w:r>
      <w:r w:rsidRPr="00012406">
        <w:tab/>
        <w:t xml:space="preserve">Salanova, M., Rodríguez-Sánchez, A.M. &amp; Nielsen, K. The impact of group efficacy beliefs and transformational leadership on followers’ self-efficacy: a multilevel-longitudinal study. </w:t>
      </w:r>
      <w:r w:rsidRPr="00012406">
        <w:rPr>
          <w:i/>
        </w:rPr>
        <w:t>Current Psychology</w:t>
      </w:r>
      <w:r w:rsidRPr="00012406">
        <w:t xml:space="preserve">. </w:t>
      </w:r>
      <w:r w:rsidRPr="00012406">
        <w:rPr>
          <w:b/>
        </w:rPr>
        <w:t>41</w:t>
      </w:r>
      <w:r w:rsidRPr="00012406">
        <w:t>, 2024-2033 (2022).</w:t>
      </w:r>
    </w:p>
    <w:p w14:paraId="7CD7FF5B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30.</w:t>
      </w:r>
      <w:r w:rsidRPr="00012406">
        <w:tab/>
        <w:t>Liu, H.</w:t>
      </w:r>
      <w:r w:rsidRPr="00012406">
        <w:rPr>
          <w:i/>
        </w:rPr>
        <w:t>, et al</w:t>
      </w:r>
      <w:r w:rsidRPr="00012406">
        <w:t xml:space="preserve">. Shared leadership and innovative behavior in scientific research teams: a dual psychological perspective. </w:t>
      </w:r>
      <w:r w:rsidRPr="00012406">
        <w:rPr>
          <w:i/>
        </w:rPr>
        <w:t>Chinese Management Studies</w:t>
      </w:r>
      <w:r w:rsidRPr="00012406">
        <w:t xml:space="preserve">. </w:t>
      </w:r>
      <w:r w:rsidRPr="00012406">
        <w:rPr>
          <w:b/>
        </w:rPr>
        <w:t>16</w:t>
      </w:r>
      <w:r w:rsidRPr="00012406">
        <w:t>, 466-492 (2022).</w:t>
      </w:r>
    </w:p>
    <w:p w14:paraId="24DC5117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31.</w:t>
      </w:r>
      <w:r w:rsidRPr="00012406">
        <w:tab/>
        <w:t xml:space="preserve">Nauman, S., Musawir, A.U., Munir, H. &amp; Rasheed, I. Enhancing the impact of transformational leadership and team-building on project success: the moderating role of empowerment climate. </w:t>
      </w:r>
      <w:r w:rsidRPr="00012406">
        <w:rPr>
          <w:i/>
        </w:rPr>
        <w:t>International Journal of Managing Projects in Business</w:t>
      </w:r>
      <w:r w:rsidRPr="00012406">
        <w:t xml:space="preserve">. </w:t>
      </w:r>
      <w:r w:rsidRPr="00012406">
        <w:rPr>
          <w:b/>
        </w:rPr>
        <w:t>15</w:t>
      </w:r>
      <w:r w:rsidRPr="00012406">
        <w:t>, 423-447 (2022).</w:t>
      </w:r>
    </w:p>
    <w:p w14:paraId="35E5A066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32.</w:t>
      </w:r>
      <w:r w:rsidRPr="00012406">
        <w:tab/>
        <w:t xml:space="preserve">Milley, P. &amp; Szijarto, B. Understanding social innovation leadership in universities: empirical insights from a group concept mapping study. </w:t>
      </w:r>
      <w:r w:rsidRPr="00012406">
        <w:rPr>
          <w:i/>
        </w:rPr>
        <w:t>European Journal of Innovation Management</w:t>
      </w:r>
      <w:r w:rsidRPr="00012406">
        <w:t xml:space="preserve">. </w:t>
      </w:r>
      <w:r w:rsidRPr="00012406">
        <w:rPr>
          <w:b/>
        </w:rPr>
        <w:t>25</w:t>
      </w:r>
      <w:r w:rsidRPr="00012406">
        <w:t>, 365-389 (2022).</w:t>
      </w:r>
    </w:p>
    <w:p w14:paraId="7A56ED06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33.</w:t>
      </w:r>
      <w:r w:rsidRPr="00012406">
        <w:tab/>
        <w:t xml:space="preserve">Lisak, A., Harush, R., Icekson, T. &amp; Harel, S. Team Interdependence as a Substitute for Empowering Leadership Contribution to Team Meaningfulness and Performance. </w:t>
      </w:r>
      <w:r w:rsidRPr="00012406">
        <w:rPr>
          <w:i/>
        </w:rPr>
        <w:t>Front. Psychol.</w:t>
      </w:r>
      <w:r w:rsidRPr="00012406">
        <w:t xml:space="preserve"> </w:t>
      </w:r>
      <w:r w:rsidRPr="00012406">
        <w:rPr>
          <w:b/>
        </w:rPr>
        <w:t>13</w:t>
      </w:r>
      <w:r w:rsidRPr="00012406">
        <w:t>, (2022).</w:t>
      </w:r>
    </w:p>
    <w:p w14:paraId="6369AC83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lastRenderedPageBreak/>
        <w:t>334.</w:t>
      </w:r>
      <w:r w:rsidRPr="00012406">
        <w:tab/>
        <w:t xml:space="preserve">Prabhu, N. &amp; Koodamara, N.K. Exploring Shared Leadership: Mediating Roles of Spirit at Work and Team Trust. </w:t>
      </w:r>
      <w:r w:rsidRPr="00012406">
        <w:rPr>
          <w:i/>
        </w:rPr>
        <w:t>Prabandhan Ind. J. Manag.</w:t>
      </w:r>
      <w:r w:rsidRPr="00012406">
        <w:t xml:space="preserve"> </w:t>
      </w:r>
      <w:r w:rsidRPr="00012406">
        <w:rPr>
          <w:b/>
        </w:rPr>
        <w:t>15</w:t>
      </w:r>
      <w:r w:rsidRPr="00012406">
        <w:t>, 24-39 (2022).</w:t>
      </w:r>
    </w:p>
    <w:p w14:paraId="31A97FE5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35.</w:t>
      </w:r>
      <w:r w:rsidRPr="00012406">
        <w:tab/>
        <w:t xml:space="preserve">Nauman, S., Bhatti, S.H., Imam, H. &amp; Khan, M.S. How Servant Leadership Drives Project Team Performance Through Collaborative Culture and Knowledge Sharing. </w:t>
      </w:r>
      <w:r w:rsidRPr="00012406">
        <w:rPr>
          <w:i/>
        </w:rPr>
        <w:t>Project Management Journal</w:t>
      </w:r>
      <w:r w:rsidRPr="00012406">
        <w:t xml:space="preserve">. </w:t>
      </w:r>
      <w:r w:rsidRPr="00012406">
        <w:rPr>
          <w:b/>
        </w:rPr>
        <w:t>53</w:t>
      </w:r>
      <w:r w:rsidRPr="00012406">
        <w:t>, 17-32 (2022).</w:t>
      </w:r>
    </w:p>
    <w:p w14:paraId="7F4F92BC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36.</w:t>
      </w:r>
      <w:r w:rsidRPr="00012406">
        <w:tab/>
        <w:t xml:space="preserve">Siangchokyoo, N. &amp; Klinger, R.L. Shared Leadership and Team Performance: The Joint Effect of Team Dispositional Composition and Collective Identification. </w:t>
      </w:r>
      <w:r w:rsidRPr="00012406">
        <w:rPr>
          <w:i/>
        </w:rPr>
        <w:t>Group Organ. Manage.</w:t>
      </w:r>
      <w:r w:rsidRPr="00012406">
        <w:t xml:space="preserve"> </w:t>
      </w:r>
      <w:r w:rsidRPr="00012406">
        <w:rPr>
          <w:b/>
        </w:rPr>
        <w:t>47</w:t>
      </w:r>
      <w:r w:rsidRPr="00012406">
        <w:t>, 109-140 (2022).</w:t>
      </w:r>
    </w:p>
    <w:p w14:paraId="45931214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37.</w:t>
      </w:r>
      <w:r w:rsidRPr="00012406">
        <w:tab/>
        <w:t xml:space="preserve">Martin, S.R., Emich, K.J., McClean, E.J. &amp; Woodruff, C.T. Keeping Teams Together: How Ethical Leadership Moderates the Effects of Performance on Team Efficacy and Social Integration. </w:t>
      </w:r>
      <w:r w:rsidRPr="00012406">
        <w:rPr>
          <w:i/>
        </w:rPr>
        <w:t>Journal of Business Ethics</w:t>
      </w:r>
      <w:r w:rsidRPr="00012406">
        <w:t xml:space="preserve">. </w:t>
      </w:r>
      <w:r w:rsidRPr="00012406">
        <w:rPr>
          <w:b/>
        </w:rPr>
        <w:t>176</w:t>
      </w:r>
      <w:r w:rsidRPr="00012406">
        <w:t>, 127-139 (2022).</w:t>
      </w:r>
    </w:p>
    <w:p w14:paraId="33888D42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38.</w:t>
      </w:r>
      <w:r w:rsidRPr="00012406">
        <w:tab/>
        <w:t xml:space="preserve">Yoo, S., JooI, B.K. &amp; Noh, J.H. Team emergent states and team effectiveness: the roles of inclusive leadership and knowledge sharing. </w:t>
      </w:r>
      <w:r w:rsidRPr="00012406">
        <w:rPr>
          <w:i/>
        </w:rPr>
        <w:t>J. Organ. Eff. People Perform.</w:t>
      </w:r>
      <w:r w:rsidRPr="00012406">
        <w:t xml:space="preserve"> (2022).</w:t>
      </w:r>
    </w:p>
    <w:p w14:paraId="4A86FEC0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39.</w:t>
      </w:r>
      <w:r w:rsidRPr="00012406">
        <w:tab/>
        <w:t xml:space="preserve">Prabhu, N. &amp; Modem, R. Shared transformational leadership and emergent team processes: determinants of team viability and team satisfaction. </w:t>
      </w:r>
      <w:r w:rsidRPr="00012406">
        <w:rPr>
          <w:i/>
        </w:rPr>
        <w:t>Journal of Asia Business Studies</w:t>
      </w:r>
      <w:r w:rsidRPr="00012406">
        <w:t>. (2022).</w:t>
      </w:r>
    </w:p>
    <w:p w14:paraId="56E6BD73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40.</w:t>
      </w:r>
      <w:r w:rsidRPr="00012406">
        <w:tab/>
        <w:t xml:space="preserve">Zaman, U., Florez-Perez, L., Anjam, M., Ghani Khwaja, M. &amp; Ul-Huda, N. At the end of the world, turn left: examining toxic leadership, team silence and success in mega construction projects. </w:t>
      </w:r>
      <w:r w:rsidRPr="00012406">
        <w:rPr>
          <w:i/>
        </w:rPr>
        <w:t>Eng. Constr. Archit. Manage.</w:t>
      </w:r>
      <w:r w:rsidRPr="00012406">
        <w:t xml:space="preserve"> (2022).</w:t>
      </w:r>
    </w:p>
    <w:p w14:paraId="6FEE0A64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41.</w:t>
      </w:r>
      <w:r w:rsidRPr="00012406">
        <w:tab/>
        <w:t xml:space="preserve">Stollberger, J., Ali Al-Atwi, A. &amp; De Cremer, D. Untangling the team social capital–team innovation link: The role of proportional task conflict as well as group- and differentiated individual-focused transformational leadership. </w:t>
      </w:r>
      <w:r w:rsidRPr="00012406">
        <w:rPr>
          <w:i/>
        </w:rPr>
        <w:t>Human Relations</w:t>
      </w:r>
      <w:r w:rsidRPr="00012406">
        <w:t>. (2022).</w:t>
      </w:r>
    </w:p>
    <w:p w14:paraId="45826B1F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42.</w:t>
      </w:r>
      <w:r w:rsidRPr="00012406">
        <w:tab/>
        <w:t xml:space="preserve">Krompa, G.M., O’Mahony, E., Tan, J., Mulligan, O. &amp; Adamis, D. The Effectiveness of Community Mental Health Teams in Relation to Team Cohesion, Authentic Leadership and Size of the Team: A study in the North West of Ireland. </w:t>
      </w:r>
      <w:r w:rsidRPr="00012406">
        <w:rPr>
          <w:i/>
        </w:rPr>
        <w:t>Community Ment. Health J.</w:t>
      </w:r>
      <w:r w:rsidRPr="00012406">
        <w:t xml:space="preserve"> (2022).</w:t>
      </w:r>
    </w:p>
    <w:p w14:paraId="671A90F3" w14:textId="77777777" w:rsidR="00012406" w:rsidRPr="00012406" w:rsidRDefault="00012406" w:rsidP="00012406">
      <w:pPr>
        <w:pStyle w:val="EndNoteBibliography"/>
        <w:spacing w:after="0"/>
        <w:ind w:left="720" w:hanging="720"/>
      </w:pPr>
      <w:r w:rsidRPr="00012406">
        <w:t>343.</w:t>
      </w:r>
      <w:r w:rsidRPr="00012406">
        <w:tab/>
        <w:t xml:space="preserve">Lungeanu, A., DeChurch, L.A. &amp; Contractor, N.S. Leading teams over time through space: Computational experiments on leadership network archetypes. </w:t>
      </w:r>
      <w:r w:rsidRPr="00012406">
        <w:rPr>
          <w:i/>
        </w:rPr>
        <w:t>Leadership Quarterly</w:t>
      </w:r>
      <w:r w:rsidRPr="00012406">
        <w:t>. (2022).</w:t>
      </w:r>
    </w:p>
    <w:p w14:paraId="358AC7AD" w14:textId="77777777" w:rsidR="00012406" w:rsidRPr="00012406" w:rsidRDefault="00012406" w:rsidP="00012406">
      <w:pPr>
        <w:pStyle w:val="EndNoteBibliography"/>
        <w:ind w:left="720" w:hanging="720"/>
      </w:pPr>
      <w:r w:rsidRPr="00012406">
        <w:t>344.</w:t>
      </w:r>
      <w:r w:rsidRPr="00012406">
        <w:tab/>
        <w:t xml:space="preserve">Lin, C.P., Liu, C.M. &amp; Hsiao, C.Y. Assessing transactive memory system and team performance: the moderating role of leadership efficacy. </w:t>
      </w:r>
      <w:r w:rsidRPr="00012406">
        <w:rPr>
          <w:i/>
        </w:rPr>
        <w:t>Total Qual. Manage. Bus. Excellence</w:t>
      </w:r>
      <w:r w:rsidRPr="00012406">
        <w:t xml:space="preserve">. </w:t>
      </w:r>
      <w:r w:rsidRPr="00012406">
        <w:rPr>
          <w:b/>
        </w:rPr>
        <w:t>33</w:t>
      </w:r>
      <w:r w:rsidRPr="00012406">
        <w:t>, 683-699 (2022).</w:t>
      </w:r>
    </w:p>
    <w:p w14:paraId="74A94CDF" w14:textId="4F2E128F" w:rsidR="007074D2" w:rsidRDefault="00012406">
      <w:r>
        <w:fldChar w:fldCharType="end"/>
      </w:r>
    </w:p>
    <w:sectPr w:rsidR="007074D2" w:rsidSect="00012406">
      <w:footerReference w:type="default" r:id="rId6"/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A0B0642" w14:textId="77777777" w:rsidR="00366458" w:rsidRDefault="00366458" w:rsidP="00012406">
      <w:pPr>
        <w:spacing w:after="0" w:line="240" w:lineRule="auto"/>
      </w:pPr>
      <w:r>
        <w:separator/>
      </w:r>
    </w:p>
  </w:endnote>
  <w:endnote w:type="continuationSeparator" w:id="0">
    <w:p w14:paraId="5CDE444B" w14:textId="77777777" w:rsidR="00366458" w:rsidRDefault="00366458" w:rsidP="0001240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68611079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D86D385" w14:textId="16E6FEE2" w:rsidR="00012406" w:rsidRDefault="0001240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403C8A8" w14:textId="77777777" w:rsidR="00012406" w:rsidRDefault="0001240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3333C30" w14:textId="77777777" w:rsidR="00366458" w:rsidRDefault="00366458" w:rsidP="00012406">
      <w:pPr>
        <w:spacing w:after="0" w:line="240" w:lineRule="auto"/>
      </w:pPr>
      <w:r>
        <w:separator/>
      </w:r>
    </w:p>
  </w:footnote>
  <w:footnote w:type="continuationSeparator" w:id="0">
    <w:p w14:paraId="5653A748" w14:textId="77777777" w:rsidR="00366458" w:rsidRDefault="00366458" w:rsidP="0001240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linical Translational Science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x9s29px8dreasesz2o59sdfted52vttrve5&quot;&gt;Brasier team leadership&lt;record-ids&gt;&lt;item&gt;7722&lt;/item&gt;&lt;item&gt;7723&lt;/item&gt;&lt;item&gt;7724&lt;/item&gt;&lt;item&gt;7725&lt;/item&gt;&lt;item&gt;7726&lt;/item&gt;&lt;item&gt;7727&lt;/item&gt;&lt;item&gt;7728&lt;/item&gt;&lt;item&gt;7729&lt;/item&gt;&lt;item&gt;7730&lt;/item&gt;&lt;item&gt;7731&lt;/item&gt;&lt;item&gt;7732&lt;/item&gt;&lt;item&gt;7733&lt;/item&gt;&lt;item&gt;7734&lt;/item&gt;&lt;item&gt;7735&lt;/item&gt;&lt;item&gt;7736&lt;/item&gt;&lt;item&gt;7737&lt;/item&gt;&lt;item&gt;7738&lt;/item&gt;&lt;item&gt;7739&lt;/item&gt;&lt;item&gt;7740&lt;/item&gt;&lt;item&gt;7741&lt;/item&gt;&lt;item&gt;7742&lt;/item&gt;&lt;item&gt;7743&lt;/item&gt;&lt;item&gt;7744&lt;/item&gt;&lt;item&gt;7745&lt;/item&gt;&lt;item&gt;7746&lt;/item&gt;&lt;item&gt;7747&lt;/item&gt;&lt;item&gt;7748&lt;/item&gt;&lt;item&gt;7749&lt;/item&gt;&lt;item&gt;7750&lt;/item&gt;&lt;item&gt;7751&lt;/item&gt;&lt;item&gt;7752&lt;/item&gt;&lt;item&gt;7754&lt;/item&gt;&lt;item&gt;7756&lt;/item&gt;&lt;item&gt;7757&lt;/item&gt;&lt;item&gt;7758&lt;/item&gt;&lt;item&gt;7759&lt;/item&gt;&lt;item&gt;7760&lt;/item&gt;&lt;item&gt;7761&lt;/item&gt;&lt;item&gt;7762&lt;/item&gt;&lt;item&gt;7763&lt;/item&gt;&lt;item&gt;7764&lt;/item&gt;&lt;item&gt;7765&lt;/item&gt;&lt;item&gt;7766&lt;/item&gt;&lt;item&gt;7767&lt;/item&gt;&lt;item&gt;7768&lt;/item&gt;&lt;item&gt;7770&lt;/item&gt;&lt;item&gt;7771&lt;/item&gt;&lt;item&gt;7772&lt;/item&gt;&lt;item&gt;7773&lt;/item&gt;&lt;item&gt;7774&lt;/item&gt;&lt;item&gt;7776&lt;/item&gt;&lt;item&gt;7778&lt;/item&gt;&lt;item&gt;7779&lt;/item&gt;&lt;item&gt;7780&lt;/item&gt;&lt;item&gt;7781&lt;/item&gt;&lt;item&gt;7782&lt;/item&gt;&lt;item&gt;7783&lt;/item&gt;&lt;item&gt;7784&lt;/item&gt;&lt;item&gt;7785&lt;/item&gt;&lt;item&gt;7786&lt;/item&gt;&lt;item&gt;7787&lt;/item&gt;&lt;item&gt;7789&lt;/item&gt;&lt;item&gt;7790&lt;/item&gt;&lt;item&gt;7791&lt;/item&gt;&lt;item&gt;7792&lt;/item&gt;&lt;item&gt;7793&lt;/item&gt;&lt;item&gt;7794&lt;/item&gt;&lt;item&gt;7795&lt;/item&gt;&lt;item&gt;7796&lt;/item&gt;&lt;item&gt;7797&lt;/item&gt;&lt;item&gt;7798&lt;/item&gt;&lt;item&gt;7799&lt;/item&gt;&lt;item&gt;7800&lt;/item&gt;&lt;item&gt;7801&lt;/item&gt;&lt;item&gt;7802&lt;/item&gt;&lt;item&gt;7803&lt;/item&gt;&lt;item&gt;7804&lt;/item&gt;&lt;item&gt;7805&lt;/item&gt;&lt;item&gt;7806&lt;/item&gt;&lt;item&gt;7807&lt;/item&gt;&lt;item&gt;7808&lt;/item&gt;&lt;item&gt;7809&lt;/item&gt;&lt;item&gt;7810&lt;/item&gt;&lt;item&gt;7811&lt;/item&gt;&lt;item&gt;7812&lt;/item&gt;&lt;item&gt;7813&lt;/item&gt;&lt;item&gt;7814&lt;/item&gt;&lt;item&gt;7816&lt;/item&gt;&lt;item&gt;7817&lt;/item&gt;&lt;item&gt;7818&lt;/item&gt;&lt;item&gt;7820&lt;/item&gt;&lt;item&gt;7821&lt;/item&gt;&lt;item&gt;7822&lt;/item&gt;&lt;item&gt;7823&lt;/item&gt;&lt;item&gt;7825&lt;/item&gt;&lt;item&gt;7826&lt;/item&gt;&lt;item&gt;7827&lt;/item&gt;&lt;item&gt;7828&lt;/item&gt;&lt;item&gt;7829&lt;/item&gt;&lt;item&gt;7830&lt;/item&gt;&lt;item&gt;7831&lt;/item&gt;&lt;item&gt;7833&lt;/item&gt;&lt;item&gt;7835&lt;/item&gt;&lt;item&gt;7836&lt;/item&gt;&lt;item&gt;7837&lt;/item&gt;&lt;item&gt;7838&lt;/item&gt;&lt;item&gt;7840&lt;/item&gt;&lt;item&gt;7841&lt;/item&gt;&lt;item&gt;7842&lt;/item&gt;&lt;item&gt;7843&lt;/item&gt;&lt;item&gt;7846&lt;/item&gt;&lt;item&gt;7848&lt;/item&gt;&lt;item&gt;7850&lt;/item&gt;&lt;item&gt;7851&lt;/item&gt;&lt;item&gt;7852&lt;/item&gt;&lt;item&gt;7853&lt;/item&gt;&lt;item&gt;7854&lt;/item&gt;&lt;item&gt;7855&lt;/item&gt;&lt;item&gt;7857&lt;/item&gt;&lt;item&gt;7858&lt;/item&gt;&lt;item&gt;7859&lt;/item&gt;&lt;item&gt;7860&lt;/item&gt;&lt;item&gt;7861&lt;/item&gt;&lt;item&gt;7862&lt;/item&gt;&lt;item&gt;7863&lt;/item&gt;&lt;item&gt;7864&lt;/item&gt;&lt;item&gt;7865&lt;/item&gt;&lt;item&gt;7866&lt;/item&gt;&lt;item&gt;7867&lt;/item&gt;&lt;item&gt;7868&lt;/item&gt;&lt;item&gt;7869&lt;/item&gt;&lt;item&gt;7870&lt;/item&gt;&lt;item&gt;7871&lt;/item&gt;&lt;item&gt;7872&lt;/item&gt;&lt;item&gt;7874&lt;/item&gt;&lt;item&gt;7875&lt;/item&gt;&lt;item&gt;7876&lt;/item&gt;&lt;item&gt;7877&lt;/item&gt;&lt;item&gt;7879&lt;/item&gt;&lt;item&gt;7880&lt;/item&gt;&lt;item&gt;7881&lt;/item&gt;&lt;item&gt;7883&lt;/item&gt;&lt;item&gt;7885&lt;/item&gt;&lt;item&gt;7886&lt;/item&gt;&lt;item&gt;7887&lt;/item&gt;&lt;item&gt;7888&lt;/item&gt;&lt;item&gt;7890&lt;/item&gt;&lt;item&gt;7891&lt;/item&gt;&lt;item&gt;7892&lt;/item&gt;&lt;item&gt;7894&lt;/item&gt;&lt;item&gt;7896&lt;/item&gt;&lt;item&gt;7897&lt;/item&gt;&lt;item&gt;7898&lt;/item&gt;&lt;item&gt;7899&lt;/item&gt;&lt;item&gt;7900&lt;/item&gt;&lt;item&gt;7901&lt;/item&gt;&lt;item&gt;7902&lt;/item&gt;&lt;item&gt;7903&lt;/item&gt;&lt;item&gt;7906&lt;/item&gt;&lt;item&gt;7907&lt;/item&gt;&lt;item&gt;7908&lt;/item&gt;&lt;item&gt;7909&lt;/item&gt;&lt;item&gt;7911&lt;/item&gt;&lt;item&gt;7912&lt;/item&gt;&lt;item&gt;7914&lt;/item&gt;&lt;item&gt;7915&lt;/item&gt;&lt;item&gt;7918&lt;/item&gt;&lt;item&gt;7920&lt;/item&gt;&lt;item&gt;7921&lt;/item&gt;&lt;item&gt;7922&lt;/item&gt;&lt;item&gt;7923&lt;/item&gt;&lt;item&gt;7925&lt;/item&gt;&lt;item&gt;7927&lt;/item&gt;&lt;item&gt;7930&lt;/item&gt;&lt;item&gt;7932&lt;/item&gt;&lt;item&gt;7933&lt;/item&gt;&lt;item&gt;7936&lt;/item&gt;&lt;item&gt;7937&lt;/item&gt;&lt;item&gt;7938&lt;/item&gt;&lt;item&gt;7939&lt;/item&gt;&lt;item&gt;7940&lt;/item&gt;&lt;item&gt;7942&lt;/item&gt;&lt;item&gt;7946&lt;/item&gt;&lt;item&gt;7947&lt;/item&gt;&lt;item&gt;7948&lt;/item&gt;&lt;item&gt;7949&lt;/item&gt;&lt;item&gt;7950&lt;/item&gt;&lt;item&gt;7952&lt;/item&gt;&lt;item&gt;7953&lt;/item&gt;&lt;item&gt;7954&lt;/item&gt;&lt;item&gt;7955&lt;/item&gt;&lt;item&gt;7956&lt;/item&gt;&lt;item&gt;7957&lt;/item&gt;&lt;item&gt;7958&lt;/item&gt;&lt;item&gt;7959&lt;/item&gt;&lt;item&gt;7960&lt;/item&gt;&lt;item&gt;7961&lt;/item&gt;&lt;item&gt;7962&lt;/item&gt;&lt;item&gt;7963&lt;/item&gt;&lt;item&gt;7964&lt;/item&gt;&lt;item&gt;7965&lt;/item&gt;&lt;item&gt;7966&lt;/item&gt;&lt;item&gt;7967&lt;/item&gt;&lt;item&gt;7968&lt;/item&gt;&lt;item&gt;7969&lt;/item&gt;&lt;item&gt;7970&lt;/item&gt;&lt;item&gt;7971&lt;/item&gt;&lt;item&gt;7972&lt;/item&gt;&lt;item&gt;7973&lt;/item&gt;&lt;item&gt;7974&lt;/item&gt;&lt;item&gt;7975&lt;/item&gt;&lt;item&gt;7976&lt;/item&gt;&lt;item&gt;7978&lt;/item&gt;&lt;item&gt;7979&lt;/item&gt;&lt;item&gt;7980&lt;/item&gt;&lt;item&gt;7981&lt;/item&gt;&lt;item&gt;7982&lt;/item&gt;&lt;item&gt;7983&lt;/item&gt;&lt;item&gt;7984&lt;/item&gt;&lt;item&gt;7985&lt;/item&gt;&lt;item&gt;7986&lt;/item&gt;&lt;item&gt;7987&lt;/item&gt;&lt;item&gt;7988&lt;/item&gt;&lt;item&gt;7989&lt;/item&gt;&lt;item&gt;7990&lt;/item&gt;&lt;item&gt;7991&lt;/item&gt;&lt;item&gt;7992&lt;/item&gt;&lt;item&gt;7993&lt;/item&gt;&lt;item&gt;7995&lt;/item&gt;&lt;item&gt;7996&lt;/item&gt;&lt;item&gt;7997&lt;/item&gt;&lt;item&gt;7998&lt;/item&gt;&lt;item&gt;7999&lt;/item&gt;&lt;item&gt;8000&lt;/item&gt;&lt;item&gt;8001&lt;/item&gt;&lt;item&gt;8002&lt;/item&gt;&lt;item&gt;8003&lt;/item&gt;&lt;item&gt;8004&lt;/item&gt;&lt;item&gt;8005&lt;/item&gt;&lt;item&gt;8006&lt;/item&gt;&lt;item&gt;8007&lt;/item&gt;&lt;item&gt;8008&lt;/item&gt;&lt;item&gt;8009&lt;/item&gt;&lt;item&gt;8011&lt;/item&gt;&lt;item&gt;8012&lt;/item&gt;&lt;item&gt;8013&lt;/item&gt;&lt;item&gt;8014&lt;/item&gt;&lt;item&gt;8015&lt;/item&gt;&lt;item&gt;8017&lt;/item&gt;&lt;item&gt;8018&lt;/item&gt;&lt;item&gt;8019&lt;/item&gt;&lt;item&gt;8020&lt;/item&gt;&lt;item&gt;8021&lt;/item&gt;&lt;item&gt;8022&lt;/item&gt;&lt;item&gt;8023&lt;/item&gt;&lt;item&gt;8024&lt;/item&gt;&lt;item&gt;8026&lt;/item&gt;&lt;item&gt;8027&lt;/item&gt;&lt;item&gt;8029&lt;/item&gt;&lt;item&gt;8030&lt;/item&gt;&lt;item&gt;8033&lt;/item&gt;&lt;item&gt;8034&lt;/item&gt;&lt;item&gt;8036&lt;/item&gt;&lt;item&gt;8037&lt;/item&gt;&lt;item&gt;8038&lt;/item&gt;&lt;item&gt;8039&lt;/item&gt;&lt;item&gt;8040&lt;/item&gt;&lt;item&gt;8041&lt;/item&gt;&lt;item&gt;8042&lt;/item&gt;&lt;item&gt;8043&lt;/item&gt;&lt;item&gt;8044&lt;/item&gt;&lt;item&gt;8045&lt;/item&gt;&lt;item&gt;8046&lt;/item&gt;&lt;item&gt;8047&lt;/item&gt;&lt;item&gt;8048&lt;/item&gt;&lt;item&gt;8049&lt;/item&gt;&lt;item&gt;8051&lt;/item&gt;&lt;item&gt;8052&lt;/item&gt;&lt;item&gt;8053&lt;/item&gt;&lt;item&gt;8055&lt;/item&gt;&lt;item&gt;8056&lt;/item&gt;&lt;item&gt;8057&lt;/item&gt;&lt;item&gt;8058&lt;/item&gt;&lt;item&gt;8059&lt;/item&gt;&lt;item&gt;8060&lt;/item&gt;&lt;item&gt;8061&lt;/item&gt;&lt;item&gt;8064&lt;/item&gt;&lt;item&gt;8065&lt;/item&gt;&lt;item&gt;8066&lt;/item&gt;&lt;item&gt;8068&lt;/item&gt;&lt;item&gt;8069&lt;/item&gt;&lt;item&gt;8070&lt;/item&gt;&lt;item&gt;8072&lt;/item&gt;&lt;item&gt;8073&lt;/item&gt;&lt;item&gt;8075&lt;/item&gt;&lt;item&gt;8076&lt;/item&gt;&lt;item&gt;8077&lt;/item&gt;&lt;item&gt;8078&lt;/item&gt;&lt;item&gt;8080&lt;/item&gt;&lt;item&gt;8081&lt;/item&gt;&lt;item&gt;8083&lt;/item&gt;&lt;item&gt;8085&lt;/item&gt;&lt;item&gt;8086&lt;/item&gt;&lt;item&gt;8087&lt;/item&gt;&lt;item&gt;8088&lt;/item&gt;&lt;item&gt;8089&lt;/item&gt;&lt;item&gt;8090&lt;/item&gt;&lt;item&gt;8091&lt;/item&gt;&lt;item&gt;8092&lt;/item&gt;&lt;item&gt;8093&lt;/item&gt;&lt;item&gt;8094&lt;/item&gt;&lt;item&gt;8095&lt;/item&gt;&lt;item&gt;8097&lt;/item&gt;&lt;item&gt;8098&lt;/item&gt;&lt;item&gt;8099&lt;/item&gt;&lt;item&gt;8100&lt;/item&gt;&lt;item&gt;8101&lt;/item&gt;&lt;item&gt;8103&lt;/item&gt;&lt;item&gt;8104&lt;/item&gt;&lt;item&gt;8106&lt;/item&gt;&lt;item&gt;8107&lt;/item&gt;&lt;item&gt;8108&lt;/item&gt;&lt;item&gt;8109&lt;/item&gt;&lt;item&gt;8130&lt;/item&gt;&lt;item&gt;8136&lt;/item&gt;&lt;item&gt;8163&lt;/item&gt;&lt;item&gt;8196&lt;/item&gt;&lt;item&gt;8204&lt;/item&gt;&lt;item&gt;8214&lt;/item&gt;&lt;item&gt;8216&lt;/item&gt;&lt;item&gt;8220&lt;/item&gt;&lt;item&gt;8225&lt;/item&gt;&lt;item&gt;8233&lt;/item&gt;&lt;item&gt;8235&lt;/item&gt;&lt;item&gt;8249&lt;/item&gt;&lt;item&gt;8268&lt;/item&gt;&lt;item&gt;8289&lt;/item&gt;&lt;item&gt;8321&lt;/item&gt;&lt;item&gt;8330&lt;/item&gt;&lt;item&gt;8362&lt;/item&gt;&lt;item&gt;8396&lt;/item&gt;&lt;item&gt;8429&lt;/item&gt;&lt;item&gt;8430&lt;/item&gt;&lt;item&gt;8440&lt;/item&gt;&lt;/record-ids&gt;&lt;/item&gt;&lt;/Libraries&gt;"/>
  </w:docVars>
  <w:rsids>
    <w:rsidRoot w:val="00012406"/>
    <w:rsid w:val="00012406"/>
    <w:rsid w:val="00366458"/>
    <w:rsid w:val="007074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575A1D7"/>
  <w15:chartTrackingRefBased/>
  <w15:docId w15:val="{591CB158-4F58-41E0-A55F-08A3261916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rial" w:eastAsiaTheme="minorHAnsi" w:hAnsi="Arial" w:cs="Arial"/>
        <w:sz w:val="22"/>
        <w:szCs w:val="22"/>
        <w:lang w:val="en-US" w:eastAsia="en-US" w:bidi="ar-SA"/>
      </w:rPr>
    </w:rPrDefault>
    <w:pPrDefault>
      <w:pPr>
        <w:spacing w:after="160" w:line="240" w:lineRule="exact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012406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12406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012406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12406"/>
    <w:rPr>
      <w:noProof/>
    </w:rPr>
  </w:style>
  <w:style w:type="paragraph" w:styleId="Header">
    <w:name w:val="header"/>
    <w:basedOn w:val="Normal"/>
    <w:link w:val="HeaderChar"/>
    <w:uiPriority w:val="99"/>
    <w:unhideWhenUsed/>
    <w:rsid w:val="0001240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12406"/>
  </w:style>
  <w:style w:type="paragraph" w:styleId="Footer">
    <w:name w:val="footer"/>
    <w:basedOn w:val="Normal"/>
    <w:link w:val="FooterChar"/>
    <w:uiPriority w:val="99"/>
    <w:unhideWhenUsed/>
    <w:rsid w:val="0001240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1240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6</Pages>
  <Words>10574</Words>
  <Characters>60277</Characters>
  <Application>Microsoft Office Word</Application>
  <DocSecurity>0</DocSecurity>
  <Lines>502</Lines>
  <Paragraphs>141</Paragraphs>
  <ScaleCrop>false</ScaleCrop>
  <Company/>
  <LinksUpToDate>false</LinksUpToDate>
  <CharactersWithSpaces>707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lan brasier</dc:creator>
  <cp:keywords/>
  <dc:description/>
  <cp:lastModifiedBy>allan brasier</cp:lastModifiedBy>
  <cp:revision>1</cp:revision>
  <dcterms:created xsi:type="dcterms:W3CDTF">2023-01-03T02:05:00Z</dcterms:created>
  <dcterms:modified xsi:type="dcterms:W3CDTF">2023-01-03T02:07:00Z</dcterms:modified>
</cp:coreProperties>
</file>